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3436A" w:rsidRDefault="0023436A" w:rsidP="0023436A">
      <w:pPr>
        <w:pStyle w:val="NoSpacing"/>
        <w:jc w:val="center"/>
        <w:rPr>
          <w:rFonts w:ascii="Times New Roman" w:hAnsi="Times New Roman"/>
          <w:bCs/>
          <w:sz w:val="28"/>
          <w:szCs w:val="28"/>
        </w:rPr>
      </w:pPr>
      <w:r w:rsidRPr="006E30CD">
        <w:rPr>
          <w:rFonts w:ascii="Times New Roman" w:hAnsi="Times New Roman"/>
          <w:bCs/>
          <w:sz w:val="28"/>
          <w:szCs w:val="28"/>
        </w:rPr>
        <w:t>EFFECT OF USING PITAYA PEEL AS DYE-SENSITIZER AND DYE MOLECULES IN ELECTROLYTE FOR PHOTOELECTROCHEMICAL REACTION</w:t>
      </w:r>
    </w:p>
    <w:p w:rsidR="006768E9" w:rsidRPr="00F447A7" w:rsidRDefault="006768E9" w:rsidP="0023436A">
      <w:pPr>
        <w:spacing w:after="0" w:line="240" w:lineRule="auto"/>
        <w:jc w:val="center"/>
        <w:rPr>
          <w:rFonts w:ascii="Times New Roman" w:hAnsi="Times New Roman"/>
          <w:noProof/>
          <w:sz w:val="24"/>
          <w:szCs w:val="24"/>
          <w:lang w:bidi="ar-SA"/>
        </w:rPr>
      </w:pPr>
    </w:p>
    <w:p w:rsidR="0023436A" w:rsidRPr="00673462" w:rsidRDefault="0023436A" w:rsidP="0023436A">
      <w:pPr>
        <w:pStyle w:val="NoSpacing"/>
        <w:jc w:val="center"/>
        <w:rPr>
          <w:rFonts w:ascii="Times New Roman" w:hAnsi="Times New Roman"/>
          <w:bCs/>
          <w:sz w:val="24"/>
          <w:szCs w:val="28"/>
        </w:rPr>
      </w:pPr>
      <w:r>
        <w:rPr>
          <w:rFonts w:ascii="Times New Roman" w:hAnsi="Times New Roman"/>
          <w:bCs/>
          <w:sz w:val="24"/>
          <w:szCs w:val="28"/>
        </w:rPr>
        <w:t>(</w:t>
      </w:r>
      <w:r w:rsidRPr="00673462">
        <w:rPr>
          <w:rFonts w:ascii="Times New Roman" w:hAnsi="Times New Roman"/>
          <w:bCs/>
          <w:sz w:val="24"/>
          <w:szCs w:val="28"/>
        </w:rPr>
        <w:t>Kesan Penggunaan Kulit Bu</w:t>
      </w:r>
      <w:r>
        <w:rPr>
          <w:rFonts w:ascii="Times New Roman" w:hAnsi="Times New Roman"/>
          <w:bCs/>
          <w:sz w:val="24"/>
          <w:szCs w:val="28"/>
        </w:rPr>
        <w:t>ah Naga Sebagai Pemeka-Pewarna dan Molekul Pewarna di dalam Elektrolit b</w:t>
      </w:r>
      <w:r w:rsidRPr="00673462">
        <w:rPr>
          <w:rFonts w:ascii="Times New Roman" w:hAnsi="Times New Roman"/>
          <w:bCs/>
          <w:sz w:val="24"/>
          <w:szCs w:val="28"/>
        </w:rPr>
        <w:t>agi Tindak Balas Fotoelektrokimia</w:t>
      </w:r>
      <w:r>
        <w:rPr>
          <w:rFonts w:ascii="Times New Roman" w:hAnsi="Times New Roman"/>
          <w:bCs/>
          <w:sz w:val="24"/>
          <w:szCs w:val="28"/>
        </w:rPr>
        <w:t>)</w:t>
      </w:r>
    </w:p>
    <w:p w:rsidR="006768E9" w:rsidRPr="00F447A7" w:rsidRDefault="006768E9" w:rsidP="0023436A">
      <w:pPr>
        <w:spacing w:after="0" w:line="240" w:lineRule="auto"/>
        <w:jc w:val="center"/>
        <w:rPr>
          <w:rFonts w:ascii="Times New Roman" w:hAnsi="Times New Roman"/>
          <w:noProof/>
          <w:sz w:val="20"/>
          <w:szCs w:val="20"/>
          <w:lang w:bidi="ar-SA"/>
        </w:rPr>
      </w:pPr>
    </w:p>
    <w:p w:rsidR="0023436A" w:rsidRPr="0023436A" w:rsidRDefault="0023436A" w:rsidP="0023436A">
      <w:pPr>
        <w:pStyle w:val="NoSpacing"/>
        <w:jc w:val="center"/>
        <w:rPr>
          <w:rFonts w:ascii="Times New Roman" w:eastAsia="Gulim" w:hAnsi="Times New Roman"/>
          <w:bCs/>
          <w:color w:val="000000"/>
          <w:sz w:val="20"/>
          <w:szCs w:val="20"/>
        </w:rPr>
      </w:pPr>
      <w:r w:rsidRPr="00673462">
        <w:rPr>
          <w:rFonts w:ascii="Times New Roman" w:eastAsia="Gulim" w:hAnsi="Times New Roman"/>
          <w:bCs/>
          <w:color w:val="000000"/>
          <w:sz w:val="20"/>
          <w:szCs w:val="20"/>
        </w:rPr>
        <w:t>Siti Nur Hidayah Jaafar</w:t>
      </w:r>
      <w:r w:rsidRPr="00673462">
        <w:rPr>
          <w:rFonts w:ascii="Times New Roman" w:eastAsia="Gulim" w:hAnsi="Times New Roman"/>
          <w:bCs/>
          <w:color w:val="000000"/>
          <w:sz w:val="20"/>
          <w:szCs w:val="20"/>
          <w:vertAlign w:val="superscript"/>
        </w:rPr>
        <w:t>1</w:t>
      </w:r>
      <w:r w:rsidRPr="00673462">
        <w:rPr>
          <w:rFonts w:ascii="Times New Roman" w:eastAsia="Gulim" w:hAnsi="Times New Roman"/>
          <w:bCs/>
          <w:color w:val="000000"/>
          <w:sz w:val="20"/>
          <w:szCs w:val="20"/>
        </w:rPr>
        <w:t>, Lorna Jeffery Minggu</w:t>
      </w:r>
      <w:r w:rsidRPr="00673462">
        <w:rPr>
          <w:rFonts w:ascii="Times New Roman" w:eastAsia="Gulim" w:hAnsi="Times New Roman"/>
          <w:bCs/>
          <w:color w:val="000000"/>
          <w:sz w:val="20"/>
          <w:szCs w:val="20"/>
          <w:vertAlign w:val="superscript"/>
        </w:rPr>
        <w:t>1</w:t>
      </w:r>
      <w:r w:rsidRPr="0023436A">
        <w:rPr>
          <w:rFonts w:ascii="Times New Roman" w:eastAsia="Gulim" w:hAnsi="Times New Roman"/>
          <w:bCs/>
          <w:color w:val="000000"/>
          <w:sz w:val="20"/>
          <w:szCs w:val="20"/>
        </w:rPr>
        <w:t>*</w:t>
      </w:r>
      <w:r w:rsidRPr="00673462">
        <w:rPr>
          <w:rFonts w:ascii="Times New Roman" w:eastAsia="Gulim" w:hAnsi="Times New Roman"/>
          <w:bCs/>
          <w:color w:val="000000"/>
          <w:sz w:val="20"/>
          <w:szCs w:val="20"/>
        </w:rPr>
        <w:t>, Khuzaimah Ariffin</w:t>
      </w:r>
      <w:r w:rsidRPr="00673462">
        <w:rPr>
          <w:rFonts w:ascii="Times New Roman" w:eastAsia="Gulim" w:hAnsi="Times New Roman"/>
          <w:bCs/>
          <w:color w:val="000000"/>
          <w:sz w:val="20"/>
          <w:szCs w:val="20"/>
          <w:vertAlign w:val="superscript"/>
        </w:rPr>
        <w:t>1</w:t>
      </w:r>
      <w:r w:rsidRPr="00673462">
        <w:rPr>
          <w:rFonts w:ascii="Times New Roman" w:eastAsia="Gulim" w:hAnsi="Times New Roman"/>
          <w:bCs/>
          <w:color w:val="000000"/>
          <w:sz w:val="20"/>
          <w:szCs w:val="20"/>
        </w:rPr>
        <w:t>, Mohammad B. Kasssim</w:t>
      </w:r>
      <w:r w:rsidRPr="00673462">
        <w:rPr>
          <w:rFonts w:ascii="Times New Roman" w:eastAsia="Gulim" w:hAnsi="Times New Roman"/>
          <w:bCs/>
          <w:color w:val="000000"/>
          <w:sz w:val="20"/>
          <w:szCs w:val="20"/>
          <w:vertAlign w:val="superscript"/>
        </w:rPr>
        <w:t>1,</w:t>
      </w:r>
      <w:r>
        <w:rPr>
          <w:rFonts w:ascii="Times New Roman" w:eastAsia="Gulim" w:hAnsi="Times New Roman"/>
          <w:bCs/>
          <w:color w:val="000000"/>
          <w:sz w:val="20"/>
          <w:szCs w:val="20"/>
          <w:vertAlign w:val="superscript"/>
        </w:rPr>
        <w:t xml:space="preserve"> 2</w:t>
      </w:r>
      <w:r>
        <w:rPr>
          <w:rFonts w:ascii="Times New Roman" w:eastAsia="Gulim" w:hAnsi="Times New Roman"/>
          <w:bCs/>
          <w:color w:val="000000"/>
          <w:sz w:val="20"/>
          <w:szCs w:val="20"/>
        </w:rPr>
        <w:t xml:space="preserve">, </w:t>
      </w:r>
    </w:p>
    <w:p w:rsidR="0023436A" w:rsidRPr="00673462" w:rsidRDefault="0023436A" w:rsidP="0023436A">
      <w:pPr>
        <w:pStyle w:val="NoSpacing"/>
        <w:jc w:val="center"/>
        <w:rPr>
          <w:rFonts w:ascii="Times New Roman" w:eastAsia="Gulim" w:hAnsi="Times New Roman"/>
          <w:bCs/>
          <w:color w:val="000000"/>
          <w:sz w:val="20"/>
          <w:szCs w:val="20"/>
          <w:vertAlign w:val="superscript"/>
        </w:rPr>
      </w:pPr>
      <w:r w:rsidRPr="00673462">
        <w:rPr>
          <w:rFonts w:ascii="Times New Roman" w:eastAsia="Gulim" w:hAnsi="Times New Roman"/>
          <w:bCs/>
          <w:color w:val="000000"/>
          <w:sz w:val="20"/>
          <w:szCs w:val="20"/>
        </w:rPr>
        <w:t>Wan Ramli Wan Daud</w:t>
      </w:r>
      <w:r w:rsidRPr="00673462">
        <w:rPr>
          <w:rFonts w:ascii="Times New Roman" w:eastAsia="Gulim" w:hAnsi="Times New Roman"/>
          <w:bCs/>
          <w:color w:val="000000"/>
          <w:sz w:val="20"/>
          <w:szCs w:val="20"/>
          <w:vertAlign w:val="superscript"/>
        </w:rPr>
        <w:t>1,</w:t>
      </w:r>
      <w:r>
        <w:rPr>
          <w:rFonts w:ascii="Times New Roman" w:eastAsia="Gulim" w:hAnsi="Times New Roman"/>
          <w:bCs/>
          <w:color w:val="000000"/>
          <w:sz w:val="20"/>
          <w:szCs w:val="20"/>
          <w:vertAlign w:val="superscript"/>
        </w:rPr>
        <w:t xml:space="preserve"> </w:t>
      </w:r>
      <w:r w:rsidRPr="00673462">
        <w:rPr>
          <w:rFonts w:ascii="Times New Roman" w:eastAsia="Gulim" w:hAnsi="Times New Roman"/>
          <w:bCs/>
          <w:color w:val="000000"/>
          <w:sz w:val="20"/>
          <w:szCs w:val="20"/>
          <w:vertAlign w:val="superscript"/>
        </w:rPr>
        <w:t>3</w:t>
      </w:r>
    </w:p>
    <w:p w:rsidR="006768E9" w:rsidRPr="00F447A7" w:rsidRDefault="006768E9" w:rsidP="0023436A">
      <w:pPr>
        <w:spacing w:after="0" w:line="240" w:lineRule="auto"/>
        <w:jc w:val="center"/>
        <w:rPr>
          <w:rFonts w:ascii="Times New Roman" w:hAnsi="Times New Roman"/>
          <w:noProof/>
          <w:sz w:val="18"/>
          <w:szCs w:val="18"/>
          <w:lang w:bidi="ar-SA"/>
        </w:rPr>
      </w:pPr>
    </w:p>
    <w:p w:rsidR="0023436A" w:rsidRDefault="0023436A" w:rsidP="0023436A">
      <w:pPr>
        <w:pStyle w:val="NoSpacing"/>
        <w:jc w:val="center"/>
        <w:rPr>
          <w:rFonts w:ascii="Times New Roman" w:eastAsia="Gulim" w:hAnsi="Times New Roman"/>
          <w:i/>
          <w:color w:val="000000"/>
          <w:sz w:val="20"/>
          <w:szCs w:val="20"/>
        </w:rPr>
      </w:pPr>
      <w:r w:rsidRPr="006E30CD">
        <w:rPr>
          <w:rFonts w:ascii="Times New Roman" w:eastAsia="Gulim" w:hAnsi="Times New Roman"/>
          <w:i/>
          <w:color w:val="000000"/>
          <w:sz w:val="20"/>
          <w:szCs w:val="20"/>
          <w:vertAlign w:val="superscript"/>
        </w:rPr>
        <w:t>1</w:t>
      </w:r>
      <w:r w:rsidRPr="006E30CD">
        <w:rPr>
          <w:rFonts w:ascii="Times New Roman" w:eastAsia="Gulim" w:hAnsi="Times New Roman"/>
          <w:i/>
          <w:color w:val="000000"/>
          <w:sz w:val="20"/>
          <w:szCs w:val="20"/>
        </w:rPr>
        <w:t>Fuel Cell Institute</w:t>
      </w:r>
    </w:p>
    <w:p w:rsidR="0023436A" w:rsidRDefault="0023436A" w:rsidP="0023436A">
      <w:pPr>
        <w:pStyle w:val="NoSpacing"/>
        <w:jc w:val="center"/>
        <w:rPr>
          <w:rFonts w:ascii="Times New Roman" w:eastAsia="Gulim" w:hAnsi="Times New Roman"/>
          <w:i/>
          <w:color w:val="000000"/>
          <w:sz w:val="20"/>
          <w:szCs w:val="20"/>
        </w:rPr>
      </w:pPr>
      <w:r w:rsidRPr="006E30CD">
        <w:rPr>
          <w:rFonts w:ascii="Times New Roman" w:eastAsia="Gulim" w:hAnsi="Times New Roman"/>
          <w:i/>
          <w:color w:val="000000"/>
          <w:sz w:val="20"/>
          <w:szCs w:val="20"/>
          <w:vertAlign w:val="superscript"/>
        </w:rPr>
        <w:t>2</w:t>
      </w:r>
      <w:r>
        <w:rPr>
          <w:rFonts w:ascii="Times New Roman" w:eastAsia="Gulim" w:hAnsi="Times New Roman"/>
          <w:i/>
          <w:color w:val="000000"/>
          <w:sz w:val="20"/>
          <w:szCs w:val="20"/>
        </w:rPr>
        <w:t>School of Chemical Sciences and</w:t>
      </w:r>
      <w:r w:rsidRPr="006E30CD">
        <w:rPr>
          <w:rFonts w:ascii="Times New Roman" w:eastAsia="Gulim" w:hAnsi="Times New Roman"/>
          <w:i/>
          <w:color w:val="000000"/>
          <w:sz w:val="20"/>
          <w:szCs w:val="20"/>
        </w:rPr>
        <w:t xml:space="preserve"> Food Technology,</w:t>
      </w:r>
      <w:r>
        <w:rPr>
          <w:rFonts w:ascii="Times New Roman" w:eastAsia="Gulim" w:hAnsi="Times New Roman"/>
          <w:i/>
          <w:color w:val="000000"/>
          <w:sz w:val="20"/>
          <w:szCs w:val="20"/>
        </w:rPr>
        <w:t xml:space="preserve"> Faculty of Science and Technology</w:t>
      </w:r>
    </w:p>
    <w:p w:rsidR="0023436A" w:rsidRPr="006E30CD" w:rsidRDefault="0023436A" w:rsidP="0023436A">
      <w:pPr>
        <w:pStyle w:val="NoSpacing"/>
        <w:jc w:val="center"/>
        <w:rPr>
          <w:rFonts w:ascii="Times New Roman" w:hAnsi="Times New Roman"/>
          <w:i/>
          <w:sz w:val="20"/>
          <w:szCs w:val="20"/>
        </w:rPr>
      </w:pPr>
      <w:r w:rsidRPr="006E30CD">
        <w:rPr>
          <w:rFonts w:ascii="Times New Roman" w:hAnsi="Times New Roman"/>
          <w:i/>
          <w:sz w:val="20"/>
          <w:szCs w:val="20"/>
          <w:vertAlign w:val="superscript"/>
        </w:rPr>
        <w:t>3</w:t>
      </w:r>
      <w:r w:rsidRPr="006E30CD">
        <w:rPr>
          <w:rFonts w:ascii="Times New Roman" w:hAnsi="Times New Roman"/>
          <w:i/>
          <w:sz w:val="20"/>
          <w:szCs w:val="20"/>
        </w:rPr>
        <w:t xml:space="preserve">Department of </w:t>
      </w:r>
      <w:r>
        <w:rPr>
          <w:rFonts w:ascii="Times New Roman" w:hAnsi="Times New Roman"/>
          <w:i/>
          <w:sz w:val="20"/>
          <w:szCs w:val="20"/>
        </w:rPr>
        <w:t>Chemical and Process Engineering, Faculty of Engineering and</w:t>
      </w:r>
      <w:r w:rsidRPr="006E30CD">
        <w:rPr>
          <w:rFonts w:ascii="Times New Roman" w:hAnsi="Times New Roman"/>
          <w:i/>
          <w:sz w:val="20"/>
          <w:szCs w:val="20"/>
        </w:rPr>
        <w:t xml:space="preserve"> Built Environment,</w:t>
      </w:r>
    </w:p>
    <w:p w:rsidR="0023436A" w:rsidRDefault="0023436A" w:rsidP="0023436A">
      <w:pPr>
        <w:pStyle w:val="NoSpacing"/>
        <w:jc w:val="center"/>
        <w:rPr>
          <w:rFonts w:ascii="Times New Roman" w:hAnsi="Times New Roman"/>
          <w:i/>
          <w:sz w:val="20"/>
          <w:szCs w:val="20"/>
        </w:rPr>
      </w:pPr>
      <w:r w:rsidRPr="006E30CD">
        <w:rPr>
          <w:rFonts w:ascii="Times New Roman" w:eastAsia="Gulim" w:hAnsi="Times New Roman"/>
          <w:i/>
          <w:color w:val="000000"/>
          <w:sz w:val="20"/>
          <w:szCs w:val="20"/>
        </w:rPr>
        <w:t>Universiti Kebangsaan Malaysia,</w:t>
      </w:r>
      <w:r>
        <w:rPr>
          <w:rFonts w:ascii="Times New Roman" w:hAnsi="Times New Roman"/>
          <w:i/>
          <w:sz w:val="20"/>
          <w:szCs w:val="20"/>
        </w:rPr>
        <w:t xml:space="preserve"> </w:t>
      </w:r>
      <w:r w:rsidRPr="006E30CD">
        <w:rPr>
          <w:rFonts w:ascii="Times New Roman" w:hAnsi="Times New Roman"/>
          <w:i/>
          <w:sz w:val="20"/>
          <w:szCs w:val="20"/>
        </w:rPr>
        <w:t xml:space="preserve">43600 </w:t>
      </w:r>
      <w:r>
        <w:rPr>
          <w:rFonts w:ascii="Times New Roman" w:hAnsi="Times New Roman"/>
          <w:i/>
          <w:sz w:val="20"/>
          <w:szCs w:val="20"/>
        </w:rPr>
        <w:t xml:space="preserve">UKM </w:t>
      </w:r>
      <w:r w:rsidRPr="006E30CD">
        <w:rPr>
          <w:rFonts w:ascii="Times New Roman" w:hAnsi="Times New Roman"/>
          <w:i/>
          <w:sz w:val="20"/>
          <w:szCs w:val="20"/>
        </w:rPr>
        <w:t>Bangi</w:t>
      </w:r>
      <w:r>
        <w:rPr>
          <w:rFonts w:ascii="Times New Roman" w:hAnsi="Times New Roman"/>
          <w:i/>
          <w:sz w:val="20"/>
          <w:szCs w:val="20"/>
        </w:rPr>
        <w:t>, Selangor, Malaysia</w:t>
      </w:r>
    </w:p>
    <w:p w:rsidR="006768E9" w:rsidRPr="00F447A7" w:rsidRDefault="006768E9" w:rsidP="0023436A">
      <w:pPr>
        <w:spacing w:after="0" w:line="240" w:lineRule="auto"/>
        <w:jc w:val="center"/>
        <w:rPr>
          <w:rFonts w:ascii="Times New Roman" w:hAnsi="Times New Roman"/>
          <w:noProof/>
          <w:sz w:val="18"/>
          <w:szCs w:val="18"/>
          <w:lang w:bidi="ar-SA"/>
        </w:rPr>
      </w:pPr>
    </w:p>
    <w:p w:rsidR="006768E9" w:rsidRPr="0023436A"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3436A" w:rsidRPr="0023436A">
        <w:rPr>
          <w:rFonts w:ascii="Times New Roman" w:hAnsi="Times New Roman"/>
          <w:i/>
          <w:sz w:val="18"/>
          <w:szCs w:val="18"/>
          <w:shd w:val="clear" w:color="auto" w:fill="FFFFFF"/>
        </w:rPr>
        <w:t>lorna_jm@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91D58">
        <w:rPr>
          <w:rFonts w:ascii="Times New Roman" w:hAnsi="Times New Roman"/>
          <w:noProof/>
          <w:sz w:val="18"/>
          <w:szCs w:val="18"/>
          <w:lang w:bidi="ar-SA"/>
        </w:rPr>
        <w:t>5</w:t>
      </w:r>
      <w:r w:rsidR="0023436A">
        <w:rPr>
          <w:rFonts w:ascii="Times New Roman" w:hAnsi="Times New Roman"/>
          <w:noProof/>
          <w:sz w:val="18"/>
          <w:szCs w:val="18"/>
          <w:lang w:bidi="ar-SA"/>
        </w:rPr>
        <w:t xml:space="preserve"> February 2016</w:t>
      </w:r>
      <w:r>
        <w:rPr>
          <w:rFonts w:ascii="Times New Roman" w:hAnsi="Times New Roman"/>
          <w:noProof/>
          <w:sz w:val="18"/>
          <w:szCs w:val="18"/>
          <w:lang w:bidi="ar-SA"/>
        </w:rPr>
        <w:t xml:space="preserve">; Accepted: </w:t>
      </w:r>
      <w:r w:rsidR="0023436A">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91D58" w:rsidRPr="00673462" w:rsidRDefault="00C91D58" w:rsidP="00C91D58">
      <w:pPr>
        <w:pStyle w:val="NoSpacing"/>
        <w:jc w:val="both"/>
        <w:rPr>
          <w:rFonts w:ascii="Times New Roman" w:hAnsi="Times New Roman"/>
          <w:iCs/>
          <w:sz w:val="18"/>
          <w:szCs w:val="18"/>
        </w:rPr>
      </w:pPr>
      <w:r w:rsidRPr="00673462">
        <w:rPr>
          <w:rFonts w:ascii="Times New Roman" w:hAnsi="Times New Roman"/>
          <w:iCs/>
          <w:sz w:val="18"/>
          <w:szCs w:val="18"/>
        </w:rPr>
        <w:t>Natural dye sensitizer in photoelectrochemical shows a great potential in improving the efficiency of metal oxide semiconductor especially Titanium dioxide (TiO</w:t>
      </w:r>
      <w:r w:rsidRPr="00673462">
        <w:rPr>
          <w:rFonts w:ascii="Times New Roman" w:hAnsi="Times New Roman"/>
          <w:iCs/>
          <w:sz w:val="18"/>
          <w:szCs w:val="18"/>
          <w:vertAlign w:val="subscript"/>
        </w:rPr>
        <w:t>2</w:t>
      </w:r>
      <w:r w:rsidRPr="00673462">
        <w:rPr>
          <w:rFonts w:ascii="Times New Roman" w:hAnsi="Times New Roman"/>
          <w:iCs/>
          <w:sz w:val="18"/>
          <w:szCs w:val="18"/>
        </w:rPr>
        <w:t>) due to its prominent in absorbing visible light and also low cost. In this work, the effect of using pitaya peel as natural dye sensitizes to 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has been studied through characterizations analysis and PEC test. The bare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thin films were fabricated on Fluorine-doped tin oxide (FTO) glass substrate by doctor blade method meanwhile dye-sensitized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thin films prepared by immersion of 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in the dye extracts. The fabricated thin films were characterized with Scanning Electron Microscopy (SEM), X-ray difractometer (XRD), UV-Vis spectrophotometer and photoelectrochemical analysis. The surface of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was porous and uniform meanwhile dye particles could not been observed due to very small size. The energy band gap of dye-sensitized 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from the UV-Vis spectrum is 2.1 eV which is smaller than bare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3.7 eV). Meanwhile, photoactivities of dye-sensitized 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has the highest compared to bare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 xml:space="preserve">photoelectrodes which is </w:t>
      </w:r>
      <w:r w:rsidRPr="00673462">
        <w:rPr>
          <w:rFonts w:ascii="Times New Roman" w:hAnsi="Times New Roman"/>
          <w:sz w:val="18"/>
          <w:szCs w:val="18"/>
        </w:rPr>
        <w:t>127µA/cm</w:t>
      </w:r>
      <w:r w:rsidRPr="00673462">
        <w:rPr>
          <w:rFonts w:ascii="Times New Roman" w:hAnsi="Times New Roman"/>
          <w:sz w:val="18"/>
          <w:szCs w:val="18"/>
          <w:vertAlign w:val="superscript"/>
        </w:rPr>
        <w:t xml:space="preserve">2 </w:t>
      </w:r>
      <w:r w:rsidRPr="00673462">
        <w:rPr>
          <w:rFonts w:ascii="Times New Roman" w:hAnsi="Times New Roman"/>
          <w:sz w:val="18"/>
          <w:szCs w:val="18"/>
        </w:rPr>
        <w:t>in 6.25% v/v of pitaya dye in the electrolyte.</w:t>
      </w:r>
    </w:p>
    <w:p w:rsidR="00C91D58" w:rsidRPr="00673462" w:rsidRDefault="00C91D58" w:rsidP="00C91D58">
      <w:pPr>
        <w:pStyle w:val="NoSpacing"/>
        <w:jc w:val="both"/>
        <w:rPr>
          <w:rFonts w:ascii="Times New Roman" w:hAnsi="Times New Roman"/>
          <w:iCs/>
          <w:sz w:val="18"/>
          <w:szCs w:val="18"/>
        </w:rPr>
      </w:pPr>
    </w:p>
    <w:p w:rsidR="00C91D58" w:rsidRDefault="00C91D58" w:rsidP="00C91D58">
      <w:pPr>
        <w:pStyle w:val="NoSpacing"/>
        <w:jc w:val="both"/>
        <w:rPr>
          <w:rFonts w:ascii="Times New Roman" w:hAnsi="Times New Roman"/>
          <w:bCs/>
          <w:iCs/>
          <w:sz w:val="18"/>
          <w:szCs w:val="18"/>
        </w:rPr>
      </w:pPr>
      <w:r w:rsidRPr="00673462">
        <w:rPr>
          <w:rFonts w:ascii="Times New Roman" w:hAnsi="Times New Roman"/>
          <w:b/>
          <w:bCs/>
          <w:iCs/>
          <w:sz w:val="18"/>
          <w:szCs w:val="18"/>
        </w:rPr>
        <w:t>Keywords</w:t>
      </w:r>
      <w:r w:rsidRPr="00673462">
        <w:rPr>
          <w:rFonts w:ascii="Times New Roman" w:hAnsi="Times New Roman"/>
          <w:bCs/>
          <w:iCs/>
          <w:sz w:val="18"/>
          <w:szCs w:val="18"/>
        </w:rPr>
        <w:t xml:space="preserve">: </w:t>
      </w:r>
      <w:r>
        <w:rPr>
          <w:rFonts w:ascii="Times New Roman" w:hAnsi="Times New Roman"/>
          <w:bCs/>
          <w:iCs/>
          <w:sz w:val="18"/>
          <w:szCs w:val="18"/>
        </w:rPr>
        <w:t>t</w:t>
      </w:r>
      <w:r w:rsidRPr="00673462">
        <w:rPr>
          <w:rFonts w:ascii="Times New Roman" w:hAnsi="Times New Roman"/>
          <w:bCs/>
          <w:iCs/>
          <w:sz w:val="18"/>
          <w:szCs w:val="18"/>
        </w:rPr>
        <w:t>itanium dioxide, dye-sensitizers, betalains, photoelectr</w:t>
      </w:r>
      <w:r>
        <w:rPr>
          <w:rFonts w:ascii="Times New Roman" w:hAnsi="Times New Roman"/>
          <w:bCs/>
          <w:iCs/>
          <w:sz w:val="18"/>
          <w:szCs w:val="18"/>
        </w:rPr>
        <w:t>ochemical cell, water splitting</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C91D58" w:rsidRPr="00673462" w:rsidRDefault="00C91D58" w:rsidP="00C91D58">
      <w:pPr>
        <w:pStyle w:val="NoSpacing"/>
        <w:jc w:val="both"/>
        <w:rPr>
          <w:rFonts w:ascii="Times New Roman" w:hAnsi="Times New Roman"/>
          <w:bCs/>
          <w:iCs/>
          <w:sz w:val="18"/>
          <w:szCs w:val="18"/>
        </w:rPr>
      </w:pPr>
      <w:r w:rsidRPr="00673462">
        <w:rPr>
          <w:rFonts w:ascii="Times New Roman" w:hAnsi="Times New Roman"/>
          <w:iCs/>
          <w:sz w:val="18"/>
          <w:szCs w:val="18"/>
        </w:rPr>
        <w:t>Pemeka-pewarna semulajadi di dalam fotoelektromia (PEC) menunjukkan potensi yang bagus untuk meningkatkan keupayaan semikonduktor logam oksida terutamanya titanium dioksida (TiO</w:t>
      </w:r>
      <w:r w:rsidRPr="00673462">
        <w:rPr>
          <w:rFonts w:ascii="Times New Roman" w:hAnsi="Times New Roman"/>
          <w:iCs/>
          <w:sz w:val="18"/>
          <w:szCs w:val="18"/>
          <w:vertAlign w:val="subscript"/>
        </w:rPr>
        <w:t>2</w:t>
      </w:r>
      <w:r w:rsidRPr="00673462">
        <w:rPr>
          <w:rFonts w:ascii="Times New Roman" w:hAnsi="Times New Roman"/>
          <w:iCs/>
          <w:sz w:val="18"/>
          <w:szCs w:val="18"/>
        </w:rPr>
        <w:t>) disebabkan kemampuannya untum menyerap cahaya nampak dan kos yang rendah. Di dalam penyelidikan ini, kesan menggunakan kulit buah naga sebagai pemeka-pewarna semulajadi terhadap 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telah dikaji melalui pencirian dan analisis fotoelektrokimia. Filem nipis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asli telah dihasilkan melalui kaedah Doctor blade di atas kepingan kaca bersalut FTO (Stanum oksida terdop fluorin) manakala filem nipis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dengan pewarna-pemeka telah dihasilkan dengan merendam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 xml:space="preserve">ke dalam larutan ekstrak pewarna. Filem nipis yang telah terbentuk telah melalui beberapa analisis pencirian iaitu, Mikroskopi Elektron Imbasan (SEM), </w:t>
      </w:r>
      <w:r w:rsidRPr="00673462">
        <w:rPr>
          <w:rFonts w:ascii="Times New Roman" w:hAnsi="Times New Roman"/>
          <w:bCs/>
          <w:iCs/>
          <w:sz w:val="18"/>
          <w:szCs w:val="18"/>
        </w:rPr>
        <w:t>Difraktometer Pembelauan Sinar-X (XRD), S</w:t>
      </w:r>
      <w:r>
        <w:rPr>
          <w:rFonts w:ascii="Times New Roman" w:hAnsi="Times New Roman"/>
          <w:bCs/>
          <w:iCs/>
          <w:sz w:val="18"/>
          <w:szCs w:val="18"/>
        </w:rPr>
        <w:t>pektrofotometer Ultralembayung d</w:t>
      </w:r>
      <w:r w:rsidRPr="00673462">
        <w:rPr>
          <w:rFonts w:ascii="Times New Roman" w:hAnsi="Times New Roman"/>
          <w:bCs/>
          <w:iCs/>
          <w:sz w:val="18"/>
          <w:szCs w:val="18"/>
        </w:rPr>
        <w:t>an Cahaya Nampak</w:t>
      </w:r>
      <w:r w:rsidRPr="00673462">
        <w:rPr>
          <w:rFonts w:ascii="Times New Roman" w:hAnsi="Times New Roman"/>
          <w:b/>
          <w:iCs/>
          <w:sz w:val="18"/>
          <w:szCs w:val="18"/>
        </w:rPr>
        <w:t xml:space="preserve"> (</w:t>
      </w:r>
      <w:r w:rsidRPr="00673462">
        <w:rPr>
          <w:rFonts w:ascii="Times New Roman" w:hAnsi="Times New Roman"/>
          <w:bCs/>
          <w:iCs/>
          <w:sz w:val="18"/>
          <w:szCs w:val="18"/>
        </w:rPr>
        <w:t>UV-Vis</w:t>
      </w:r>
      <w:r w:rsidRPr="00673462">
        <w:rPr>
          <w:rFonts w:ascii="Times New Roman" w:hAnsi="Times New Roman"/>
          <w:b/>
          <w:iCs/>
          <w:sz w:val="18"/>
          <w:szCs w:val="18"/>
        </w:rPr>
        <w:t xml:space="preserve">) </w:t>
      </w:r>
      <w:r w:rsidRPr="00673462">
        <w:rPr>
          <w:rFonts w:ascii="Times New Roman" w:hAnsi="Times New Roman"/>
          <w:bCs/>
          <w:iCs/>
          <w:sz w:val="18"/>
          <w:szCs w:val="18"/>
        </w:rPr>
        <w:t xml:space="preserve">dan juga ujian fotoelektrokimia. Permukaan </w:t>
      </w:r>
      <w:r w:rsidRPr="00673462">
        <w:rPr>
          <w:rFonts w:ascii="Times New Roman" w:hAnsi="Times New Roman"/>
          <w:iCs/>
          <w:sz w:val="18"/>
          <w:szCs w:val="18"/>
        </w:rPr>
        <w:t>TiO</w:t>
      </w:r>
      <w:r w:rsidRPr="00673462">
        <w:rPr>
          <w:rFonts w:ascii="Times New Roman" w:hAnsi="Times New Roman"/>
          <w:iCs/>
          <w:sz w:val="18"/>
          <w:szCs w:val="18"/>
          <w:vertAlign w:val="subscript"/>
        </w:rPr>
        <w:t>2</w:t>
      </w:r>
      <w:r w:rsidRPr="00673462">
        <w:rPr>
          <w:rFonts w:ascii="Times New Roman" w:hAnsi="Times New Roman"/>
          <w:iCs/>
          <w:sz w:val="18"/>
          <w:szCs w:val="18"/>
        </w:rPr>
        <w:t xml:space="preserve"> adalah berliang dan seragam manakala zarah pewarna tidak dapat dilihat disebabkan saiznya yang terlalu kecil. Jurang tenaga filem nipis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dengan pewarna-pemeka adalah lebih rendah iaitu 2.1 eV jika dibandingkan dengan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asli (3.7 eV). Manakala, fotoaktiviti bagi fotoelektrod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dengan pewarna-pemeka adalah lebih tinggi daripada TiO</w:t>
      </w:r>
      <w:r w:rsidRPr="00673462">
        <w:rPr>
          <w:rFonts w:ascii="Times New Roman" w:hAnsi="Times New Roman"/>
          <w:iCs/>
          <w:sz w:val="18"/>
          <w:szCs w:val="18"/>
          <w:vertAlign w:val="subscript"/>
        </w:rPr>
        <w:t xml:space="preserve">2 </w:t>
      </w:r>
      <w:r w:rsidRPr="00673462">
        <w:rPr>
          <w:rFonts w:ascii="Times New Roman" w:hAnsi="Times New Roman"/>
          <w:iCs/>
          <w:sz w:val="18"/>
          <w:szCs w:val="18"/>
        </w:rPr>
        <w:t xml:space="preserve">asli dengan </w:t>
      </w:r>
      <w:r w:rsidRPr="00673462">
        <w:rPr>
          <w:rFonts w:ascii="Times New Roman" w:hAnsi="Times New Roman"/>
          <w:sz w:val="18"/>
          <w:szCs w:val="18"/>
        </w:rPr>
        <w:t>127µA/cm</w:t>
      </w:r>
      <w:r w:rsidRPr="00673462">
        <w:rPr>
          <w:rFonts w:ascii="Times New Roman" w:hAnsi="Times New Roman"/>
          <w:sz w:val="18"/>
          <w:szCs w:val="18"/>
          <w:vertAlign w:val="superscript"/>
        </w:rPr>
        <w:t xml:space="preserve">2 </w:t>
      </w:r>
      <w:r w:rsidRPr="00673462">
        <w:rPr>
          <w:rFonts w:ascii="Times New Roman" w:hAnsi="Times New Roman"/>
          <w:iCs/>
          <w:sz w:val="18"/>
          <w:szCs w:val="18"/>
        </w:rPr>
        <w:t xml:space="preserve">di dalam kepekatan 6.25% v/v pewarna di dalam elektrolit. </w:t>
      </w:r>
    </w:p>
    <w:p w:rsidR="00C91D58" w:rsidRPr="00C91D58" w:rsidRDefault="00C91D58" w:rsidP="00C91D58">
      <w:pPr>
        <w:pStyle w:val="NoSpacing"/>
        <w:jc w:val="both"/>
        <w:rPr>
          <w:rFonts w:ascii="Times New Roman" w:hAnsi="Times New Roman"/>
          <w:bCs/>
          <w:sz w:val="18"/>
          <w:szCs w:val="18"/>
        </w:rPr>
      </w:pPr>
    </w:p>
    <w:p w:rsidR="00C91D58" w:rsidRDefault="00C91D58" w:rsidP="00C91D58">
      <w:pPr>
        <w:pStyle w:val="NoSpacing"/>
        <w:rPr>
          <w:rFonts w:ascii="Times New Roman" w:hAnsi="Times New Roman"/>
          <w:iCs/>
          <w:sz w:val="18"/>
          <w:szCs w:val="18"/>
        </w:rPr>
      </w:pPr>
      <w:r w:rsidRPr="00673462">
        <w:rPr>
          <w:rFonts w:ascii="Times New Roman" w:hAnsi="Times New Roman"/>
          <w:b/>
          <w:iCs/>
          <w:sz w:val="18"/>
          <w:szCs w:val="18"/>
        </w:rPr>
        <w:lastRenderedPageBreak/>
        <w:t>Kata kunci</w:t>
      </w:r>
      <w:r w:rsidRPr="00673462">
        <w:rPr>
          <w:rFonts w:ascii="Times New Roman" w:hAnsi="Times New Roman"/>
          <w:iCs/>
          <w:sz w:val="18"/>
          <w:szCs w:val="18"/>
        </w:rPr>
        <w:t xml:space="preserve">: </w:t>
      </w:r>
      <w:r>
        <w:rPr>
          <w:rFonts w:ascii="Times New Roman" w:hAnsi="Times New Roman"/>
          <w:iCs/>
          <w:sz w:val="18"/>
          <w:szCs w:val="18"/>
        </w:rPr>
        <w:t>t</w:t>
      </w:r>
      <w:r w:rsidRPr="00673462">
        <w:rPr>
          <w:rFonts w:ascii="Times New Roman" w:hAnsi="Times New Roman"/>
          <w:iCs/>
          <w:sz w:val="18"/>
          <w:szCs w:val="18"/>
        </w:rPr>
        <w:t xml:space="preserve">itanium dioksida, pemeka-pewarna, betalain, sel fotoelektrokimia, </w:t>
      </w:r>
      <w:r>
        <w:rPr>
          <w:rFonts w:ascii="Times New Roman" w:hAnsi="Times New Roman"/>
          <w:iCs/>
          <w:sz w:val="18"/>
          <w:szCs w:val="18"/>
        </w:rPr>
        <w:t>pembelahan air</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91D58" w:rsidRDefault="00C91D58" w:rsidP="00C91D58">
      <w:pPr>
        <w:pStyle w:val="NoSpacing"/>
        <w:jc w:val="both"/>
        <w:rPr>
          <w:rFonts w:ascii="Times New Roman" w:hAnsi="Times New Roman"/>
          <w:bCs/>
          <w:iCs/>
          <w:sz w:val="20"/>
          <w:szCs w:val="20"/>
        </w:rPr>
      </w:pPr>
      <w:r w:rsidRPr="00673462">
        <w:rPr>
          <w:rFonts w:ascii="Times New Roman" w:hAnsi="Times New Roman"/>
          <w:bCs/>
          <w:iCs/>
          <w:sz w:val="20"/>
          <w:szCs w:val="20"/>
        </w:rPr>
        <w:t xml:space="preserve">The hydrogen gas production by using solar energy is deliberated as one of the most significant sustainable and clean energy technologies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Jeng&lt;/Author&gt;&lt;Year&gt;2010&lt;/Year&gt;&lt;RecNum&gt;49&lt;/RecNum&gt;&lt;DisplayText&gt;[1]&lt;/DisplayText&gt;&lt;record&gt;&lt;rec-number&gt;49&lt;/rec-number&gt;&lt;foreign-keys&gt;&lt;key app="EN" db-id="ta5tvzaenz0rx0ef25apzs5haz9t5apftevs" timestamp="1441696386"&gt;49&lt;/key&gt;&lt;/foreign-keys&gt;&lt;ref-type name="Journal Article"&gt;17&lt;/ref-type&gt;&lt;contributors&gt;&lt;authors&gt;&lt;author&gt;Jeng, King Tsai&lt;/author&gt;&lt;author&gt;Liu, Yu Chang&lt;/author&gt;&lt;author&gt;Leu, Yung Fang&lt;/author&gt;&lt;author&gt;Zeng, Yu Zhen&lt;/author&gt;&lt;author&gt;Chung, Jen Chren&lt;/author&gt;&lt;author&gt;Wei, Tsong Yang&lt;/author&gt;&lt;/authors&gt;&lt;/contributors&gt;&lt;titles&gt;&lt;title&gt;Membrane electrode assembly-based photoelectrochemical cell for hydrogen generation&lt;/title&gt;&lt;secondary-title&gt;International Journal of Hydrogen Energy&lt;/secondary-title&gt;&lt;/titles&gt;&lt;periodical&gt;&lt;full-title&gt;International Journal of Hydrogen Energy&lt;/full-title&gt;&lt;/periodical&gt;&lt;pages&gt;10890-10897&lt;/pages&gt;&lt;volume&gt;35&lt;/volume&gt;&lt;number&gt;20&lt;/number&gt;&lt;keywords&gt;&lt;keyword&gt;Photocatalytic water splitting&lt;/keyword&gt;&lt;keyword&gt;Hydrogen generation&lt;/keyword&gt;&lt;keyword&gt;Photoelectrochemical cell&lt;/keyword&gt;&lt;keyword&gt;Membrane electrode assembly&lt;/keyword&gt;&lt;keyword&gt;Photo conversion efficiency&lt;/keyword&gt;&lt;/keywords&gt;&lt;dates&gt;&lt;year&gt;2010&lt;/year&gt;&lt;pub-dates&gt;&lt;date&gt;10//&lt;/date&gt;&lt;/pub-dates&gt;&lt;/dates&gt;&lt;isbn&gt;0360-3199&lt;/isbn&gt;&lt;urls&gt;&lt;related-urls&gt;&lt;url&gt;http://www.sciencedirect.com/science/article/pii/S036031991001390X&lt;/url&gt;&lt;/related-urls&gt;&lt;/urls&gt;&lt;electronic-resource-num&gt;http://dx.doi.org/10.1016/j.ijhydene.2010.07.058&lt;/electronic-resource-num&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1" w:tooltip="Jeng, 2010 #49" w:history="1">
        <w:r w:rsidRPr="00673462">
          <w:rPr>
            <w:rFonts w:ascii="Times New Roman" w:hAnsi="Times New Roman"/>
            <w:bCs/>
            <w:iCs/>
            <w:noProof/>
            <w:sz w:val="20"/>
            <w:szCs w:val="20"/>
          </w:rPr>
          <w:t>1</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xml:space="preserve">.  Photoelectrochemical (PEC) water splitting is the most promising method in generating hydrogen gas. Metal oxide semiconductor such as </w:t>
      </w:r>
      <w:r w:rsidRPr="00673462">
        <w:rPr>
          <w:rFonts w:ascii="Times New Roman" w:hAnsi="Times New Roman"/>
          <w:sz w:val="20"/>
          <w:szCs w:val="20"/>
        </w:rPr>
        <w:t>TiO</w:t>
      </w:r>
      <w:r w:rsidRPr="00673462">
        <w:rPr>
          <w:rFonts w:ascii="Times New Roman" w:hAnsi="Times New Roman"/>
          <w:sz w:val="20"/>
          <w:szCs w:val="20"/>
          <w:vertAlign w:val="subscript"/>
        </w:rPr>
        <w:t>2</w:t>
      </w:r>
      <w:r w:rsidRPr="00673462">
        <w:rPr>
          <w:rFonts w:ascii="Times New Roman" w:hAnsi="Times New Roman"/>
          <w:sz w:val="20"/>
          <w:szCs w:val="20"/>
        </w:rPr>
        <w:t>, SnO</w:t>
      </w:r>
      <w:r w:rsidRPr="00673462">
        <w:rPr>
          <w:rFonts w:ascii="Times New Roman" w:hAnsi="Times New Roman"/>
          <w:sz w:val="20"/>
          <w:szCs w:val="20"/>
          <w:vertAlign w:val="subscript"/>
        </w:rPr>
        <w:t>2</w:t>
      </w:r>
      <w:r w:rsidRPr="00673462">
        <w:rPr>
          <w:rFonts w:ascii="Times New Roman" w:hAnsi="Times New Roman"/>
          <w:sz w:val="20"/>
          <w:szCs w:val="20"/>
        </w:rPr>
        <w:t>, and WO</w:t>
      </w:r>
      <w:r w:rsidRPr="00673462">
        <w:rPr>
          <w:rFonts w:ascii="Times New Roman" w:hAnsi="Times New Roman"/>
          <w:sz w:val="20"/>
          <w:szCs w:val="20"/>
          <w:vertAlign w:val="subscript"/>
        </w:rPr>
        <w:t xml:space="preserve">3 </w:t>
      </w:r>
      <w:r w:rsidRPr="00673462">
        <w:rPr>
          <w:rFonts w:ascii="Times New Roman" w:hAnsi="Times New Roman"/>
          <w:sz w:val="20"/>
          <w:szCs w:val="20"/>
        </w:rPr>
        <w:t>is widely studied as having a great potential as photoelectrodes in PEC system</w:t>
      </w:r>
      <w:r w:rsidRPr="00673462">
        <w:rPr>
          <w:rFonts w:ascii="Times New Roman" w:hAnsi="Times New Roman"/>
          <w:bCs/>
          <w:iCs/>
          <w:sz w:val="20"/>
          <w:szCs w:val="20"/>
        </w:rPr>
        <w:t xml:space="preserve">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Ng&lt;/Author&gt;&lt;Year&gt;2012&lt;/Year&gt;&lt;RecNum&gt;155&lt;/RecNum&gt;&lt;DisplayText&gt;[2]&lt;/DisplayText&gt;&lt;record&gt;&lt;rec-number&gt;155&lt;/rec-number&gt;&lt;foreign-keys&gt;&lt;key app="EN" db-id="ta5tvzaenz0rx0ef25apzs5haz9t5apftevs" timestamp="1446296965"&gt;155&lt;/key&gt;&lt;/foreign-keys&gt;&lt;ref-type name="Journal Article"&gt;17&lt;/ref-type&gt;&lt;contributors&gt;&lt;authors&gt;&lt;author&gt;Ng, Kim Hang&lt;/author&gt;&lt;author&gt;Minggu, L. J.&lt;/author&gt;&lt;author&gt;Jumali, Mohammad Hafizuddin&lt;/author&gt;&lt;author&gt;Kassim, Mohammad&lt;/author&gt;&lt;/authors&gt;&lt;/contributors&gt;&lt;titles&gt;&lt;title&gt;Fotoelektrod Tungsten Trioksida Terdop Nikel untuk Tindak Balas Pembelahan Air Fotoelektrokimia&lt;/title&gt;&lt;secondary-title&gt;Sains Malaysiana&lt;/secondary-title&gt;&lt;/titles&gt;&lt;periodical&gt;&lt;full-title&gt;Sains Malaysiana&lt;/full-title&gt;&lt;/periodical&gt;&lt;pages&gt;893–899&lt;/pages&gt;&lt;volume&gt;4&lt;/volume&gt;&lt;number&gt;7&lt;/number&gt;&lt;dates&gt;&lt;year&gt;2012&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2" w:tooltip="Ng, 2012 #155" w:history="1">
        <w:r w:rsidRPr="00673462">
          <w:rPr>
            <w:rFonts w:ascii="Times New Roman" w:hAnsi="Times New Roman"/>
            <w:bCs/>
            <w:iCs/>
            <w:noProof/>
            <w:sz w:val="20"/>
            <w:szCs w:val="20"/>
          </w:rPr>
          <w:t>2</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w:t>
      </w:r>
      <w:r w:rsidRPr="00673462">
        <w:rPr>
          <w:rFonts w:ascii="Times New Roman" w:hAnsi="Times New Roman"/>
          <w:sz w:val="20"/>
          <w:szCs w:val="20"/>
        </w:rPr>
        <w:t xml:space="preserve"> Nonetheless, TiO</w:t>
      </w:r>
      <w:r w:rsidRPr="00673462">
        <w:rPr>
          <w:rFonts w:ascii="Times New Roman" w:hAnsi="Times New Roman"/>
          <w:sz w:val="20"/>
          <w:szCs w:val="20"/>
          <w:vertAlign w:val="subscript"/>
        </w:rPr>
        <w:t>2</w:t>
      </w:r>
      <w:r w:rsidRPr="00673462">
        <w:rPr>
          <w:rFonts w:ascii="Times New Roman" w:hAnsi="Times New Roman"/>
          <w:sz w:val="20"/>
          <w:szCs w:val="20"/>
        </w:rPr>
        <w:t xml:space="preserve"> semiconductor is more favorable due to its good stability in thermal and chemical properties, inexpensive and non-toxic </w:t>
      </w:r>
      <w:r w:rsidRPr="00673462">
        <w:rPr>
          <w:rFonts w:ascii="Times New Roman" w:hAnsi="Times New Roman"/>
          <w:sz w:val="20"/>
          <w:szCs w:val="20"/>
        </w:rPr>
        <w:fldChar w:fldCharType="begin"/>
      </w:r>
      <w:r w:rsidRPr="00673462">
        <w:rPr>
          <w:rFonts w:ascii="Times New Roman" w:hAnsi="Times New Roman"/>
          <w:sz w:val="20"/>
          <w:szCs w:val="20"/>
        </w:rPr>
        <w:instrText xml:space="preserve"> ADDIN EN.CITE &lt;EndNote&gt;&lt;Cite&gt;&lt;Author&gt;Manoharan&lt;/Author&gt;&lt;Year&gt;2015&lt;/Year&gt;&lt;RecNum&gt;144&lt;/RecNum&gt;&lt;DisplayText&gt;[3]&lt;/DisplayText&gt;&lt;record&gt;&lt;rec-number&gt;144&lt;/rec-number&gt;&lt;foreign-keys&gt;&lt;key app="EN" db-id="ta5tvzaenz0rx0ef25apzs5haz9t5apftevs" timestamp="1441769424"&gt;144&lt;/key&gt;&lt;/foreign-keys&gt;&lt;ref-type name="Journal Article"&gt;17&lt;/ref-type&gt;&lt;contributors&gt;&lt;authors&gt;&lt;author&gt;Manoharan, K. &lt;/author&gt;&lt;author&gt;Venkatachalam, P.&lt;/author&gt;&lt;/authors&gt;&lt;/contributors&gt;&lt;titles&gt;&lt;title&gt;Photoelectrochemical performance of dye sensitized solar cells based on aluminum-doped titanium dioxide structures&lt;/title&gt;&lt;secondary-title&gt;Materials Science in Semiconductor Processing&lt;/secondary-title&gt;&lt;/titles&gt;&lt;periodical&gt;&lt;full-title&gt;Materials Science in Semiconductor Processing&lt;/full-title&gt;&lt;/periodical&gt;&lt;pages&gt;208–217&lt;/pages&gt;&lt;volume&gt;30&lt;/volume&gt;&lt;dates&gt;&lt;year&gt;2015&lt;/year&gt;&lt;/dates&gt;&lt;urls&gt;&lt;/urls&gt;&lt;/record&gt;&lt;/Cite&gt;&lt;/EndNote&gt;</w:instrText>
      </w:r>
      <w:r w:rsidRPr="00673462">
        <w:rPr>
          <w:rFonts w:ascii="Times New Roman" w:hAnsi="Times New Roman"/>
          <w:sz w:val="20"/>
          <w:szCs w:val="20"/>
        </w:rPr>
        <w:fldChar w:fldCharType="separate"/>
      </w:r>
      <w:r w:rsidRPr="00673462">
        <w:rPr>
          <w:rFonts w:ascii="Times New Roman" w:hAnsi="Times New Roman"/>
          <w:noProof/>
          <w:sz w:val="20"/>
          <w:szCs w:val="20"/>
        </w:rPr>
        <w:t>[</w:t>
      </w:r>
      <w:hyperlink w:anchor="_ENREF_3" w:tooltip="Manoharan, 2015 #144" w:history="1">
        <w:r w:rsidRPr="00673462">
          <w:rPr>
            <w:rFonts w:ascii="Times New Roman" w:hAnsi="Times New Roman"/>
            <w:noProof/>
            <w:sz w:val="20"/>
            <w:szCs w:val="20"/>
          </w:rPr>
          <w:t>3</w:t>
        </w:r>
      </w:hyperlink>
      <w:r w:rsidRPr="00673462">
        <w:rPr>
          <w:rFonts w:ascii="Times New Roman" w:hAnsi="Times New Roman"/>
          <w:noProof/>
          <w:sz w:val="20"/>
          <w:szCs w:val="20"/>
        </w:rPr>
        <w:t>]</w:t>
      </w:r>
      <w:r w:rsidRPr="00673462">
        <w:rPr>
          <w:rFonts w:ascii="Times New Roman" w:hAnsi="Times New Roman"/>
          <w:sz w:val="20"/>
          <w:szCs w:val="20"/>
        </w:rPr>
        <w:fldChar w:fldCharType="end"/>
      </w:r>
      <w:r w:rsidRPr="00673462">
        <w:rPr>
          <w:rFonts w:ascii="Times New Roman" w:hAnsi="Times New Roman"/>
          <w:sz w:val="20"/>
          <w:szCs w:val="20"/>
        </w:rPr>
        <w:t xml:space="preserve">.  </w:t>
      </w:r>
      <w:r w:rsidRPr="00673462">
        <w:rPr>
          <w:rFonts w:ascii="Times New Roman" w:hAnsi="Times New Roman"/>
          <w:bCs/>
          <w:iCs/>
          <w:sz w:val="20"/>
          <w:szCs w:val="20"/>
        </w:rPr>
        <w:t>However, TiO</w:t>
      </w:r>
      <w:r w:rsidRPr="00673462">
        <w:rPr>
          <w:rFonts w:ascii="Times New Roman" w:hAnsi="Times New Roman"/>
          <w:bCs/>
          <w:iCs/>
          <w:sz w:val="20"/>
          <w:szCs w:val="20"/>
          <w:vertAlign w:val="subscript"/>
        </w:rPr>
        <w:t>2</w:t>
      </w:r>
      <w:r w:rsidRPr="00673462">
        <w:rPr>
          <w:rFonts w:ascii="Times New Roman" w:hAnsi="Times New Roman"/>
          <w:bCs/>
          <w:iCs/>
          <w:sz w:val="20"/>
          <w:szCs w:val="20"/>
        </w:rPr>
        <w:t xml:space="preserve"> is characterized by its wide band gap of 3.2 eV (anatase phase) and required Ultra-Violet (UV) irradiation which only absorb small fraction (&lt; 10</w:t>
      </w:r>
      <w:r>
        <w:rPr>
          <w:rFonts w:ascii="Times New Roman" w:hAnsi="Times New Roman"/>
          <w:bCs/>
          <w:iCs/>
          <w:sz w:val="20"/>
          <w:szCs w:val="20"/>
        </w:rPr>
        <w:t xml:space="preserve"> </w:t>
      </w:r>
      <w:r w:rsidRPr="00673462">
        <w:rPr>
          <w:rFonts w:ascii="Times New Roman" w:hAnsi="Times New Roman"/>
          <w:bCs/>
          <w:iCs/>
          <w:sz w:val="20"/>
          <w:szCs w:val="20"/>
        </w:rPr>
        <w:t xml:space="preserve">%) of the sunlight energy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Manoharan&lt;/Author&gt;&lt;Year&gt;2015&lt;/Year&gt;&lt;RecNum&gt;144&lt;/RecNum&gt;&lt;DisplayText&gt;[3, 4]&lt;/DisplayText&gt;&lt;record&gt;&lt;rec-number&gt;144&lt;/rec-number&gt;&lt;foreign-keys&gt;&lt;key app="EN" db-id="ta5tvzaenz0rx0ef25apzs5haz9t5apftevs" timestamp="1441769424"&gt;144&lt;/key&gt;&lt;/foreign-keys&gt;&lt;ref-type name="Journal Article"&gt;17&lt;/ref-type&gt;&lt;contributors&gt;&lt;authors&gt;&lt;author&gt;Manoharan, K. &lt;/author&gt;&lt;author&gt;Venkatachalam, P.&lt;/author&gt;&lt;/authors&gt;&lt;/contributors&gt;&lt;titles&gt;&lt;title&gt;Photoelectrochemical performance of dye sensitized solar cells based on aluminum-doped titanium dioxide structures&lt;/title&gt;&lt;secondary-title&gt;Materials Science in Semiconductor Processing&lt;/secondary-title&gt;&lt;/titles&gt;&lt;periodical&gt;&lt;full-title&gt;Materials Science in Semiconductor Processing&lt;/full-title&gt;&lt;/periodical&gt;&lt;pages&gt;208–217&lt;/pages&gt;&lt;volume&gt;30&lt;/volume&gt;&lt;dates&gt;&lt;year&gt;2015&lt;/year&gt;&lt;/dates&gt;&lt;urls&gt;&lt;/urls&gt;&lt;/record&gt;&lt;/Cite&gt;&lt;Cite&gt;&lt;Author&gt;Al-Bat’hi&lt;/Author&gt;&lt;Year&gt;2013&lt;/Year&gt;&lt;RecNum&gt;93&lt;/RecNum&gt;&lt;record&gt;&lt;rec-number&gt;93&lt;/rec-number&gt;&lt;foreign-keys&gt;&lt;key app="EN" db-id="ta5tvzaenz0rx0ef25apzs5haz9t5apftevs" timestamp="1441696389"&gt;93&lt;/key&gt;&lt;/foreign-keys&gt;&lt;ref-type name="Journal Article"&gt;17&lt;/ref-type&gt;&lt;contributors&gt;&lt;authors&gt;&lt;author&gt;Al-Bat’hi, Souad A. M.&lt;/author&gt;&lt;author&gt;Alaei, Iraj&lt;/author&gt;&lt;author&gt;Sopyan, Iis&lt;/author&gt;&lt;/authors&gt;&lt;/contributors&gt;&lt;titles&gt;&lt;title&gt;Natural Photosensitizers for Dye Sensitized Solar Cells&lt;/title&gt;&lt;secondary-title&gt;International  Journal of Renewable Energy Research&lt;/secondary-title&gt;&lt;/titles&gt;&lt;periodical&gt;&lt;full-title&gt;International  Journal of Renewable Energy Research&lt;/full-title&gt;&lt;/periodical&gt;&lt;pages&gt;138-143&lt;/pages&gt;&lt;volume&gt;3&lt;/volume&gt;&lt;number&gt;1&lt;/number&gt;&lt;dates&gt;&lt;year&gt;2013&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3" w:tooltip="Manoharan, 2015 #144" w:history="1">
        <w:r w:rsidRPr="00673462">
          <w:rPr>
            <w:rFonts w:ascii="Times New Roman" w:hAnsi="Times New Roman"/>
            <w:bCs/>
            <w:iCs/>
            <w:noProof/>
            <w:sz w:val="20"/>
            <w:szCs w:val="20"/>
          </w:rPr>
          <w:t>3</w:t>
        </w:r>
      </w:hyperlink>
      <w:r w:rsidRPr="00673462">
        <w:rPr>
          <w:rFonts w:ascii="Times New Roman" w:hAnsi="Times New Roman"/>
          <w:bCs/>
          <w:iCs/>
          <w:noProof/>
          <w:sz w:val="20"/>
          <w:szCs w:val="20"/>
        </w:rPr>
        <w:t xml:space="preserve">, </w:t>
      </w:r>
      <w:hyperlink w:anchor="_ENREF_4" w:tooltip="Al-Bat’hi, 2013 #93" w:history="1">
        <w:r w:rsidRPr="00673462">
          <w:rPr>
            <w:rFonts w:ascii="Times New Roman" w:hAnsi="Times New Roman"/>
            <w:bCs/>
            <w:iCs/>
            <w:noProof/>
            <w:sz w:val="20"/>
            <w:szCs w:val="20"/>
          </w:rPr>
          <w:t>4</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An improvement of TiO</w:t>
      </w:r>
      <w:r w:rsidRPr="00673462">
        <w:rPr>
          <w:rFonts w:ascii="Times New Roman" w:hAnsi="Times New Roman"/>
          <w:bCs/>
          <w:iCs/>
          <w:sz w:val="20"/>
          <w:szCs w:val="20"/>
          <w:vertAlign w:val="subscript"/>
        </w:rPr>
        <w:t>2</w:t>
      </w:r>
      <w:r w:rsidRPr="00673462">
        <w:rPr>
          <w:rFonts w:ascii="Times New Roman" w:hAnsi="Times New Roman"/>
          <w:bCs/>
          <w:iCs/>
          <w:sz w:val="20"/>
          <w:szCs w:val="20"/>
        </w:rPr>
        <w:t xml:space="preserve"> semiconductor can be achieved by using dye sensitizer plays as a main role in absorbing light energy in production of hydrogen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Al-Bat’hi&lt;/Author&gt;&lt;Year&gt;2013&lt;/Year&gt;&lt;RecNum&gt;93&lt;/RecNum&gt;&lt;DisplayText&gt;[4]&lt;/DisplayText&gt;&lt;record&gt;&lt;rec-number&gt;93&lt;/rec-number&gt;&lt;foreign-keys&gt;&lt;key app="EN" db-id="ta5tvzaenz0rx0ef25apzs5haz9t5apftevs" timestamp="1441696389"&gt;93&lt;/key&gt;&lt;/foreign-keys&gt;&lt;ref-type name="Journal Article"&gt;17&lt;/ref-type&gt;&lt;contributors&gt;&lt;authors&gt;&lt;author&gt;Al-Bat’hi, Souad A. M.&lt;/author&gt;&lt;author&gt;Alaei, Iraj&lt;/author&gt;&lt;author&gt;Sopyan, Iis&lt;/author&gt;&lt;/authors&gt;&lt;/contributors&gt;&lt;titles&gt;&lt;title&gt;Natural Photosensitizers for Dye Sensitized Solar Cells&lt;/title&gt;&lt;secondary-title&gt;International  Journal of Renewable Energy Research&lt;/secondary-title&gt;&lt;/titles&gt;&lt;periodical&gt;&lt;full-title&gt;International  Journal of Renewable Energy Research&lt;/full-title&gt;&lt;/periodical&gt;&lt;pages&gt;138-143&lt;/pages&gt;&lt;volume&gt;3&lt;/volume&gt;&lt;number&gt;1&lt;/number&gt;&lt;dates&gt;&lt;year&gt;2013&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4" w:tooltip="Al-Bat’hi, 2013 #93" w:history="1">
        <w:r w:rsidRPr="00673462">
          <w:rPr>
            <w:rFonts w:ascii="Times New Roman" w:hAnsi="Times New Roman"/>
            <w:bCs/>
            <w:iCs/>
            <w:noProof/>
            <w:sz w:val="20"/>
            <w:szCs w:val="20"/>
          </w:rPr>
          <w:t>4</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xml:space="preserve">. Dye sensitizer has been widely studied caused by its great potential as sunlight harvester and improved PEC efficiency by increased light absorption in solar spectrum to visible light range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Mark Lee&lt;/Author&gt;&lt;Year&gt;2012&lt;/Year&gt;&lt;RecNum&gt;156&lt;/RecNum&gt;&lt;DisplayText&gt;[5]&lt;/DisplayText&gt;&lt;record&gt;&lt;rec-number&gt;156&lt;/rec-number&gt;&lt;foreign-keys&gt;&lt;key app="EN" db-id="ta5tvzaenz0rx0ef25apzs5haz9t5apftevs" timestamp="1446298072"&gt;156&lt;/key&gt;&lt;/foreign-keys&gt;&lt;ref-type name="Journal Article"&gt;17&lt;/ref-type&gt;&lt;contributors&gt;&lt;authors&gt;&lt;author&gt;Mark Lee, Wun Fui&lt;/author&gt;&lt;author&gt;Minggu, L. J.&lt;/author&gt;&lt;author&gt;Kassim, Mohammad&lt;/author&gt;&lt;/authors&gt;&lt;/contributors&gt;&lt;titles&gt;&lt;title&gt;Sifat Foto-Kimia Kompleks Molibdenum Ditiolena&lt;/title&gt;&lt;secondary-title&gt;Sains Malaysiana&lt;/secondary-title&gt;&lt;/titles&gt;&lt;periodical&gt;&lt;full-title&gt;Sains Malaysiana&lt;/full-title&gt;&lt;/periodical&gt;&lt;pages&gt;597–601&lt;/pages&gt;&lt;volume&gt;41&lt;/volume&gt;&lt;number&gt;5&lt;/number&gt;&lt;dates&gt;&lt;year&gt;2012&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5" w:tooltip="Mark Lee, 2012 #156" w:history="1">
        <w:r w:rsidRPr="00673462">
          <w:rPr>
            <w:rFonts w:ascii="Times New Roman" w:hAnsi="Times New Roman"/>
            <w:bCs/>
            <w:iCs/>
            <w:noProof/>
            <w:sz w:val="20"/>
            <w:szCs w:val="20"/>
          </w:rPr>
          <w:t>5</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xml:space="preserve">. The advantages of dye sensitizer includes low cost, minimal and simple fabrication process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Zhang&lt;/Author&gt;&lt;Year&gt;2015&lt;/Year&gt;&lt;RecNum&gt;145&lt;/RecNum&gt;&lt;DisplayText&gt;[6]&lt;/DisplayText&gt;&lt;record&gt;&lt;rec-number&gt;145&lt;/rec-number&gt;&lt;foreign-keys&gt;&lt;key app="EN" db-id="ta5tvzaenz0rx0ef25apzs5haz9t5apftevs" timestamp="1441770275"&gt;145&lt;/key&gt;&lt;/foreign-keys&gt;&lt;ref-type name="Journal Article"&gt;17&lt;/ref-type&gt;&lt;contributors&gt;&lt;authors&gt;&lt;author&gt;Zhang, Jinbao &lt;/author&gt;&lt;author&gt;Jarboui, Adel &lt;/author&gt;&lt;author&gt;Vlachopoulos, Nick &lt;/author&gt;&lt;author&gt;Jouini, Mohamed&lt;/author&gt;&lt;author&gt;Boschloo,Gerrit  &lt;/author&gt;&lt;author&gt;Hagfeldt, Anders &lt;/author&gt;&lt;/authors&gt;&lt;/contributors&gt;&lt;titles&gt;&lt;title&gt;Photoelectrochemical Polymerization of EDOT for Solid State Dye Sensitized Solar Cells: Role of Dye and Solvent&lt;/title&gt;&lt;secondary-title&gt;Electrochimica Acta&lt;/secondary-title&gt;&lt;/titles&gt;&lt;periodical&gt;&lt;full-title&gt;Electrochimica Acta&lt;/full-title&gt;&lt;/periodical&gt;&lt;volume&gt;In Press, Corrected Proof &lt;/volume&gt;&lt;dates&gt;&lt;year&gt;2015&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6" w:tooltip="Zhang, 2015 #145" w:history="1">
        <w:r w:rsidRPr="00673462">
          <w:rPr>
            <w:rFonts w:ascii="Times New Roman" w:hAnsi="Times New Roman"/>
            <w:bCs/>
            <w:iCs/>
            <w:noProof/>
            <w:sz w:val="20"/>
            <w:szCs w:val="20"/>
          </w:rPr>
          <w:t>6</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xml:space="preserve">. However, dye-sensitizer should have strong attachment to the surface of metal oxide semiconductor to achieved higher efficiency in PEC system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Calogero&lt;/Author&gt;&lt;Year&gt;2012&lt;/Year&gt;&lt;RecNum&gt;78&lt;/RecNum&gt;&lt;DisplayText&gt;[7]&lt;/DisplayText&gt;&lt;record&gt;&lt;rec-number&gt;78&lt;/rec-number&gt;&lt;foreign-keys&gt;&lt;key app="EN" db-id="ta5tvzaenz0rx0ef25apzs5haz9t5apftevs" timestamp="1441696388"&gt;78&lt;/key&gt;&lt;/foreign-keys&gt;&lt;ref-type name="Journal Article"&gt;17&lt;/ref-type&gt;&lt;contributors&gt;&lt;authors&gt;&lt;author&gt;Calogero, Giuseppe&lt;/author&gt;&lt;author&gt;Yum, Jun-Ho &lt;/author&gt;&lt;author&gt;Sinopoli, Alessandro&lt;/author&gt;&lt;author&gt;Di Marco, Gaetano&lt;/author&gt;&lt;author&gt;Gratzel, Michael&lt;/author&gt;&lt;author&gt;Nazeeruddin, Mohammad Khaja&lt;/author&gt;&lt;/authors&gt;&lt;/contributors&gt;&lt;titles&gt;&lt;title&gt;Anthocyanins and betalains as light-harvesting pigments for dye-sensitized solar cells&lt;/title&gt;&lt;secondary-title&gt;Solar Energy&lt;/secondary-title&gt;&lt;/titles&gt;&lt;periodical&gt;&lt;full-title&gt;Solar Energy&lt;/full-title&gt;&lt;/periodical&gt;&lt;pages&gt;1563–1575&lt;/pages&gt;&lt;volume&gt;86&lt;/volume&gt;&lt;dates&gt;&lt;year&gt;2012&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7" w:tooltip="Calogero, 2012 #78" w:history="1">
        <w:r w:rsidRPr="00673462">
          <w:rPr>
            <w:rFonts w:ascii="Times New Roman" w:hAnsi="Times New Roman"/>
            <w:bCs/>
            <w:iCs/>
            <w:noProof/>
            <w:sz w:val="20"/>
            <w:szCs w:val="20"/>
          </w:rPr>
          <w:t>7</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sidRPr="00673462">
        <w:rPr>
          <w:rFonts w:ascii="Times New Roman" w:hAnsi="Times New Roman"/>
          <w:bCs/>
          <w:iCs/>
          <w:sz w:val="20"/>
          <w:szCs w:val="20"/>
        </w:rPr>
        <w:t xml:space="preserve">. Other than that, recombination also influenced the photocurrent generation in PEC reaction. Yet, the electron injection of dyes sensitizer is very fast while the back reaction is slow, hence the rate of recombination believed to be very small  </w:t>
      </w:r>
      <w:r w:rsidRPr="00673462">
        <w:rPr>
          <w:rFonts w:ascii="Times New Roman" w:hAnsi="Times New Roman"/>
          <w:bCs/>
          <w:iCs/>
          <w:sz w:val="20"/>
          <w:szCs w:val="20"/>
        </w:rPr>
        <w:fldChar w:fldCharType="begin"/>
      </w:r>
      <w:r w:rsidRPr="00673462">
        <w:rPr>
          <w:rFonts w:ascii="Times New Roman" w:hAnsi="Times New Roman"/>
          <w:bCs/>
          <w:iCs/>
          <w:sz w:val="20"/>
          <w:szCs w:val="20"/>
        </w:rPr>
        <w:instrText xml:space="preserve"> ADDIN EN.CITE &lt;EndNote&gt;&lt;Cite&gt;&lt;Author&gt;Tennakone&lt;/Author&gt;&lt;Year&gt;2003&lt;/Year&gt;&lt;RecNum&gt;140&lt;/RecNum&gt;&lt;DisplayText&gt;[8]&lt;/DisplayText&gt;&lt;record&gt;&lt;rec-number&gt;140&lt;/rec-number&gt;&lt;foreign-keys&gt;&lt;key app="EN" db-id="ta5tvzaenz0rx0ef25apzs5haz9t5apftevs" timestamp="1441765313"&gt;140&lt;/key&gt;&lt;/foreign-keys&gt;&lt;ref-type name="Journal Article"&gt;17&lt;/ref-type&gt;&lt;contributors&gt;&lt;authors&gt;&lt;author&gt;Tennakone, K. &lt;/author&gt;&lt;author&gt;Jayaweera, P.V.V. &lt;/author&gt;&lt;author&gt;Bandaranayake, P.K.M. &lt;/author&gt;&lt;/authors&gt;&lt;/contributors&gt;&lt;titles&gt;&lt;title&gt;Dye-sensitized photoelectrochemical and solid-state solar cells: charge separation, transport and recombination mechanisms&lt;/title&gt;&lt;secondary-title&gt;Journal of Photochemistry and Photobiology A: Chemistry&lt;/secondary-title&gt;&lt;/titles&gt;&lt;periodical&gt;&lt;full-title&gt;Journal of Photochemistry and Photobiology A: Chemistry&lt;/full-title&gt;&lt;/periodical&gt;&lt;pages&gt;125–130&lt;/pages&gt;&lt;volume&gt;158&lt;/volume&gt;&lt;dates&gt;&lt;year&gt;2003&lt;/year&gt;&lt;/dates&gt;&lt;urls&gt;&lt;/urls&gt;&lt;/record&gt;&lt;/Cite&gt;&lt;/EndNote&gt;</w:instrText>
      </w:r>
      <w:r w:rsidRPr="00673462">
        <w:rPr>
          <w:rFonts w:ascii="Times New Roman" w:hAnsi="Times New Roman"/>
          <w:bCs/>
          <w:iCs/>
          <w:sz w:val="20"/>
          <w:szCs w:val="20"/>
        </w:rPr>
        <w:fldChar w:fldCharType="separate"/>
      </w:r>
      <w:r w:rsidRPr="00673462">
        <w:rPr>
          <w:rFonts w:ascii="Times New Roman" w:hAnsi="Times New Roman"/>
          <w:bCs/>
          <w:iCs/>
          <w:noProof/>
          <w:sz w:val="20"/>
          <w:szCs w:val="20"/>
        </w:rPr>
        <w:t>[</w:t>
      </w:r>
      <w:hyperlink w:anchor="_ENREF_8" w:tooltip="Tennakone, 2003 #140" w:history="1">
        <w:r w:rsidRPr="00673462">
          <w:rPr>
            <w:rFonts w:ascii="Times New Roman" w:hAnsi="Times New Roman"/>
            <w:bCs/>
            <w:iCs/>
            <w:noProof/>
            <w:sz w:val="20"/>
            <w:szCs w:val="20"/>
          </w:rPr>
          <w:t>8</w:t>
        </w:r>
      </w:hyperlink>
      <w:r w:rsidRPr="00673462">
        <w:rPr>
          <w:rFonts w:ascii="Times New Roman" w:hAnsi="Times New Roman"/>
          <w:bCs/>
          <w:iCs/>
          <w:noProof/>
          <w:sz w:val="20"/>
          <w:szCs w:val="20"/>
        </w:rPr>
        <w:t>]</w:t>
      </w:r>
      <w:r w:rsidRPr="00673462">
        <w:rPr>
          <w:rFonts w:ascii="Times New Roman" w:hAnsi="Times New Roman"/>
          <w:bCs/>
          <w:iCs/>
          <w:sz w:val="20"/>
          <w:szCs w:val="20"/>
        </w:rPr>
        <w:fldChar w:fldCharType="end"/>
      </w:r>
      <w:r>
        <w:rPr>
          <w:rFonts w:ascii="Times New Roman" w:hAnsi="Times New Roman"/>
          <w:bCs/>
          <w:iCs/>
          <w:sz w:val="20"/>
          <w:szCs w:val="20"/>
        </w:rPr>
        <w:t>.</w:t>
      </w:r>
    </w:p>
    <w:p w:rsidR="00C91D58" w:rsidRDefault="00C91D58" w:rsidP="00C91D58">
      <w:pPr>
        <w:pStyle w:val="NoSpacing"/>
        <w:jc w:val="both"/>
        <w:rPr>
          <w:rFonts w:ascii="Times New Roman" w:hAnsi="Times New Roman"/>
          <w:bCs/>
          <w:iCs/>
          <w:sz w:val="20"/>
          <w:szCs w:val="20"/>
        </w:rPr>
      </w:pPr>
    </w:p>
    <w:p w:rsidR="00C91D58" w:rsidRDefault="00C91D58" w:rsidP="00C91D58">
      <w:pPr>
        <w:pStyle w:val="NoSpacing"/>
        <w:jc w:val="both"/>
        <w:rPr>
          <w:rFonts w:ascii="Times New Roman" w:hAnsi="Times New Roman"/>
          <w:bCs/>
          <w:iCs/>
          <w:sz w:val="20"/>
          <w:szCs w:val="20"/>
        </w:rPr>
      </w:pPr>
      <w:r w:rsidRPr="006E30CD">
        <w:rPr>
          <w:rFonts w:ascii="Times New Roman" w:hAnsi="Times New Roman"/>
          <w:bCs/>
          <w:iCs/>
          <w:sz w:val="20"/>
          <w:szCs w:val="20"/>
        </w:rPr>
        <w:t xml:space="preserve">Synthetic dyes such as ruthenium complexes may offer high efficiency in PEC however, due to its expensive cost and rarity as well as toxic materials, substantially lead to the use natural dye as sensitizer </w:t>
      </w:r>
      <w:r w:rsidRPr="006E30CD">
        <w:rPr>
          <w:rFonts w:ascii="Times New Roman" w:hAnsi="Times New Roman"/>
          <w:bCs/>
          <w:iCs/>
          <w:sz w:val="20"/>
          <w:szCs w:val="20"/>
        </w:rPr>
        <w:fldChar w:fldCharType="begin"/>
      </w:r>
      <w:r>
        <w:rPr>
          <w:rFonts w:ascii="Times New Roman" w:hAnsi="Times New Roman"/>
          <w:bCs/>
          <w:iCs/>
          <w:sz w:val="20"/>
          <w:szCs w:val="20"/>
        </w:rPr>
        <w:instrText xml:space="preserve"> ADDIN EN.CITE &lt;EndNote&gt;&lt;Cite&gt;&lt;Author&gt;Torchani&lt;/Author&gt;&lt;Year&gt;2015&lt;/Year&gt;&lt;RecNum&gt;148&lt;/RecNum&gt;&lt;DisplayText&gt;[9]&lt;/DisplayText&gt;&lt;record&gt;&lt;rec-number&gt;148&lt;/rec-number&gt;&lt;foreign-keys&gt;&lt;key app="EN" db-id="ta5tvzaenz0rx0ef25apzs5haz9t5apftevs" timestamp="1441772290"&gt;148&lt;/key&gt;&lt;/foreign-keys&gt;&lt;ref-type name="Journal Article"&gt;17&lt;/ref-type&gt;&lt;contributors&gt;&lt;authors&gt;&lt;author&gt;Torchani, A&lt;/author&gt;&lt;author&gt;Saadaoui, S, &lt;/author&gt;&lt;author&gt;Gharbi, R, &lt;/author&gt;&lt;author&gt;Fathallah, M, &lt;/author&gt;&lt;/authors&gt;&lt;/contributors&gt;&lt;titles&gt;&lt;title&gt;Sensitized solar cells based on natural dyes&lt;/title&gt;&lt;secondary-title&gt;Current Applied Physics&lt;/secondary-title&gt;&lt;/titles&gt;&lt;periodical&gt;&lt;full-title&gt;Current Applied Physics&lt;/full-title&gt;&lt;/periodical&gt;&lt;pages&gt;307-312&lt;/pages&gt;&lt;volume&gt;15&lt;/volume&gt;&lt;dates&gt;&lt;year&gt;2015&lt;/year&gt;&lt;/dates&gt;&lt;urls&gt;&lt;/urls&gt;&lt;/record&gt;&lt;/Cite&gt;&lt;/EndNote&gt;</w:instrText>
      </w:r>
      <w:r w:rsidRPr="006E30CD">
        <w:rPr>
          <w:rFonts w:ascii="Times New Roman" w:hAnsi="Times New Roman"/>
          <w:bCs/>
          <w:iCs/>
          <w:sz w:val="20"/>
          <w:szCs w:val="20"/>
        </w:rPr>
        <w:fldChar w:fldCharType="separate"/>
      </w:r>
      <w:r>
        <w:rPr>
          <w:rFonts w:ascii="Times New Roman" w:hAnsi="Times New Roman"/>
          <w:bCs/>
          <w:iCs/>
          <w:noProof/>
          <w:sz w:val="20"/>
          <w:szCs w:val="20"/>
        </w:rPr>
        <w:t>[</w:t>
      </w:r>
      <w:hyperlink w:anchor="_ENREF_9" w:tooltip="Torchani, 2015 #148" w:history="1">
        <w:r>
          <w:rPr>
            <w:rFonts w:ascii="Times New Roman" w:hAnsi="Times New Roman"/>
            <w:bCs/>
            <w:iCs/>
            <w:noProof/>
            <w:sz w:val="20"/>
            <w:szCs w:val="20"/>
          </w:rPr>
          <w:t>9</w:t>
        </w:r>
      </w:hyperlink>
      <w:r>
        <w:rPr>
          <w:rFonts w:ascii="Times New Roman" w:hAnsi="Times New Roman"/>
          <w:bCs/>
          <w:iCs/>
          <w:noProof/>
          <w:sz w:val="20"/>
          <w:szCs w:val="20"/>
        </w:rPr>
        <w:t>]</w:t>
      </w:r>
      <w:r w:rsidRPr="006E30CD">
        <w:rPr>
          <w:rFonts w:ascii="Times New Roman" w:hAnsi="Times New Roman"/>
          <w:bCs/>
          <w:iCs/>
          <w:sz w:val="20"/>
          <w:szCs w:val="20"/>
        </w:rPr>
        <w:fldChar w:fldCharType="end"/>
      </w:r>
      <w:r w:rsidRPr="006E30CD">
        <w:rPr>
          <w:rFonts w:ascii="Times New Roman" w:hAnsi="Times New Roman"/>
          <w:bCs/>
          <w:iCs/>
          <w:sz w:val="20"/>
          <w:szCs w:val="20"/>
        </w:rPr>
        <w:t xml:space="preserve">. Up till now, various natural dyes pigments from plants and fruits has been utilized such as anthocyanins, betalains, chlorophyll and carotenoids because of their low cost in extraction process while having good light absorption in visible region  </w:t>
      </w:r>
      <w:r w:rsidRPr="006E30CD">
        <w:rPr>
          <w:rFonts w:ascii="Times New Roman" w:hAnsi="Times New Roman"/>
          <w:bCs/>
          <w:iCs/>
          <w:sz w:val="20"/>
          <w:szCs w:val="20"/>
        </w:rPr>
        <w:fldChar w:fldCharType="begin">
          <w:fldData xml:space="preserve">PEVuZE5vdGU+PENpdGU+PEF1dGhvcj5DYWxvZ2VybzwvQXV0aG9yPjxZZWFyPjIwMDk8L1llYXI+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NS00MDwvcGFnZXM+PHZvbHVtZT4xMDQ8L3ZvbHVtZT48ZGF0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==
</w:fldData>
        </w:fldChar>
      </w:r>
      <w:r>
        <w:rPr>
          <w:rFonts w:ascii="Times New Roman" w:hAnsi="Times New Roman"/>
          <w:bCs/>
          <w:iCs/>
          <w:sz w:val="20"/>
          <w:szCs w:val="20"/>
        </w:rPr>
        <w:instrText xml:space="preserve"> ADDIN EN.CITE </w:instrText>
      </w:r>
      <w:r>
        <w:rPr>
          <w:rFonts w:ascii="Times New Roman" w:hAnsi="Times New Roman"/>
          <w:bCs/>
          <w:iCs/>
          <w:sz w:val="20"/>
          <w:szCs w:val="20"/>
        </w:rPr>
        <w:fldChar w:fldCharType="begin">
          <w:fldData xml:space="preserve">PEVuZE5vdGU+PENpdGU+PEF1dGhvcj5DYWxvZ2VybzwvQXV0aG9yPjxZZWFyPjIwMDk8L1llYXI+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NS00MDwvcGFnZXM+PHZvbHVtZT4xMDQ8L3ZvbHVtZT48ZGF0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==
</w:fldData>
        </w:fldChar>
      </w:r>
      <w:r>
        <w:rPr>
          <w:rFonts w:ascii="Times New Roman" w:hAnsi="Times New Roman"/>
          <w:bCs/>
          <w:iCs/>
          <w:sz w:val="20"/>
          <w:szCs w:val="20"/>
        </w:rPr>
        <w:instrText xml:space="preserve"> ADDIN EN.CITE.DATA </w:instrText>
      </w:r>
      <w:r>
        <w:rPr>
          <w:rFonts w:ascii="Times New Roman" w:hAnsi="Times New Roman"/>
          <w:bCs/>
          <w:iCs/>
          <w:sz w:val="20"/>
          <w:szCs w:val="20"/>
        </w:rPr>
      </w:r>
      <w:r>
        <w:rPr>
          <w:rFonts w:ascii="Times New Roman" w:hAnsi="Times New Roman"/>
          <w:bCs/>
          <w:iCs/>
          <w:sz w:val="20"/>
          <w:szCs w:val="20"/>
        </w:rPr>
        <w:fldChar w:fldCharType="end"/>
      </w:r>
      <w:r w:rsidRPr="006E30CD">
        <w:rPr>
          <w:rFonts w:ascii="Times New Roman" w:hAnsi="Times New Roman"/>
          <w:bCs/>
          <w:iCs/>
          <w:sz w:val="20"/>
          <w:szCs w:val="20"/>
        </w:rPr>
      </w:r>
      <w:r w:rsidRPr="006E30CD">
        <w:rPr>
          <w:rFonts w:ascii="Times New Roman" w:hAnsi="Times New Roman"/>
          <w:bCs/>
          <w:iCs/>
          <w:sz w:val="20"/>
          <w:szCs w:val="20"/>
        </w:rPr>
        <w:fldChar w:fldCharType="separate"/>
      </w:r>
      <w:r>
        <w:rPr>
          <w:rFonts w:ascii="Times New Roman" w:hAnsi="Times New Roman"/>
          <w:bCs/>
          <w:iCs/>
          <w:noProof/>
          <w:sz w:val="20"/>
          <w:szCs w:val="20"/>
        </w:rPr>
        <w:t>[</w:t>
      </w:r>
      <w:hyperlink w:anchor="_ENREF_10" w:tooltip="Calogero, 2009 #50" w:history="1">
        <w:r>
          <w:rPr>
            <w:rFonts w:ascii="Times New Roman" w:hAnsi="Times New Roman"/>
            <w:bCs/>
            <w:iCs/>
            <w:noProof/>
            <w:sz w:val="20"/>
            <w:szCs w:val="20"/>
          </w:rPr>
          <w:t>10-13</w:t>
        </w:r>
      </w:hyperlink>
      <w:r>
        <w:rPr>
          <w:rFonts w:ascii="Times New Roman" w:hAnsi="Times New Roman"/>
          <w:bCs/>
          <w:iCs/>
          <w:noProof/>
          <w:sz w:val="20"/>
          <w:szCs w:val="20"/>
        </w:rPr>
        <w:t>]</w:t>
      </w:r>
      <w:r w:rsidRPr="006E30CD">
        <w:rPr>
          <w:rFonts w:ascii="Times New Roman" w:hAnsi="Times New Roman"/>
          <w:bCs/>
          <w:iCs/>
          <w:sz w:val="20"/>
          <w:szCs w:val="20"/>
        </w:rPr>
        <w:fldChar w:fldCharType="end"/>
      </w:r>
      <w:r w:rsidRPr="006E30CD">
        <w:rPr>
          <w:rFonts w:ascii="Times New Roman" w:hAnsi="Times New Roman"/>
          <w:bCs/>
          <w:iCs/>
          <w:sz w:val="20"/>
          <w:szCs w:val="20"/>
        </w:rPr>
        <w:t>. Among all of the natural dye pigments, betalains is the most suitable candidate as a sensitizer to TiO</w:t>
      </w:r>
      <w:r w:rsidRPr="006E30CD">
        <w:rPr>
          <w:rFonts w:ascii="Times New Roman" w:hAnsi="Times New Roman"/>
          <w:bCs/>
          <w:iCs/>
          <w:sz w:val="20"/>
          <w:szCs w:val="20"/>
          <w:vertAlign w:val="subscript"/>
        </w:rPr>
        <w:t>2</w:t>
      </w:r>
      <w:r w:rsidRPr="006E30CD">
        <w:rPr>
          <w:rFonts w:ascii="Times New Roman" w:hAnsi="Times New Roman"/>
          <w:bCs/>
          <w:iCs/>
          <w:sz w:val="20"/>
          <w:szCs w:val="20"/>
        </w:rPr>
        <w:t xml:space="preserve"> photoelectrode as its having essential anchoring group that can attached efficiently onto TiO</w:t>
      </w:r>
      <w:r w:rsidRPr="006E30CD">
        <w:rPr>
          <w:rFonts w:ascii="Times New Roman" w:hAnsi="Times New Roman"/>
          <w:bCs/>
          <w:iCs/>
          <w:sz w:val="20"/>
          <w:szCs w:val="20"/>
          <w:vertAlign w:val="subscript"/>
        </w:rPr>
        <w:t xml:space="preserve">2 </w:t>
      </w:r>
      <w:r w:rsidRPr="006E30CD">
        <w:rPr>
          <w:rFonts w:ascii="Times New Roman" w:hAnsi="Times New Roman"/>
          <w:bCs/>
          <w:iCs/>
          <w:sz w:val="20"/>
          <w:szCs w:val="20"/>
        </w:rPr>
        <w:t xml:space="preserve">surface which is carboxyl group </w:t>
      </w:r>
      <w:r w:rsidRPr="006E30CD">
        <w:rPr>
          <w:rFonts w:ascii="Times New Roman" w:hAnsi="Times New Roman"/>
          <w:bCs/>
          <w:iCs/>
          <w:sz w:val="20"/>
          <w:szCs w:val="20"/>
        </w:rPr>
        <w:fldChar w:fldCharType="begin"/>
      </w:r>
      <w:r>
        <w:rPr>
          <w:rFonts w:ascii="Times New Roman" w:hAnsi="Times New Roman"/>
          <w:bCs/>
          <w:iCs/>
          <w:sz w:val="20"/>
          <w:szCs w:val="20"/>
        </w:rPr>
        <w:instrText xml:space="preserve"> ADDIN EN.CITE &lt;EndNote&gt;&lt;Cite&gt;&lt;Author&gt;Zhang&lt;/Author&gt;&lt;Year&gt;2008&lt;/Year&gt;&lt;RecNum&gt;149&lt;/RecNum&gt;&lt;DisplayText&gt;[14]&lt;/DisplayText&gt;&lt;record&gt;&lt;rec-number&gt;149&lt;/rec-number&gt;&lt;foreign-keys&gt;&lt;key app="EN" db-id="ta5tvzaenz0rx0ef25apzs5haz9t5apftevs" timestamp="1441772290"&gt;149&lt;/key&gt;&lt;/foreign-keys&gt;&lt;ref-type name="Journal Article"&gt;17&lt;/ref-type&gt;&lt;contributors&gt;&lt;authors&gt;&lt;author&gt;Zhang, Dongshe &lt;/author&gt;&lt;author&gt;Lanier, S. M.&lt;/author&gt;&lt;author&gt;Downing, Jonathan A. &lt;/author&gt;&lt;author&gt;Avent, Jason L.&lt;/author&gt;&lt;author&gt;Lum, June &lt;/author&gt;&lt;author&gt;McHale, Jeanne L.&lt;/author&gt;&lt;/authors&gt;&lt;/contributors&gt;&lt;titles&gt;&lt;title&gt;Betalain pigments for dye-sensitized solar cells&lt;/title&gt;&lt;secondary-title&gt;Journal of Photochemistry and Photobiology A: Chemistry&lt;/secondary-title&gt;&lt;/titles&gt;&lt;periodical&gt;&lt;full-title&gt;Journal of Photochemistry and Photobiology A: Chemistry&lt;/full-title&gt;&lt;/periodical&gt;&lt;pages&gt;72–80&lt;/pages&gt;&lt;volume&gt;195&lt;/volume&gt;&lt;dates&gt;&lt;year&gt;2008&lt;/year&gt;&lt;/dates&gt;&lt;urls&gt;&lt;/urls&gt;&lt;/record&gt;&lt;/Cite&gt;&lt;/EndNote&gt;</w:instrText>
      </w:r>
      <w:r w:rsidRPr="006E30CD">
        <w:rPr>
          <w:rFonts w:ascii="Times New Roman" w:hAnsi="Times New Roman"/>
          <w:bCs/>
          <w:iCs/>
          <w:sz w:val="20"/>
          <w:szCs w:val="20"/>
        </w:rPr>
        <w:fldChar w:fldCharType="separate"/>
      </w:r>
      <w:r>
        <w:rPr>
          <w:rFonts w:ascii="Times New Roman" w:hAnsi="Times New Roman"/>
          <w:bCs/>
          <w:iCs/>
          <w:noProof/>
          <w:sz w:val="20"/>
          <w:szCs w:val="20"/>
        </w:rPr>
        <w:t>[</w:t>
      </w:r>
      <w:hyperlink w:anchor="_ENREF_14" w:tooltip="Zhang, 2008 #149" w:history="1">
        <w:r>
          <w:rPr>
            <w:rFonts w:ascii="Times New Roman" w:hAnsi="Times New Roman"/>
            <w:bCs/>
            <w:iCs/>
            <w:noProof/>
            <w:sz w:val="20"/>
            <w:szCs w:val="20"/>
          </w:rPr>
          <w:t>14</w:t>
        </w:r>
      </w:hyperlink>
      <w:r>
        <w:rPr>
          <w:rFonts w:ascii="Times New Roman" w:hAnsi="Times New Roman"/>
          <w:bCs/>
          <w:iCs/>
          <w:noProof/>
          <w:sz w:val="20"/>
          <w:szCs w:val="20"/>
        </w:rPr>
        <w:t>]</w:t>
      </w:r>
      <w:r w:rsidRPr="006E30CD">
        <w:rPr>
          <w:rFonts w:ascii="Times New Roman" w:hAnsi="Times New Roman"/>
          <w:bCs/>
          <w:iCs/>
          <w:sz w:val="20"/>
          <w:szCs w:val="20"/>
        </w:rPr>
        <w:fldChar w:fldCharType="end"/>
      </w:r>
      <w:r w:rsidRPr="006E30CD">
        <w:rPr>
          <w:rFonts w:ascii="Times New Roman" w:hAnsi="Times New Roman"/>
          <w:bCs/>
          <w:iCs/>
          <w:sz w:val="20"/>
          <w:szCs w:val="20"/>
        </w:rPr>
        <w:t xml:space="preserve">. </w:t>
      </w:r>
    </w:p>
    <w:p w:rsidR="00C91D58" w:rsidRDefault="00C91D58" w:rsidP="00C91D58">
      <w:pPr>
        <w:pStyle w:val="NoSpacing"/>
        <w:jc w:val="both"/>
        <w:rPr>
          <w:rFonts w:ascii="Times New Roman" w:hAnsi="Times New Roman"/>
          <w:bCs/>
          <w:iCs/>
          <w:sz w:val="20"/>
          <w:szCs w:val="20"/>
        </w:rPr>
      </w:pPr>
    </w:p>
    <w:p w:rsidR="00C91D58" w:rsidRDefault="00C91D58" w:rsidP="00C91D58">
      <w:pPr>
        <w:pStyle w:val="NoSpacing"/>
        <w:jc w:val="both"/>
        <w:rPr>
          <w:rFonts w:ascii="Times New Roman" w:hAnsi="Times New Roman"/>
          <w:iCs/>
          <w:sz w:val="20"/>
          <w:szCs w:val="20"/>
        </w:rPr>
      </w:pPr>
      <w:r w:rsidRPr="006E30CD">
        <w:rPr>
          <w:rFonts w:ascii="Times New Roman" w:hAnsi="Times New Roman"/>
          <w:iCs/>
          <w:sz w:val="20"/>
          <w:szCs w:val="20"/>
        </w:rPr>
        <w:t xml:space="preserve">Red pitaya fruit is one of the new focuses for dye-sensitizers as it rich in betalains pigment. Betalain can be found in both peel and flesh of the fruit and also can be divided into the red-violet betacyanins and yellow-orange betaxanthins group that promise variants in colour.  However, in this study focused more on pitaya peel as it is a leftover product especially in beverage industries. The deep purple colour observed in pitaya peel contributes by at least seven known betalain that have identical </w:t>
      </w:r>
      <w:r w:rsidRPr="006E30CD">
        <w:rPr>
          <w:rFonts w:ascii="Times New Roman" w:eastAsia="Gulim" w:hAnsi="Times New Roman"/>
          <w:bCs/>
          <w:iCs/>
          <w:color w:val="000000"/>
          <w:sz w:val="20"/>
          <w:szCs w:val="20"/>
        </w:rPr>
        <w:t>maximum light absorption (</w:t>
      </w:r>
      <w:r w:rsidRPr="006E30CD">
        <w:rPr>
          <w:rFonts w:ascii="Times New Roman" w:eastAsia="Gulim" w:hAnsi="Times New Roman"/>
          <w:bCs/>
          <w:iCs/>
          <w:color w:val="000000"/>
          <w:sz w:val="20"/>
          <w:szCs w:val="20"/>
          <w:lang w:val="el-GR"/>
        </w:rPr>
        <w:t>λ</w:t>
      </w:r>
      <w:r w:rsidRPr="006E30CD">
        <w:rPr>
          <w:rFonts w:ascii="Times New Roman" w:eastAsia="Gulim" w:hAnsi="Times New Roman"/>
          <w:bCs/>
          <w:iCs/>
          <w:color w:val="000000"/>
          <w:sz w:val="20"/>
          <w:szCs w:val="20"/>
          <w:vertAlign w:val="subscript"/>
          <w:lang w:val="ms-MY"/>
        </w:rPr>
        <w:t>max</w:t>
      </w:r>
      <w:r w:rsidRPr="006E30CD">
        <w:rPr>
          <w:rFonts w:ascii="Times New Roman" w:eastAsia="Gulim" w:hAnsi="Times New Roman"/>
          <w:bCs/>
          <w:iCs/>
          <w:color w:val="000000"/>
          <w:sz w:val="20"/>
          <w:szCs w:val="20"/>
          <w:lang w:val="ms-MY"/>
        </w:rPr>
        <w:t xml:space="preserve">) </w:t>
      </w:r>
      <w:r w:rsidRPr="006E30CD">
        <w:rPr>
          <w:rFonts w:ascii="Times New Roman" w:hAnsi="Times New Roman"/>
          <w:iCs/>
          <w:sz w:val="20"/>
          <w:szCs w:val="20"/>
        </w:rPr>
        <w:t xml:space="preserve">namely betanin, isobetanin, betanidin, isobetanidin, phyllocactin, and bougainvilllein-r-I </w:t>
      </w:r>
      <w:r w:rsidRPr="006E30CD">
        <w:rPr>
          <w:rFonts w:ascii="Times New Roman" w:hAnsi="Times New Roman"/>
          <w:iCs/>
          <w:sz w:val="20"/>
          <w:szCs w:val="20"/>
        </w:rPr>
        <w:fldChar w:fldCharType="begin"/>
      </w:r>
      <w:r>
        <w:rPr>
          <w:rFonts w:ascii="Times New Roman" w:hAnsi="Times New Roman"/>
          <w:iCs/>
          <w:sz w:val="20"/>
          <w:szCs w:val="20"/>
        </w:rPr>
        <w:instrText xml:space="preserve"> ADDIN EN.CITE &lt;EndNote&gt;&lt;Cite&gt;&lt;Author&gt;Rebecca&lt;/Author&gt;&lt;Year&gt;2008&lt;/Year&gt;&lt;RecNum&gt;139&lt;/RecNum&gt;&lt;DisplayText&gt;[15]&lt;/DisplayText&gt;&lt;record&gt;&lt;rec-number&gt;139&lt;/rec-number&gt;&lt;foreign-keys&gt;&lt;key app="EN" db-id="ta5tvzaenz0rx0ef25apzs5haz9t5apftevs" timestamp="1441702369"&gt;139&lt;/key&gt;&lt;/foreign-keys&gt;&lt;ref-type name="Journal Article"&gt;17&lt;/ref-type&gt;&lt;contributors&gt;&lt;authors&gt;&lt;author&gt;Rebecca, O.P.S&lt;/author&gt;&lt;author&gt;Zuliana, R.&lt;/author&gt;&lt;author&gt;Boyce, A.N&lt;/author&gt;&lt;author&gt;Chandran, S&lt;/author&gt;&lt;/authors&gt;&lt;/contributors&gt;&lt;titles&gt;&lt;title&gt;&lt;style face="normal" font="default" size="100%"&gt;Determining Pigment Extraction effieciency and Pigment Stability of Dragon Fruit (&lt;/style&gt;&lt;style face="italic" font="default" size="100%"&gt;Hylocereus polyrhizus&lt;/style&gt;&lt;style face="normal" font="default" size="100%"&gt;) &lt;/style&gt;&lt;/title&gt;&lt;secondary-title&gt;Journal of Biological Sciences&lt;/secondary-title&gt;&lt;/titles&gt;&lt;periodical&gt;&lt;full-title&gt;Journal of Biological Sciences&lt;/full-title&gt;&lt;/periodical&gt;&lt;pages&gt;1174-1180&lt;/pages&gt;&lt;volume&gt;8&lt;/volume&gt;&lt;number&gt;7&lt;/number&gt;&lt;dates&gt;&lt;year&gt;2008&lt;/year&gt;&lt;/dates&gt;&lt;urls&gt;&lt;/urls&gt;&lt;/record&gt;&lt;/Cite&gt;&lt;/EndNote&gt;</w:instrText>
      </w:r>
      <w:r w:rsidRPr="006E30CD">
        <w:rPr>
          <w:rFonts w:ascii="Times New Roman" w:hAnsi="Times New Roman"/>
          <w:iCs/>
          <w:sz w:val="20"/>
          <w:szCs w:val="20"/>
        </w:rPr>
        <w:fldChar w:fldCharType="separate"/>
      </w:r>
      <w:r>
        <w:rPr>
          <w:rFonts w:ascii="Times New Roman" w:hAnsi="Times New Roman"/>
          <w:iCs/>
          <w:noProof/>
          <w:sz w:val="20"/>
          <w:szCs w:val="20"/>
        </w:rPr>
        <w:t>[</w:t>
      </w:r>
      <w:hyperlink w:anchor="_ENREF_15" w:tooltip="Rebecca, 2008 #139" w:history="1">
        <w:r>
          <w:rPr>
            <w:rFonts w:ascii="Times New Roman" w:hAnsi="Times New Roman"/>
            <w:iCs/>
            <w:noProof/>
            <w:sz w:val="20"/>
            <w:szCs w:val="20"/>
          </w:rPr>
          <w:t>15</w:t>
        </w:r>
      </w:hyperlink>
      <w:r>
        <w:rPr>
          <w:rFonts w:ascii="Times New Roman" w:hAnsi="Times New Roman"/>
          <w:iCs/>
          <w:noProof/>
          <w:sz w:val="20"/>
          <w:szCs w:val="20"/>
        </w:rPr>
        <w:t>]</w:t>
      </w:r>
      <w:r w:rsidRPr="006E30CD">
        <w:rPr>
          <w:rFonts w:ascii="Times New Roman" w:hAnsi="Times New Roman"/>
          <w:iCs/>
          <w:sz w:val="20"/>
          <w:szCs w:val="20"/>
        </w:rPr>
        <w:fldChar w:fldCharType="end"/>
      </w:r>
      <w:r w:rsidRPr="006E30CD">
        <w:rPr>
          <w:rFonts w:ascii="Times New Roman" w:hAnsi="Times New Roman"/>
          <w:iCs/>
          <w:sz w:val="20"/>
          <w:szCs w:val="20"/>
        </w:rPr>
        <w:t>. The advantage of betalains possess over other pigments is its anchor group that adsorb efficiently onto atoms of semiconductor. The study of betalain dye molecules bonding to the TiO</w:t>
      </w:r>
      <w:r w:rsidRPr="006E30CD">
        <w:rPr>
          <w:rFonts w:ascii="Times New Roman" w:hAnsi="Times New Roman"/>
          <w:iCs/>
          <w:sz w:val="20"/>
          <w:szCs w:val="20"/>
          <w:vertAlign w:val="subscript"/>
        </w:rPr>
        <w:t>2</w:t>
      </w:r>
      <w:r w:rsidRPr="006E30CD">
        <w:rPr>
          <w:rFonts w:ascii="Times New Roman" w:hAnsi="Times New Roman"/>
          <w:iCs/>
          <w:sz w:val="20"/>
          <w:szCs w:val="20"/>
        </w:rPr>
        <w:t xml:space="preserve"> subtrate has been reported previously. They suggested that ability of betalain’s anchor group, carboxyl is the key factors to an efficient PEC reaction </w:t>
      </w:r>
      <w:r w:rsidRPr="006E30CD">
        <w:rPr>
          <w:rFonts w:ascii="Times New Roman" w:hAnsi="Times New Roman"/>
          <w:iCs/>
          <w:sz w:val="20"/>
          <w:szCs w:val="20"/>
        </w:rPr>
        <w:fldChar w:fldCharType="begin"/>
      </w:r>
      <w:r>
        <w:rPr>
          <w:rFonts w:ascii="Times New Roman" w:hAnsi="Times New Roman"/>
          <w:iCs/>
          <w:sz w:val="20"/>
          <w:szCs w:val="20"/>
        </w:rPr>
        <w:instrText xml:space="preserve"> ADDIN EN.CITE &lt;EndNote&gt;&lt;Cite&gt;&lt;Author&gt;Oprea&lt;/Author&gt;&lt;Year&gt;2012&lt;/Year&gt;&lt;RecNum&gt;69&lt;/RecNum&gt;&lt;DisplayText&gt;[16]&lt;/DisplayText&gt;&lt;record&gt;&lt;rec-number&gt;69&lt;/rec-number&gt;&lt;foreign-keys&gt;&lt;key app="EN" db-id="ta5tvzaenz0rx0ef25apzs5haz9t5apftevs" timestamp="1441696387"&gt;69&lt;/key&gt;&lt;/foreign-keys&gt;&lt;ref-type name="Journal Article"&gt;17&lt;/ref-type&gt;&lt;contributors&gt;&lt;authors&gt;&lt;author&gt;Oprea, Corneliu I. &lt;/author&gt;&lt;author&gt;Dumbrava, Anca &lt;/author&gt;&lt;author&gt;Enache, Irina &lt;/author&gt;&lt;author&gt;Georgescu, Adrian&lt;/author&gt;&lt;author&gt;Gîrtu, Mihai A. &lt;/author&gt;&lt;/authors&gt;&lt;/contributors&gt;&lt;titles&gt;&lt;title&gt;A combined experimental and theoretical study of natural betalain pigments used in dye-sensitized solar cells&lt;/title&gt;&lt;secondary-title&gt;Journal of Photochemistry and Photobiology A: Chemistry&lt;/secondary-title&gt;&lt;/titles&gt;&lt;periodical&gt;&lt;full-title&gt;Journal of Photochemistry and Photobiology A: Chemistry&lt;/full-title&gt;&lt;/periodical&gt;&lt;pages&gt;5-13&lt;/pages&gt;&lt;volume&gt;240&lt;/volume&gt;&lt;dates&gt;&lt;year&gt;2012&lt;/year&gt;&lt;/dates&gt;&lt;urls&gt;&lt;/urls&gt;&lt;/record&gt;&lt;/Cite&gt;&lt;/EndNote&gt;</w:instrText>
      </w:r>
      <w:r w:rsidRPr="006E30CD">
        <w:rPr>
          <w:rFonts w:ascii="Times New Roman" w:hAnsi="Times New Roman"/>
          <w:iCs/>
          <w:sz w:val="20"/>
          <w:szCs w:val="20"/>
        </w:rPr>
        <w:fldChar w:fldCharType="separate"/>
      </w:r>
      <w:r>
        <w:rPr>
          <w:rFonts w:ascii="Times New Roman" w:hAnsi="Times New Roman"/>
          <w:iCs/>
          <w:noProof/>
          <w:sz w:val="20"/>
          <w:szCs w:val="20"/>
        </w:rPr>
        <w:t>[</w:t>
      </w:r>
      <w:hyperlink w:anchor="_ENREF_16" w:tooltip="Oprea, 2012 #69" w:history="1">
        <w:r>
          <w:rPr>
            <w:rFonts w:ascii="Times New Roman" w:hAnsi="Times New Roman"/>
            <w:iCs/>
            <w:noProof/>
            <w:sz w:val="20"/>
            <w:szCs w:val="20"/>
          </w:rPr>
          <w:t>16</w:t>
        </w:r>
      </w:hyperlink>
      <w:r>
        <w:rPr>
          <w:rFonts w:ascii="Times New Roman" w:hAnsi="Times New Roman"/>
          <w:iCs/>
          <w:noProof/>
          <w:sz w:val="20"/>
          <w:szCs w:val="20"/>
        </w:rPr>
        <w:t>]</w:t>
      </w:r>
      <w:r w:rsidRPr="006E30CD">
        <w:rPr>
          <w:rFonts w:ascii="Times New Roman" w:hAnsi="Times New Roman"/>
          <w:iCs/>
          <w:sz w:val="20"/>
          <w:szCs w:val="20"/>
        </w:rPr>
        <w:fldChar w:fldCharType="end"/>
      </w:r>
      <w:r>
        <w:rPr>
          <w:rFonts w:ascii="Times New Roman" w:hAnsi="Times New Roman"/>
          <w:iCs/>
          <w:sz w:val="20"/>
          <w:szCs w:val="20"/>
        </w:rPr>
        <w:t>.</w:t>
      </w:r>
    </w:p>
    <w:p w:rsidR="00C91D58" w:rsidRDefault="00C91D58" w:rsidP="00C91D58">
      <w:pPr>
        <w:pStyle w:val="NoSpacing"/>
        <w:jc w:val="both"/>
        <w:rPr>
          <w:rFonts w:ascii="Times New Roman" w:hAnsi="Times New Roman"/>
          <w:iCs/>
          <w:sz w:val="20"/>
          <w:szCs w:val="20"/>
        </w:rPr>
      </w:pPr>
    </w:p>
    <w:p w:rsidR="00C91D58" w:rsidRDefault="00C91D58" w:rsidP="00C91D58">
      <w:pPr>
        <w:pStyle w:val="NoSpacing"/>
        <w:jc w:val="both"/>
        <w:rPr>
          <w:rFonts w:ascii="Times New Roman" w:hAnsi="Times New Roman"/>
          <w:bCs/>
          <w:iCs/>
          <w:sz w:val="20"/>
          <w:szCs w:val="20"/>
        </w:rPr>
      </w:pPr>
      <w:r w:rsidRPr="006E30CD">
        <w:rPr>
          <w:rFonts w:ascii="Times New Roman" w:hAnsi="Times New Roman"/>
          <w:bCs/>
          <w:iCs/>
          <w:sz w:val="20"/>
          <w:szCs w:val="20"/>
        </w:rPr>
        <w:t xml:space="preserve">So far, the literature study work on pitaya peel dye in PEC water splitting is still barely known </w:t>
      </w:r>
      <w:r w:rsidRPr="006E30CD">
        <w:rPr>
          <w:rFonts w:ascii="Times New Roman" w:hAnsi="Times New Roman"/>
          <w:bCs/>
          <w:iCs/>
          <w:sz w:val="20"/>
          <w:szCs w:val="20"/>
        </w:rPr>
        <w:fldChar w:fldCharType="begin"/>
      </w:r>
      <w:r>
        <w:rPr>
          <w:rFonts w:ascii="Times New Roman" w:hAnsi="Times New Roman"/>
          <w:bCs/>
          <w:iCs/>
          <w:sz w:val="20"/>
          <w:szCs w:val="20"/>
        </w:rPr>
        <w:instrText xml:space="preserve"> ADDIN EN.CITE &lt;EndNote&gt;&lt;Cite&gt;&lt;Author&gt;Jamilah&lt;/Author&gt;&lt;Year&gt;2011&lt;/Year&gt;&lt;RecNum&gt;151&lt;/RecNum&gt;&lt;DisplayText&gt;[17]&lt;/DisplayText&gt;&lt;record&gt;&lt;rec-number&gt;151&lt;/rec-number&gt;&lt;foreign-keys&gt;&lt;key app="EN" db-id="ta5tvzaenz0rx0ef25apzs5haz9t5apftevs" timestamp="1441772290"&gt;151&lt;/key&gt;&lt;/foreign-keys&gt;&lt;ref-type name="Journal Article"&gt;17&lt;/ref-type&gt;&lt;contributors&gt;&lt;authors&gt;&lt;author&gt;Jamilah, B. &lt;/author&gt;&lt;author&gt;Shu, C. E. &lt;/author&gt;&lt;author&gt;Kharidah, M.&lt;/author&gt;&lt;author&gt;Dzulkifly, M. A.&lt;/author&gt;&lt;author&gt;Noranizan, A.&lt;/author&gt;&lt;/authors&gt;&lt;/contributors&gt;&lt;titles&gt;&lt;title&gt;Physico-chemical characteristics of red pitaya (Hylocereus polyrhizus) peel&lt;/title&gt;&lt;secondary-title&gt;International Food Research Journal&lt;/secondary-title&gt;&lt;/titles&gt;&lt;periodical&gt;&lt;full-title&gt;International Food Research Journal&lt;/full-title&gt;&lt;/periodical&gt;&lt;pages&gt;279-286&lt;/pages&gt;&lt;volume&gt;18&lt;/volume&gt;&lt;dates&gt;&lt;year&gt;2011&lt;/year&gt;&lt;/dates&gt;&lt;urls&gt;&lt;/urls&gt;&lt;/record&gt;&lt;/Cite&gt;&lt;/EndNote&gt;</w:instrText>
      </w:r>
      <w:r w:rsidRPr="006E30CD">
        <w:rPr>
          <w:rFonts w:ascii="Times New Roman" w:hAnsi="Times New Roman"/>
          <w:bCs/>
          <w:iCs/>
          <w:sz w:val="20"/>
          <w:szCs w:val="20"/>
        </w:rPr>
        <w:fldChar w:fldCharType="separate"/>
      </w:r>
      <w:r>
        <w:rPr>
          <w:rFonts w:ascii="Times New Roman" w:hAnsi="Times New Roman"/>
          <w:bCs/>
          <w:iCs/>
          <w:noProof/>
          <w:sz w:val="20"/>
          <w:szCs w:val="20"/>
        </w:rPr>
        <w:t>[</w:t>
      </w:r>
      <w:hyperlink w:anchor="_ENREF_17" w:tooltip="Jamilah, 2011 #151" w:history="1">
        <w:r>
          <w:rPr>
            <w:rFonts w:ascii="Times New Roman" w:hAnsi="Times New Roman"/>
            <w:bCs/>
            <w:iCs/>
            <w:noProof/>
            <w:sz w:val="20"/>
            <w:szCs w:val="20"/>
          </w:rPr>
          <w:t>17</w:t>
        </w:r>
      </w:hyperlink>
      <w:r>
        <w:rPr>
          <w:rFonts w:ascii="Times New Roman" w:hAnsi="Times New Roman"/>
          <w:bCs/>
          <w:iCs/>
          <w:noProof/>
          <w:sz w:val="20"/>
          <w:szCs w:val="20"/>
        </w:rPr>
        <w:t>]</w:t>
      </w:r>
      <w:r w:rsidRPr="006E30CD">
        <w:rPr>
          <w:rFonts w:ascii="Times New Roman" w:hAnsi="Times New Roman"/>
          <w:bCs/>
          <w:iCs/>
          <w:sz w:val="20"/>
          <w:szCs w:val="20"/>
        </w:rPr>
        <w:fldChar w:fldCharType="end"/>
      </w:r>
      <w:r w:rsidRPr="006E30CD">
        <w:rPr>
          <w:rFonts w:ascii="Times New Roman" w:hAnsi="Times New Roman"/>
          <w:bCs/>
          <w:iCs/>
          <w:sz w:val="20"/>
          <w:szCs w:val="20"/>
        </w:rPr>
        <w:t>. Thus, our research particular interest is the uses of natural pitaya peel dye molecules as light harvester sensitizer and also finding the influence of dye molecules added in liquid electrolyte.</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C91D58" w:rsidRPr="006E30CD" w:rsidRDefault="00C91D58" w:rsidP="00C91D58">
      <w:pPr>
        <w:pStyle w:val="NoSpacing"/>
        <w:jc w:val="both"/>
        <w:rPr>
          <w:rFonts w:ascii="Times New Roman" w:hAnsi="Times New Roman"/>
          <w:b/>
          <w:sz w:val="20"/>
          <w:szCs w:val="20"/>
        </w:rPr>
      </w:pPr>
      <w:r w:rsidRPr="006E30CD">
        <w:rPr>
          <w:rFonts w:ascii="Times New Roman" w:hAnsi="Times New Roman"/>
          <w:b/>
          <w:sz w:val="20"/>
          <w:szCs w:val="20"/>
        </w:rPr>
        <w:t>Dye pigment extraction</w:t>
      </w:r>
    </w:p>
    <w:p w:rsidR="00C91D58" w:rsidRDefault="00C91D58" w:rsidP="00C91D58">
      <w:pPr>
        <w:pStyle w:val="NoSpacing"/>
        <w:jc w:val="both"/>
        <w:rPr>
          <w:rFonts w:ascii="Times New Roman" w:hAnsi="Times New Roman"/>
          <w:sz w:val="20"/>
          <w:szCs w:val="20"/>
        </w:rPr>
      </w:pPr>
      <w:r w:rsidRPr="006E30CD">
        <w:rPr>
          <w:rFonts w:ascii="Times New Roman" w:hAnsi="Times New Roman"/>
          <w:sz w:val="20"/>
          <w:szCs w:val="20"/>
        </w:rPr>
        <w:t>Pitaya peel was macerated with double distilled water in a blender until completely homogenized in room temperature. The mixture is filtered by using vacuum filter to extract the dye and stored at 20</w:t>
      </w:r>
      <w:r>
        <w:rPr>
          <w:rFonts w:ascii="Times New Roman" w:hAnsi="Times New Roman"/>
          <w:sz w:val="20"/>
          <w:szCs w:val="20"/>
        </w:rPr>
        <w:t xml:space="preserve"> </w:t>
      </w:r>
      <w:r w:rsidRPr="006E30CD">
        <w:rPr>
          <w:rFonts w:ascii="Times New Roman" w:hAnsi="Times New Roman"/>
          <w:sz w:val="20"/>
          <w:szCs w:val="20"/>
        </w:rPr>
        <w:t>ºC prior to analysis. Any contact of the dye extract to the light was inhibited to avoid change in colour.</w:t>
      </w:r>
    </w:p>
    <w:p w:rsidR="00C91D58" w:rsidRDefault="00C91D58" w:rsidP="00C91D58">
      <w:pPr>
        <w:pStyle w:val="NoSpacing"/>
        <w:jc w:val="both"/>
        <w:rPr>
          <w:rFonts w:ascii="Times New Roman" w:hAnsi="Times New Roman"/>
          <w:sz w:val="20"/>
          <w:szCs w:val="20"/>
        </w:rPr>
      </w:pPr>
    </w:p>
    <w:p w:rsidR="00C91D58" w:rsidRDefault="00C91D58" w:rsidP="00C91D58">
      <w:pPr>
        <w:pStyle w:val="NoSpacing"/>
        <w:jc w:val="both"/>
        <w:rPr>
          <w:rFonts w:ascii="Times New Roman" w:hAnsi="Times New Roman"/>
          <w:sz w:val="20"/>
          <w:szCs w:val="20"/>
        </w:rPr>
      </w:pPr>
      <w:r w:rsidRPr="006E30CD">
        <w:rPr>
          <w:rFonts w:ascii="Times New Roman" w:hAnsi="Times New Roman"/>
          <w:b/>
          <w:sz w:val="20"/>
          <w:szCs w:val="20"/>
        </w:rPr>
        <w:t>Fabrication of thin films</w:t>
      </w:r>
    </w:p>
    <w:p w:rsidR="00C91D58" w:rsidRDefault="00C91D58" w:rsidP="00C91D58">
      <w:pPr>
        <w:pStyle w:val="NoSpacing"/>
        <w:jc w:val="both"/>
        <w:rPr>
          <w:rFonts w:ascii="Times New Roman" w:hAnsi="Times New Roman"/>
          <w:sz w:val="20"/>
          <w:szCs w:val="20"/>
          <w:vertAlign w:val="subscript"/>
        </w:rPr>
      </w:pPr>
      <w:r w:rsidRPr="006E30CD">
        <w:rPr>
          <w:rFonts w:ascii="Times New Roman" w:hAnsi="Times New Roman"/>
          <w:sz w:val="20"/>
          <w:szCs w:val="20"/>
        </w:rPr>
        <w:t>Prior to fabrication process, Fluorine-doped Tin Oxide (FTO) glasses were cleaned using ultrasonicator by immersed into three different solvent sequentially; ethanol (Merck), acetone (Merck) and single distilled water for 5 minutes each at 30 ºC. After that, the cleaned FTO glasses were dried at room temperature. In the meantime, TiO</w:t>
      </w:r>
      <w:r w:rsidRPr="006E30CD">
        <w:rPr>
          <w:rFonts w:ascii="Times New Roman" w:hAnsi="Times New Roman"/>
          <w:sz w:val="20"/>
          <w:szCs w:val="20"/>
          <w:vertAlign w:val="subscript"/>
        </w:rPr>
        <w:t>2</w:t>
      </w:r>
      <w:r w:rsidRPr="006E30CD">
        <w:rPr>
          <w:rFonts w:ascii="Times New Roman" w:hAnsi="Times New Roman"/>
          <w:sz w:val="20"/>
          <w:szCs w:val="20"/>
        </w:rPr>
        <w:t xml:space="preserve"> paste was prepared using nanoparticles powder of titanium dioxide P25 Degussa (Sigma Aldrich) mixed with double distilled water at ratio 1:3 of mass (g) to volume (ml). Then, the paste was stirred by using spatula to ensure </w:t>
      </w:r>
      <w:r w:rsidRPr="006E30CD">
        <w:rPr>
          <w:rFonts w:ascii="Times New Roman" w:hAnsi="Times New Roman"/>
          <w:sz w:val="20"/>
          <w:szCs w:val="20"/>
        </w:rPr>
        <w:lastRenderedPageBreak/>
        <w:t>homogenous mixture. The TiO</w:t>
      </w:r>
      <w:r w:rsidRPr="006E30CD">
        <w:rPr>
          <w:rFonts w:ascii="Times New Roman" w:hAnsi="Times New Roman"/>
          <w:sz w:val="20"/>
          <w:szCs w:val="20"/>
          <w:vertAlign w:val="subscript"/>
        </w:rPr>
        <w:t>2</w:t>
      </w:r>
      <w:r w:rsidRPr="006E30CD">
        <w:rPr>
          <w:rFonts w:ascii="Times New Roman" w:hAnsi="Times New Roman"/>
          <w:sz w:val="20"/>
          <w:szCs w:val="20"/>
        </w:rPr>
        <w:t xml:space="preserve"> paste was coated on top of FTO glass by Doctor Blade method and the thickness of thin films were controlled by taping the scotch tape at sides of FTO glass. Later, TiO</w:t>
      </w:r>
      <w:r w:rsidRPr="006E30CD">
        <w:rPr>
          <w:rFonts w:ascii="Times New Roman" w:hAnsi="Times New Roman"/>
          <w:sz w:val="20"/>
          <w:szCs w:val="20"/>
          <w:vertAlign w:val="subscript"/>
        </w:rPr>
        <w:t>2</w:t>
      </w:r>
      <w:r w:rsidRPr="006E30CD">
        <w:rPr>
          <w:rFonts w:ascii="Times New Roman" w:hAnsi="Times New Roman"/>
          <w:sz w:val="20"/>
          <w:szCs w:val="20"/>
        </w:rPr>
        <w:t xml:space="preserve"> thin film were calcined and sintered in a furnace at 450 ºC for 2 hours with constant heating of 5 ºC/min. The preparation is carried out in duplicates to prepare TiO</w:t>
      </w:r>
      <w:r w:rsidRPr="006E30CD">
        <w:rPr>
          <w:rFonts w:ascii="Times New Roman" w:hAnsi="Times New Roman"/>
          <w:sz w:val="20"/>
          <w:szCs w:val="20"/>
          <w:vertAlign w:val="subscript"/>
        </w:rPr>
        <w:t xml:space="preserve">2 </w:t>
      </w:r>
      <w:r w:rsidRPr="006E30CD">
        <w:rPr>
          <w:rFonts w:ascii="Times New Roman" w:hAnsi="Times New Roman"/>
          <w:sz w:val="20"/>
          <w:szCs w:val="20"/>
        </w:rPr>
        <w:t>with dye sensitizer thin films.</w:t>
      </w:r>
    </w:p>
    <w:p w:rsidR="00C91D58" w:rsidRDefault="00C91D58" w:rsidP="00C91D58">
      <w:pPr>
        <w:pStyle w:val="NoSpacing"/>
        <w:jc w:val="both"/>
        <w:rPr>
          <w:rFonts w:ascii="Times New Roman" w:hAnsi="Times New Roman"/>
          <w:sz w:val="20"/>
          <w:szCs w:val="20"/>
          <w:vertAlign w:val="subscript"/>
        </w:rPr>
      </w:pPr>
    </w:p>
    <w:p w:rsidR="00C91D58" w:rsidRDefault="00C91D58" w:rsidP="00C91D58">
      <w:pPr>
        <w:pStyle w:val="NoSpacing"/>
        <w:jc w:val="both"/>
        <w:rPr>
          <w:rFonts w:ascii="Times New Roman" w:hAnsi="Times New Roman"/>
          <w:sz w:val="20"/>
          <w:szCs w:val="20"/>
        </w:rPr>
      </w:pPr>
      <w:r w:rsidRPr="006E30CD">
        <w:rPr>
          <w:rFonts w:ascii="Times New Roman" w:hAnsi="Times New Roman"/>
          <w:sz w:val="20"/>
          <w:szCs w:val="20"/>
        </w:rPr>
        <w:t>After cooling down, the sintered TiO</w:t>
      </w:r>
      <w:r w:rsidRPr="006E30CD">
        <w:rPr>
          <w:rFonts w:ascii="Times New Roman" w:hAnsi="Times New Roman"/>
          <w:sz w:val="20"/>
          <w:szCs w:val="20"/>
          <w:vertAlign w:val="subscript"/>
        </w:rPr>
        <w:t xml:space="preserve">2 </w:t>
      </w:r>
      <w:r w:rsidRPr="006E30CD">
        <w:rPr>
          <w:rFonts w:ascii="Times New Roman" w:hAnsi="Times New Roman"/>
          <w:sz w:val="20"/>
          <w:szCs w:val="20"/>
        </w:rPr>
        <w:t>thin film was soaked into a container filled with pitaya peel dye up to</w:t>
      </w:r>
      <w:r>
        <w:rPr>
          <w:rFonts w:ascii="Times New Roman" w:hAnsi="Times New Roman"/>
          <w:sz w:val="20"/>
          <w:szCs w:val="20"/>
        </w:rPr>
        <w:t xml:space="preserve"> </w:t>
      </w:r>
      <w:r w:rsidRPr="006E30CD">
        <w:rPr>
          <w:rFonts w:ascii="Times New Roman" w:hAnsi="Times New Roman"/>
          <w:sz w:val="20"/>
          <w:szCs w:val="20"/>
        </w:rPr>
        <w:t>24 hours in room temperature and dark condition to allow the adsorption of the dye molecules as a sensitizer. Later, the non-adsorbed materials on TiO</w:t>
      </w:r>
      <w:r w:rsidRPr="006E30CD">
        <w:rPr>
          <w:rFonts w:ascii="Times New Roman" w:hAnsi="Times New Roman"/>
          <w:sz w:val="20"/>
          <w:szCs w:val="20"/>
          <w:vertAlign w:val="subscript"/>
        </w:rPr>
        <w:t xml:space="preserve">2 </w:t>
      </w:r>
      <w:r w:rsidRPr="006E30CD">
        <w:rPr>
          <w:rFonts w:ascii="Times New Roman" w:hAnsi="Times New Roman"/>
          <w:sz w:val="20"/>
          <w:szCs w:val="20"/>
        </w:rPr>
        <w:t xml:space="preserve">with dye sensitizer thin film were removed by distilled water. The thin film stored at 0ºC for further analysis and any contact with light is prevented to keep its colour stability. </w:t>
      </w:r>
    </w:p>
    <w:p w:rsidR="00C91D58" w:rsidRDefault="00C91D58" w:rsidP="00C91D58">
      <w:pPr>
        <w:pStyle w:val="NoSpacing"/>
        <w:jc w:val="both"/>
        <w:rPr>
          <w:rFonts w:ascii="Times New Roman" w:hAnsi="Times New Roman"/>
          <w:sz w:val="20"/>
          <w:szCs w:val="20"/>
        </w:rPr>
      </w:pPr>
    </w:p>
    <w:p w:rsidR="00C91D58" w:rsidRDefault="00C91D58" w:rsidP="00C91D58">
      <w:pPr>
        <w:pStyle w:val="NoSpacing"/>
        <w:jc w:val="both"/>
        <w:rPr>
          <w:rFonts w:ascii="Times New Roman" w:hAnsi="Times New Roman"/>
          <w:sz w:val="20"/>
          <w:szCs w:val="20"/>
        </w:rPr>
      </w:pPr>
      <w:r w:rsidRPr="006E30CD">
        <w:rPr>
          <w:rFonts w:ascii="Times New Roman" w:hAnsi="Times New Roman"/>
          <w:b/>
          <w:sz w:val="20"/>
          <w:szCs w:val="20"/>
        </w:rPr>
        <w:t>Characterization and Photoelectrochemical (PEC) test of thin films</w:t>
      </w:r>
    </w:p>
    <w:p w:rsidR="00C91D58" w:rsidRDefault="00C91D58" w:rsidP="00C91D58">
      <w:pPr>
        <w:pStyle w:val="NoSpacing"/>
        <w:jc w:val="both"/>
        <w:rPr>
          <w:rFonts w:ascii="Times New Roman" w:hAnsi="Times New Roman"/>
          <w:sz w:val="20"/>
          <w:szCs w:val="20"/>
        </w:rPr>
      </w:pPr>
      <w:r w:rsidRPr="006E30CD">
        <w:rPr>
          <w:rFonts w:ascii="Times New Roman" w:hAnsi="Times New Roman"/>
          <w:sz w:val="20"/>
          <w:szCs w:val="20"/>
        </w:rPr>
        <w:t xml:space="preserve">All of thin films prepared were characterizes using X-ray diffraction measurement, XRD (Bruker D8 Advance diffractometer) with CuKα radiation in determining its </w:t>
      </w:r>
      <w:r>
        <w:rPr>
          <w:rFonts w:ascii="Times New Roman" w:hAnsi="Times New Roman"/>
          <w:sz w:val="20"/>
          <w:szCs w:val="20"/>
        </w:rPr>
        <w:t xml:space="preserve">structure and crystallinity. </w:t>
      </w:r>
      <w:r w:rsidRPr="006E30CD">
        <w:rPr>
          <w:rFonts w:ascii="Times New Roman" w:hAnsi="Times New Roman"/>
          <w:sz w:val="20"/>
          <w:szCs w:val="20"/>
        </w:rPr>
        <w:t xml:space="preserve">The percentage of the anatase and rutile crystalline phase was </w:t>
      </w:r>
      <w:r>
        <w:rPr>
          <w:rFonts w:ascii="Times New Roman" w:hAnsi="Times New Roman"/>
          <w:sz w:val="20"/>
          <w:szCs w:val="20"/>
        </w:rPr>
        <w:t>determined using following E</w:t>
      </w:r>
      <w:r w:rsidRPr="006E30CD">
        <w:rPr>
          <w:rFonts w:ascii="Times New Roman" w:hAnsi="Times New Roman"/>
          <w:sz w:val="20"/>
          <w:szCs w:val="20"/>
        </w:rPr>
        <w:t>quation</w:t>
      </w:r>
      <w:r>
        <w:rPr>
          <w:rFonts w:ascii="Times New Roman" w:hAnsi="Times New Roman"/>
          <w:sz w:val="20"/>
          <w:szCs w:val="20"/>
        </w:rPr>
        <w:t xml:space="preserve"> 1</w:t>
      </w:r>
      <w:r w:rsidRPr="006E30CD">
        <w:rPr>
          <w:rFonts w:ascii="Times New Roman" w:hAnsi="Times New Roman"/>
          <w:sz w:val="20"/>
          <w:szCs w:val="20"/>
        </w:rPr>
        <w:t xml:space="preserve">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Spurr&lt;/Author&gt;&lt;Year&gt;1957&lt;/Year&gt;&lt;RecNum&gt;153&lt;/RecNum&gt;&lt;DisplayText&gt;[18]&lt;/DisplayText&gt;&lt;record&gt;&lt;rec-number&gt;153&lt;/rec-number&gt;&lt;foreign-keys&gt;&lt;key app="EN" db-id="ta5tvzaenz0rx0ef25apzs5haz9t5apftevs" timestamp="1446213303"&gt;153&lt;/key&gt;&lt;/foreign-keys&gt;&lt;ref-type name="Journal Article"&gt;17&lt;/ref-type&gt;&lt;contributors&gt;&lt;authors&gt;&lt;author&gt;Spurr, R. A&lt;/author&gt;&lt;author&gt;Myers, Howard&lt;/author&gt;&lt;/authors&gt;&lt;/contributors&gt;&lt;titles&gt;&lt;title&gt;Quantitative Analysis of Anatase-Rutile Mixtures with an X-Ray Diffractometer&lt;/title&gt;&lt;secondary-title&gt;Analytical Chemistry&lt;/secondary-title&gt;&lt;/titles&gt;&lt;periodical&gt;&lt;full-title&gt;Analytical Chemistry&lt;/full-title&gt;&lt;/periodical&gt;&lt;pages&gt;760-762&lt;/pages&gt;&lt;volume&gt;29&lt;/volume&gt;&lt;number&gt;5&lt;/number&gt;&lt;dates&gt;&lt;year&gt;1957&lt;/year&gt;&lt;/dates&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18" w:tooltip="Spurr, 1957 #153" w:history="1">
        <w:r>
          <w:rPr>
            <w:rFonts w:ascii="Times New Roman" w:hAnsi="Times New Roman"/>
            <w:noProof/>
            <w:sz w:val="20"/>
            <w:szCs w:val="20"/>
          </w:rPr>
          <w:t>18</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w:t>
      </w:r>
    </w:p>
    <w:p w:rsidR="00C91D58" w:rsidRPr="006E30CD" w:rsidRDefault="00C91D58" w:rsidP="00C91D58">
      <w:pPr>
        <w:pStyle w:val="NoSpacing"/>
        <w:jc w:val="both"/>
        <w:rPr>
          <w:rFonts w:ascii="Times New Roman" w:hAnsi="Times New Roman"/>
          <w:sz w:val="20"/>
          <w:szCs w:val="20"/>
        </w:rPr>
      </w:pPr>
    </w:p>
    <w:p w:rsidR="00C91D58" w:rsidRPr="006E30CD" w:rsidRDefault="00C91D58" w:rsidP="00C91D58">
      <w:pPr>
        <w:pStyle w:val="NoSpacing"/>
        <w:spacing w:line="360" w:lineRule="auto"/>
        <w:jc w:val="both"/>
        <w:rPr>
          <w:rFonts w:ascii="Times New Roman" w:hAnsi="Times New Roman"/>
          <w:sz w:val="20"/>
          <w:szCs w:val="20"/>
        </w:rPr>
      </w:pPr>
      <m:oMath>
        <m:r>
          <m:rPr>
            <m:sty m:val="p"/>
          </m:rPr>
          <w:rPr>
            <w:rFonts w:ascii="Cambria Math" w:eastAsiaTheme="minorEastAsia" w:hAnsi="Cambria Math"/>
            <w:sz w:val="20"/>
            <w:szCs w:val="20"/>
          </w:rPr>
          <m:t xml:space="preserve">              Anatase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t>
            </m:r>
          </m:e>
        </m:d>
        <m:r>
          <m:rPr>
            <m:sty m:val="p"/>
          </m:rPr>
          <w:rPr>
            <w:rFonts w:ascii="Cambria Math" w:eastAsiaTheme="minorEastAsia" w:hAnsi="Cambria Math"/>
            <w:sz w:val="20"/>
            <w:szCs w:val="20"/>
          </w:rPr>
          <m:t>=</m:t>
        </m:r>
        <m:f>
          <m:fPr>
            <m:ctrlPr>
              <w:rPr>
                <w:rFonts w:ascii="Cambria Math" w:eastAsiaTheme="minorEastAsia" w:hAnsi="Cambria Math"/>
                <w:sz w:val="20"/>
                <w:szCs w:val="20"/>
              </w:rPr>
            </m:ctrlPr>
          </m:fPr>
          <m:num>
            <m:r>
              <m:rPr>
                <m:sty m:val="p"/>
              </m:rPr>
              <w:rPr>
                <w:rFonts w:ascii="Cambria Math" w:eastAsiaTheme="minorEastAsia" w:hAnsi="Cambria Math"/>
                <w:sz w:val="20"/>
                <w:szCs w:val="20"/>
              </w:rPr>
              <m:t>1</m:t>
            </m:r>
          </m:num>
          <m:den>
            <m:r>
              <m:rPr>
                <m:sty m:val="p"/>
              </m:rPr>
              <w:rPr>
                <w:rFonts w:ascii="Cambria Math" w:eastAsiaTheme="minorEastAsia" w:hAnsi="Cambria Math"/>
                <w:sz w:val="20"/>
                <w:szCs w:val="20"/>
              </w:rPr>
              <m:t xml:space="preserve">1+1.265 </m:t>
            </m:r>
            <m:d>
              <m:dPr>
                <m:ctrlPr>
                  <w:rPr>
                    <w:rFonts w:ascii="Cambria Math" w:eastAsiaTheme="minorEastAsia" w:hAnsi="Cambria Math"/>
                    <w:sz w:val="20"/>
                    <w:szCs w:val="20"/>
                  </w:rPr>
                </m:ctrlPr>
              </m:dPr>
              <m:e>
                <m:f>
                  <m:fPr>
                    <m:ctrlPr>
                      <w:rPr>
                        <w:rFonts w:ascii="Cambria Math" w:eastAsiaTheme="minorEastAsia" w:hAnsi="Cambria Math"/>
                        <w:sz w:val="20"/>
                        <w:szCs w:val="20"/>
                      </w:rPr>
                    </m:ctrlPr>
                  </m:fPr>
                  <m:num>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I</m:t>
                        </m:r>
                      </m:e>
                      <m:sub>
                        <m:r>
                          <m:rPr>
                            <m:sty m:val="p"/>
                          </m:rPr>
                          <w:rPr>
                            <w:rFonts w:ascii="Cambria Math" w:eastAsiaTheme="minorEastAsia" w:hAnsi="Cambria Math"/>
                            <w:sz w:val="20"/>
                            <w:szCs w:val="20"/>
                          </w:rPr>
                          <m:t>rutile</m:t>
                        </m:r>
                      </m:sub>
                    </m:sSub>
                  </m:num>
                  <m:den>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I</m:t>
                        </m:r>
                      </m:e>
                      <m:sub>
                        <m:r>
                          <m:rPr>
                            <m:sty m:val="p"/>
                          </m:rPr>
                          <w:rPr>
                            <w:rFonts w:ascii="Cambria Math" w:eastAsiaTheme="minorEastAsia" w:hAnsi="Cambria Math"/>
                            <w:sz w:val="20"/>
                            <w:szCs w:val="20"/>
                          </w:rPr>
                          <m:t>anatse</m:t>
                        </m:r>
                      </m:sub>
                    </m:sSub>
                  </m:den>
                </m:f>
              </m:e>
            </m:d>
          </m:den>
        </m:f>
        <m:r>
          <w:rPr>
            <w:rFonts w:ascii="Cambria Math" w:eastAsiaTheme="minorEastAsia" w:hAnsi="Cambria Math"/>
            <w:sz w:val="20"/>
            <w:szCs w:val="20"/>
          </w:rPr>
          <m:t xml:space="preserve"> </m:t>
        </m:r>
        <m:r>
          <m:rPr>
            <m:sty m:val="p"/>
          </m:rPr>
          <w:rPr>
            <w:rFonts w:ascii="Cambria Math" w:eastAsiaTheme="minorEastAsia" w:hAnsi="Cambria Math"/>
            <w:sz w:val="20"/>
            <w:szCs w:val="20"/>
          </w:rPr>
          <m:t>x</m:t>
        </m:r>
        <m:r>
          <w:rPr>
            <w:rFonts w:ascii="Cambria Math" w:eastAsiaTheme="minorEastAsia" w:hAnsi="Cambria Math"/>
            <w:sz w:val="20"/>
            <w:szCs w:val="20"/>
          </w:rPr>
          <m:t xml:space="preserve"> 100%</m:t>
        </m:r>
      </m:oMath>
      <w:r w:rsidRPr="006E30CD">
        <w:rPr>
          <w:rFonts w:ascii="Times New Roman" w:hAnsi="Times New Roman"/>
          <w:sz w:val="20"/>
          <w:szCs w:val="20"/>
        </w:rPr>
        <w:tab/>
      </w:r>
      <w:r w:rsidRPr="006E30CD">
        <w:rPr>
          <w:rFonts w:ascii="Times New Roman" w:hAnsi="Times New Roman"/>
          <w:sz w:val="20"/>
          <w:szCs w:val="20"/>
        </w:rPr>
        <w:tab/>
      </w:r>
      <w:r w:rsidRPr="006E30CD">
        <w:rPr>
          <w:rFonts w:ascii="Times New Roman" w:hAnsi="Times New Roman"/>
          <w:sz w:val="20"/>
          <w:szCs w:val="20"/>
        </w:rPr>
        <w:tab/>
      </w:r>
      <w:r>
        <w:rPr>
          <w:rFonts w:ascii="Times New Roman" w:hAnsi="Times New Roman"/>
          <w:sz w:val="20"/>
          <w:szCs w:val="20"/>
        </w:rPr>
        <w:t xml:space="preserve">                                                                  </w:t>
      </w:r>
      <w:r w:rsidRPr="006E30CD">
        <w:rPr>
          <w:rFonts w:ascii="Times New Roman" w:hAnsi="Times New Roman"/>
          <w:sz w:val="20"/>
          <w:szCs w:val="20"/>
        </w:rPr>
        <w:t>(1)</w:t>
      </w:r>
    </w:p>
    <w:p w:rsidR="00C91D58" w:rsidRDefault="00C91D58" w:rsidP="00C91D58">
      <w:pPr>
        <w:pStyle w:val="NoSpacing"/>
        <w:jc w:val="both"/>
        <w:rPr>
          <w:rFonts w:ascii="Times New Roman" w:hAnsi="Times New Roman"/>
          <w:sz w:val="20"/>
          <w:szCs w:val="20"/>
        </w:rPr>
      </w:pPr>
      <w:r w:rsidRPr="006E30CD">
        <w:rPr>
          <w:rFonts w:ascii="Times New Roman" w:hAnsi="Times New Roman"/>
          <w:sz w:val="20"/>
          <w:szCs w:val="20"/>
        </w:rPr>
        <w:t>where I</w:t>
      </w:r>
      <w:r w:rsidRPr="006E30CD">
        <w:rPr>
          <w:rFonts w:ascii="Times New Roman" w:hAnsi="Times New Roman"/>
          <w:sz w:val="20"/>
          <w:szCs w:val="20"/>
          <w:vertAlign w:val="subscript"/>
        </w:rPr>
        <w:t xml:space="preserve">anatase </w:t>
      </w:r>
      <w:r w:rsidRPr="006E30CD">
        <w:rPr>
          <w:rFonts w:ascii="Times New Roman" w:hAnsi="Times New Roman"/>
          <w:sz w:val="20"/>
          <w:szCs w:val="20"/>
        </w:rPr>
        <w:t>and I</w:t>
      </w:r>
      <w:r w:rsidRPr="006E30CD">
        <w:rPr>
          <w:rFonts w:ascii="Times New Roman" w:hAnsi="Times New Roman"/>
          <w:sz w:val="20"/>
          <w:szCs w:val="20"/>
          <w:vertAlign w:val="subscript"/>
        </w:rPr>
        <w:t>rutile</w:t>
      </w:r>
      <w:r w:rsidRPr="006E30CD">
        <w:rPr>
          <w:rFonts w:ascii="Times New Roman" w:hAnsi="Times New Roman"/>
          <w:sz w:val="20"/>
          <w:szCs w:val="20"/>
        </w:rPr>
        <w:t xml:space="preserve"> are the intensities at highest peak of anatase and rutile phase respectively for TiO</w:t>
      </w:r>
      <w:r w:rsidRPr="006E30CD">
        <w:rPr>
          <w:rFonts w:ascii="Times New Roman" w:hAnsi="Times New Roman"/>
          <w:sz w:val="20"/>
          <w:szCs w:val="20"/>
          <w:vertAlign w:val="subscript"/>
        </w:rPr>
        <w:t>2</w:t>
      </w:r>
      <w:r w:rsidRPr="006E30CD">
        <w:rPr>
          <w:rFonts w:ascii="Times New Roman" w:hAnsi="Times New Roman"/>
          <w:sz w:val="20"/>
          <w:szCs w:val="20"/>
        </w:rPr>
        <w:t>. Menawhile, the size of crystal can be measured by using S</w:t>
      </w:r>
      <w:r>
        <w:rPr>
          <w:rFonts w:ascii="Times New Roman" w:hAnsi="Times New Roman"/>
          <w:sz w:val="20"/>
          <w:szCs w:val="20"/>
        </w:rPr>
        <w:t>cherrer E</w:t>
      </w:r>
      <w:r w:rsidRPr="006E30CD">
        <w:rPr>
          <w:rFonts w:ascii="Times New Roman" w:hAnsi="Times New Roman"/>
          <w:sz w:val="20"/>
          <w:szCs w:val="20"/>
        </w:rPr>
        <w:t>quation</w:t>
      </w:r>
      <w:r>
        <w:rPr>
          <w:rFonts w:ascii="Times New Roman" w:hAnsi="Times New Roman"/>
          <w:sz w:val="20"/>
          <w:szCs w:val="20"/>
        </w:rPr>
        <w:t xml:space="preserve"> 2</w:t>
      </w:r>
      <w:r w:rsidRPr="006E30CD">
        <w:rPr>
          <w:rFonts w:ascii="Times New Roman" w:hAnsi="Times New Roman"/>
          <w:sz w:val="20"/>
          <w:szCs w:val="20"/>
        </w:rPr>
        <w:t xml:space="preserve">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Scherrer&lt;/Author&gt;&lt;Year&gt;1918&lt;/Year&gt;&lt;RecNum&gt;154&lt;/RecNum&gt;&lt;DisplayText&gt;[19]&lt;/DisplayText&gt;&lt;record&gt;&lt;rec-number&gt;154&lt;/rec-number&gt;&lt;foreign-keys&gt;&lt;key app="EN" db-id="ta5tvzaenz0rx0ef25apzs5haz9t5apftevs" timestamp="1446213678"&gt;154&lt;/key&gt;&lt;/foreign-keys&gt;&lt;ref-type name="Journal Article"&gt;17&lt;/ref-type&gt;&lt;contributors&gt;&lt;authors&gt;&lt;author&gt;Scherrer, P&lt;/author&gt;&lt;/authors&gt;&lt;/contributors&gt;&lt;titles&gt;&lt;title&gt;Bestimmung der Grösse und der inneren Struktur von Kolloidteilchen mittels Röntgenstrahlen&lt;/title&gt;&lt;secondary-title&gt;Nachr. Ges. Wiss. Göttingen&lt;/secondary-title&gt;&lt;/titles&gt;&lt;periodical&gt;&lt;full-title&gt;Nachr. Ges. Wiss. Göttingen&lt;/full-title&gt;&lt;/periodical&gt;&lt;pages&gt;98-100&lt;/pages&gt;&lt;volume&gt;26&lt;/volume&gt;&lt;dates&gt;&lt;year&gt;1918&lt;/year&gt;&lt;/dates&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19" w:tooltip="Scherrer, 1918 #154" w:history="1">
        <w:r>
          <w:rPr>
            <w:rFonts w:ascii="Times New Roman" w:hAnsi="Times New Roman"/>
            <w:noProof/>
            <w:sz w:val="20"/>
            <w:szCs w:val="20"/>
          </w:rPr>
          <w:t>19</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w:t>
      </w:r>
    </w:p>
    <w:p w:rsidR="00C91D58" w:rsidRDefault="00C91D58" w:rsidP="00C91D58">
      <w:pPr>
        <w:pStyle w:val="NoSpacing"/>
        <w:spacing w:line="360" w:lineRule="auto"/>
        <w:jc w:val="both"/>
        <w:rPr>
          <w:rFonts w:ascii="Times New Roman" w:hAnsi="Times New Roman"/>
          <w:sz w:val="20"/>
          <w:szCs w:val="20"/>
        </w:rPr>
      </w:pPr>
    </w:p>
    <w:p w:rsidR="00C91D58" w:rsidRPr="006E30CD" w:rsidRDefault="00C91D58" w:rsidP="00C91D58">
      <w:pPr>
        <w:pStyle w:val="NoSpacing"/>
        <w:spacing w:line="360" w:lineRule="auto"/>
        <w:jc w:val="both"/>
        <w:rPr>
          <w:rFonts w:ascii="Times New Roman" w:hAnsi="Times New Roman"/>
          <w:sz w:val="20"/>
          <w:szCs w:val="20"/>
        </w:rPr>
      </w:pPr>
      <w:r>
        <w:rPr>
          <w:rFonts w:ascii="Times New Roman" w:hAnsi="Times New Roman"/>
          <w:sz w:val="20"/>
          <w:szCs w:val="20"/>
        </w:rPr>
        <w:t xml:space="preserve">              </w:t>
      </w:r>
      <w:r w:rsidRPr="006E30CD">
        <w:rPr>
          <w:rFonts w:ascii="Times New Roman" w:hAnsi="Times New Roman"/>
          <w:sz w:val="20"/>
          <w:szCs w:val="20"/>
        </w:rPr>
        <w:t xml:space="preserve">D = </w:t>
      </w:r>
      <m:oMath>
        <m:f>
          <m:fPr>
            <m:ctrlPr>
              <w:rPr>
                <w:rFonts w:ascii="Cambria Math" w:hAnsi="Cambria Math"/>
                <w:sz w:val="20"/>
                <w:szCs w:val="20"/>
              </w:rPr>
            </m:ctrlPr>
          </m:fPr>
          <m:num>
            <m:r>
              <m:rPr>
                <m:sty m:val="p"/>
              </m:rPr>
              <w:rPr>
                <w:rFonts w:ascii="Cambria Math" w:hAnsi="Cambria Math"/>
                <w:sz w:val="20"/>
                <w:szCs w:val="20"/>
              </w:rPr>
              <m:t>Kλ</m:t>
            </m:r>
          </m:num>
          <m:den>
            <m:r>
              <m:rPr>
                <m:sty m:val="p"/>
              </m:rPr>
              <w:rPr>
                <w:rFonts w:ascii="Cambria Math" w:hAnsi="Cambria Math"/>
                <w:sz w:val="20"/>
                <w:szCs w:val="20"/>
              </w:rPr>
              <m:t>β kos θ</m:t>
            </m:r>
          </m:den>
        </m:f>
      </m:oMath>
      <w:r w:rsidRPr="006E30CD">
        <w:rPr>
          <w:rFonts w:ascii="Times New Roman" w:hAnsi="Times New Roman"/>
          <w:sz w:val="20"/>
          <w:szCs w:val="20"/>
        </w:rPr>
        <w:tab/>
        <w:t xml:space="preserve">     </w:t>
      </w:r>
      <w:r w:rsidRPr="006E30CD">
        <w:rPr>
          <w:rFonts w:ascii="Times New Roman" w:hAnsi="Times New Roman"/>
          <w:sz w:val="20"/>
          <w:szCs w:val="20"/>
        </w:rPr>
        <w:tab/>
      </w:r>
      <w:r w:rsidRPr="006E30CD">
        <w:rPr>
          <w:rFonts w:ascii="Times New Roman" w:hAnsi="Times New Roman"/>
          <w:sz w:val="20"/>
          <w:szCs w:val="20"/>
        </w:rPr>
        <w:tab/>
      </w:r>
      <w:r w:rsidRPr="006E30CD">
        <w:rPr>
          <w:rFonts w:ascii="Times New Roman" w:hAnsi="Times New Roman"/>
          <w:sz w:val="20"/>
          <w:szCs w:val="20"/>
        </w:rPr>
        <w:tab/>
      </w:r>
      <w:r w:rsidRPr="006E30CD">
        <w:rPr>
          <w:rFonts w:ascii="Times New Roman" w:hAnsi="Times New Roman"/>
          <w:sz w:val="20"/>
          <w:szCs w:val="20"/>
        </w:rPr>
        <w:tab/>
        <w:t xml:space="preserve"> </w:t>
      </w:r>
      <w:r>
        <w:rPr>
          <w:rFonts w:ascii="Times New Roman" w:hAnsi="Times New Roman"/>
          <w:sz w:val="20"/>
          <w:szCs w:val="20"/>
        </w:rPr>
        <w:t xml:space="preserve">                                                                        </w:t>
      </w:r>
      <w:r w:rsidR="00FA4FCD">
        <w:rPr>
          <w:rFonts w:ascii="Times New Roman" w:hAnsi="Times New Roman"/>
          <w:sz w:val="20"/>
          <w:szCs w:val="20"/>
        </w:rPr>
        <w:t xml:space="preserve">     </w:t>
      </w:r>
      <w:r>
        <w:rPr>
          <w:rFonts w:ascii="Times New Roman" w:hAnsi="Times New Roman"/>
          <w:sz w:val="20"/>
          <w:szCs w:val="20"/>
        </w:rPr>
        <w:t xml:space="preserve">   </w:t>
      </w:r>
      <w:r w:rsidRPr="006E30CD">
        <w:rPr>
          <w:rFonts w:ascii="Times New Roman" w:hAnsi="Times New Roman"/>
          <w:sz w:val="20"/>
          <w:szCs w:val="20"/>
        </w:rPr>
        <w:t>(2)</w:t>
      </w:r>
    </w:p>
    <w:p w:rsidR="00C91D58" w:rsidRDefault="00FA4FCD" w:rsidP="00C91D58">
      <w:pPr>
        <w:pStyle w:val="NoSpacing"/>
        <w:jc w:val="both"/>
        <w:rPr>
          <w:rFonts w:ascii="Times New Roman" w:hAnsi="Times New Roman"/>
          <w:color w:val="000000" w:themeColor="text1"/>
          <w:sz w:val="20"/>
          <w:szCs w:val="20"/>
        </w:rPr>
      </w:pPr>
      <w:r>
        <w:rPr>
          <w:rFonts w:ascii="Times New Roman" w:hAnsi="Times New Roman"/>
          <w:sz w:val="20"/>
          <w:szCs w:val="20"/>
        </w:rPr>
        <w:t>w</w:t>
      </w:r>
      <w:r w:rsidR="00C91D58" w:rsidRPr="006E30CD">
        <w:rPr>
          <w:rFonts w:ascii="Times New Roman" w:hAnsi="Times New Roman"/>
          <w:sz w:val="20"/>
          <w:szCs w:val="20"/>
        </w:rPr>
        <w:t>here K is the crystal shape factor</w:t>
      </w:r>
      <w:r w:rsidR="00C91D58">
        <w:rPr>
          <w:rFonts w:ascii="Times New Roman" w:hAnsi="Times New Roman"/>
          <w:sz w:val="20"/>
          <w:szCs w:val="20"/>
        </w:rPr>
        <w:t xml:space="preserve"> (0.9), λ is the wavelength of </w:t>
      </w:r>
      <w:r w:rsidR="00C91D58" w:rsidRPr="006E30CD">
        <w:rPr>
          <w:rFonts w:ascii="Times New Roman" w:hAnsi="Times New Roman"/>
          <w:sz w:val="20"/>
          <w:szCs w:val="20"/>
        </w:rPr>
        <w:t xml:space="preserve">x-ray (CuKα1 = 0.15406 nm), β is </w:t>
      </w:r>
      <w:r w:rsidR="00C91D58" w:rsidRPr="006E30CD">
        <w:rPr>
          <w:rFonts w:ascii="Times New Roman" w:hAnsi="Times New Roman"/>
          <w:color w:val="000000" w:themeColor="text1"/>
          <w:sz w:val="20"/>
          <w:szCs w:val="20"/>
          <w:shd w:val="clear" w:color="auto" w:fill="FFFFFF"/>
        </w:rPr>
        <w:t>full width at half the maximum</w:t>
      </w:r>
      <w:r w:rsidR="00C91D58" w:rsidRPr="006E30CD">
        <w:rPr>
          <w:rStyle w:val="apple-converted-space"/>
          <w:rFonts w:ascii="Times New Roman" w:hAnsi="Times New Roman"/>
          <w:color w:val="000000" w:themeColor="text1"/>
          <w:sz w:val="20"/>
          <w:szCs w:val="20"/>
          <w:shd w:val="clear" w:color="auto" w:fill="FFFFFF"/>
        </w:rPr>
        <w:t> </w:t>
      </w:r>
      <w:hyperlink r:id="rId11" w:tooltip="Intensity (physics)" w:history="1">
        <w:r w:rsidR="00C91D58" w:rsidRPr="006E30CD">
          <w:rPr>
            <w:rStyle w:val="Hyperlink"/>
            <w:rFonts w:ascii="Times New Roman" w:hAnsi="Times New Roman"/>
            <w:color w:val="000000" w:themeColor="text1"/>
            <w:sz w:val="20"/>
            <w:szCs w:val="20"/>
            <w:shd w:val="clear" w:color="auto" w:fill="FFFFFF"/>
          </w:rPr>
          <w:t>intensity</w:t>
        </w:r>
      </w:hyperlink>
      <w:r w:rsidR="00C91D58" w:rsidRPr="006E30CD">
        <w:rPr>
          <w:rFonts w:ascii="Times New Roman" w:hAnsi="Times New Roman"/>
          <w:color w:val="000000" w:themeColor="text1"/>
          <w:sz w:val="20"/>
          <w:szCs w:val="20"/>
        </w:rPr>
        <w:t xml:space="preserve"> (rad) and θ is diffraction angle.</w:t>
      </w:r>
    </w:p>
    <w:p w:rsidR="00C91D58" w:rsidRDefault="00C91D58" w:rsidP="00C91D58">
      <w:pPr>
        <w:pStyle w:val="NoSpacing"/>
        <w:jc w:val="both"/>
        <w:rPr>
          <w:rFonts w:ascii="Times New Roman" w:hAnsi="Times New Roman"/>
          <w:color w:val="000000" w:themeColor="text1"/>
          <w:sz w:val="20"/>
          <w:szCs w:val="20"/>
        </w:rPr>
      </w:pPr>
    </w:p>
    <w:p w:rsidR="00C91D58" w:rsidRDefault="00C91D58" w:rsidP="00C91D58">
      <w:pPr>
        <w:pStyle w:val="NoSpacing"/>
        <w:jc w:val="both"/>
        <w:rPr>
          <w:rFonts w:ascii="Times New Roman" w:hAnsi="Times New Roman"/>
          <w:sz w:val="20"/>
          <w:szCs w:val="20"/>
        </w:rPr>
      </w:pPr>
      <w:r w:rsidRPr="006E30CD">
        <w:rPr>
          <w:rFonts w:ascii="Times New Roman" w:hAnsi="Times New Roman"/>
          <w:sz w:val="20"/>
          <w:szCs w:val="20"/>
        </w:rPr>
        <w:t>The morphology, grain sizes, and thickness of the thin films were studied with scanning electron microscope, SEM (Zeiss AM10). Meanwhile, the light absorption of thin films was measured by UV-Vis spectrophotometer (PerkinElmer Lambda 35). Light absorption of thin film can</w:t>
      </w:r>
      <w:r>
        <w:rPr>
          <w:rFonts w:ascii="Times New Roman" w:hAnsi="Times New Roman"/>
          <w:sz w:val="20"/>
          <w:szCs w:val="20"/>
        </w:rPr>
        <w:t xml:space="preserve"> be calculated using following E</w:t>
      </w:r>
      <w:r w:rsidRPr="006E30CD">
        <w:rPr>
          <w:rFonts w:ascii="Times New Roman" w:hAnsi="Times New Roman"/>
          <w:sz w:val="20"/>
          <w:szCs w:val="20"/>
        </w:rPr>
        <w:t>quation</w:t>
      </w:r>
      <w:r>
        <w:rPr>
          <w:rFonts w:ascii="Times New Roman" w:hAnsi="Times New Roman"/>
          <w:sz w:val="20"/>
          <w:szCs w:val="20"/>
        </w:rPr>
        <w:t xml:space="preserve"> 3</w:t>
      </w:r>
      <w:r w:rsidRPr="006E30CD">
        <w:rPr>
          <w:rFonts w:ascii="Times New Roman" w:hAnsi="Times New Roman"/>
          <w:sz w:val="20"/>
          <w:szCs w:val="20"/>
        </w:rPr>
        <w:t>:</w:t>
      </w:r>
    </w:p>
    <w:p w:rsidR="00C91D58" w:rsidRDefault="00C91D58" w:rsidP="00C91D58">
      <w:pPr>
        <w:pStyle w:val="NoSpacing"/>
        <w:spacing w:line="360" w:lineRule="auto"/>
        <w:jc w:val="both"/>
        <w:rPr>
          <w:rFonts w:ascii="Times New Roman" w:hAnsi="Times New Roman"/>
          <w:color w:val="000000" w:themeColor="text1"/>
          <w:sz w:val="20"/>
          <w:szCs w:val="20"/>
        </w:rPr>
      </w:pPr>
    </w:p>
    <w:p w:rsidR="00C91D58" w:rsidRPr="006E30CD" w:rsidRDefault="00C91D58" w:rsidP="00FA4FCD">
      <w:pPr>
        <w:pStyle w:val="NoSpacing"/>
        <w:spacing w:line="360" w:lineRule="auto"/>
        <w:ind w:firstLine="708"/>
        <w:jc w:val="both"/>
        <w:rPr>
          <w:rFonts w:ascii="Times New Roman" w:hAnsi="Times New Roman"/>
          <w:sz w:val="20"/>
          <w:szCs w:val="20"/>
        </w:rPr>
      </w:pPr>
      <w:r w:rsidRPr="006E30CD">
        <w:rPr>
          <w:rFonts w:ascii="Times New Roman" w:hAnsi="Times New Roman"/>
          <w:sz w:val="20"/>
          <w:szCs w:val="20"/>
        </w:rPr>
        <w:t>T = e</w:t>
      </w:r>
      <w:r w:rsidRPr="006E30CD">
        <w:rPr>
          <w:rFonts w:ascii="Times New Roman" w:hAnsi="Times New Roman"/>
          <w:sz w:val="20"/>
          <w:szCs w:val="20"/>
          <w:vertAlign w:val="superscript"/>
        </w:rPr>
        <w:t>-αd</w:t>
      </w:r>
      <w:r w:rsidRPr="006E30CD">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w:t>
      </w:r>
      <w:r w:rsidR="00FA4FCD">
        <w:rPr>
          <w:rFonts w:ascii="Times New Roman" w:hAnsi="Times New Roman"/>
          <w:sz w:val="20"/>
          <w:szCs w:val="20"/>
        </w:rPr>
        <w:t xml:space="preserve">    </w:t>
      </w:r>
      <w:r w:rsidRPr="006E30CD">
        <w:rPr>
          <w:rFonts w:ascii="Times New Roman" w:hAnsi="Times New Roman"/>
          <w:sz w:val="20"/>
          <w:szCs w:val="20"/>
        </w:rPr>
        <w:t>(3)</w:t>
      </w:r>
    </w:p>
    <w:p w:rsidR="00C91D58" w:rsidRDefault="00FA4FCD" w:rsidP="00FA4FCD">
      <w:pPr>
        <w:pStyle w:val="NoSpacing"/>
        <w:jc w:val="both"/>
        <w:rPr>
          <w:rFonts w:ascii="Times New Roman" w:hAnsi="Times New Roman"/>
          <w:sz w:val="20"/>
          <w:szCs w:val="20"/>
        </w:rPr>
      </w:pPr>
      <w:r>
        <w:rPr>
          <w:rFonts w:ascii="Times New Roman" w:hAnsi="Times New Roman"/>
          <w:sz w:val="20"/>
          <w:szCs w:val="20"/>
        </w:rPr>
        <w:t>w</w:t>
      </w:r>
      <w:r w:rsidR="00C91D58" w:rsidRPr="006E30CD">
        <w:rPr>
          <w:rFonts w:ascii="Times New Roman" w:hAnsi="Times New Roman"/>
          <w:sz w:val="20"/>
          <w:szCs w:val="20"/>
        </w:rPr>
        <w:t>here T is normalised transmittance, α is the absorption coefficient,</w:t>
      </w:r>
      <w:r w:rsidR="00C91D58" w:rsidRPr="006E30CD">
        <w:rPr>
          <w:rFonts w:ascii="Times New Roman" w:hAnsi="Times New Roman"/>
          <w:i/>
          <w:sz w:val="20"/>
          <w:szCs w:val="20"/>
        </w:rPr>
        <w:t xml:space="preserve"> d</w:t>
      </w:r>
      <w:r w:rsidR="00C91D58" w:rsidRPr="006E30CD">
        <w:rPr>
          <w:rFonts w:ascii="Times New Roman" w:hAnsi="Times New Roman"/>
          <w:sz w:val="20"/>
          <w:szCs w:val="20"/>
        </w:rPr>
        <w:t xml:space="preserve"> is the thickness of the film (cm). Besides that, the optical absorption coefficient is corresponding to the energy band gap (E</w:t>
      </w:r>
      <w:r w:rsidR="00C91D58" w:rsidRPr="006E30CD">
        <w:rPr>
          <w:rFonts w:ascii="Times New Roman" w:hAnsi="Times New Roman"/>
          <w:sz w:val="20"/>
          <w:szCs w:val="20"/>
          <w:vertAlign w:val="subscript"/>
        </w:rPr>
        <w:t>g</w:t>
      </w:r>
      <w:r w:rsidR="00C91D58" w:rsidRPr="006E30CD">
        <w:rPr>
          <w:rFonts w:ascii="Times New Roman" w:hAnsi="Times New Roman"/>
          <w:sz w:val="20"/>
          <w:szCs w:val="20"/>
        </w:rPr>
        <w:t>) determined by using the Tauc formula</w:t>
      </w:r>
      <w:r w:rsidR="00C91D58">
        <w:rPr>
          <w:rFonts w:ascii="Times New Roman" w:hAnsi="Times New Roman"/>
          <w:sz w:val="20"/>
          <w:szCs w:val="20"/>
        </w:rPr>
        <w:t xml:space="preserve"> (Equation 4)</w:t>
      </w:r>
      <w:r w:rsidR="00C91D58" w:rsidRPr="006E30CD">
        <w:rPr>
          <w:rFonts w:ascii="Times New Roman" w:hAnsi="Times New Roman"/>
          <w:sz w:val="20"/>
          <w:szCs w:val="20"/>
        </w:rPr>
        <w:t>:</w:t>
      </w:r>
    </w:p>
    <w:p w:rsidR="00C91D58" w:rsidRDefault="00C91D58" w:rsidP="00FA4FCD">
      <w:pPr>
        <w:pStyle w:val="NoSpacing"/>
        <w:jc w:val="both"/>
        <w:rPr>
          <w:rFonts w:ascii="Times New Roman" w:hAnsi="Times New Roman"/>
          <w:sz w:val="20"/>
          <w:szCs w:val="20"/>
        </w:rPr>
      </w:pPr>
    </w:p>
    <w:p w:rsidR="00C91D58" w:rsidRPr="006E30CD" w:rsidRDefault="00C91D58" w:rsidP="00FA4FCD">
      <w:pPr>
        <w:pStyle w:val="NoSpacing"/>
        <w:spacing w:line="360" w:lineRule="auto"/>
        <w:ind w:firstLine="708"/>
        <w:jc w:val="both"/>
        <w:rPr>
          <w:rFonts w:ascii="Times New Roman" w:hAnsi="Times New Roman"/>
          <w:sz w:val="20"/>
          <w:szCs w:val="20"/>
        </w:rPr>
      </w:pPr>
      <w:r w:rsidRPr="006E30CD">
        <w:rPr>
          <w:rFonts w:ascii="Times New Roman" w:hAnsi="Times New Roman"/>
          <w:sz w:val="20"/>
          <w:szCs w:val="20"/>
        </w:rPr>
        <w:t>Αh</w:t>
      </w:r>
      <w:r w:rsidRPr="006E30CD">
        <w:rPr>
          <w:rFonts w:ascii="Times New Roman" w:hAnsi="Times New Roman"/>
          <w:i/>
          <w:sz w:val="20"/>
          <w:szCs w:val="20"/>
        </w:rPr>
        <w:t xml:space="preserve">v </w:t>
      </w:r>
      <w:r w:rsidRPr="006E30CD">
        <w:rPr>
          <w:rFonts w:ascii="Times New Roman" w:hAnsi="Times New Roman"/>
          <w:sz w:val="20"/>
          <w:szCs w:val="20"/>
        </w:rPr>
        <w:t>= B(h</w:t>
      </w:r>
      <w:r w:rsidRPr="006E30CD">
        <w:rPr>
          <w:rFonts w:ascii="Times New Roman" w:hAnsi="Times New Roman"/>
          <w:i/>
          <w:sz w:val="20"/>
          <w:szCs w:val="20"/>
        </w:rPr>
        <w:t>v</w:t>
      </w:r>
      <w:r w:rsidRPr="006E30CD">
        <w:rPr>
          <w:rFonts w:ascii="Times New Roman" w:hAnsi="Times New Roman"/>
          <w:sz w:val="20"/>
          <w:szCs w:val="20"/>
        </w:rPr>
        <w:t>-E</w:t>
      </w:r>
      <w:r w:rsidRPr="006E30CD">
        <w:rPr>
          <w:rFonts w:ascii="Times New Roman" w:hAnsi="Times New Roman"/>
          <w:sz w:val="20"/>
          <w:szCs w:val="20"/>
          <w:vertAlign w:val="subscript"/>
        </w:rPr>
        <w:t>g</w:t>
      </w:r>
      <w:r w:rsidRPr="006E30CD">
        <w:rPr>
          <w:rFonts w:ascii="Times New Roman" w:hAnsi="Times New Roman"/>
          <w:sz w:val="20"/>
          <w:szCs w:val="20"/>
        </w:rPr>
        <w:t>)</w:t>
      </w:r>
      <w:r w:rsidRPr="006E30CD">
        <w:rPr>
          <w:rFonts w:ascii="Times New Roman" w:hAnsi="Times New Roman"/>
          <w:sz w:val="20"/>
          <w:szCs w:val="20"/>
          <w:vertAlign w:val="superscript"/>
        </w:rPr>
        <w:t>n</w:t>
      </w:r>
      <w:r w:rsidRPr="006E30CD">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w:t>
      </w:r>
      <w:r w:rsidR="00FA4FCD">
        <w:rPr>
          <w:rFonts w:ascii="Times New Roman" w:hAnsi="Times New Roman"/>
          <w:sz w:val="20"/>
          <w:szCs w:val="20"/>
        </w:rPr>
        <w:t xml:space="preserve">   </w:t>
      </w:r>
      <w:r>
        <w:rPr>
          <w:rFonts w:ascii="Times New Roman" w:hAnsi="Times New Roman"/>
          <w:sz w:val="20"/>
          <w:szCs w:val="20"/>
        </w:rPr>
        <w:t xml:space="preserve">  </w:t>
      </w:r>
      <w:r w:rsidRPr="006E30CD">
        <w:rPr>
          <w:rFonts w:ascii="Times New Roman" w:hAnsi="Times New Roman"/>
          <w:sz w:val="20"/>
          <w:szCs w:val="20"/>
        </w:rPr>
        <w:t>(4)</w:t>
      </w:r>
    </w:p>
    <w:p w:rsidR="00C91D58" w:rsidRDefault="00FA4FCD" w:rsidP="00FA4FCD">
      <w:pPr>
        <w:pStyle w:val="NoSpacing"/>
        <w:jc w:val="both"/>
        <w:rPr>
          <w:rFonts w:ascii="Times New Roman" w:hAnsi="Times New Roman"/>
          <w:sz w:val="20"/>
          <w:szCs w:val="20"/>
        </w:rPr>
      </w:pPr>
      <w:r>
        <w:rPr>
          <w:rFonts w:ascii="Times New Roman" w:hAnsi="Times New Roman"/>
          <w:sz w:val="20"/>
          <w:szCs w:val="20"/>
        </w:rPr>
        <w:t>w</w:t>
      </w:r>
      <w:r w:rsidR="00C91D58" w:rsidRPr="006E30CD">
        <w:rPr>
          <w:rFonts w:ascii="Times New Roman" w:hAnsi="Times New Roman"/>
          <w:sz w:val="20"/>
          <w:szCs w:val="20"/>
        </w:rPr>
        <w:t>here A is a absorption coefficient, B is a constant; E</w:t>
      </w:r>
      <w:r w:rsidR="00C91D58" w:rsidRPr="006E30CD">
        <w:rPr>
          <w:rFonts w:ascii="Times New Roman" w:hAnsi="Times New Roman"/>
          <w:sz w:val="20"/>
          <w:szCs w:val="20"/>
          <w:vertAlign w:val="subscript"/>
        </w:rPr>
        <w:t>g</w:t>
      </w:r>
      <w:r w:rsidR="00C91D58" w:rsidRPr="006E30CD">
        <w:rPr>
          <w:rFonts w:ascii="Times New Roman" w:hAnsi="Times New Roman"/>
          <w:sz w:val="20"/>
          <w:szCs w:val="20"/>
        </w:rPr>
        <w:t xml:space="preserve"> is optical band gap energy of the film and n is the exponent. For crystalline semiconductors, n is ½, 3/2, 2, and 3 when the transition is direct allowed, direct forbidden, indirect allowed and i</w:t>
      </w:r>
      <w:r w:rsidR="00C91D58">
        <w:rPr>
          <w:rFonts w:ascii="Times New Roman" w:hAnsi="Times New Roman"/>
          <w:sz w:val="20"/>
          <w:szCs w:val="20"/>
        </w:rPr>
        <w:t>ndirect forbidden respectively.</w:t>
      </w:r>
    </w:p>
    <w:p w:rsidR="00C91D58" w:rsidRDefault="00C91D58" w:rsidP="00FA4FCD">
      <w:pPr>
        <w:pStyle w:val="NoSpacing"/>
        <w:jc w:val="both"/>
        <w:rPr>
          <w:rFonts w:ascii="Times New Roman" w:hAnsi="Times New Roman"/>
          <w:sz w:val="20"/>
          <w:szCs w:val="20"/>
        </w:rPr>
      </w:pPr>
    </w:p>
    <w:p w:rsidR="006768E9" w:rsidRPr="00F447A7" w:rsidRDefault="00C91D58" w:rsidP="00FA4FCD">
      <w:pPr>
        <w:spacing w:after="0" w:line="240" w:lineRule="auto"/>
        <w:jc w:val="both"/>
        <w:rPr>
          <w:rFonts w:ascii="Times New Roman" w:hAnsi="Times New Roman"/>
          <w:noProof/>
          <w:sz w:val="20"/>
          <w:szCs w:val="20"/>
          <w:lang w:bidi="ar-SA"/>
        </w:rPr>
      </w:pPr>
      <w:r w:rsidRPr="006E30CD">
        <w:rPr>
          <w:rFonts w:ascii="Times New Roman" w:hAnsi="Times New Roman"/>
          <w:sz w:val="20"/>
          <w:szCs w:val="20"/>
        </w:rPr>
        <w:t xml:space="preserve">For the study of photoelectrochemical (PEC) activity, FTO glass coated with thin films were assembled with copper wire as described by Minggu et al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Minggu&lt;/Author&gt;&lt;Year&gt;2010&lt;/Year&gt;&lt;RecNum&gt;141&lt;/RecNum&gt;&lt;DisplayText&gt;[20]&lt;/DisplayText&gt;&lt;record&gt;&lt;rec-number&gt;141&lt;/rec-number&gt;&lt;foreign-keys&gt;&lt;key app="EN" db-id="ta5tvzaenz0rx0ef25apzs5haz9t5apftevs" timestamp="1441765572"&gt;141&lt;/key&gt;&lt;/foreign-keys&gt;&lt;ref-type name="Journal Article"&gt;17&lt;/ref-type&gt;&lt;contributors&gt;&lt;authors&gt;&lt;author&gt;Minggu, L.J&lt;/author&gt;&lt;author&gt;Daud, W. R. W &lt;/author&gt;&lt;author&gt;Kassim M. B&lt;/author&gt;&lt;/authors&gt;&lt;/contributors&gt;&lt;titles&gt;&lt;title&gt;An overview of photocells and photoreactors for photoelectrochemical water splitting&lt;/title&gt;&lt;secondary-title&gt;International Journal of Hydrogen Energy&lt;/secondary-title&gt;&lt;/titles&gt;&lt;periodical&gt;&lt;full-title&gt;International Journal of Hydrogen Energy&lt;/full-title&gt;&lt;/periodical&gt;&lt;pages&gt;5233-5244&lt;/pages&gt;&lt;volume&gt;35&lt;/volume&gt;&lt;dates&gt;&lt;year&gt;2010&lt;/year&gt;&lt;/dates&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20" w:tooltip="Minggu, 2010 #141" w:history="1">
        <w:r>
          <w:rPr>
            <w:rFonts w:ascii="Times New Roman" w:hAnsi="Times New Roman"/>
            <w:noProof/>
            <w:sz w:val="20"/>
            <w:szCs w:val="20"/>
          </w:rPr>
          <w:t>20</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 xml:space="preserve"> to form photoelectrodes. A PEC cell set-up with optical window was used with three electrodes system which consists of a working electrode (fabricated photoelectrodes), a counter electrode (platinum electrode) and a reference electrode (Saturated Calomel Electrode) whereas double distilled water with dye as electrolyte. Beforehand, the electrolyte was purged with nitrogen gas for 30 minutes. The analysis was carried out under 100mWcm</w:t>
      </w:r>
      <w:r w:rsidRPr="006E30CD">
        <w:rPr>
          <w:rFonts w:ascii="Times New Roman" w:hAnsi="Times New Roman"/>
          <w:sz w:val="20"/>
          <w:szCs w:val="20"/>
          <w:vertAlign w:val="superscript"/>
        </w:rPr>
        <w:t>-2</w:t>
      </w:r>
      <w:r w:rsidRPr="006E30CD">
        <w:rPr>
          <w:rFonts w:ascii="Times New Roman" w:hAnsi="Times New Roman"/>
          <w:sz w:val="20"/>
          <w:szCs w:val="20"/>
        </w:rPr>
        <w:t xml:space="preserve"> Xenon full arc lamp as light source with Ametek Versastat 4. The initial and final potential was set to -0.5V and 1.5V respectively where the scan rate is 0.05V/s.</w:t>
      </w:r>
    </w:p>
    <w:p w:rsidR="00FA4FCD" w:rsidRDefault="00FA4FCD" w:rsidP="00F447A7">
      <w:pPr>
        <w:spacing w:after="0" w:line="240" w:lineRule="auto"/>
        <w:jc w:val="center"/>
        <w:rPr>
          <w:rFonts w:ascii="Times New Roman" w:hAnsi="Times New Roman"/>
          <w:b/>
          <w:noProof/>
          <w:sz w:val="20"/>
          <w:szCs w:val="20"/>
          <w:lang w:bidi="ar-SA"/>
        </w:rPr>
      </w:pPr>
    </w:p>
    <w:p w:rsidR="00FA4FCD" w:rsidRDefault="00FA4FCD" w:rsidP="00F447A7">
      <w:pPr>
        <w:spacing w:after="0" w:line="240" w:lineRule="auto"/>
        <w:jc w:val="center"/>
        <w:rPr>
          <w:rFonts w:ascii="Times New Roman" w:hAnsi="Times New Roman"/>
          <w:b/>
          <w:noProof/>
          <w:sz w:val="20"/>
          <w:szCs w:val="20"/>
          <w:lang w:bidi="ar-SA"/>
        </w:rPr>
      </w:pPr>
    </w:p>
    <w:p w:rsidR="00FA4FCD" w:rsidRDefault="00FA4FCD" w:rsidP="00F447A7">
      <w:pPr>
        <w:spacing w:after="0" w:line="240" w:lineRule="auto"/>
        <w:jc w:val="center"/>
        <w:rPr>
          <w:rFonts w:ascii="Times New Roman" w:hAnsi="Times New Roman"/>
          <w:b/>
          <w:noProof/>
          <w:sz w:val="20"/>
          <w:szCs w:val="20"/>
          <w:lang w:bidi="ar-SA"/>
        </w:rPr>
      </w:pPr>
    </w:p>
    <w:p w:rsidR="00FA4FCD" w:rsidRDefault="00FA4FC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FA4FCD" w:rsidRDefault="00FA4FCD" w:rsidP="00FA4FCD">
      <w:pPr>
        <w:pStyle w:val="NoSpacing"/>
        <w:jc w:val="both"/>
        <w:rPr>
          <w:rFonts w:ascii="Times New Roman" w:hAnsi="Times New Roman"/>
          <w:sz w:val="20"/>
          <w:szCs w:val="20"/>
        </w:rPr>
      </w:pPr>
      <w:r w:rsidRPr="006E30CD">
        <w:rPr>
          <w:rFonts w:ascii="Times New Roman" w:eastAsia="Gulim" w:hAnsi="Times New Roman"/>
          <w:b/>
          <w:iCs/>
          <w:color w:val="000000"/>
          <w:sz w:val="20"/>
          <w:szCs w:val="20"/>
        </w:rPr>
        <w:t>Morphological analysis</w:t>
      </w:r>
    </w:p>
    <w:p w:rsidR="00FA4FCD" w:rsidRDefault="00FA4FCD" w:rsidP="00FA4FCD">
      <w:pPr>
        <w:pStyle w:val="NoSpacing"/>
        <w:jc w:val="both"/>
        <w:rPr>
          <w:rFonts w:ascii="Times New Roman" w:eastAsia="Gulim" w:hAnsi="Times New Roman"/>
          <w:iCs/>
          <w:color w:val="000000"/>
          <w:sz w:val="20"/>
          <w:szCs w:val="20"/>
        </w:rPr>
      </w:pPr>
      <w:r w:rsidRPr="006E30CD">
        <w:rPr>
          <w:rFonts w:ascii="Times New Roman" w:eastAsia="Gulim" w:hAnsi="Times New Roman"/>
          <w:bCs/>
          <w:iCs/>
          <w:color w:val="000000"/>
          <w:sz w:val="20"/>
          <w:szCs w:val="20"/>
        </w:rPr>
        <w:t xml:space="preserve">The images of surface and cross sectional morphology for </w:t>
      </w:r>
      <w:r w:rsidRPr="006E30CD">
        <w:rPr>
          <w:rFonts w:ascii="Times New Roman" w:eastAsia="Gulim" w:hAnsi="Times New Roman"/>
          <w:iCs/>
          <w:color w:val="000000"/>
          <w:sz w:val="20"/>
          <w:szCs w:val="20"/>
        </w:rPr>
        <w:t>bare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and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with dye sensitizer thin films can be observed using Scanning Electron Microscopy (SEM) as shown in</w:t>
      </w:r>
      <w:r>
        <w:rPr>
          <w:rFonts w:ascii="Times New Roman" w:eastAsia="Gulim" w:hAnsi="Times New Roman"/>
          <w:iCs/>
          <w:color w:val="000000"/>
          <w:sz w:val="20"/>
          <w:szCs w:val="20"/>
        </w:rPr>
        <w:t xml:space="preserve"> Figure</w:t>
      </w:r>
      <w:r w:rsidRPr="006E30CD">
        <w:rPr>
          <w:rFonts w:ascii="Times New Roman" w:eastAsia="Gulim" w:hAnsi="Times New Roman"/>
          <w:iCs/>
          <w:color w:val="000000"/>
          <w:sz w:val="20"/>
          <w:szCs w:val="20"/>
        </w:rPr>
        <w:t xml:space="preserve"> 1. The surface of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thin film</w:t>
      </w:r>
      <w:r w:rsidRPr="006E30CD">
        <w:rPr>
          <w:rFonts w:ascii="Times New Roman" w:eastAsia="Gulim" w:hAnsi="Times New Roman"/>
          <w:iCs/>
          <w:color w:val="000000"/>
          <w:sz w:val="20"/>
          <w:szCs w:val="20"/>
          <w:vertAlign w:val="subscript"/>
        </w:rPr>
        <w:t xml:space="preserve"> </w:t>
      </w:r>
      <w:r w:rsidRPr="006E30CD">
        <w:rPr>
          <w:rFonts w:ascii="Times New Roman" w:eastAsia="Gulim" w:hAnsi="Times New Roman"/>
          <w:iCs/>
          <w:color w:val="000000"/>
          <w:sz w:val="20"/>
          <w:szCs w:val="20"/>
        </w:rPr>
        <w:t xml:space="preserve">demonstrates porous with good uniformity which can be benefit to support dye adsorption </w:t>
      </w:r>
      <w:r w:rsidRPr="006E30CD">
        <w:rPr>
          <w:rFonts w:ascii="Times New Roman" w:eastAsia="Gulim" w:hAnsi="Times New Roman"/>
          <w:iCs/>
          <w:color w:val="000000"/>
          <w:sz w:val="20"/>
          <w:szCs w:val="20"/>
        </w:rPr>
        <w:fldChar w:fldCharType="begin"/>
      </w:r>
      <w:r>
        <w:rPr>
          <w:rFonts w:ascii="Times New Roman" w:eastAsia="Gulim" w:hAnsi="Times New Roman"/>
          <w:iCs/>
          <w:color w:val="000000"/>
          <w:sz w:val="20"/>
          <w:szCs w:val="20"/>
        </w:rPr>
        <w:instrText xml:space="preserve"> ADDIN EN.CITE &lt;EndNote&gt;&lt;Cite&gt;&lt;Author&gt;Hamadanian&lt;/Author&gt;&lt;Year&gt;2014&lt;/Year&gt;&lt;RecNum&gt;142&lt;/RecNum&gt;&lt;DisplayText&gt;[21]&lt;/DisplayText&gt;&lt;record&gt;&lt;rec-number&gt;142&lt;/rec-number&gt;&lt;foreign-keys&gt;&lt;key app="EN" db-id="ta5tvzaenz0rx0ef25apzs5haz9t5apftevs" timestamp="1441765752"&gt;142&lt;/key&gt;&lt;/foreign-keys&gt;&lt;ref-type name="Journal Article"&gt;17&lt;/ref-type&gt;&lt;contributors&gt;&lt;authors&gt;&lt;author&gt;Hamadanian, M. &lt;/author&gt;&lt;author&gt;Safaei-Ghomi, J. &lt;/author&gt;&lt;author&gt;Hosseinpour, M.&lt;/author&gt;&lt;author&gt;Masoomi, R.&lt;/author&gt;&lt;author&gt;Jabbari, V. &lt;/author&gt;&lt;/authors&gt;&lt;/contributors&gt;&lt;titles&gt;&lt;title&gt;Uses of new natural dye photosensitizers in fabrication of high potential dye-sensitizedsolarcells (DSSCs)&lt;/title&gt;&lt;secondary-title&gt;Materials Science in Semiconductor Processing&lt;/secondary-title&gt;&lt;/titles&gt;&lt;periodical&gt;&lt;full-title&gt;Materials Science in Semiconductor Processing&lt;/full-title&gt;&lt;/periodical&gt;&lt;volume&gt;27&lt;/volume&gt;&lt;dates&gt;&lt;year&gt;2014&lt;/year&gt;&lt;/dates&gt;&lt;urls&gt;&lt;/urls&gt;&lt;/record&gt;&lt;/Cite&gt;&lt;/EndNote&gt;</w:instrText>
      </w:r>
      <w:r w:rsidRPr="006E30CD">
        <w:rPr>
          <w:rFonts w:ascii="Times New Roman" w:eastAsia="Gulim" w:hAnsi="Times New Roman"/>
          <w:iCs/>
          <w:color w:val="000000"/>
          <w:sz w:val="20"/>
          <w:szCs w:val="20"/>
        </w:rPr>
        <w:fldChar w:fldCharType="separate"/>
      </w:r>
      <w:r>
        <w:rPr>
          <w:rFonts w:ascii="Times New Roman" w:eastAsia="Gulim" w:hAnsi="Times New Roman"/>
          <w:iCs/>
          <w:noProof/>
          <w:color w:val="000000"/>
          <w:sz w:val="20"/>
          <w:szCs w:val="20"/>
        </w:rPr>
        <w:t>[</w:t>
      </w:r>
      <w:hyperlink w:anchor="_ENREF_21" w:tooltip="Hamadanian, 2014 #142" w:history="1">
        <w:r>
          <w:rPr>
            <w:rFonts w:ascii="Times New Roman" w:eastAsia="Gulim" w:hAnsi="Times New Roman"/>
            <w:iCs/>
            <w:noProof/>
            <w:color w:val="000000"/>
            <w:sz w:val="20"/>
            <w:szCs w:val="20"/>
          </w:rPr>
          <w:t>21</w:t>
        </w:r>
      </w:hyperlink>
      <w:r>
        <w:rPr>
          <w:rFonts w:ascii="Times New Roman" w:eastAsia="Gulim" w:hAnsi="Times New Roman"/>
          <w:iCs/>
          <w:noProof/>
          <w:color w:val="000000"/>
          <w:sz w:val="20"/>
          <w:szCs w:val="20"/>
        </w:rPr>
        <w:t>]</w:t>
      </w:r>
      <w:r w:rsidRPr="006E30CD">
        <w:rPr>
          <w:rFonts w:ascii="Times New Roman" w:eastAsia="Gulim" w:hAnsi="Times New Roman"/>
          <w:iCs/>
          <w:color w:val="000000"/>
          <w:sz w:val="20"/>
          <w:szCs w:val="20"/>
        </w:rPr>
        <w:fldChar w:fldCharType="end"/>
      </w:r>
      <w:r w:rsidRPr="006E30CD">
        <w:rPr>
          <w:rFonts w:ascii="Times New Roman" w:eastAsia="Gulim" w:hAnsi="Times New Roman"/>
          <w:iCs/>
          <w:color w:val="000000"/>
          <w:sz w:val="20"/>
          <w:szCs w:val="20"/>
        </w:rPr>
        <w:t>.   The thickness of bare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has been measured from cross-sectional image which is approximately 6 µm meanwhile dye-sensitized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is approximately 8 µm which is 2 µm thicker than the bare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Dye particles were not clearly visible on the surface and cross-sectional of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with dye sensitized thin films due to very small size of dye molecule. Besides that, the particles size of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is almost in the same size and agglomerated with 40 nm in average.  </w:t>
      </w:r>
    </w:p>
    <w:p w:rsidR="00FA4FCD" w:rsidRDefault="00FA4FCD" w:rsidP="00FA4FCD">
      <w:pPr>
        <w:pStyle w:val="NoSpacing"/>
        <w:jc w:val="both"/>
        <w:rPr>
          <w:rFonts w:ascii="Times New Roman" w:hAnsi="Times New Roman"/>
          <w:sz w:val="20"/>
          <w:szCs w:val="20"/>
        </w:rPr>
      </w:pPr>
    </w:p>
    <w:p w:rsidR="00FA4FCD" w:rsidRPr="00C633D3" w:rsidRDefault="00FA4FCD" w:rsidP="00FA4FCD">
      <w:pPr>
        <w:pStyle w:val="NoSpacing"/>
        <w:jc w:val="both"/>
        <w:rPr>
          <w:rFonts w:ascii="Times New Roman" w:hAnsi="Times New Roman"/>
          <w:sz w:val="20"/>
          <w:szCs w:val="20"/>
        </w:rPr>
      </w:pPr>
    </w:p>
    <w:p w:rsidR="00FA4FCD" w:rsidRPr="006E30CD" w:rsidRDefault="00FA4FCD" w:rsidP="00FA4FCD">
      <w:pPr>
        <w:pStyle w:val="NoSpacing"/>
        <w:spacing w:line="360" w:lineRule="auto"/>
        <w:jc w:val="center"/>
        <w:rPr>
          <w:rFonts w:ascii="Times New Roman" w:eastAsia="Gulim" w:hAnsi="Times New Roman"/>
          <w:b/>
          <w:iCs/>
          <w:color w:val="000000"/>
          <w:sz w:val="20"/>
          <w:szCs w:val="20"/>
        </w:rPr>
      </w:pPr>
      <w:r w:rsidRPr="006E30CD">
        <w:rPr>
          <w:noProof/>
          <w:sz w:val="20"/>
          <w:szCs w:val="20"/>
          <w:lang w:bidi="ar-SA"/>
        </w:rPr>
        <mc:AlternateContent>
          <mc:Choice Requires="wps">
            <w:drawing>
              <wp:anchor distT="0" distB="0" distL="114300" distR="114300" simplePos="0" relativeHeight="251668992" behindDoc="0" locked="0" layoutInCell="1" allowOverlap="1" wp14:anchorId="5D49B0FC" wp14:editId="6F17AD4E">
                <wp:simplePos x="0" y="0"/>
                <wp:positionH relativeFrom="column">
                  <wp:posOffset>359410</wp:posOffset>
                </wp:positionH>
                <wp:positionV relativeFrom="paragraph">
                  <wp:posOffset>44450</wp:posOffset>
                </wp:positionV>
                <wp:extent cx="498475" cy="286385"/>
                <wp:effectExtent l="0" t="0" r="15875" b="18415"/>
                <wp:wrapNone/>
                <wp:docPr id="225" name="Rectangle 1"/>
                <wp:cNvGraphicFramePr/>
                <a:graphic xmlns:a="http://schemas.openxmlformats.org/drawingml/2006/main">
                  <a:graphicData uri="http://schemas.microsoft.com/office/word/2010/wordprocessingShape">
                    <wps:wsp>
                      <wps:cNvSpPr/>
                      <wps:spPr>
                        <a:xfrm>
                          <a:off x="0" y="0"/>
                          <a:ext cx="498475" cy="28638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a-i) </w:t>
                            </w:r>
                          </w:p>
                        </w:txbxContent>
                      </wps:txbx>
                      <wps:bodyPr vertOverflow="clip" wrap="square"/>
                    </wps:wsp>
                  </a:graphicData>
                </a:graphic>
                <wp14:sizeRelH relativeFrom="margin">
                  <wp14:pctWidth>0</wp14:pctWidth>
                </wp14:sizeRelH>
              </wp:anchor>
            </w:drawing>
          </mc:Choice>
          <mc:Fallback>
            <w:pict>
              <v:rect id="Rectangle 1" o:spid="_x0000_s1027" style="position:absolute;left:0;text-align:left;margin-left:28.3pt;margin-top:3.5pt;width:39.25pt;height:22.5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" fillcolor="white [3212]" strokecolor="black [3213]" strokeweight="1pt">
                <v:textbo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a-i) </w:t>
                      </w:r>
                    </w:p>
                  </w:txbxContent>
                </v:textbox>
              </v:rect>
            </w:pict>
          </mc:Fallback>
        </mc:AlternateContent>
      </w:r>
      <w:r w:rsidRPr="006E30CD">
        <w:rPr>
          <w:noProof/>
          <w:sz w:val="20"/>
          <w:szCs w:val="20"/>
          <w:lang w:bidi="ar-SA"/>
        </w:rPr>
        <mc:AlternateContent>
          <mc:Choice Requires="wps">
            <w:drawing>
              <wp:anchor distT="0" distB="0" distL="114300" distR="114300" simplePos="0" relativeHeight="251670016" behindDoc="0" locked="0" layoutInCell="1" allowOverlap="1" wp14:anchorId="4C6FEE93" wp14:editId="7D205AD6">
                <wp:simplePos x="0" y="0"/>
                <wp:positionH relativeFrom="column">
                  <wp:posOffset>2992120</wp:posOffset>
                </wp:positionH>
                <wp:positionV relativeFrom="paragraph">
                  <wp:posOffset>53798</wp:posOffset>
                </wp:positionV>
                <wp:extent cx="486410" cy="286385"/>
                <wp:effectExtent l="0" t="0" r="27940" b="18415"/>
                <wp:wrapNone/>
                <wp:docPr id="29" name="Rectangle 1"/>
                <wp:cNvGraphicFramePr/>
                <a:graphic xmlns:a="http://schemas.openxmlformats.org/drawingml/2006/main">
                  <a:graphicData uri="http://schemas.microsoft.com/office/word/2010/wordprocessingShape">
                    <wps:wsp>
                      <wps:cNvSpPr/>
                      <wps:spPr>
                        <a:xfrm>
                          <a:off x="0" y="0"/>
                          <a:ext cx="486410" cy="28638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a-ii) </w:t>
                            </w:r>
                          </w:p>
                          <w:p w:rsidR="00FA4FCD" w:rsidRDefault="00FA4FCD" w:rsidP="00FA4FCD">
                            <w:pPr>
                              <w:pStyle w:val="NormalWeb"/>
                              <w:spacing w:before="0" w:beforeAutospacing="0" w:after="0" w:afterAutospacing="0"/>
                              <w:jc w:val="center"/>
                            </w:pPr>
                          </w:p>
                        </w:txbxContent>
                      </wps:txbx>
                      <wps:bodyPr vertOverflow="clip" wrap="square"/>
                    </wps:wsp>
                  </a:graphicData>
                </a:graphic>
                <wp14:sizeRelH relativeFrom="margin">
                  <wp14:pctWidth>0</wp14:pctWidth>
                </wp14:sizeRelH>
              </wp:anchor>
            </w:drawing>
          </mc:Choice>
          <mc:Fallback>
            <w:pict>
              <v:rect id="_x0000_s1028" style="position:absolute;left:0;text-align:left;margin-left:235.6pt;margin-top:4.25pt;width:38.3pt;height:22.55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" fillcolor="white [3212]" strokecolor="black [3213]" strokeweight="1pt">
                <v:textbo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a-ii) </w:t>
                      </w:r>
                    </w:p>
                    <w:p w:rsidR="00FA4FCD" w:rsidRDefault="00FA4FCD" w:rsidP="00FA4FCD">
                      <w:pPr>
                        <w:pStyle w:val="NormalWeb"/>
                        <w:spacing w:before="0" w:beforeAutospacing="0" w:after="0" w:afterAutospacing="0"/>
                        <w:jc w:val="center"/>
                      </w:pPr>
                    </w:p>
                  </w:txbxContent>
                </v:textbox>
              </v:rect>
            </w:pict>
          </mc:Fallback>
        </mc:AlternateContent>
      </w:r>
      <w:r w:rsidRPr="006E30CD">
        <w:rPr>
          <w:rFonts w:ascii="Times New Roman" w:hAnsi="Times New Roman"/>
          <w:noProof/>
          <w:sz w:val="20"/>
          <w:szCs w:val="20"/>
          <w:lang w:bidi="ar-SA"/>
        </w:rPr>
        <w:drawing>
          <wp:anchor distT="0" distB="0" distL="114300" distR="114300" simplePos="0" relativeHeight="251664896" behindDoc="0" locked="0" layoutInCell="1" allowOverlap="1" wp14:anchorId="179F1815" wp14:editId="4D6B8ABC">
            <wp:simplePos x="0" y="0"/>
            <wp:positionH relativeFrom="column">
              <wp:posOffset>280670</wp:posOffset>
            </wp:positionH>
            <wp:positionV relativeFrom="paragraph">
              <wp:posOffset>1657985</wp:posOffset>
            </wp:positionV>
            <wp:extent cx="457200" cy="227965"/>
            <wp:effectExtent l="19050" t="19050" r="19050" b="1968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tif"/>
                    <pic:cNvPicPr/>
                  </pic:nvPicPr>
                  <pic:blipFill rotWithShape="1">
                    <a:blip r:embed="rId12">
                      <a:extLst>
                        <a:ext uri="{28A0092B-C50C-407E-A947-70E740481C1C}">
                          <a14:useLocalDpi xmlns:a14="http://schemas.microsoft.com/office/drawing/2010/main" val="0"/>
                        </a:ext>
                      </a:extLst>
                    </a:blip>
                    <a:srcRect t="94252" r="91367"/>
                    <a:stretch/>
                  </pic:blipFill>
                  <pic:spPr bwMode="auto">
                    <a:xfrm>
                      <a:off x="0" y="0"/>
                      <a:ext cx="457200" cy="227965"/>
                    </a:xfrm>
                    <a:prstGeom prst="rect">
                      <a:avLst/>
                    </a:prstGeom>
                    <a:ln>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
          <w:noProof/>
          <w:sz w:val="24"/>
          <w:lang w:bidi="ar-SA"/>
        </w:rPr>
        <mc:AlternateContent>
          <mc:Choice Requires="wpg">
            <w:drawing>
              <wp:anchor distT="0" distB="0" distL="114300" distR="114300" simplePos="0" relativeHeight="251671040" behindDoc="0" locked="0" layoutInCell="1" allowOverlap="1" wp14:anchorId="31B63579" wp14:editId="362E415E">
                <wp:simplePos x="0" y="0"/>
                <wp:positionH relativeFrom="column">
                  <wp:posOffset>4316819</wp:posOffset>
                </wp:positionH>
                <wp:positionV relativeFrom="paragraph">
                  <wp:posOffset>325179</wp:posOffset>
                </wp:positionV>
                <wp:extent cx="1097225" cy="1332870"/>
                <wp:effectExtent l="0" t="0" r="0" b="0"/>
                <wp:wrapNone/>
                <wp:docPr id="28" name="Group 28"/>
                <wp:cNvGraphicFramePr/>
                <a:graphic xmlns:a="http://schemas.openxmlformats.org/drawingml/2006/main">
                  <a:graphicData uri="http://schemas.microsoft.com/office/word/2010/wordprocessingGroup">
                    <wpg:wgp>
                      <wpg:cNvGrpSpPr/>
                      <wpg:grpSpPr>
                        <a:xfrm>
                          <a:off x="0" y="0"/>
                          <a:ext cx="1097225" cy="1332870"/>
                          <a:chOff x="0" y="0"/>
                          <a:chExt cx="1097225" cy="1332870"/>
                        </a:xfrm>
                      </wpg:grpSpPr>
                      <wpg:grpSp>
                        <wpg:cNvPr id="31" name="Group 31"/>
                        <wpg:cNvGrpSpPr/>
                        <wpg:grpSpPr>
                          <a:xfrm>
                            <a:off x="0" y="0"/>
                            <a:ext cx="1097225" cy="1332870"/>
                            <a:chOff x="0" y="0"/>
                            <a:chExt cx="1097225" cy="1332870"/>
                          </a:xfrm>
                        </wpg:grpSpPr>
                        <wps:wsp>
                          <wps:cNvPr id="62" name="Rectangle 62"/>
                          <wps:cNvSpPr/>
                          <wps:spPr>
                            <a:xfrm>
                              <a:off x="524509" y="326003"/>
                              <a:ext cx="517481" cy="269420"/>
                            </a:xfrm>
                            <a:prstGeom prst="rect">
                              <a:avLst/>
                            </a:prstGeom>
                            <a:noFill/>
                            <a:ln w="25400" cap="flat" cmpd="sng" algn="ctr">
                              <a:noFill/>
                              <a:prstDash val="solid"/>
                            </a:ln>
                            <a:effectLst/>
                          </wps:spPr>
                          <wps:txbx>
                            <w:txbxContent>
                              <w:p w:rsidR="00FA4FCD" w:rsidRPr="006D07AB" w:rsidRDefault="00FA4FCD" w:rsidP="00FA4FCD">
                                <w:pPr>
                                  <w:jc w:val="center"/>
                                  <w:rPr>
                                    <w:rFonts w:ascii="Times New Roman" w:hAnsi="Times New Roman"/>
                                    <w:b/>
                                    <w:bCs/>
                                    <w:sz w:val="20"/>
                                    <w:szCs w:val="18"/>
                                  </w:rPr>
                                </w:pPr>
                                <w:r w:rsidRPr="006D07AB">
                                  <w:rPr>
                                    <w:rFonts w:ascii="Times New Roman" w:hAnsi="Times New Roman"/>
                                    <w:b/>
                                    <w:bCs/>
                                    <w:color w:val="000000" w:themeColor="text1"/>
                                    <w:sz w:val="20"/>
                                    <w:szCs w:val="18"/>
                                  </w:rPr>
                                  <w:t>TiO</w:t>
                                </w:r>
                                <w:r w:rsidRPr="009958A0">
                                  <w:rPr>
                                    <w:rFonts w:ascii="Times New Roman" w:hAnsi="Times New Roman"/>
                                    <w:b/>
                                    <w:bCs/>
                                    <w:color w:val="000000" w:themeColor="text1"/>
                                    <w:sz w:val="20"/>
                                    <w:szCs w:val="18"/>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508883" y="1049572"/>
                              <a:ext cx="571456" cy="283298"/>
                            </a:xfrm>
                            <a:prstGeom prst="rect">
                              <a:avLst/>
                            </a:prstGeom>
                            <a:noFill/>
                            <a:ln w="25400" cap="flat" cmpd="sng" algn="ctr">
                              <a:noFill/>
                              <a:prstDash val="solid"/>
                            </a:ln>
                            <a:effectLst/>
                          </wps:spPr>
                          <wps:txbx>
                            <w:txbxContent>
                              <w:p w:rsidR="00FA4FCD" w:rsidRPr="009958A0" w:rsidRDefault="00FA4FCD" w:rsidP="00FA4FCD">
                                <w:pPr>
                                  <w:rPr>
                                    <w:rFonts w:ascii="Times New Roman" w:hAnsi="Times New Roman"/>
                                    <w:b/>
                                    <w:bCs/>
                                    <w:sz w:val="20"/>
                                    <w:szCs w:val="18"/>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516835" y="858741"/>
                              <a:ext cx="580390" cy="290830"/>
                            </a:xfrm>
                            <a:prstGeom prst="rect">
                              <a:avLst/>
                            </a:prstGeom>
                            <a:noFill/>
                            <a:ln w="25400" cap="flat" cmpd="sng" algn="ctr">
                              <a:noFill/>
                              <a:prstDash val="solid"/>
                            </a:ln>
                            <a:effectLst/>
                          </wps:spPr>
                          <wps:txbx>
                            <w:txbxContent>
                              <w:p w:rsidR="00FA4FCD" w:rsidRPr="00802207" w:rsidRDefault="00FA4FCD" w:rsidP="00FA4FCD">
                                <w:pPr>
                                  <w:jc w:val="center"/>
                                  <w:rPr>
                                    <w:rFonts w:ascii="Times New Roman" w:hAnsi="Times New Roman"/>
                                    <w:b/>
                                    <w:bCs/>
                                    <w:sz w:val="20"/>
                                    <w:szCs w:val="18"/>
                                  </w:rPr>
                                </w:pPr>
                                <w:r w:rsidRPr="00802207">
                                  <w:rPr>
                                    <w:rFonts w:ascii="Times New Roman" w:hAnsi="Times New Roman"/>
                                    <w:b/>
                                    <w:bCs/>
                                    <w:color w:val="000000" w:themeColor="text1"/>
                                    <w:sz w:val="20"/>
                                    <w:szCs w:val="18"/>
                                  </w:rPr>
                                  <w:t>F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65760" y="0"/>
                              <a:ext cx="255575" cy="1038225"/>
                              <a:chOff x="14660" y="1"/>
                              <a:chExt cx="256107" cy="1039547"/>
                            </a:xfrm>
                          </wpg:grpSpPr>
                          <wps:wsp>
                            <wps:cNvPr id="67" name="Straight Connector 67"/>
                            <wps:cNvCnPr/>
                            <wps:spPr>
                              <a:xfrm flipV="1">
                                <a:off x="146849" y="1"/>
                                <a:ext cx="0" cy="103954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Straight Connector 68"/>
                            <wps:cNvCnPr/>
                            <wps:spPr>
                              <a:xfrm flipV="1">
                                <a:off x="17963" y="10633"/>
                                <a:ext cx="25280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flipV="1">
                                <a:off x="14660" y="935665"/>
                                <a:ext cx="25280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0" name="Rectangle 70"/>
                          <wps:cNvSpPr/>
                          <wps:spPr>
                            <a:xfrm>
                              <a:off x="0" y="310101"/>
                              <a:ext cx="563525" cy="3402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FB60A2" w:rsidRDefault="00FA4FCD" w:rsidP="00FA4FCD">
                                <w:pPr>
                                  <w:jc w:val="center"/>
                                  <w:rPr>
                                    <w:rFonts w:asciiTheme="majorBidi" w:hAnsiTheme="majorBidi" w:cstheme="majorBidi"/>
                                    <w:b/>
                                    <w:bCs/>
                                    <w:color w:val="0D0D0D" w:themeColor="text1" w:themeTint="F2"/>
                                    <w:sz w:val="20"/>
                                    <w:szCs w:val="20"/>
                                    <w:lang w:val="en-MY"/>
                                  </w:rPr>
                                </w:pPr>
                                <w:r w:rsidRPr="00FB60A2">
                                  <w:rPr>
                                    <w:rFonts w:asciiTheme="majorBidi" w:hAnsiTheme="majorBidi" w:cstheme="majorBidi"/>
                                    <w:b/>
                                    <w:bCs/>
                                    <w:color w:val="0D0D0D" w:themeColor="text1" w:themeTint="F2"/>
                                    <w:sz w:val="20"/>
                                    <w:szCs w:val="20"/>
                                    <w:lang w:val="en-MY"/>
                                  </w:rPr>
                                  <w:t>8µ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 name="Straight Connector 71"/>
                        <wps:cNvCnPr/>
                        <wps:spPr>
                          <a:xfrm flipV="1">
                            <a:off x="373711" y="1041621"/>
                            <a:ext cx="25209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8" o:spid="_x0000_s1029" style="position:absolute;left:0;text-align:left;margin-left:339.9pt;margin-top:25.6pt;width:86.4pt;height:104.95pt;z-index:251671040" coordsize="10972,13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">
                <v:group id="Group 31" o:spid="_x0000_s1030" style="position:absolute;width:10972;height:13328" coordsize="10972,133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ect id="Rectangle 62" o:spid="_x0000_s1031" style="position:absolute;left:5245;top:3260;width:5174;height:2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B6O8IA&#10;AADbAAAADwAAAGRycy9kb3ducmV2LnhtbESPQYvCMBSE7wv+h/AEb9tUEZGuUYq4ix61guzt2bxt&#10;uzYvpYm1/nsjCB6HmfmGWax6U4uOWldZVjCOYhDEudUVFwqO2ffnHITzyBpry6TgTg5Wy8HHAhNt&#10;b7yn7uALESDsElRQet8kUrq8JIMusg1x8P5sa9AH2RZSt3gLcFPLSRzPpMGKw0KJDa1Lyi+Hq1Hg&#10;zt0uuzfp6f/X5ed0wyab7n6UGg379AuEp96/w6/2ViuYTeD5Jfw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Ho7wgAAANsAAAAPAAAAAAAAAAAAAAAAAJgCAABkcnMvZG93&#10;bnJldi54bWxQSwUGAAAAAAQABAD1AAAAhwMAAAAA&#10;" filled="f" stroked="f" strokeweight="2pt">
                    <v:textbox>
                      <w:txbxContent>
                        <w:p w:rsidR="00FA4FCD" w:rsidRPr="006D07AB" w:rsidRDefault="00FA4FCD" w:rsidP="00FA4FCD">
                          <w:pPr>
                            <w:jc w:val="center"/>
                            <w:rPr>
                              <w:rFonts w:ascii="Times New Roman" w:hAnsi="Times New Roman"/>
                              <w:b/>
                              <w:bCs/>
                              <w:sz w:val="20"/>
                              <w:szCs w:val="18"/>
                            </w:rPr>
                          </w:pPr>
                          <w:r w:rsidRPr="006D07AB">
                            <w:rPr>
                              <w:rFonts w:ascii="Times New Roman" w:hAnsi="Times New Roman"/>
                              <w:b/>
                              <w:bCs/>
                              <w:color w:val="000000" w:themeColor="text1"/>
                              <w:sz w:val="20"/>
                              <w:szCs w:val="18"/>
                            </w:rPr>
                            <w:t>TiO</w:t>
                          </w:r>
                          <w:r w:rsidRPr="009958A0">
                            <w:rPr>
                              <w:rFonts w:ascii="Times New Roman" w:hAnsi="Times New Roman"/>
                              <w:b/>
                              <w:bCs/>
                              <w:color w:val="000000" w:themeColor="text1"/>
                              <w:sz w:val="20"/>
                              <w:szCs w:val="18"/>
                              <w:vertAlign w:val="subscript"/>
                            </w:rPr>
                            <w:t>2</w:t>
                          </w:r>
                        </w:p>
                      </w:txbxContent>
                    </v:textbox>
                  </v:rect>
                  <v:rect id="Rectangle 63" o:spid="_x0000_s1032" style="position:absolute;left:5088;top:10495;width:5715;height:2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foMMA&#10;AADbAAAADwAAAGRycy9kb3ducmV2LnhtbESPT4vCMBTE74LfITzBm6b+QaRrlCIqelwryN6ezdu2&#10;a/NSmljrt98sLHgcZuY3zGrTmUq01LjSsoLJOAJBnFldcq7gku5HSxDOI2usLJOCFznYrPu9Fcba&#10;PvmT2rPPRYCwi1FB4X0dS+myggy6sa2Jg/dtG4M+yCaXusFngJtKTqNoIQ2WHBYKrGlbUHY/P4wC&#10;d2tP6atOrj9fLrslOzbp/HRQajjokg8Qnjr/Dv+3j1rBYgZ/X8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foMMAAADbAAAADwAAAAAAAAAAAAAAAACYAgAAZHJzL2Rv&#10;d25yZXYueG1sUEsFBgAAAAAEAAQA9QAAAIgDAAAAAA==&#10;" filled="f" stroked="f" strokeweight="2pt">
                    <v:textbox>
                      <w:txbxContent>
                        <w:p w:rsidR="00FA4FCD" w:rsidRPr="009958A0" w:rsidRDefault="00FA4FCD" w:rsidP="00FA4FCD">
                          <w:pPr>
                            <w:rPr>
                              <w:rFonts w:ascii="Times New Roman" w:hAnsi="Times New Roman"/>
                              <w:b/>
                              <w:bCs/>
                              <w:sz w:val="20"/>
                              <w:szCs w:val="18"/>
                              <w:lang w:val="en-MY"/>
                            </w:rPr>
                          </w:pPr>
                        </w:p>
                      </w:txbxContent>
                    </v:textbox>
                  </v:rect>
                  <v:rect id="Rectangle 64" o:spid="_x0000_s1033" style="position:absolute;left:5168;top:8587;width:5804;height:29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1MMA&#10;AADbAAAADwAAAGRycy9kb3ducmV2LnhtbESPQWvCQBSE74L/YXlCb7pRJJSYVULRUo9NCsXbS/aZ&#10;xGbfhuw2xn/fLRR6HGbmGyY9TKYTIw2utaxgvYpAEFdWt1wr+ChOy2cQziNr7CyTggc5OOznsxQT&#10;be/8TmPuaxEg7BJU0HjfJ1K6qiGDbmV74uBd7WDQBznUUg94D3DTyU0UxdJgy2GhwZ5eGqq+8m+j&#10;wJXjuXj02eft4qoyO7IptudXpZ4WU7YD4Wny/+G/9ptWEG/h90v4A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H1MMAAADbAAAADwAAAAAAAAAAAAAAAACYAgAAZHJzL2Rv&#10;d25yZXYueG1sUEsFBgAAAAAEAAQA9QAAAIgDAAAAAA==&#10;" filled="f" stroked="f" strokeweight="2pt">
                    <v:textbox>
                      <w:txbxContent>
                        <w:p w:rsidR="00FA4FCD" w:rsidRPr="00802207" w:rsidRDefault="00FA4FCD" w:rsidP="00FA4FCD">
                          <w:pPr>
                            <w:jc w:val="center"/>
                            <w:rPr>
                              <w:rFonts w:ascii="Times New Roman" w:hAnsi="Times New Roman"/>
                              <w:b/>
                              <w:bCs/>
                              <w:sz w:val="20"/>
                              <w:szCs w:val="18"/>
                            </w:rPr>
                          </w:pPr>
                          <w:r w:rsidRPr="00802207">
                            <w:rPr>
                              <w:rFonts w:ascii="Times New Roman" w:hAnsi="Times New Roman"/>
                              <w:b/>
                              <w:bCs/>
                              <w:color w:val="000000" w:themeColor="text1"/>
                              <w:sz w:val="20"/>
                              <w:szCs w:val="18"/>
                            </w:rPr>
                            <w:t>FTO</w:t>
                          </w:r>
                        </w:p>
                      </w:txbxContent>
                    </v:textbox>
                  </v:rect>
                  <v:group id="Group 65" o:spid="_x0000_s1034" style="position:absolute;left:3657;width:2556;height:10382" coordorigin="146" coordsize="2561,10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line id="Straight Connector 67" o:spid="_x0000_s1035" style="position:absolute;flip:y;visibility:visible;mso-wrap-style:square" from="1468,0" to="1468,10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QwWMQAAADbAAAADwAAAGRycy9kb3ducmV2LnhtbESPT2vCQBTE74V+h+UVvOkm4p8SXaUV&#10;FelBjNb7I/u6Cc2+DdlV47d3C0KPw8z8hpkvO1uLK7W+cqwgHSQgiAunKzYKvk+b/jsIH5A11o5J&#10;wZ08LBevL3PMtLtxTtdjMCJC2GeooAyhyaT0RUkW/cA1xNH7ca3FEGVrpG7xFuG2lsMkmUiLFceF&#10;EhtalVT8Hi9WwRr1dpR/jdf6tD8YM+rS5POcKtV76z5mIAJ14T/8bO+0gskU/r7E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pDBYxAAAANsAAAAPAAAAAAAAAAAA&#10;AAAAAKECAABkcnMvZG93bnJldi54bWxQSwUGAAAAAAQABAD5AAAAkgMAAAAA&#10;" strokecolor="black [3213]" strokeweight="1.5pt"/>
                    <v:line id="Straight Connector 68" o:spid="_x0000_s1036" style="position:absolute;flip:y;visibility:visible;mso-wrap-style:square" from="179,106" to="2707,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ukKr8AAADbAAAADwAAAGRycy9kb3ducmV2LnhtbERPy4rCMBTdC/5DuII7TSuOSDWKiiPi&#10;YvC5vzTXtNjclCaj9e8nC2GWh/OeL1tbiSc1vnSsIB0mIIhzp0s2Cq6X78EUhA/IGivHpOBNHpaL&#10;bmeOmXYvPtHzHIyIIewzVFCEUGdS+rwgi37oauLI3V1jMUTYGKkbfMVwW8lRkkykxZJjQ4E1bQrK&#10;H+dfq2CLejc+Hb62+vJzNGbcpsn6lirV77WrGYhAbfgXf9x7rWASx8Yv8QfIxR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jukKr8AAADbAAAADwAAAAAAAAAAAAAAAACh&#10;AgAAZHJzL2Rvd25yZXYueG1sUEsFBgAAAAAEAAQA+QAAAI0DAAAAAA==&#10;" strokecolor="black [3213]" strokeweight="1.5pt"/>
                    <v:line id="Straight Connector 69" o:spid="_x0000_s1037" style="position:absolute;flip:y;visibility:visible;mso-wrap-style:square" from="146,9356" to="2674,9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cBscMAAADbAAAADwAAAGRycy9kb3ducmV2LnhtbESPQWvCQBSE74X+h+UVvOkmomKjq7Si&#10;Ij2I0Xp/ZF83odm3Ibtq/PduQehxmJlvmPmys7W4UusrxwrSQQKCuHC6YqPg+7TpT0H4gKyxdkwK&#10;7uRhuXh9mWOm3Y1zuh6DERHCPkMFZQhNJqUvSrLoB64hjt6Pay2GKFsjdYu3CLe1HCbJRFqsOC6U&#10;2NCqpOL3eLEK1qi3o/xrvNan/cGYUZcmn+dUqd5b9zEDEagL/+Fne6cVTN7h7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3AbHDAAAA2wAAAA8AAAAAAAAAAAAA&#10;AAAAoQIAAGRycy9kb3ducmV2LnhtbFBLBQYAAAAABAAEAPkAAACRAwAAAAA=&#10;" strokecolor="black [3213]" strokeweight="1.5pt"/>
                  </v:group>
                  <v:rect id="Rectangle 70" o:spid="_x0000_s1038" style="position:absolute;top:3101;width:5635;height:34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fXCr8A&#10;AADbAAAADwAAAGRycy9kb3ducmV2LnhtbERPTYvCMBC9C/6HMMLeNFVkV6pRiqisR60g3sZmbKvN&#10;pDSx1n+/OQh7fLzvxaozlWipcaVlBeNRBII4s7rkXMEp3Q5nIJxH1lhZJgVvcrBa9nsLjLV98YHa&#10;o89FCGEXo4LC+zqW0mUFGXQjWxMH7mYbgz7AJpe6wVcIN5WcRNG3NFhyaCiwpnVB2eP4NArctd2n&#10;7zo53y8uuyYbNul0v1Pqa9AlcxCeOv8v/rh/tYKfsD58CT9AL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B9cKvwAAANsAAAAPAAAAAAAAAAAAAAAAAJgCAABkcnMvZG93bnJl&#10;di54bWxQSwUGAAAAAAQABAD1AAAAhAMAAAAA&#10;" filled="f" stroked="f" strokeweight="2pt">
                    <v:textbox>
                      <w:txbxContent>
                        <w:p w:rsidR="00FA4FCD" w:rsidRPr="00FB60A2" w:rsidRDefault="00FA4FCD" w:rsidP="00FA4FCD">
                          <w:pPr>
                            <w:jc w:val="center"/>
                            <w:rPr>
                              <w:rFonts w:asciiTheme="majorBidi" w:hAnsiTheme="majorBidi" w:cstheme="majorBidi"/>
                              <w:b/>
                              <w:bCs/>
                              <w:color w:val="0D0D0D" w:themeColor="text1" w:themeTint="F2"/>
                              <w:sz w:val="20"/>
                              <w:szCs w:val="20"/>
                              <w:lang w:val="en-MY"/>
                            </w:rPr>
                          </w:pPr>
                          <w:r w:rsidRPr="00FB60A2">
                            <w:rPr>
                              <w:rFonts w:asciiTheme="majorBidi" w:hAnsiTheme="majorBidi" w:cstheme="majorBidi"/>
                              <w:b/>
                              <w:bCs/>
                              <w:color w:val="0D0D0D" w:themeColor="text1" w:themeTint="F2"/>
                              <w:sz w:val="20"/>
                              <w:szCs w:val="20"/>
                              <w:lang w:val="en-MY"/>
                            </w:rPr>
                            <w:t>8µm</w:t>
                          </w:r>
                        </w:p>
                      </w:txbxContent>
                    </v:textbox>
                  </v:rect>
                </v:group>
                <v:line id="Straight Connector 71" o:spid="_x0000_s1039" style="position:absolute;flip:y;visibility:visible;mso-wrap-style:square" from="3737,10416" to="6258,10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ibasQAAADbAAAADwAAAGRycy9kb3ducmV2LnhtbESPT2vCQBTE7wW/w/IKvekmom2JrqLF&#10;ivQgxj/3R/a5Cc2+Ddmtxm/vCkKPw8z8hpnOO1uLC7W+cqwgHSQgiAunKzYKjofv/icIH5A11o5J&#10;wY08zGe9lylm2l05p8s+GBEh7DNUUIbQZFL6oiSLfuAa4uidXWsxRNkaqVu8Rrit5TBJ3qXFiuNC&#10;iQ19lVT87v+sghXq9Sj/Ga/0YbszZtSlyfKUKvX22i0mIAJ14T/8bG+0go8UHl/iD5C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2JtqxAAAANsAAAAPAAAAAAAAAAAA&#10;AAAAAKECAABkcnMvZG93bnJldi54bWxQSwUGAAAAAAQABAD5AAAAkgMAAAAA&#10;" strokecolor="black [3213]" strokeweight="1.5pt"/>
              </v:group>
            </w:pict>
          </mc:Fallback>
        </mc:AlternateContent>
      </w:r>
      <w:r w:rsidRPr="006E30CD">
        <w:rPr>
          <w:rFonts w:ascii="Times New Roman" w:hAnsi="Times New Roman"/>
          <w:noProof/>
          <w:sz w:val="20"/>
          <w:szCs w:val="20"/>
          <w:lang w:bidi="ar-SA"/>
        </w:rPr>
        <w:drawing>
          <wp:inline distT="0" distB="0" distL="0" distR="0" wp14:anchorId="278E87E5" wp14:editId="22002061">
            <wp:extent cx="2580240" cy="1864426"/>
            <wp:effectExtent l="19050" t="19050" r="10795" b="215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tif"/>
                    <pic:cNvPicPr/>
                  </pic:nvPicPr>
                  <pic:blipFill rotWithShape="1">
                    <a:blip r:embed="rId12">
                      <a:extLst>
                        <a:ext uri="{28A0092B-C50C-407E-A947-70E740481C1C}">
                          <a14:useLocalDpi xmlns:a14="http://schemas.microsoft.com/office/drawing/2010/main" val="0"/>
                        </a:ext>
                      </a:extLst>
                    </a:blip>
                    <a:srcRect r="50827" b="55036"/>
                    <a:stretch/>
                  </pic:blipFill>
                  <pic:spPr bwMode="auto">
                    <a:xfrm>
                      <a:off x="0" y="0"/>
                      <a:ext cx="2602265" cy="18803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6E30CD">
        <w:rPr>
          <w:rFonts w:ascii="Times New Roman" w:hAnsi="Times New Roman"/>
          <w:noProof/>
          <w:sz w:val="20"/>
          <w:szCs w:val="20"/>
          <w:lang w:bidi="ar-SA"/>
        </w:rPr>
        <w:drawing>
          <wp:inline distT="0" distB="0" distL="0" distR="0" wp14:anchorId="79E6E7F3" wp14:editId="2A5D56C1">
            <wp:extent cx="2567438" cy="1871330"/>
            <wp:effectExtent l="19050" t="19050" r="23495" b="1524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O2 dye+pedot_CS_07.tif"/>
                    <pic:cNvPicPr/>
                  </pic:nvPicPr>
                  <pic:blipFill rotWithShape="1">
                    <a:blip r:embed="rId13" cstate="print">
                      <a:extLst>
                        <a:ext uri="{28A0092B-C50C-407E-A947-70E740481C1C}">
                          <a14:useLocalDpi xmlns:a14="http://schemas.microsoft.com/office/drawing/2010/main" val="0"/>
                        </a:ext>
                      </a:extLst>
                    </a:blip>
                    <a:srcRect t="19380"/>
                    <a:stretch/>
                  </pic:blipFill>
                  <pic:spPr bwMode="auto">
                    <a:xfrm>
                      <a:off x="0" y="0"/>
                      <a:ext cx="2567438" cy="18713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4FCD" w:rsidRPr="006E30CD" w:rsidRDefault="00FA4FCD" w:rsidP="00FA4FCD">
      <w:pPr>
        <w:pStyle w:val="NoSpacing"/>
        <w:spacing w:line="360" w:lineRule="auto"/>
        <w:jc w:val="center"/>
        <w:rPr>
          <w:rFonts w:ascii="Times New Roman" w:eastAsia="Gulim" w:hAnsi="Times New Roman"/>
          <w:b/>
          <w:iCs/>
          <w:color w:val="000000"/>
          <w:sz w:val="20"/>
          <w:szCs w:val="20"/>
        </w:rPr>
      </w:pPr>
      <w:r w:rsidRPr="006E30CD">
        <w:rPr>
          <w:noProof/>
          <w:sz w:val="20"/>
          <w:szCs w:val="20"/>
          <w:lang w:bidi="ar-SA"/>
        </w:rPr>
        <mc:AlternateContent>
          <mc:Choice Requires="wps">
            <w:drawing>
              <wp:anchor distT="0" distB="0" distL="114300" distR="114300" simplePos="0" relativeHeight="251667968" behindDoc="0" locked="0" layoutInCell="1" allowOverlap="1" wp14:anchorId="5D03DF76" wp14:editId="78A09B5D">
                <wp:simplePos x="0" y="0"/>
                <wp:positionH relativeFrom="column">
                  <wp:posOffset>372745</wp:posOffset>
                </wp:positionH>
                <wp:positionV relativeFrom="paragraph">
                  <wp:posOffset>43180</wp:posOffset>
                </wp:positionV>
                <wp:extent cx="557530" cy="286385"/>
                <wp:effectExtent l="0" t="0" r="13970" b="18415"/>
                <wp:wrapNone/>
                <wp:docPr id="224" name="Rectangle 1"/>
                <wp:cNvGraphicFramePr/>
                <a:graphic xmlns:a="http://schemas.openxmlformats.org/drawingml/2006/main">
                  <a:graphicData uri="http://schemas.microsoft.com/office/word/2010/wordprocessingShape">
                    <wps:wsp>
                      <wps:cNvSpPr/>
                      <wps:spPr>
                        <a:xfrm>
                          <a:off x="0" y="0"/>
                          <a:ext cx="557530" cy="28638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b-i) </w:t>
                            </w:r>
                          </w:p>
                          <w:p w:rsidR="00FA4FCD" w:rsidRDefault="00FA4FCD" w:rsidP="00FA4FCD">
                            <w:pPr>
                              <w:pStyle w:val="NormalWeb"/>
                              <w:spacing w:before="0" w:beforeAutospacing="0" w:after="0" w:afterAutospacing="0"/>
                              <w:jc w:val="center"/>
                            </w:pPr>
                          </w:p>
                        </w:txbxContent>
                      </wps:txbx>
                      <wps:bodyPr vertOverflow="clip" wrap="square"/>
                    </wps:wsp>
                  </a:graphicData>
                </a:graphic>
                <wp14:sizeRelH relativeFrom="margin">
                  <wp14:pctWidth>0</wp14:pctWidth>
                </wp14:sizeRelH>
              </wp:anchor>
            </w:drawing>
          </mc:Choice>
          <mc:Fallback>
            <w:pict>
              <v:rect id="_x0000_s1040" style="position:absolute;left:0;text-align:left;margin-left:29.35pt;margin-top:3.4pt;width:43.9pt;height:22.5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" fillcolor="white [3212]" strokecolor="black [3213]" strokeweight="1pt">
                <v:textbo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b-i) </w:t>
                      </w:r>
                    </w:p>
                    <w:p w:rsidR="00FA4FCD" w:rsidRDefault="00FA4FCD" w:rsidP="00FA4FCD">
                      <w:pPr>
                        <w:pStyle w:val="NormalWeb"/>
                        <w:spacing w:before="0" w:beforeAutospacing="0" w:after="0" w:afterAutospacing="0"/>
                        <w:jc w:val="center"/>
                      </w:pPr>
                    </w:p>
                  </w:txbxContent>
                </v:textbox>
              </v:rect>
            </w:pict>
          </mc:Fallback>
        </mc:AlternateContent>
      </w:r>
      <w:r w:rsidRPr="006E30CD">
        <w:rPr>
          <w:noProof/>
          <w:sz w:val="20"/>
          <w:szCs w:val="20"/>
          <w:lang w:bidi="ar-SA"/>
        </w:rPr>
        <mc:AlternateContent>
          <mc:Choice Requires="wps">
            <w:drawing>
              <wp:anchor distT="0" distB="0" distL="114300" distR="114300" simplePos="0" relativeHeight="251666944" behindDoc="0" locked="0" layoutInCell="1" allowOverlap="1" wp14:anchorId="1D78F5CE" wp14:editId="447AA645">
                <wp:simplePos x="0" y="0"/>
                <wp:positionH relativeFrom="column">
                  <wp:posOffset>2967990</wp:posOffset>
                </wp:positionH>
                <wp:positionV relativeFrom="paragraph">
                  <wp:posOffset>44450</wp:posOffset>
                </wp:positionV>
                <wp:extent cx="557530" cy="286385"/>
                <wp:effectExtent l="0" t="0" r="13970" b="18415"/>
                <wp:wrapNone/>
                <wp:docPr id="30" name="Rectangle 1"/>
                <wp:cNvGraphicFramePr/>
                <a:graphic xmlns:a="http://schemas.openxmlformats.org/drawingml/2006/main">
                  <a:graphicData uri="http://schemas.microsoft.com/office/word/2010/wordprocessingShape">
                    <wps:wsp>
                      <wps:cNvSpPr/>
                      <wps:spPr>
                        <a:xfrm>
                          <a:off x="0" y="0"/>
                          <a:ext cx="557530" cy="28638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b-ii) </w:t>
                            </w:r>
                          </w:p>
                          <w:p w:rsidR="00FA4FCD" w:rsidRDefault="00FA4FCD" w:rsidP="00FA4FCD">
                            <w:pPr>
                              <w:pStyle w:val="NormalWeb"/>
                              <w:spacing w:before="0" w:beforeAutospacing="0" w:after="0" w:afterAutospacing="0"/>
                              <w:jc w:val="center"/>
                            </w:pPr>
                          </w:p>
                        </w:txbxContent>
                      </wps:txbx>
                      <wps:bodyPr vertOverflow="clip" wrap="square"/>
                    </wps:wsp>
                  </a:graphicData>
                </a:graphic>
                <wp14:sizeRelH relativeFrom="margin">
                  <wp14:pctWidth>0</wp14:pctWidth>
                </wp14:sizeRelH>
              </wp:anchor>
            </w:drawing>
          </mc:Choice>
          <mc:Fallback>
            <w:pict>
              <v:rect id="_x0000_s1041" style="position:absolute;left:0;text-align:left;margin-left:233.7pt;margin-top:3.5pt;width:43.9pt;height:22.5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" fillcolor="white [3212]" strokecolor="black [3213]" strokeweight="1pt">
                <v:textbox>
                  <w:txbxContent>
                    <w:p w:rsidR="00FA4FCD" w:rsidRPr="00260906" w:rsidRDefault="00FA4FCD" w:rsidP="00FA4FCD">
                      <w:pPr>
                        <w:pStyle w:val="NormalWeb"/>
                        <w:spacing w:before="0" w:beforeAutospacing="0" w:after="0" w:afterAutospacing="0"/>
                        <w:jc w:val="center"/>
                        <w:rPr>
                          <w:sz w:val="22"/>
                          <w:szCs w:val="22"/>
                        </w:rPr>
                      </w:pPr>
                      <w:r w:rsidRPr="00260906">
                        <w:rPr>
                          <w:color w:val="000000"/>
                          <w:sz w:val="20"/>
                          <w:szCs w:val="20"/>
                        </w:rPr>
                        <w:t xml:space="preserve">(b-ii) </w:t>
                      </w:r>
                    </w:p>
                    <w:p w:rsidR="00FA4FCD" w:rsidRDefault="00FA4FCD" w:rsidP="00FA4FCD">
                      <w:pPr>
                        <w:pStyle w:val="NormalWeb"/>
                        <w:spacing w:before="0" w:beforeAutospacing="0" w:after="0" w:afterAutospacing="0"/>
                        <w:jc w:val="center"/>
                      </w:pPr>
                    </w:p>
                  </w:txbxContent>
                </v:textbox>
              </v:rect>
            </w:pict>
          </mc:Fallback>
        </mc:AlternateContent>
      </w:r>
      <w:r w:rsidRPr="006E30CD">
        <w:rPr>
          <w:rFonts w:ascii="Times New Roman" w:hAnsi="Times New Roman"/>
          <w:noProof/>
          <w:sz w:val="20"/>
          <w:szCs w:val="20"/>
          <w:lang w:bidi="ar-SA"/>
        </w:rPr>
        <w:drawing>
          <wp:anchor distT="0" distB="0" distL="114300" distR="114300" simplePos="0" relativeHeight="251665920" behindDoc="0" locked="0" layoutInCell="1" allowOverlap="1" wp14:anchorId="30497504" wp14:editId="0D1AED07">
            <wp:simplePos x="0" y="0"/>
            <wp:positionH relativeFrom="column">
              <wp:posOffset>300990</wp:posOffset>
            </wp:positionH>
            <wp:positionV relativeFrom="paragraph">
              <wp:posOffset>1706245</wp:posOffset>
            </wp:positionV>
            <wp:extent cx="419100" cy="238125"/>
            <wp:effectExtent l="19050" t="19050" r="19050" b="28575"/>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0.tif"/>
                    <pic:cNvPicPr/>
                  </pic:nvPicPr>
                  <pic:blipFill rotWithShape="1">
                    <a:blip r:embed="rId14">
                      <a:extLst>
                        <a:ext uri="{28A0092B-C50C-407E-A947-70E740481C1C}">
                          <a14:useLocalDpi xmlns:a14="http://schemas.microsoft.com/office/drawing/2010/main" val="0"/>
                        </a:ext>
                      </a:extLst>
                    </a:blip>
                    <a:srcRect t="94005" r="92086"/>
                    <a:stretch/>
                  </pic:blipFill>
                  <pic:spPr bwMode="auto">
                    <a:xfrm>
                      <a:off x="0" y="0"/>
                      <a:ext cx="419100" cy="238125"/>
                    </a:xfrm>
                    <a:prstGeom prst="rect">
                      <a:avLst/>
                    </a:prstGeom>
                    <a:ln>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E30CD">
        <w:rPr>
          <w:rFonts w:ascii="Times New Roman" w:hAnsi="Times New Roman"/>
          <w:noProof/>
          <w:sz w:val="20"/>
          <w:szCs w:val="20"/>
          <w:lang w:bidi="ar-SA"/>
        </w:rPr>
        <w:drawing>
          <wp:inline distT="0" distB="0" distL="0" distR="0" wp14:anchorId="450FAD07" wp14:editId="056DC6BB">
            <wp:extent cx="2576946" cy="1930245"/>
            <wp:effectExtent l="19050" t="19050" r="13970" b="133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0.tif"/>
                    <pic:cNvPicPr/>
                  </pic:nvPicPr>
                  <pic:blipFill rotWithShape="1">
                    <a:blip r:embed="rId14">
                      <a:extLst>
                        <a:ext uri="{28A0092B-C50C-407E-A947-70E740481C1C}">
                          <a14:useLocalDpi xmlns:a14="http://schemas.microsoft.com/office/drawing/2010/main" val="0"/>
                        </a:ext>
                      </a:extLst>
                    </a:blip>
                    <a:srcRect l="-1" t="-1" r="51256" b="53718"/>
                    <a:stretch/>
                  </pic:blipFill>
                  <pic:spPr bwMode="auto">
                    <a:xfrm>
                      <a:off x="0" y="0"/>
                      <a:ext cx="2581275" cy="193348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6E30CD">
        <w:rPr>
          <w:rFonts w:ascii="Times New Roman" w:hAnsi="Times New Roman"/>
          <w:noProof/>
          <w:sz w:val="20"/>
          <w:szCs w:val="20"/>
          <w:lang w:bidi="ar-SA"/>
        </w:rPr>
        <w:drawing>
          <wp:inline distT="0" distB="0" distL="0" distR="0" wp14:anchorId="5F6D9799" wp14:editId="0A5DB41C">
            <wp:extent cx="2600696" cy="1950678"/>
            <wp:effectExtent l="19050" t="19050" r="9525" b="1206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O2 dye_CS_0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0696" cy="1950678"/>
                    </a:xfrm>
                    <a:prstGeom prst="rect">
                      <a:avLst/>
                    </a:prstGeom>
                    <a:ln>
                      <a:solidFill>
                        <a:schemeClr val="tx1"/>
                      </a:solidFill>
                    </a:ln>
                  </pic:spPr>
                </pic:pic>
              </a:graphicData>
            </a:graphic>
          </wp:inline>
        </w:drawing>
      </w:r>
    </w:p>
    <w:p w:rsidR="00FA4FCD" w:rsidRDefault="00FA4FCD" w:rsidP="00FA4FCD">
      <w:pPr>
        <w:pStyle w:val="NoSpacing"/>
        <w:spacing w:before="120"/>
        <w:ind w:left="850" w:hanging="850"/>
        <w:jc w:val="both"/>
        <w:rPr>
          <w:rFonts w:ascii="Times New Roman" w:eastAsia="Gulim" w:hAnsi="Times New Roman"/>
          <w:iCs/>
          <w:color w:val="000000"/>
          <w:sz w:val="20"/>
          <w:szCs w:val="20"/>
        </w:rPr>
      </w:pPr>
      <w:r w:rsidRPr="006E30CD">
        <w:rPr>
          <w:rFonts w:ascii="Times New Roman" w:eastAsia="Gulim" w:hAnsi="Times New Roman"/>
          <w:iCs/>
          <w:color w:val="000000"/>
          <w:sz w:val="20"/>
          <w:szCs w:val="20"/>
        </w:rPr>
        <w:t>Fig</w:t>
      </w:r>
      <w:r>
        <w:rPr>
          <w:rFonts w:ascii="Times New Roman" w:eastAsia="Gulim" w:hAnsi="Times New Roman"/>
          <w:iCs/>
          <w:color w:val="000000"/>
          <w:sz w:val="20"/>
          <w:szCs w:val="20"/>
        </w:rPr>
        <w:t xml:space="preserve">ure 1. </w:t>
      </w:r>
      <w:r>
        <w:rPr>
          <w:rFonts w:ascii="Times New Roman" w:eastAsia="Gulim" w:hAnsi="Times New Roman"/>
          <w:iCs/>
          <w:color w:val="000000"/>
          <w:sz w:val="20"/>
          <w:szCs w:val="20"/>
        </w:rPr>
        <w:tab/>
      </w:r>
      <w:r w:rsidRPr="006E30CD">
        <w:rPr>
          <w:rFonts w:ascii="Times New Roman" w:eastAsia="Gulim" w:hAnsi="Times New Roman"/>
          <w:iCs/>
          <w:color w:val="000000"/>
          <w:sz w:val="20"/>
          <w:szCs w:val="20"/>
        </w:rPr>
        <w:t>SEM images of (a) bare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and (b) dye-sensitized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thin films for its (i) surface and (ii) cross sectional respectively</w:t>
      </w:r>
    </w:p>
    <w:p w:rsidR="00FA4FCD" w:rsidRDefault="00FA4FCD" w:rsidP="00FA4FCD">
      <w:pPr>
        <w:pStyle w:val="NoSpacing"/>
        <w:ind w:left="851" w:hanging="851"/>
        <w:rPr>
          <w:rFonts w:ascii="Times New Roman" w:eastAsia="Gulim" w:hAnsi="Times New Roman"/>
          <w:iCs/>
          <w:color w:val="000000"/>
          <w:sz w:val="20"/>
          <w:szCs w:val="20"/>
        </w:rPr>
      </w:pPr>
    </w:p>
    <w:p w:rsidR="00FA4FCD" w:rsidRDefault="00FA4FCD" w:rsidP="00FA4FCD">
      <w:pPr>
        <w:pStyle w:val="NoSpacing"/>
        <w:ind w:left="851" w:hanging="851"/>
        <w:rPr>
          <w:rFonts w:ascii="Times New Roman" w:eastAsia="Gulim" w:hAnsi="Times New Roman"/>
          <w:iCs/>
          <w:color w:val="000000"/>
          <w:sz w:val="20"/>
          <w:szCs w:val="20"/>
        </w:rPr>
      </w:pPr>
    </w:p>
    <w:p w:rsidR="00FA4FCD" w:rsidRPr="00C633D3" w:rsidRDefault="00FA4FCD" w:rsidP="00FA4FCD">
      <w:pPr>
        <w:pStyle w:val="NoSpacing"/>
        <w:ind w:left="851" w:hanging="851"/>
        <w:jc w:val="both"/>
        <w:rPr>
          <w:rFonts w:ascii="Times New Roman" w:eastAsia="Gulim" w:hAnsi="Times New Roman"/>
          <w:iCs/>
          <w:color w:val="000000"/>
          <w:sz w:val="20"/>
          <w:szCs w:val="20"/>
        </w:rPr>
      </w:pPr>
      <w:r w:rsidRPr="006E30CD">
        <w:rPr>
          <w:rFonts w:ascii="Times New Roman" w:eastAsia="Gulim" w:hAnsi="Times New Roman"/>
          <w:b/>
          <w:iCs/>
          <w:color w:val="000000"/>
          <w:sz w:val="20"/>
          <w:szCs w:val="20"/>
        </w:rPr>
        <w:t>Crystalline structure of thin films</w:t>
      </w:r>
    </w:p>
    <w:p w:rsidR="00FA4FCD" w:rsidRDefault="00FA4FCD" w:rsidP="00FA4FCD">
      <w:pPr>
        <w:pStyle w:val="NoSpacing"/>
        <w:jc w:val="both"/>
        <w:rPr>
          <w:rFonts w:ascii="Times New Roman" w:hAnsi="Times New Roman"/>
          <w:sz w:val="20"/>
          <w:szCs w:val="20"/>
        </w:rPr>
      </w:pPr>
      <w:r>
        <w:rPr>
          <w:rFonts w:ascii="Times New Roman" w:eastAsia="Gulim" w:hAnsi="Times New Roman"/>
          <w:iCs/>
          <w:color w:val="000000"/>
          <w:sz w:val="20"/>
          <w:szCs w:val="20"/>
        </w:rPr>
        <w:t>Figure</w:t>
      </w:r>
      <w:r w:rsidRPr="006E30CD">
        <w:rPr>
          <w:rFonts w:ascii="Times New Roman" w:eastAsia="Gulim" w:hAnsi="Times New Roman"/>
          <w:iCs/>
          <w:color w:val="000000"/>
          <w:sz w:val="20"/>
          <w:szCs w:val="20"/>
        </w:rPr>
        <w:t xml:space="preserve"> 2 shows the X-Ray Diffraction (XRD) pattern of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and dye-sensitized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thin films deposited onto FTO surface. The P25 Degussa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nanoparticles </w:t>
      </w:r>
      <w:r w:rsidRPr="006E30CD">
        <w:rPr>
          <w:rFonts w:ascii="Times New Roman" w:hAnsi="Times New Roman"/>
          <w:sz w:val="20"/>
          <w:szCs w:val="20"/>
        </w:rPr>
        <w:t xml:space="preserve">contain </w:t>
      </w:r>
      <w:r w:rsidRPr="006E30CD">
        <w:rPr>
          <w:rFonts w:ascii="Times New Roman" w:eastAsia="Gulim" w:hAnsi="Times New Roman"/>
          <w:iCs/>
          <w:color w:val="000000"/>
          <w:sz w:val="20"/>
          <w:szCs w:val="20"/>
        </w:rPr>
        <w:t>74</w:t>
      </w:r>
      <w:r>
        <w:rPr>
          <w:rFonts w:ascii="Times New Roman" w:eastAsia="Gulim" w:hAnsi="Times New Roman"/>
          <w:iCs/>
          <w:color w:val="000000"/>
          <w:sz w:val="20"/>
          <w:szCs w:val="20"/>
        </w:rPr>
        <w:t xml:space="preserve"> </w:t>
      </w:r>
      <w:r w:rsidRPr="006E30CD">
        <w:rPr>
          <w:rFonts w:ascii="Times New Roman" w:eastAsia="Gulim" w:hAnsi="Times New Roman"/>
          <w:iCs/>
          <w:color w:val="000000"/>
          <w:sz w:val="20"/>
          <w:szCs w:val="20"/>
        </w:rPr>
        <w:t>% anatase and 26</w:t>
      </w:r>
      <w:r>
        <w:rPr>
          <w:rFonts w:ascii="Times New Roman" w:eastAsia="Gulim" w:hAnsi="Times New Roman"/>
          <w:iCs/>
          <w:color w:val="000000"/>
          <w:sz w:val="20"/>
          <w:szCs w:val="20"/>
        </w:rPr>
        <w:t xml:space="preserve"> </w:t>
      </w:r>
      <w:r w:rsidRPr="006E30CD">
        <w:rPr>
          <w:rFonts w:ascii="Times New Roman" w:eastAsia="Gulim" w:hAnsi="Times New Roman"/>
          <w:iCs/>
          <w:color w:val="000000"/>
          <w:sz w:val="20"/>
          <w:szCs w:val="20"/>
        </w:rPr>
        <w:t>% rutile with average crystallite size of 20 nm obt</w:t>
      </w:r>
      <w:r>
        <w:rPr>
          <w:rFonts w:ascii="Times New Roman" w:eastAsia="Gulim" w:hAnsi="Times New Roman"/>
          <w:iCs/>
          <w:color w:val="000000"/>
          <w:sz w:val="20"/>
          <w:szCs w:val="20"/>
        </w:rPr>
        <w:t>ained from Equation (1) and (2),</w:t>
      </w:r>
      <w:r w:rsidRPr="006E30CD">
        <w:rPr>
          <w:rFonts w:ascii="Times New Roman" w:eastAsia="Gulim" w:hAnsi="Times New Roman"/>
          <w:iCs/>
          <w:color w:val="000000"/>
          <w:sz w:val="20"/>
          <w:szCs w:val="20"/>
        </w:rPr>
        <w:t xml:space="preserve"> respectively. Anatase peaks were observed at 2θ of 25.43</w:t>
      </w:r>
      <w:r w:rsidRPr="006E30CD">
        <w:rPr>
          <w:rFonts w:ascii="Times New Roman" w:hAnsi="Times New Roman"/>
          <w:sz w:val="20"/>
          <w:szCs w:val="20"/>
        </w:rPr>
        <w:t xml:space="preserve">°, 48.15° and 54.70° where correspondingly located at plane (101), (200) and (105) which in agreement with reported by Hamadanian et al.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Hamadanian&lt;/Author&gt;&lt;Year&gt;2014&lt;/Year&gt;&lt;RecNum&gt;142&lt;/RecNum&gt;&lt;DisplayText&gt;[21]&lt;/DisplayText&gt;&lt;record&gt;&lt;rec-number&gt;142&lt;/rec-number&gt;&lt;foreign-keys&gt;&lt;key app="EN" db-id="ta5tvzaenz0rx0ef25apzs5haz9t5apftevs" timestamp="1441765752"&gt;142&lt;/key&gt;&lt;/foreign-keys&gt;&lt;ref-type name="Journal Article"&gt;17&lt;/ref-type&gt;&lt;contributors&gt;&lt;authors&gt;&lt;author&gt;Hamadanian, M. &lt;/author&gt;&lt;author&gt;Safaei-Ghomi, J. &lt;/author&gt;&lt;author&gt;Hosseinpour, M.&lt;/author&gt;&lt;author&gt;Masoomi, R.&lt;/author&gt;&lt;author&gt;Jabbari, V. &lt;/author&gt;&lt;/authors&gt;&lt;/contributors&gt;&lt;titles&gt;&lt;title&gt;Uses of new natural dye photosensitizers in fabrication of high potential dye-sensitizedsolarcells (DSSCs)&lt;/title&gt;&lt;secondary-title&gt;Materials Science in Semiconductor Processing&lt;/secondary-title&gt;&lt;/titles&gt;&lt;periodical&gt;&lt;full-title&gt;Materials Science in Semiconductor Processing&lt;/full-title&gt;&lt;/periodical&gt;&lt;volume&gt;27&lt;/volume&gt;&lt;dates&gt;&lt;year&gt;2014&lt;/year&gt;&lt;/dates&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21" w:tooltip="Hamadanian, 2014 #142" w:history="1">
        <w:r>
          <w:rPr>
            <w:rFonts w:ascii="Times New Roman" w:hAnsi="Times New Roman"/>
            <w:noProof/>
            <w:sz w:val="20"/>
            <w:szCs w:val="20"/>
          </w:rPr>
          <w:t>21</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 Mean</w:t>
      </w:r>
      <w:r w:rsidRPr="006E30CD">
        <w:rPr>
          <w:rFonts w:ascii="Times New Roman" w:eastAsia="Gulim" w:hAnsi="Times New Roman"/>
          <w:iCs/>
          <w:color w:val="000000"/>
          <w:sz w:val="20"/>
          <w:szCs w:val="20"/>
        </w:rPr>
        <w:t>while, the strongest peak of rutile appears at 27.55</w:t>
      </w:r>
      <w:r w:rsidRPr="006E30CD">
        <w:rPr>
          <w:rFonts w:ascii="Times New Roman" w:hAnsi="Times New Roman"/>
          <w:sz w:val="20"/>
          <w:szCs w:val="20"/>
        </w:rPr>
        <w:t xml:space="preserve">° at plane (110). In general, anatase phase is phocatalytically more active compared to rutile due to low rate of eletron-hole recombination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Kusmierek&lt;/Author&gt;&lt;Year&gt;2015&lt;/Year&gt;&lt;RecNum&gt;143&lt;/RecNum&gt;&lt;DisplayText&gt;[22]&lt;/DisplayText&gt;&lt;record&gt;&lt;rec-number&gt;143&lt;/rec-number&gt;&lt;foreign-keys&gt;&lt;key app="EN" db-id="ta5tvzaenz0rx0ef25apzs5haz9t5apftevs" timestamp="1441768629"&gt;143&lt;/key&gt;&lt;/foreign-keys&gt;&lt;ref-type name="Journal Article"&gt;17&lt;/ref-type&gt;&lt;contributors&gt;&lt;authors&gt;&lt;author&gt;Kusmierek, Elzbieta &lt;/author&gt;&lt;author&gt;Chrzescijanska, Ewa &lt;/author&gt;&lt;/authors&gt;&lt;/contributors&gt;&lt;titles&gt;&lt;title&gt;Application of TiO2–RuO2/Ti electrodes modified with WO3 in electro- and photoelectrochemical oxidation of Acid Orange 7 dye&lt;/title&gt;&lt;secondary-title&gt;Journal of Photochemistry and Photobiology A: Chemistry&lt;/secondary-title&gt;&lt;/titles&gt;&lt;periodical&gt;&lt;full-title&gt;Journal of Photochemistry and Photobiology A: Chemistry&lt;/full-title&gt;&lt;/periodical&gt;&lt;pages&gt;59–68&lt;/pages&gt;&lt;volume&gt;302&lt;/volume&gt;&lt;dates&gt;&lt;year&gt;2015&lt;/year&gt;&lt;/dates&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22" w:tooltip="Kusmierek, 2015 #143" w:history="1">
        <w:r>
          <w:rPr>
            <w:rFonts w:ascii="Times New Roman" w:hAnsi="Times New Roman"/>
            <w:noProof/>
            <w:sz w:val="20"/>
            <w:szCs w:val="20"/>
          </w:rPr>
          <w:t>22</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 Besides, the addition of dye sensitizer on TiO</w:t>
      </w:r>
      <w:r w:rsidRPr="006E30CD">
        <w:rPr>
          <w:rFonts w:ascii="Times New Roman" w:hAnsi="Times New Roman"/>
          <w:sz w:val="20"/>
          <w:szCs w:val="20"/>
          <w:vertAlign w:val="subscript"/>
        </w:rPr>
        <w:t xml:space="preserve">2 </w:t>
      </w:r>
      <w:r w:rsidRPr="006E30CD">
        <w:rPr>
          <w:rFonts w:ascii="Times New Roman" w:hAnsi="Times New Roman"/>
          <w:sz w:val="20"/>
          <w:szCs w:val="20"/>
        </w:rPr>
        <w:t xml:space="preserve">thin films did not change the percentage of the anatase and rutile crystalline phase. </w:t>
      </w:r>
      <w:r w:rsidRPr="006E30CD">
        <w:rPr>
          <w:rFonts w:ascii="Times New Roman" w:eastAsia="Gulim" w:hAnsi="Times New Roman"/>
          <w:iCs/>
          <w:color w:val="000000"/>
          <w:sz w:val="20"/>
          <w:szCs w:val="20"/>
        </w:rPr>
        <w:t>However a new diffraction peak was exhibited at 2θ of 26.64</w:t>
      </w:r>
      <w:r w:rsidRPr="006E30CD">
        <w:rPr>
          <w:rFonts w:ascii="Times New Roman" w:hAnsi="Times New Roman"/>
          <w:sz w:val="20"/>
          <w:szCs w:val="20"/>
        </w:rPr>
        <w:t xml:space="preserve">° due to the present of mineral salts in dye </w:t>
      </w:r>
      <w:r w:rsidRPr="006E30CD">
        <w:rPr>
          <w:rFonts w:ascii="Times New Roman" w:hAnsi="Times New Roman"/>
          <w:sz w:val="20"/>
          <w:szCs w:val="20"/>
        </w:rPr>
        <w:lastRenderedPageBreak/>
        <w:t>which later form crystal phase. In addition, there is increment in intensity of TiO</w:t>
      </w:r>
      <w:r w:rsidRPr="006E30CD">
        <w:rPr>
          <w:rFonts w:ascii="Times New Roman" w:hAnsi="Times New Roman"/>
          <w:sz w:val="20"/>
          <w:szCs w:val="20"/>
          <w:vertAlign w:val="subscript"/>
        </w:rPr>
        <w:t>2</w:t>
      </w:r>
      <w:r w:rsidRPr="006E30CD">
        <w:rPr>
          <w:rFonts w:ascii="Times New Roman" w:hAnsi="Times New Roman"/>
          <w:sz w:val="20"/>
          <w:szCs w:val="20"/>
        </w:rPr>
        <w:t xml:space="preserve"> peaks which suggest that the crystallinity of TiO</w:t>
      </w:r>
      <w:r w:rsidRPr="006E30CD">
        <w:rPr>
          <w:rFonts w:ascii="Times New Roman" w:hAnsi="Times New Roman"/>
          <w:sz w:val="20"/>
          <w:szCs w:val="20"/>
          <w:vertAlign w:val="subscript"/>
        </w:rPr>
        <w:t xml:space="preserve">2 </w:t>
      </w:r>
      <w:r w:rsidRPr="006E30CD">
        <w:rPr>
          <w:rFonts w:ascii="Times New Roman" w:hAnsi="Times New Roman"/>
          <w:sz w:val="20"/>
          <w:szCs w:val="20"/>
        </w:rPr>
        <w:t>is improved with adsorption of dye particles to TiO</w:t>
      </w:r>
      <w:r w:rsidRPr="006E30CD">
        <w:rPr>
          <w:rFonts w:ascii="Times New Roman" w:hAnsi="Times New Roman"/>
          <w:sz w:val="20"/>
          <w:szCs w:val="20"/>
          <w:vertAlign w:val="subscript"/>
        </w:rPr>
        <w:t xml:space="preserve">2 </w:t>
      </w:r>
      <w:r w:rsidRPr="006E30CD">
        <w:rPr>
          <w:rFonts w:ascii="Times New Roman" w:hAnsi="Times New Roman"/>
          <w:sz w:val="20"/>
          <w:szCs w:val="20"/>
        </w:rPr>
        <w:t>crystal lattice.</w:t>
      </w:r>
    </w:p>
    <w:p w:rsidR="00FA4FCD" w:rsidRDefault="00FA4FCD" w:rsidP="00FA4FCD">
      <w:pPr>
        <w:pStyle w:val="NoSpacing"/>
        <w:jc w:val="both"/>
        <w:rPr>
          <w:rFonts w:ascii="Times New Roman" w:hAnsi="Times New Roman"/>
          <w:sz w:val="20"/>
          <w:szCs w:val="20"/>
        </w:rPr>
      </w:pPr>
    </w:p>
    <w:p w:rsidR="00FA4FCD" w:rsidRDefault="00FA4FCD" w:rsidP="00FA4FCD">
      <w:pPr>
        <w:pStyle w:val="NoSpacing"/>
        <w:jc w:val="both"/>
        <w:rPr>
          <w:rFonts w:ascii="Times New Roman" w:hAnsi="Times New Roman"/>
          <w:sz w:val="20"/>
          <w:szCs w:val="20"/>
        </w:rPr>
      </w:pPr>
    </w:p>
    <w:p w:rsidR="00FA4FCD" w:rsidRPr="00B21936" w:rsidRDefault="00FA4FCD" w:rsidP="00B21936">
      <w:pPr>
        <w:pStyle w:val="NoSpacing"/>
        <w:spacing w:after="120"/>
        <w:jc w:val="center"/>
        <w:rPr>
          <w:rFonts w:ascii="Times New Roman" w:hAnsi="Times New Roman"/>
          <w:sz w:val="20"/>
          <w:szCs w:val="20"/>
        </w:rPr>
      </w:pPr>
      <w:r>
        <w:rPr>
          <w:rFonts w:ascii="Times New Roman" w:hAnsi="Times New Roman"/>
          <w:noProof/>
          <w:sz w:val="20"/>
          <w:szCs w:val="20"/>
          <w:lang w:bidi="ar-SA"/>
        </w:rPr>
        <w:drawing>
          <wp:inline distT="0" distB="0" distL="0" distR="0" wp14:anchorId="795E9F00" wp14:editId="3E06AD2D">
            <wp:extent cx="4089280" cy="2599178"/>
            <wp:effectExtent l="19050" t="19050" r="2603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94851" cy="2602719"/>
                    </a:xfrm>
                    <a:prstGeom prst="rect">
                      <a:avLst/>
                    </a:prstGeom>
                    <a:noFill/>
                    <a:ln>
                      <a:solidFill>
                        <a:schemeClr val="tx1"/>
                      </a:solidFill>
                    </a:ln>
                  </pic:spPr>
                </pic:pic>
              </a:graphicData>
            </a:graphic>
          </wp:inline>
        </w:drawing>
      </w:r>
    </w:p>
    <w:p w:rsidR="00FA4FCD" w:rsidRDefault="00FA4FCD" w:rsidP="00FA4FCD">
      <w:pPr>
        <w:pStyle w:val="NoSpacing"/>
        <w:ind w:left="850" w:hanging="850"/>
        <w:jc w:val="both"/>
        <w:rPr>
          <w:rFonts w:ascii="Times New Roman" w:eastAsia="Gulim" w:hAnsi="Times New Roman"/>
          <w:bCs/>
          <w:iCs/>
          <w:color w:val="000000"/>
          <w:sz w:val="20"/>
          <w:szCs w:val="20"/>
        </w:rPr>
      </w:pPr>
      <w:r>
        <w:rPr>
          <w:rFonts w:ascii="Times New Roman" w:eastAsia="Gulim" w:hAnsi="Times New Roman"/>
          <w:bCs/>
          <w:iCs/>
          <w:color w:val="000000"/>
          <w:sz w:val="20"/>
          <w:szCs w:val="20"/>
        </w:rPr>
        <w:t xml:space="preserve">Figure 2.  </w:t>
      </w:r>
      <w:r>
        <w:rPr>
          <w:rFonts w:ascii="Times New Roman" w:eastAsia="Gulim" w:hAnsi="Times New Roman"/>
          <w:bCs/>
          <w:iCs/>
          <w:color w:val="000000"/>
          <w:sz w:val="20"/>
          <w:szCs w:val="20"/>
        </w:rPr>
        <w:tab/>
      </w:r>
      <w:r w:rsidRPr="006E30CD">
        <w:rPr>
          <w:rFonts w:ascii="Times New Roman" w:eastAsia="Gulim" w:hAnsi="Times New Roman"/>
          <w:iCs/>
          <w:color w:val="000000"/>
          <w:sz w:val="20"/>
          <w:szCs w:val="20"/>
        </w:rPr>
        <w:t>X-Ray Diffraction (XRD)</w:t>
      </w:r>
      <w:r w:rsidRPr="006E30CD">
        <w:rPr>
          <w:rFonts w:ascii="Times New Roman" w:eastAsia="Gulim" w:hAnsi="Times New Roman"/>
          <w:bCs/>
          <w:iCs/>
          <w:color w:val="000000"/>
          <w:sz w:val="20"/>
          <w:szCs w:val="20"/>
        </w:rPr>
        <w:t xml:space="preserve"> pattern of (</w:t>
      </w:r>
      <w:r>
        <w:rPr>
          <w:rFonts w:ascii="Times New Roman" w:eastAsia="Gulim" w:hAnsi="Times New Roman"/>
          <w:bCs/>
          <w:iCs/>
          <w:color w:val="000000"/>
          <w:sz w:val="20"/>
          <w:szCs w:val="20"/>
        </w:rPr>
        <w:t>A</w:t>
      </w:r>
      <w:r w:rsidRPr="006E30CD">
        <w:rPr>
          <w:rFonts w:ascii="Times New Roman" w:eastAsia="Gulim" w:hAnsi="Times New Roman"/>
          <w:bCs/>
          <w:iCs/>
          <w:color w:val="000000"/>
          <w:sz w:val="20"/>
          <w:szCs w:val="20"/>
        </w:rPr>
        <w:t>) FTO, (</w:t>
      </w:r>
      <w:r>
        <w:rPr>
          <w:rFonts w:ascii="Times New Roman" w:eastAsia="Gulim" w:hAnsi="Times New Roman"/>
          <w:bCs/>
          <w:iCs/>
          <w:color w:val="000000"/>
          <w:sz w:val="20"/>
          <w:szCs w:val="20"/>
        </w:rPr>
        <w:t>B</w:t>
      </w:r>
      <w:r w:rsidRPr="006E30CD">
        <w:rPr>
          <w:rFonts w:ascii="Times New Roman" w:eastAsia="Gulim" w:hAnsi="Times New Roman"/>
          <w:bCs/>
          <w:iCs/>
          <w:color w:val="000000"/>
          <w:sz w:val="20"/>
          <w:szCs w:val="20"/>
        </w:rPr>
        <w:t xml:space="preserve">) </w:t>
      </w:r>
      <w:r w:rsidRPr="006E30CD">
        <w:rPr>
          <w:rFonts w:ascii="Times New Roman" w:eastAsia="Gulim" w:hAnsi="Times New Roman"/>
          <w:iCs/>
          <w:color w:val="000000"/>
          <w:sz w:val="20"/>
          <w:szCs w:val="20"/>
        </w:rPr>
        <w:t>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and (</w:t>
      </w:r>
      <w:r>
        <w:rPr>
          <w:rFonts w:ascii="Times New Roman" w:eastAsia="Gulim" w:hAnsi="Times New Roman"/>
          <w:iCs/>
          <w:color w:val="000000"/>
          <w:sz w:val="20"/>
          <w:szCs w:val="20"/>
        </w:rPr>
        <w:t>C</w:t>
      </w:r>
      <w:r w:rsidRPr="006E30CD">
        <w:rPr>
          <w:rFonts w:ascii="Times New Roman" w:eastAsia="Gulim" w:hAnsi="Times New Roman"/>
          <w:iCs/>
          <w:color w:val="000000"/>
          <w:sz w:val="20"/>
          <w:szCs w:val="20"/>
        </w:rPr>
        <w:t>) dye-sensitized TiO</w:t>
      </w:r>
      <w:r w:rsidRPr="006E30CD">
        <w:rPr>
          <w:rFonts w:ascii="Times New Roman" w:eastAsia="Gulim" w:hAnsi="Times New Roman"/>
          <w:iCs/>
          <w:color w:val="000000"/>
          <w:sz w:val="20"/>
          <w:szCs w:val="20"/>
          <w:vertAlign w:val="subscript"/>
        </w:rPr>
        <w:t>2</w:t>
      </w:r>
      <w:r w:rsidRPr="006E30CD">
        <w:rPr>
          <w:rFonts w:ascii="Times New Roman" w:hAnsi="Times New Roman"/>
          <w:sz w:val="20"/>
          <w:szCs w:val="20"/>
        </w:rPr>
        <w:t xml:space="preserve"> thin films</w:t>
      </w:r>
      <w:r>
        <w:rPr>
          <w:rFonts w:ascii="Times New Roman" w:hAnsi="Times New Roman"/>
          <w:sz w:val="20"/>
          <w:szCs w:val="20"/>
        </w:rPr>
        <w:t xml:space="preserve"> deposited onto FTO</w:t>
      </w:r>
    </w:p>
    <w:p w:rsidR="00FA4FCD" w:rsidRPr="001505D7" w:rsidRDefault="00FA4FCD" w:rsidP="00272477">
      <w:pPr>
        <w:pStyle w:val="NoSpacing"/>
        <w:spacing w:after="120"/>
        <w:rPr>
          <w:rFonts w:ascii="Times New Roman" w:eastAsia="Gulim" w:hAnsi="Times New Roman"/>
          <w:bCs/>
          <w:iCs/>
          <w:color w:val="000000"/>
          <w:sz w:val="20"/>
          <w:szCs w:val="20"/>
        </w:rPr>
      </w:pPr>
    </w:p>
    <w:p w:rsidR="00FA4FCD" w:rsidRPr="00FA4FCD" w:rsidRDefault="00FA4FCD" w:rsidP="00FA4FCD">
      <w:pPr>
        <w:pStyle w:val="NoSpacing"/>
        <w:jc w:val="both"/>
        <w:rPr>
          <w:rFonts w:ascii="Times New Roman" w:eastAsia="Gulim" w:hAnsi="Times New Roman"/>
          <w:b/>
          <w:iCs/>
          <w:color w:val="000000"/>
          <w:sz w:val="20"/>
          <w:szCs w:val="20"/>
        </w:rPr>
      </w:pPr>
      <w:r w:rsidRPr="00FA4FCD">
        <w:rPr>
          <w:rFonts w:ascii="Times New Roman" w:eastAsia="Gulim" w:hAnsi="Times New Roman"/>
          <w:b/>
          <w:iCs/>
          <w:color w:val="000000"/>
          <w:sz w:val="20"/>
          <w:szCs w:val="20"/>
        </w:rPr>
        <w:t>Optical light absorption and band edge analysis</w:t>
      </w:r>
    </w:p>
    <w:p w:rsidR="00FA4FCD" w:rsidRPr="00FA4FCD" w:rsidRDefault="00FA4FCD" w:rsidP="00FA4FCD">
      <w:pPr>
        <w:pStyle w:val="NoSpacing"/>
        <w:jc w:val="both"/>
        <w:rPr>
          <w:rFonts w:ascii="Times New Roman" w:eastAsia="Gulim" w:hAnsi="Times New Roman"/>
          <w:bCs/>
          <w:iCs/>
          <w:color w:val="000000"/>
          <w:sz w:val="20"/>
          <w:szCs w:val="20"/>
          <w:lang w:val="ms-MY"/>
        </w:rPr>
      </w:pPr>
      <w:r w:rsidRPr="00FA4FCD">
        <w:rPr>
          <w:rFonts w:ascii="Times New Roman" w:eastAsia="Gulim" w:hAnsi="Times New Roman"/>
          <w:bCs/>
          <w:iCs/>
          <w:color w:val="000000"/>
          <w:sz w:val="20"/>
          <w:szCs w:val="20"/>
        </w:rPr>
        <w:t>Measurement of optical light absorption and band edge of pitaya peel dye and thin films has been done using UV-Visible spectrophotometer. The visible light makes majority of solar spectrum at wavelength range between 400 nm and 800 nm.  Generally, the natural pitaya peel extracts contains mixture of several group pigments of betalain. In this study, the maximum light absorption (</w:t>
      </w:r>
      <w:r w:rsidRPr="00FA4FCD">
        <w:rPr>
          <w:rFonts w:ascii="Times New Roman" w:eastAsia="Gulim" w:hAnsi="Times New Roman"/>
          <w:bCs/>
          <w:iCs/>
          <w:color w:val="000000"/>
          <w:sz w:val="20"/>
          <w:szCs w:val="20"/>
          <w:lang w:val="el-GR"/>
        </w:rPr>
        <w:t>λ</w:t>
      </w:r>
      <w:r w:rsidRPr="00FA4FCD">
        <w:rPr>
          <w:rFonts w:ascii="Times New Roman" w:eastAsia="Gulim" w:hAnsi="Times New Roman"/>
          <w:bCs/>
          <w:iCs/>
          <w:color w:val="000000"/>
          <w:sz w:val="20"/>
          <w:szCs w:val="20"/>
          <w:vertAlign w:val="subscript"/>
          <w:lang w:val="ms-MY"/>
        </w:rPr>
        <w:t>max</w:t>
      </w:r>
      <w:r w:rsidRPr="00FA4FCD">
        <w:rPr>
          <w:rFonts w:ascii="Times New Roman" w:eastAsia="Gulim" w:hAnsi="Times New Roman"/>
          <w:bCs/>
          <w:iCs/>
          <w:color w:val="000000"/>
          <w:sz w:val="20"/>
          <w:szCs w:val="20"/>
          <w:lang w:val="ms-MY"/>
        </w:rPr>
        <w:t xml:space="preserve">) for betalain pigments at about 546 nm as shown in Figure 3 which almost same as characteristic absorption of betacynanin, one of the red violet betalain group </w:t>
      </w:r>
      <w:r w:rsidRPr="00FA4FCD">
        <w:rPr>
          <w:rFonts w:ascii="Times New Roman" w:eastAsia="Gulim" w:hAnsi="Times New Roman"/>
          <w:bCs/>
          <w:iCs/>
          <w:color w:val="000000"/>
          <w:sz w:val="20"/>
          <w:szCs w:val="20"/>
          <w:lang w:val="ms-MY"/>
        </w:rPr>
        <w:fldChar w:fldCharType="begin"/>
      </w:r>
      <w:r w:rsidRPr="00FA4FCD">
        <w:rPr>
          <w:rFonts w:ascii="Times New Roman" w:eastAsia="Gulim" w:hAnsi="Times New Roman"/>
          <w:bCs/>
          <w:iCs/>
          <w:color w:val="000000"/>
          <w:sz w:val="20"/>
          <w:szCs w:val="20"/>
          <w:lang w:val="ms-MY"/>
        </w:rPr>
        <w:instrText xml:space="preserve"> ADDIN EN.CITE &lt;EndNote&gt;&lt;Cite&gt;&lt;Author&gt;Woo&lt;/Author&gt;&lt;Year&gt;2011&lt;/Year&gt;&lt;RecNum&gt;138&lt;/RecNum&gt;&lt;DisplayText&gt;[23]&lt;/DisplayText&gt;&lt;record&gt;&lt;rec-number&gt;138&lt;/rec-number&gt;&lt;foreign-keys&gt;&lt;key app="EN" db-id="ta5tvzaenz0rx0ef25apzs5haz9t5apftevs" timestamp="1441700789"&gt;138&lt;/key&gt;&lt;/foreign-keys&gt;&lt;ref-type name="Journal Article"&gt;17&lt;/ref-type&gt;&lt;contributors&gt;&lt;authors&gt;&lt;author&gt;Woo, K. K.&lt;/author&gt;&lt;author&gt;Ngou, F. H.&lt;/author&gt;&lt;author&gt;Ngo, L. S.&lt;/author&gt;&lt;author&gt;Soong, W.K&lt;/author&gt;&lt;author&gt;Tang, P. Y.&lt;/author&gt;&lt;/authors&gt;&lt;/contributors&gt;&lt;titles&gt;&lt;title&gt;&lt;style face="normal" font="default" size="100%"&gt;Stability of Betalain Pigment From Red Dragon Fruit (&lt;/style&gt;&lt;style face="italic" font="default" size="100%"&gt;Hylocereus polyrhizus&lt;/style&gt;&lt;style face="normal" font="default" size="100%"&gt;) &lt;/style&gt;&lt;/title&gt;&lt;secondary-title&gt;American Journal of Food Technology&lt;/secondary-title&gt;&lt;/titles&gt;&lt;periodical&gt;&lt;full-title&gt;American Journal of Food Technology&lt;/full-title&gt;&lt;/periodical&gt;&lt;pages&gt;140-148&lt;/pages&gt;&lt;volume&gt;6&lt;/volume&gt;&lt;number&gt;2&lt;/number&gt;&lt;dates&gt;&lt;year&gt;2011&lt;/year&gt;&lt;/dates&gt;&lt;urls&gt;&lt;/urls&gt;&lt;/record&gt;&lt;/Cite&gt;&lt;/EndNote&gt;</w:instrText>
      </w:r>
      <w:r w:rsidRPr="00FA4FCD">
        <w:rPr>
          <w:rFonts w:ascii="Times New Roman" w:eastAsia="Gulim" w:hAnsi="Times New Roman"/>
          <w:bCs/>
          <w:iCs/>
          <w:color w:val="000000"/>
          <w:sz w:val="20"/>
          <w:szCs w:val="20"/>
          <w:lang w:val="ms-MY"/>
        </w:rPr>
        <w:fldChar w:fldCharType="separate"/>
      </w:r>
      <w:r w:rsidRPr="00FA4FCD">
        <w:rPr>
          <w:rFonts w:ascii="Times New Roman" w:eastAsia="Gulim" w:hAnsi="Times New Roman"/>
          <w:bCs/>
          <w:iCs/>
          <w:noProof/>
          <w:color w:val="000000"/>
          <w:sz w:val="20"/>
          <w:szCs w:val="20"/>
          <w:lang w:val="ms-MY"/>
        </w:rPr>
        <w:t>[</w:t>
      </w:r>
      <w:hyperlink w:anchor="_ENREF_23" w:tooltip="Woo, 2011 #138" w:history="1">
        <w:r w:rsidRPr="00FA4FCD">
          <w:rPr>
            <w:rFonts w:ascii="Times New Roman" w:eastAsia="Gulim" w:hAnsi="Times New Roman"/>
            <w:bCs/>
            <w:iCs/>
            <w:noProof/>
            <w:color w:val="000000"/>
            <w:sz w:val="20"/>
            <w:szCs w:val="20"/>
            <w:lang w:val="ms-MY"/>
          </w:rPr>
          <w:t>23</w:t>
        </w:r>
      </w:hyperlink>
      <w:r w:rsidRPr="00FA4FCD">
        <w:rPr>
          <w:rFonts w:ascii="Times New Roman" w:eastAsia="Gulim" w:hAnsi="Times New Roman"/>
          <w:bCs/>
          <w:iCs/>
          <w:noProof/>
          <w:color w:val="000000"/>
          <w:sz w:val="20"/>
          <w:szCs w:val="20"/>
          <w:lang w:val="ms-MY"/>
        </w:rPr>
        <w:t>]</w:t>
      </w:r>
      <w:r w:rsidRPr="00FA4FCD">
        <w:rPr>
          <w:rFonts w:ascii="Times New Roman" w:eastAsia="Gulim" w:hAnsi="Times New Roman"/>
          <w:bCs/>
          <w:iCs/>
          <w:color w:val="000000"/>
          <w:sz w:val="20"/>
          <w:szCs w:val="20"/>
          <w:lang w:val="ms-MY"/>
        </w:rPr>
        <w:fldChar w:fldCharType="end"/>
      </w:r>
      <w:r w:rsidRPr="00FA4FCD">
        <w:rPr>
          <w:rFonts w:ascii="Times New Roman" w:eastAsia="Gulim" w:hAnsi="Times New Roman"/>
          <w:bCs/>
          <w:iCs/>
          <w:color w:val="000000"/>
          <w:sz w:val="20"/>
          <w:szCs w:val="20"/>
          <w:lang w:val="ms-MY"/>
        </w:rPr>
        <w:t xml:space="preserve">. It shows that they have good light absorption at visible light portion and can utilize more photon energy. From the equation (3) and (4) </w:t>
      </w:r>
      <w:r w:rsidRPr="00FA4FCD">
        <w:rPr>
          <w:rFonts w:ascii="Times New Roman" w:eastAsia="Gulim" w:hAnsi="Times New Roman"/>
          <w:iCs/>
          <w:color w:val="000000"/>
          <w:sz w:val="20"/>
          <w:szCs w:val="20"/>
        </w:rPr>
        <w:t>shown in Section 2.3</w:t>
      </w:r>
      <w:r w:rsidRPr="00FA4FCD">
        <w:rPr>
          <w:rFonts w:ascii="Times New Roman" w:eastAsia="Gulim" w:hAnsi="Times New Roman"/>
          <w:bCs/>
          <w:iCs/>
          <w:color w:val="000000"/>
          <w:sz w:val="20"/>
          <w:szCs w:val="20"/>
          <w:lang w:val="ms-MY"/>
        </w:rPr>
        <w:t>, the energy band gap, E</w:t>
      </w:r>
      <w:r w:rsidRPr="00FA4FCD">
        <w:rPr>
          <w:rFonts w:ascii="Times New Roman" w:eastAsia="Gulim" w:hAnsi="Times New Roman"/>
          <w:bCs/>
          <w:iCs/>
          <w:color w:val="000000"/>
          <w:sz w:val="20"/>
          <w:szCs w:val="20"/>
          <w:vertAlign w:val="subscript"/>
          <w:lang w:val="ms-MY"/>
        </w:rPr>
        <w:t>g</w:t>
      </w:r>
      <w:r w:rsidRPr="00FA4FCD">
        <w:rPr>
          <w:rFonts w:ascii="Times New Roman" w:eastAsia="Gulim" w:hAnsi="Times New Roman"/>
          <w:bCs/>
          <w:iCs/>
          <w:color w:val="000000"/>
          <w:sz w:val="20"/>
          <w:szCs w:val="20"/>
          <w:lang w:val="ms-MY"/>
        </w:rPr>
        <w:t xml:space="preserve"> of pitaya peel dye is 2.1 eV which include in  the range of ideal band gap for PEC(1.23 eV &lt; E</w:t>
      </w:r>
      <w:r w:rsidRPr="00FA4FCD">
        <w:rPr>
          <w:rFonts w:ascii="Times New Roman" w:eastAsia="Gulim" w:hAnsi="Times New Roman"/>
          <w:bCs/>
          <w:iCs/>
          <w:color w:val="000000"/>
          <w:sz w:val="20"/>
          <w:szCs w:val="20"/>
          <w:vertAlign w:val="subscript"/>
          <w:lang w:val="ms-MY"/>
        </w:rPr>
        <w:t xml:space="preserve">g </w:t>
      </w:r>
      <w:r w:rsidRPr="00FA4FCD">
        <w:rPr>
          <w:rFonts w:ascii="Times New Roman" w:eastAsia="Gulim" w:hAnsi="Times New Roman"/>
          <w:bCs/>
          <w:iCs/>
          <w:color w:val="000000"/>
          <w:sz w:val="20"/>
          <w:szCs w:val="20"/>
          <w:lang w:val="ms-MY"/>
        </w:rPr>
        <w:t xml:space="preserve">&lt; 3.0 eV). </w:t>
      </w:r>
    </w:p>
    <w:p w:rsidR="00B21936" w:rsidRPr="00FA4FCD" w:rsidRDefault="00B21936" w:rsidP="00B21936">
      <w:pPr>
        <w:pStyle w:val="NoSpacing"/>
        <w:spacing w:after="120"/>
        <w:jc w:val="both"/>
        <w:rPr>
          <w:rFonts w:ascii="Times New Roman" w:eastAsia="Gulim" w:hAnsi="Times New Roman"/>
          <w:bCs/>
          <w:iCs/>
          <w:color w:val="000000"/>
          <w:sz w:val="20"/>
          <w:szCs w:val="20"/>
          <w:lang w:val="ms-MY"/>
        </w:rPr>
      </w:pPr>
    </w:p>
    <w:p w:rsidR="00FA4FCD" w:rsidRPr="006E30CD" w:rsidRDefault="00FA4FCD" w:rsidP="00FA4FCD">
      <w:pPr>
        <w:pStyle w:val="NoSpacing"/>
        <w:spacing w:line="360" w:lineRule="auto"/>
        <w:jc w:val="center"/>
        <w:rPr>
          <w:rFonts w:ascii="Times New Roman" w:eastAsia="Gulim" w:hAnsi="Times New Roman"/>
          <w:b/>
          <w:iCs/>
          <w:color w:val="000000"/>
          <w:sz w:val="20"/>
          <w:szCs w:val="20"/>
        </w:rPr>
      </w:pPr>
      <w:r w:rsidRPr="006E30CD">
        <w:rPr>
          <w:noProof/>
          <w:sz w:val="20"/>
          <w:szCs w:val="20"/>
          <w:lang w:bidi="ar-SA"/>
        </w:rPr>
        <w:drawing>
          <wp:inline distT="0" distB="0" distL="0" distR="0" wp14:anchorId="2A43B790" wp14:editId="02E5E7F5">
            <wp:extent cx="4183811" cy="2199736"/>
            <wp:effectExtent l="0" t="0" r="26670" b="101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21936" w:rsidRDefault="00FA4FCD" w:rsidP="00272477">
      <w:pPr>
        <w:pStyle w:val="NoSpacing"/>
        <w:jc w:val="center"/>
        <w:rPr>
          <w:rFonts w:ascii="Times New Roman" w:eastAsia="Gulim" w:hAnsi="Times New Roman"/>
          <w:iCs/>
          <w:color w:val="000000"/>
          <w:sz w:val="20"/>
          <w:szCs w:val="20"/>
        </w:rPr>
      </w:pPr>
      <w:r w:rsidRPr="006E30CD">
        <w:rPr>
          <w:rFonts w:ascii="Times New Roman" w:eastAsia="Gulim" w:hAnsi="Times New Roman"/>
          <w:iCs/>
          <w:color w:val="000000"/>
          <w:sz w:val="20"/>
          <w:szCs w:val="20"/>
        </w:rPr>
        <w:t>F</w:t>
      </w:r>
      <w:r>
        <w:rPr>
          <w:rFonts w:ascii="Times New Roman" w:eastAsia="Gulim" w:hAnsi="Times New Roman"/>
          <w:iCs/>
          <w:color w:val="000000"/>
          <w:sz w:val="20"/>
          <w:szCs w:val="20"/>
        </w:rPr>
        <w:t xml:space="preserve">igure 3.  </w:t>
      </w:r>
      <w:r w:rsidRPr="006E30CD">
        <w:rPr>
          <w:rFonts w:ascii="Times New Roman" w:eastAsia="Gulim" w:hAnsi="Times New Roman"/>
          <w:iCs/>
          <w:color w:val="000000"/>
          <w:sz w:val="20"/>
          <w:szCs w:val="20"/>
        </w:rPr>
        <w:t>UV-Vis spectrum of pitaya peel dye pigment</w:t>
      </w:r>
    </w:p>
    <w:p w:rsidR="00B21936" w:rsidRPr="006E30CD" w:rsidRDefault="00B21936" w:rsidP="00B21936">
      <w:pPr>
        <w:pStyle w:val="NoSpacing"/>
        <w:jc w:val="both"/>
        <w:rPr>
          <w:rFonts w:ascii="Times New Roman" w:eastAsia="Gulim" w:hAnsi="Times New Roman"/>
          <w:iCs/>
          <w:color w:val="000000"/>
          <w:sz w:val="20"/>
          <w:szCs w:val="20"/>
        </w:rPr>
      </w:pPr>
    </w:p>
    <w:tbl>
      <w:tblPr>
        <w:tblStyle w:val="TableGrid"/>
        <w:tblW w:w="0" w:type="auto"/>
        <w:jc w:val="center"/>
        <w:tblBorders>
          <w:insideV w:val="none" w:sz="0" w:space="0" w:color="auto"/>
        </w:tblBorders>
        <w:tblLook w:val="04A0" w:firstRow="1" w:lastRow="0" w:firstColumn="1" w:lastColumn="0" w:noHBand="0" w:noVBand="1"/>
      </w:tblPr>
      <w:tblGrid>
        <w:gridCol w:w="4621"/>
        <w:gridCol w:w="4621"/>
      </w:tblGrid>
      <w:tr w:rsidR="00FA4FCD" w:rsidTr="00B21936">
        <w:trPr>
          <w:trHeight w:val="4014"/>
          <w:jc w:val="center"/>
        </w:trPr>
        <w:tc>
          <w:tcPr>
            <w:tcW w:w="4621" w:type="dxa"/>
          </w:tcPr>
          <w:p w:rsidR="00FA4FCD" w:rsidRDefault="00FA4FCD" w:rsidP="003B65D4">
            <w:pPr>
              <w:pStyle w:val="NoSpacing"/>
              <w:spacing w:line="360" w:lineRule="auto"/>
              <w:rPr>
                <w:rFonts w:ascii="Times New Roman" w:eastAsia="Gulim" w:hAnsi="Times New Roman"/>
                <w:b/>
                <w:iCs/>
                <w:color w:val="000000"/>
                <w:sz w:val="20"/>
                <w:szCs w:val="20"/>
              </w:rPr>
            </w:pPr>
            <w:r w:rsidRPr="006E30CD">
              <w:rPr>
                <w:noProof/>
                <w:sz w:val="20"/>
                <w:szCs w:val="20"/>
                <w:lang w:bidi="ar-SA"/>
              </w:rPr>
              <mc:AlternateContent>
                <mc:Choice Requires="wps">
                  <w:drawing>
                    <wp:anchor distT="0" distB="0" distL="114300" distR="114300" simplePos="0" relativeHeight="251675136" behindDoc="0" locked="0" layoutInCell="1" allowOverlap="1" wp14:anchorId="78425150" wp14:editId="23365D4E">
                      <wp:simplePos x="0" y="0"/>
                      <wp:positionH relativeFrom="column">
                        <wp:posOffset>-15240</wp:posOffset>
                      </wp:positionH>
                      <wp:positionV relativeFrom="paragraph">
                        <wp:posOffset>98425</wp:posOffset>
                      </wp:positionV>
                      <wp:extent cx="422910" cy="286385"/>
                      <wp:effectExtent l="0" t="0" r="0" b="0"/>
                      <wp:wrapNone/>
                      <wp:docPr id="24" name="Rectangle 1"/>
                      <wp:cNvGraphicFramePr/>
                      <a:graphic xmlns:a="http://schemas.openxmlformats.org/drawingml/2006/main">
                        <a:graphicData uri="http://schemas.microsoft.com/office/word/2010/wordprocessingShape">
                          <wps:wsp>
                            <wps:cNvSpPr/>
                            <wps:spPr>
                              <a:xfrm>
                                <a:off x="0" y="0"/>
                                <a:ext cx="422910" cy="286385"/>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866D8D" w:rsidRDefault="00FA4FCD" w:rsidP="00FA4FCD">
                                  <w:pPr>
                                    <w:pStyle w:val="NormalWeb"/>
                                    <w:spacing w:before="0" w:beforeAutospacing="0" w:after="0" w:afterAutospacing="0"/>
                                    <w:jc w:val="center"/>
                                    <w:rPr>
                                      <w:sz w:val="20"/>
                                      <w:szCs w:val="22"/>
                                    </w:rPr>
                                  </w:pPr>
                                  <w:r w:rsidRPr="00866D8D">
                                    <w:rPr>
                                      <w:color w:val="000000"/>
                                      <w:sz w:val="18"/>
                                      <w:szCs w:val="20"/>
                                    </w:rPr>
                                    <w:t>(A)</w:t>
                                  </w:r>
                                </w:p>
                              </w:txbxContent>
                            </wps:txbx>
                            <wps:bodyPr vertOverflow="clip" wrap="square" anchor="ctr"/>
                          </wps:wsp>
                        </a:graphicData>
                      </a:graphic>
                      <wp14:sizeRelH relativeFrom="margin">
                        <wp14:pctWidth>0</wp14:pctWidth>
                      </wp14:sizeRelH>
                    </wp:anchor>
                  </w:drawing>
                </mc:Choice>
                <mc:Fallback>
                  <w:pict>
                    <v:rect id="_x0000_s1042" style="position:absolute;margin-left:-1.2pt;margin-top:7.75pt;width:33.3pt;height:22.5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" filled="f" stroked="f" strokeweight="1pt">
                      <v:textbox>
                        <w:txbxContent>
                          <w:p w:rsidR="00FA4FCD" w:rsidRPr="00866D8D" w:rsidRDefault="00FA4FCD" w:rsidP="00FA4FCD">
                            <w:pPr>
                              <w:pStyle w:val="NormalWeb"/>
                              <w:spacing w:before="0" w:beforeAutospacing="0" w:after="0" w:afterAutospacing="0"/>
                              <w:jc w:val="center"/>
                              <w:rPr>
                                <w:sz w:val="20"/>
                                <w:szCs w:val="22"/>
                              </w:rPr>
                            </w:pPr>
                            <w:r w:rsidRPr="00866D8D">
                              <w:rPr>
                                <w:color w:val="000000"/>
                                <w:sz w:val="18"/>
                                <w:szCs w:val="20"/>
                              </w:rPr>
                              <w:t>(A)</w:t>
                            </w:r>
                          </w:p>
                        </w:txbxContent>
                      </v:textbox>
                    </v:rect>
                  </w:pict>
                </mc:Fallback>
              </mc:AlternateContent>
            </w:r>
          </w:p>
          <w:p w:rsidR="00FA4FCD" w:rsidRDefault="00FA4FCD" w:rsidP="003B65D4">
            <w:pPr>
              <w:pStyle w:val="NoSpacing"/>
              <w:spacing w:line="360" w:lineRule="auto"/>
              <w:jc w:val="center"/>
              <w:rPr>
                <w:rFonts w:ascii="Times New Roman" w:eastAsia="Gulim" w:hAnsi="Times New Roman"/>
                <w:b/>
                <w:iCs/>
                <w:color w:val="000000"/>
                <w:sz w:val="20"/>
                <w:szCs w:val="20"/>
              </w:rPr>
            </w:pPr>
            <w:r w:rsidRPr="006E30CD">
              <w:rPr>
                <w:rFonts w:ascii="Times New Roman" w:eastAsia="Gulim" w:hAnsi="Times New Roman"/>
                <w:b/>
                <w:iCs/>
                <w:noProof/>
                <w:color w:val="000000"/>
                <w:sz w:val="20"/>
                <w:szCs w:val="20"/>
                <w:lang w:bidi="ar-SA"/>
              </w:rPr>
              <mc:AlternateContent>
                <mc:Choice Requires="wpg">
                  <w:drawing>
                    <wp:anchor distT="0" distB="0" distL="114300" distR="114300" simplePos="0" relativeHeight="251674112" behindDoc="0" locked="0" layoutInCell="1" allowOverlap="1" wp14:anchorId="77A63ABF" wp14:editId="3F28A12E">
                      <wp:simplePos x="0" y="0"/>
                      <wp:positionH relativeFrom="column">
                        <wp:posOffset>2356485</wp:posOffset>
                      </wp:positionH>
                      <wp:positionV relativeFrom="paragraph">
                        <wp:posOffset>1899549</wp:posOffset>
                      </wp:positionV>
                      <wp:extent cx="1445895" cy="467360"/>
                      <wp:effectExtent l="0" t="0" r="20955" b="27940"/>
                      <wp:wrapNone/>
                      <wp:docPr id="6" name="Group 6"/>
                      <wp:cNvGraphicFramePr/>
                      <a:graphic xmlns:a="http://schemas.openxmlformats.org/drawingml/2006/main">
                        <a:graphicData uri="http://schemas.microsoft.com/office/word/2010/wordprocessingGroup">
                          <wpg:wgp>
                            <wpg:cNvGrpSpPr/>
                            <wpg:grpSpPr>
                              <a:xfrm>
                                <a:off x="0" y="0"/>
                                <a:ext cx="1445895" cy="467360"/>
                                <a:chOff x="244548" y="-21454"/>
                                <a:chExt cx="1446028" cy="468086"/>
                              </a:xfrm>
                            </wpg:grpSpPr>
                            <wps:wsp>
                              <wps:cNvPr id="7" name="Rectangle 7"/>
                              <wps:cNvSpPr/>
                              <wps:spPr>
                                <a:xfrm>
                                  <a:off x="244548" y="-21454"/>
                                  <a:ext cx="1446028" cy="46808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2702DD" w:rsidRDefault="00FA4FCD" w:rsidP="00FA4FCD">
                                    <w:pPr>
                                      <w:pStyle w:val="NoSpacing"/>
                                      <w:rPr>
                                        <w:color w:val="0D0D0D" w:themeColor="text1" w:themeTint="F2"/>
                                        <w:sz w:val="20"/>
                                      </w:rPr>
                                    </w:pPr>
                                    <w:r w:rsidRPr="002702DD">
                                      <w:rPr>
                                        <w:color w:val="0D0D0D" w:themeColor="text1" w:themeTint="F2"/>
                                        <w:sz w:val="20"/>
                                      </w:rPr>
                                      <w:t>TiO</w:t>
                                    </w:r>
                                    <w:r w:rsidRPr="002702DD">
                                      <w:rPr>
                                        <w:color w:val="0D0D0D" w:themeColor="text1" w:themeTint="F2"/>
                                        <w:sz w:val="20"/>
                                        <w:vertAlign w:val="subscript"/>
                                      </w:rPr>
                                      <w:t>2</w:t>
                                    </w:r>
                                  </w:p>
                                  <w:p w:rsidR="00FA4FCD" w:rsidRPr="002702DD" w:rsidRDefault="00FA4FCD" w:rsidP="00FA4FCD">
                                    <w:pPr>
                                      <w:pStyle w:val="NoSpacing"/>
                                      <w:rPr>
                                        <w:color w:val="0D0D0D" w:themeColor="text1" w:themeTint="F2"/>
                                        <w:sz w:val="20"/>
                                      </w:rPr>
                                    </w:pPr>
                                    <w:r w:rsidRPr="002702DD">
                                      <w:rPr>
                                        <w:color w:val="0D0D0D" w:themeColor="text1" w:themeTint="F2"/>
                                        <w:sz w:val="20"/>
                                      </w:rPr>
                                      <w:t>TiO</w:t>
                                    </w:r>
                                    <w:r w:rsidRPr="002702DD">
                                      <w:rPr>
                                        <w:color w:val="0D0D0D" w:themeColor="text1" w:themeTint="F2"/>
                                        <w:sz w:val="20"/>
                                        <w:vertAlign w:val="subscript"/>
                                      </w:rPr>
                                      <w:t>2</w:t>
                                    </w:r>
                                    <w:r w:rsidRPr="002702DD">
                                      <w:rPr>
                                        <w:color w:val="0D0D0D" w:themeColor="text1" w:themeTint="F2"/>
                                        <w:sz w:val="20"/>
                                      </w:rPr>
                                      <w:t>/Dy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914400" y="130628"/>
                                  <a:ext cx="60050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914400" y="320633"/>
                                  <a:ext cx="60007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6" o:spid="_x0000_s1043" style="position:absolute;left:0;text-align:left;margin-left:185.55pt;margin-top:149.55pt;width:113.85pt;height:36.8pt;z-index:251674112;mso-width-relative:margin;mso-height-relative:margin" coordorigin="2445,-214" coordsize="14460,4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">
                      <v:rect id="Rectangle 7" o:spid="_x0000_s1044" style="position:absolute;left:2445;top:-214;width:14460;height:4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UdcUA&#10;AADaAAAADwAAAGRycy9kb3ducmV2LnhtbESPQWvCQBSE74L/YXmCF6kbe9CSuopYWnKQQrU99PbM&#10;vmZTs29D9qnpv+8WCh6HmfmGWa5736gLdbEObGA2zUARl8HWXBl4PzzfPYCKgmyxCUwGfijCejUc&#10;LDG34cpvdNlLpRKEY44GnEibax1LRx7jNLTEyfsKnUdJsqu07fCa4L7R91k21x5rTgsOW9o6Kk/7&#10;szfwWfRSfc9eZHfCycekcMfy9elozHjUbx5BCfVyC/+3C2tgAX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VR1xQAAANoAAAAPAAAAAAAAAAAAAAAAAJgCAABkcnMv&#10;ZG93bnJldi54bWxQSwUGAAAAAAQABAD1AAAAigMAAAAA&#10;" filled="f" strokecolor="black [3213]" strokeweight="1pt">
                        <v:textbox>
                          <w:txbxContent>
                            <w:p w:rsidR="00FA4FCD" w:rsidRPr="002702DD" w:rsidRDefault="00FA4FCD" w:rsidP="00FA4FCD">
                              <w:pPr>
                                <w:pStyle w:val="NoSpacing"/>
                                <w:rPr>
                                  <w:color w:val="0D0D0D" w:themeColor="text1" w:themeTint="F2"/>
                                  <w:sz w:val="20"/>
                                </w:rPr>
                              </w:pPr>
                              <w:r w:rsidRPr="002702DD">
                                <w:rPr>
                                  <w:color w:val="0D0D0D" w:themeColor="text1" w:themeTint="F2"/>
                                  <w:sz w:val="20"/>
                                </w:rPr>
                                <w:t>TiO</w:t>
                              </w:r>
                              <w:r w:rsidRPr="002702DD">
                                <w:rPr>
                                  <w:color w:val="0D0D0D" w:themeColor="text1" w:themeTint="F2"/>
                                  <w:sz w:val="20"/>
                                  <w:vertAlign w:val="subscript"/>
                                </w:rPr>
                                <w:t>2</w:t>
                              </w:r>
                            </w:p>
                            <w:p w:rsidR="00FA4FCD" w:rsidRPr="002702DD" w:rsidRDefault="00FA4FCD" w:rsidP="00FA4FCD">
                              <w:pPr>
                                <w:pStyle w:val="NoSpacing"/>
                                <w:rPr>
                                  <w:color w:val="0D0D0D" w:themeColor="text1" w:themeTint="F2"/>
                                  <w:sz w:val="20"/>
                                </w:rPr>
                              </w:pPr>
                              <w:r w:rsidRPr="002702DD">
                                <w:rPr>
                                  <w:color w:val="0D0D0D" w:themeColor="text1" w:themeTint="F2"/>
                                  <w:sz w:val="20"/>
                                </w:rPr>
                                <w:t>TiO</w:t>
                              </w:r>
                              <w:r w:rsidRPr="002702DD">
                                <w:rPr>
                                  <w:color w:val="0D0D0D" w:themeColor="text1" w:themeTint="F2"/>
                                  <w:sz w:val="20"/>
                                  <w:vertAlign w:val="subscript"/>
                                </w:rPr>
                                <w:t>2</w:t>
                              </w:r>
                              <w:r w:rsidRPr="002702DD">
                                <w:rPr>
                                  <w:color w:val="0D0D0D" w:themeColor="text1" w:themeTint="F2"/>
                                  <w:sz w:val="20"/>
                                </w:rPr>
                                <w:t>/Dye</w:t>
                              </w:r>
                            </w:p>
                          </w:txbxContent>
                        </v:textbox>
                      </v:rect>
                      <v:line id="Straight Connector 8" o:spid="_x0000_s1045" style="position:absolute;visibility:visible;mso-wrap-style:square" from="9144,1306" to="15149,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Ifbr8AAADaAAAADwAAAGRycy9kb3ducmV2LnhtbERPTYvCMBC9L/gfwgje1nQ96NI1lUUo&#10;CKKy2sMeh2baFJtJaWKt/94cBI+P973ejLYVA/W+cazga56AIC6dbrhWUFzyz28QPiBrbB2Tggd5&#10;2GSTjzWm2t35j4ZzqEUMYZ+iAhNCl0rpS0MW/dx1xJGrXG8xRNjXUvd4j+G2lYskWUqLDccGgx1t&#10;DZXX880qqP9J232xO62Gw1BdT9s8OZpcqdl0/P0BEWgMb/HLvdMK4tZ4Jd4AmT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3Ifbr8AAADaAAAADwAAAAAAAAAAAAAAAACh&#10;AgAAZHJzL2Rvd25yZXYueG1sUEsFBgAAAAAEAAQA+QAAAI0DAAAAAA==&#10;" strokecolor="black [3213]" strokeweight="2.25pt"/>
                      <v:line id="Straight Connector 9" o:spid="_x0000_s1046" style="position:absolute;visibility:visible;mso-wrap-style:square" from="9144,3206" to="15144,3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8EYMIAAADaAAAADwAAAGRycy9kb3ducmV2LnhtbESPQUvDQBSE74L/YXlCb3ajh2Jjt6Uo&#10;sQW92BTPj+xrkjb7Nuw+k/Tfu4LgcZiZb5jVZnKdGijE1rOBh3kGirjytuXawLEs7p9ARUG22Hkm&#10;A1eKsFnf3qwwt37kTxoOUqsE4ZijgUakz7WOVUMO49z3xMk7+eBQkgy1tgHHBHedfsyyhXbYclpo&#10;sKeXhqrL4dsZKIdiKGT39vox7r7O4b1cSkRrzOxu2j6DEprkP/zX3lsDS/i9km6AX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Q8EYMIAAADaAAAADwAAAAAAAAAAAAAA&#10;AAChAgAAZHJzL2Rvd25yZXYueG1sUEsFBgAAAAAEAAQA+QAAAJADAAAAAA==&#10;" strokecolor="black [3213]" strokeweight="2.25pt">
                        <v:stroke dashstyle="dash"/>
                      </v:line>
                    </v:group>
                  </w:pict>
                </mc:Fallback>
              </mc:AlternateContent>
            </w:r>
            <w:r w:rsidRPr="006E30CD">
              <w:rPr>
                <w:noProof/>
                <w:sz w:val="20"/>
                <w:szCs w:val="20"/>
                <w:lang w:bidi="ar-SA"/>
              </w:rPr>
              <w:drawing>
                <wp:inline distT="0" distB="0" distL="0" distR="0" wp14:anchorId="14BC3BDA" wp14:editId="1450E161">
                  <wp:extent cx="2355011" cy="2173856"/>
                  <wp:effectExtent l="0" t="0" r="762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A4FCD" w:rsidRDefault="00FA4FCD" w:rsidP="003B65D4">
            <w:pPr>
              <w:pStyle w:val="NoSpacing"/>
              <w:spacing w:line="360" w:lineRule="auto"/>
              <w:rPr>
                <w:rFonts w:ascii="Times New Roman" w:eastAsia="Gulim" w:hAnsi="Times New Roman"/>
                <w:b/>
                <w:iCs/>
                <w:color w:val="000000"/>
                <w:sz w:val="20"/>
                <w:szCs w:val="20"/>
              </w:rPr>
            </w:pPr>
          </w:p>
        </w:tc>
        <w:tc>
          <w:tcPr>
            <w:tcW w:w="4621" w:type="dxa"/>
          </w:tcPr>
          <w:p w:rsidR="00FA4FCD" w:rsidRDefault="00FA4FCD" w:rsidP="003B65D4">
            <w:pPr>
              <w:pStyle w:val="NoSpacing"/>
              <w:spacing w:line="360" w:lineRule="auto"/>
              <w:rPr>
                <w:rFonts w:ascii="Times New Roman" w:eastAsia="Gulim" w:hAnsi="Times New Roman"/>
                <w:b/>
                <w:iCs/>
                <w:color w:val="000000"/>
                <w:sz w:val="20"/>
                <w:szCs w:val="20"/>
              </w:rPr>
            </w:pPr>
            <w:r w:rsidRPr="006E30CD">
              <w:rPr>
                <w:noProof/>
                <w:sz w:val="20"/>
                <w:szCs w:val="20"/>
                <w:lang w:bidi="ar-SA"/>
              </w:rPr>
              <mc:AlternateContent>
                <mc:Choice Requires="wps">
                  <w:drawing>
                    <wp:anchor distT="0" distB="0" distL="114300" distR="114300" simplePos="0" relativeHeight="251676160" behindDoc="0" locked="0" layoutInCell="1" allowOverlap="1" wp14:anchorId="7DE30F24" wp14:editId="0AC8CE2B">
                      <wp:simplePos x="0" y="0"/>
                      <wp:positionH relativeFrom="margin">
                        <wp:posOffset>-29210</wp:posOffset>
                      </wp:positionH>
                      <wp:positionV relativeFrom="paragraph">
                        <wp:posOffset>85725</wp:posOffset>
                      </wp:positionV>
                      <wp:extent cx="422910" cy="286385"/>
                      <wp:effectExtent l="0" t="0" r="0" b="0"/>
                      <wp:wrapNone/>
                      <wp:docPr id="25" name="Rectangle 1"/>
                      <wp:cNvGraphicFramePr/>
                      <a:graphic xmlns:a="http://schemas.openxmlformats.org/drawingml/2006/main">
                        <a:graphicData uri="http://schemas.microsoft.com/office/word/2010/wordprocessingShape">
                          <wps:wsp>
                            <wps:cNvSpPr/>
                            <wps:spPr>
                              <a:xfrm>
                                <a:off x="0" y="0"/>
                                <a:ext cx="422910" cy="286385"/>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FA4FCD" w:rsidRPr="00866D8D" w:rsidRDefault="00FA4FCD" w:rsidP="00FA4FCD">
                                  <w:pPr>
                                    <w:pStyle w:val="NormalWeb"/>
                                    <w:spacing w:before="0" w:beforeAutospacing="0" w:after="0" w:afterAutospacing="0"/>
                                    <w:jc w:val="center"/>
                                    <w:rPr>
                                      <w:sz w:val="20"/>
                                      <w:szCs w:val="22"/>
                                    </w:rPr>
                                  </w:pPr>
                                  <w:r w:rsidRPr="00866D8D">
                                    <w:rPr>
                                      <w:color w:val="000000"/>
                                      <w:sz w:val="18"/>
                                      <w:szCs w:val="20"/>
                                    </w:rPr>
                                    <w:t>(B)</w:t>
                                  </w:r>
                                </w:p>
                              </w:txbxContent>
                            </wps:txbx>
                            <wps:bodyPr vertOverflow="clip" wrap="square"/>
                          </wps:wsp>
                        </a:graphicData>
                      </a:graphic>
                      <wp14:sizeRelH relativeFrom="margin">
                        <wp14:pctWidth>0</wp14:pctWidth>
                      </wp14:sizeRelH>
                    </wp:anchor>
                  </w:drawing>
                </mc:Choice>
                <mc:Fallback>
                  <w:pict>
                    <v:rect id="_x0000_s1047" style="position:absolute;margin-left:-2.3pt;margin-top:6.75pt;width:33.3pt;height:22.55pt;z-index:2516761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" filled="f" stroked="f" strokeweight="1pt">
                      <v:textbox>
                        <w:txbxContent>
                          <w:p w:rsidR="00FA4FCD" w:rsidRPr="00866D8D" w:rsidRDefault="00FA4FCD" w:rsidP="00FA4FCD">
                            <w:pPr>
                              <w:pStyle w:val="NormalWeb"/>
                              <w:spacing w:before="0" w:beforeAutospacing="0" w:after="0" w:afterAutospacing="0"/>
                              <w:jc w:val="center"/>
                              <w:rPr>
                                <w:sz w:val="20"/>
                                <w:szCs w:val="22"/>
                              </w:rPr>
                            </w:pPr>
                            <w:r w:rsidRPr="00866D8D">
                              <w:rPr>
                                <w:color w:val="000000"/>
                                <w:sz w:val="18"/>
                                <w:szCs w:val="20"/>
                              </w:rPr>
                              <w:t>(B)</w:t>
                            </w:r>
                          </w:p>
                        </w:txbxContent>
                      </v:textbox>
                      <w10:wrap anchorx="margin"/>
                    </v:rect>
                  </w:pict>
                </mc:Fallback>
              </mc:AlternateContent>
            </w:r>
            <w:r>
              <w:rPr>
                <w:noProof/>
                <w:lang w:bidi="ar-SA"/>
              </w:rPr>
              <w:drawing>
                <wp:anchor distT="0" distB="0" distL="114300" distR="114300" simplePos="0" relativeHeight="251673088" behindDoc="1" locked="0" layoutInCell="1" allowOverlap="1" wp14:anchorId="549A0549" wp14:editId="33C9AE2B">
                  <wp:simplePos x="0" y="0"/>
                  <wp:positionH relativeFrom="column">
                    <wp:posOffset>352329</wp:posOffset>
                  </wp:positionH>
                  <wp:positionV relativeFrom="paragraph">
                    <wp:posOffset>88481</wp:posOffset>
                  </wp:positionV>
                  <wp:extent cx="2337759" cy="2242868"/>
                  <wp:effectExtent l="0" t="0" r="0" b="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FA4FCD" w:rsidRDefault="00FA4FCD" w:rsidP="003B65D4">
            <w:pPr>
              <w:pStyle w:val="NoSpacing"/>
              <w:spacing w:line="360" w:lineRule="auto"/>
              <w:rPr>
                <w:rFonts w:ascii="Times New Roman" w:eastAsia="Gulim" w:hAnsi="Times New Roman"/>
                <w:b/>
                <w:iCs/>
                <w:color w:val="000000"/>
                <w:sz w:val="20"/>
                <w:szCs w:val="20"/>
              </w:rPr>
            </w:pPr>
          </w:p>
        </w:tc>
      </w:tr>
    </w:tbl>
    <w:p w:rsidR="00FA4FCD" w:rsidRDefault="00FA4FCD" w:rsidP="00FA4FCD">
      <w:pPr>
        <w:pStyle w:val="NoSpacing"/>
        <w:rPr>
          <w:rFonts w:ascii="Times New Roman" w:eastAsia="Gulim" w:hAnsi="Times New Roman"/>
          <w:b/>
          <w:iCs/>
          <w:color w:val="000000"/>
          <w:sz w:val="20"/>
          <w:szCs w:val="20"/>
        </w:rPr>
      </w:pPr>
    </w:p>
    <w:p w:rsidR="00FA4FCD" w:rsidRDefault="00FA4FCD" w:rsidP="00FA4FCD">
      <w:pPr>
        <w:pStyle w:val="NoSpacing"/>
        <w:ind w:left="851" w:hanging="851"/>
        <w:jc w:val="both"/>
        <w:rPr>
          <w:rFonts w:ascii="Times New Roman" w:hAnsi="Times New Roman"/>
          <w:sz w:val="20"/>
          <w:szCs w:val="20"/>
        </w:rPr>
      </w:pPr>
      <w:r w:rsidRPr="006E30CD">
        <w:rPr>
          <w:rFonts w:ascii="Times New Roman" w:eastAsia="Gulim" w:hAnsi="Times New Roman"/>
          <w:iCs/>
          <w:color w:val="000000"/>
          <w:sz w:val="20"/>
          <w:szCs w:val="20"/>
        </w:rPr>
        <w:t>F</w:t>
      </w:r>
      <w:r>
        <w:rPr>
          <w:rFonts w:ascii="Times New Roman" w:eastAsia="Gulim" w:hAnsi="Times New Roman"/>
          <w:iCs/>
          <w:color w:val="000000"/>
          <w:sz w:val="20"/>
          <w:szCs w:val="20"/>
        </w:rPr>
        <w:t xml:space="preserve">igure 4. </w:t>
      </w:r>
      <w:r w:rsidR="00B21936">
        <w:rPr>
          <w:rFonts w:ascii="Times New Roman" w:eastAsia="Gulim" w:hAnsi="Times New Roman"/>
          <w:iCs/>
          <w:color w:val="000000"/>
          <w:sz w:val="20"/>
          <w:szCs w:val="20"/>
        </w:rPr>
        <w:tab/>
      </w:r>
      <w:r w:rsidRPr="006E30CD">
        <w:rPr>
          <w:rFonts w:ascii="Times New Roman" w:eastAsia="Gulim" w:hAnsi="Times New Roman"/>
          <w:iCs/>
          <w:color w:val="000000"/>
          <w:sz w:val="20"/>
          <w:szCs w:val="20"/>
        </w:rPr>
        <w:t>Optical light absorption (A) and direct allowed transition band gap (B) of bare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and </w:t>
      </w:r>
      <w:r>
        <w:rPr>
          <w:rFonts w:ascii="Times New Roman" w:eastAsia="Gulim" w:hAnsi="Times New Roman"/>
          <w:iCs/>
          <w:color w:val="000000"/>
          <w:sz w:val="20"/>
          <w:szCs w:val="20"/>
        </w:rPr>
        <w:t xml:space="preserve">dye-sensitized </w:t>
      </w:r>
      <w:r w:rsidRPr="006E30CD">
        <w:rPr>
          <w:rFonts w:ascii="Times New Roman" w:eastAsia="Gulim" w:hAnsi="Times New Roman"/>
          <w:iCs/>
          <w:color w:val="000000"/>
          <w:sz w:val="20"/>
          <w:szCs w:val="20"/>
        </w:rPr>
        <w:t>TiO</w:t>
      </w:r>
      <w:r w:rsidRPr="006E30CD">
        <w:rPr>
          <w:rFonts w:ascii="Times New Roman" w:eastAsia="Gulim" w:hAnsi="Times New Roman"/>
          <w:iCs/>
          <w:color w:val="000000"/>
          <w:sz w:val="20"/>
          <w:szCs w:val="20"/>
          <w:vertAlign w:val="subscript"/>
        </w:rPr>
        <w:t>2</w:t>
      </w:r>
      <w:r w:rsidRPr="006E30CD">
        <w:rPr>
          <w:rFonts w:ascii="Times New Roman" w:hAnsi="Times New Roman"/>
          <w:sz w:val="20"/>
          <w:szCs w:val="20"/>
        </w:rPr>
        <w:t xml:space="preserve"> thin films respectively</w:t>
      </w:r>
    </w:p>
    <w:p w:rsidR="00FA4FCD" w:rsidRDefault="00FA4FCD" w:rsidP="00FA4FCD">
      <w:pPr>
        <w:pStyle w:val="NoSpacing"/>
        <w:ind w:left="851" w:hanging="851"/>
        <w:rPr>
          <w:rFonts w:ascii="Times New Roman" w:hAnsi="Times New Roman"/>
          <w:sz w:val="20"/>
          <w:szCs w:val="20"/>
        </w:rPr>
      </w:pPr>
    </w:p>
    <w:p w:rsidR="00B21936" w:rsidRDefault="00B21936" w:rsidP="00FA4FCD">
      <w:pPr>
        <w:pStyle w:val="NoSpacing"/>
        <w:ind w:left="851" w:hanging="851"/>
        <w:rPr>
          <w:rFonts w:ascii="Times New Roman" w:hAnsi="Times New Roman"/>
          <w:sz w:val="20"/>
          <w:szCs w:val="20"/>
        </w:rPr>
      </w:pPr>
    </w:p>
    <w:p w:rsidR="00B21936" w:rsidRPr="006E30CD" w:rsidRDefault="00B21936" w:rsidP="00B21936">
      <w:pPr>
        <w:pStyle w:val="NoSpacing"/>
        <w:jc w:val="both"/>
        <w:rPr>
          <w:rFonts w:ascii="Times New Roman" w:eastAsia="Gulim" w:hAnsi="Times New Roman"/>
          <w:b/>
          <w:bCs/>
          <w:iCs/>
          <w:color w:val="000000"/>
          <w:sz w:val="20"/>
          <w:szCs w:val="20"/>
        </w:rPr>
      </w:pPr>
      <w:r w:rsidRPr="006E30CD">
        <w:rPr>
          <w:rFonts w:ascii="Times New Roman" w:eastAsia="Gulim" w:hAnsi="Times New Roman"/>
          <w:b/>
          <w:bCs/>
          <w:iCs/>
          <w:color w:val="000000"/>
          <w:sz w:val="20"/>
          <w:szCs w:val="20"/>
        </w:rPr>
        <w:t>Photoelectrochemical analysis</w:t>
      </w:r>
    </w:p>
    <w:p w:rsidR="00B21936" w:rsidRDefault="00B21936" w:rsidP="00B21936">
      <w:pPr>
        <w:pStyle w:val="NoSpacing"/>
        <w:jc w:val="both"/>
        <w:rPr>
          <w:rFonts w:ascii="Times New Roman" w:hAnsi="Times New Roman"/>
          <w:sz w:val="20"/>
          <w:szCs w:val="20"/>
        </w:rPr>
      </w:pPr>
      <w:r w:rsidRPr="006E30CD">
        <w:rPr>
          <w:rFonts w:ascii="Times New Roman" w:eastAsia="Gulim" w:hAnsi="Times New Roman"/>
          <w:bCs/>
          <w:iCs/>
          <w:color w:val="000000"/>
          <w:sz w:val="20"/>
          <w:szCs w:val="20"/>
        </w:rPr>
        <w:t>Fi</w:t>
      </w:r>
      <w:r>
        <w:rPr>
          <w:rFonts w:ascii="Times New Roman" w:eastAsia="Gulim" w:hAnsi="Times New Roman"/>
          <w:bCs/>
          <w:iCs/>
          <w:color w:val="000000"/>
          <w:sz w:val="20"/>
          <w:szCs w:val="20"/>
        </w:rPr>
        <w:t>gure</w:t>
      </w:r>
      <w:r w:rsidRPr="006E30CD">
        <w:rPr>
          <w:rFonts w:ascii="Times New Roman" w:eastAsia="Gulim" w:hAnsi="Times New Roman"/>
          <w:bCs/>
          <w:iCs/>
          <w:color w:val="000000"/>
          <w:sz w:val="20"/>
          <w:szCs w:val="20"/>
        </w:rPr>
        <w:t xml:space="preserve"> 5 shows measurement of photocurrent density for </w:t>
      </w:r>
      <w:r w:rsidRPr="006E30CD">
        <w:rPr>
          <w:rFonts w:ascii="Times New Roman" w:eastAsia="Gulim" w:hAnsi="Times New Roman"/>
          <w:iCs/>
          <w:color w:val="000000"/>
          <w:sz w:val="20"/>
          <w:szCs w:val="20"/>
        </w:rPr>
        <w:t>bare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and dye-sensitized TiO</w:t>
      </w:r>
      <w:r w:rsidRPr="006E30CD">
        <w:rPr>
          <w:rFonts w:ascii="Times New Roman" w:eastAsia="Gulim" w:hAnsi="Times New Roman"/>
          <w:iCs/>
          <w:color w:val="000000"/>
          <w:sz w:val="20"/>
          <w:szCs w:val="20"/>
          <w:vertAlign w:val="subscript"/>
        </w:rPr>
        <w:t xml:space="preserve">2 </w:t>
      </w:r>
      <w:r w:rsidRPr="006E30CD">
        <w:rPr>
          <w:rFonts w:ascii="Times New Roman" w:hAnsi="Times New Roman"/>
          <w:sz w:val="20"/>
          <w:szCs w:val="20"/>
        </w:rPr>
        <w:t>photoelectrodes in different concentration of dye in water electrolyte. The highest photocurrent density achieved by</w:t>
      </w:r>
      <w:r>
        <w:rPr>
          <w:rFonts w:ascii="Times New Roman" w:hAnsi="Times New Roman"/>
          <w:sz w:val="20"/>
          <w:szCs w:val="20"/>
        </w:rPr>
        <w:t xml:space="preserve"> </w:t>
      </w:r>
      <w:r w:rsidRPr="006E30CD">
        <w:rPr>
          <w:rFonts w:ascii="Times New Roman" w:hAnsi="Times New Roman"/>
          <w:sz w:val="20"/>
          <w:szCs w:val="20"/>
        </w:rPr>
        <w:t>bare TiO</w:t>
      </w:r>
      <w:r w:rsidRPr="006E30CD">
        <w:rPr>
          <w:rFonts w:ascii="Times New Roman" w:hAnsi="Times New Roman"/>
          <w:sz w:val="20"/>
          <w:szCs w:val="20"/>
          <w:vertAlign w:val="subscript"/>
        </w:rPr>
        <w:t>2</w:t>
      </w:r>
      <w:r>
        <w:rPr>
          <w:rFonts w:ascii="Times New Roman" w:hAnsi="Times New Roman"/>
          <w:sz w:val="20"/>
          <w:szCs w:val="20"/>
          <w:vertAlign w:val="subscript"/>
        </w:rPr>
        <w:t xml:space="preserve"> </w:t>
      </w:r>
      <w:r>
        <w:rPr>
          <w:rFonts w:ascii="Times New Roman" w:hAnsi="Times New Roman"/>
          <w:sz w:val="20"/>
          <w:szCs w:val="20"/>
        </w:rPr>
        <w:t xml:space="preserve">are by 6.25% and 12.5% v/v </w:t>
      </w:r>
      <w:r>
        <w:rPr>
          <w:rFonts w:asciiTheme="majorBidi" w:hAnsiTheme="majorBidi" w:cstheme="majorBidi"/>
          <w:sz w:val="20"/>
          <w:szCs w:val="20"/>
        </w:rPr>
        <w:t xml:space="preserve">concentration </w:t>
      </w:r>
      <w:r w:rsidRPr="006E30CD">
        <w:rPr>
          <w:rFonts w:asciiTheme="majorBidi" w:hAnsiTheme="majorBidi" w:cstheme="majorBidi"/>
          <w:sz w:val="20"/>
          <w:szCs w:val="20"/>
        </w:rPr>
        <w:t>of pitaya peel dye</w:t>
      </w:r>
      <w:r>
        <w:rPr>
          <w:rFonts w:asciiTheme="majorBidi" w:hAnsiTheme="majorBidi" w:cstheme="majorBidi"/>
          <w:sz w:val="20"/>
          <w:szCs w:val="20"/>
        </w:rPr>
        <w:t xml:space="preserve"> </w:t>
      </w:r>
      <w:r w:rsidRPr="006E30CD">
        <w:rPr>
          <w:rFonts w:asciiTheme="majorBidi" w:hAnsiTheme="majorBidi" w:cstheme="majorBidi"/>
          <w:sz w:val="20"/>
          <w:szCs w:val="20"/>
        </w:rPr>
        <w:t xml:space="preserve">in </w:t>
      </w:r>
      <w:r>
        <w:rPr>
          <w:rFonts w:asciiTheme="majorBidi" w:hAnsiTheme="majorBidi" w:cstheme="majorBidi"/>
          <w:sz w:val="20"/>
          <w:szCs w:val="20"/>
        </w:rPr>
        <w:t xml:space="preserve">the </w:t>
      </w:r>
      <w:r w:rsidRPr="006E30CD">
        <w:rPr>
          <w:rFonts w:asciiTheme="majorBidi" w:hAnsiTheme="majorBidi" w:cstheme="majorBidi"/>
          <w:sz w:val="20"/>
          <w:szCs w:val="20"/>
        </w:rPr>
        <w:t>electrolyte</w:t>
      </w:r>
      <w:r>
        <w:rPr>
          <w:rFonts w:asciiTheme="majorBidi" w:hAnsiTheme="majorBidi" w:cstheme="majorBidi"/>
          <w:sz w:val="20"/>
          <w:szCs w:val="20"/>
        </w:rPr>
        <w:t xml:space="preserve"> which is </w:t>
      </w:r>
      <w:r>
        <w:rPr>
          <w:rFonts w:ascii="Times New Roman" w:hAnsi="Times New Roman"/>
          <w:sz w:val="20"/>
          <w:szCs w:val="20"/>
        </w:rPr>
        <w:t xml:space="preserve">93 </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2</w:t>
      </w:r>
      <w:r>
        <w:rPr>
          <w:rFonts w:ascii="Times New Roman" w:hAnsi="Times New Roman"/>
          <w:sz w:val="20"/>
          <w:szCs w:val="20"/>
          <w:vertAlign w:val="superscript"/>
        </w:rPr>
        <w:t xml:space="preserve"> </w:t>
      </w:r>
      <w:r>
        <w:rPr>
          <w:rFonts w:ascii="Times New Roman" w:hAnsi="Times New Roman"/>
          <w:sz w:val="20"/>
          <w:szCs w:val="20"/>
        </w:rPr>
        <w:t>as shown in Figure 5 (A). However, the increased concentration of dye in electrolyte has decreased the photocurrent density with 66</w:t>
      </w:r>
      <w:r w:rsidRPr="001353D1">
        <w:rPr>
          <w:rFonts w:ascii="Times New Roman" w:hAnsi="Times New Roman"/>
          <w:sz w:val="20"/>
          <w:szCs w:val="20"/>
        </w:rPr>
        <w:t xml:space="preserve"> </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2</w:t>
      </w:r>
      <w:r>
        <w:rPr>
          <w:rFonts w:ascii="Times New Roman" w:hAnsi="Times New Roman"/>
          <w:sz w:val="20"/>
          <w:szCs w:val="20"/>
          <w:vertAlign w:val="superscript"/>
        </w:rPr>
        <w:t xml:space="preserve"> </w:t>
      </w:r>
      <w:r>
        <w:rPr>
          <w:rFonts w:ascii="Times New Roman" w:hAnsi="Times New Roman"/>
          <w:sz w:val="20"/>
          <w:szCs w:val="20"/>
        </w:rPr>
        <w:t xml:space="preserve">at 100% v/v </w:t>
      </w:r>
      <w:r>
        <w:rPr>
          <w:rFonts w:asciiTheme="majorBidi" w:hAnsiTheme="majorBidi" w:cstheme="majorBidi"/>
          <w:sz w:val="20"/>
          <w:szCs w:val="20"/>
        </w:rPr>
        <w:t>concentration of dye</w:t>
      </w:r>
      <w:r>
        <w:rPr>
          <w:rFonts w:ascii="Times New Roman" w:hAnsi="Times New Roman"/>
          <w:sz w:val="20"/>
          <w:szCs w:val="20"/>
        </w:rPr>
        <w:t xml:space="preserve">. In the meantime, the lowest photocurrent for </w:t>
      </w:r>
      <w:r w:rsidRPr="006E30CD">
        <w:rPr>
          <w:rFonts w:ascii="Times New Roman" w:hAnsi="Times New Roman"/>
          <w:sz w:val="20"/>
          <w:szCs w:val="20"/>
        </w:rPr>
        <w:t>bare TiO</w:t>
      </w:r>
      <w:r w:rsidRPr="006E30CD">
        <w:rPr>
          <w:rFonts w:ascii="Times New Roman" w:hAnsi="Times New Roman"/>
          <w:sz w:val="20"/>
          <w:szCs w:val="20"/>
          <w:vertAlign w:val="subscript"/>
        </w:rPr>
        <w:t>2</w:t>
      </w:r>
      <w:r>
        <w:rPr>
          <w:rFonts w:ascii="Times New Roman" w:hAnsi="Times New Roman"/>
          <w:sz w:val="20"/>
          <w:szCs w:val="20"/>
        </w:rPr>
        <w:t xml:space="preserve"> is 43 </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2</w:t>
      </w:r>
      <w:r>
        <w:rPr>
          <w:rFonts w:ascii="Times New Roman" w:hAnsi="Times New Roman"/>
          <w:sz w:val="20"/>
          <w:szCs w:val="20"/>
        </w:rPr>
        <w:t xml:space="preserve"> without the addition of dye molecule electrolyte (0% v/v). From the Figure 5(B), </w:t>
      </w:r>
      <w:r w:rsidRPr="006E30CD">
        <w:rPr>
          <w:rFonts w:ascii="Times New Roman" w:eastAsia="Gulim" w:hAnsi="Times New Roman"/>
          <w:iCs/>
          <w:color w:val="000000"/>
          <w:sz w:val="20"/>
          <w:szCs w:val="20"/>
        </w:rPr>
        <w:t>dye-sensitized TiO</w:t>
      </w:r>
      <w:r w:rsidRPr="006E30CD">
        <w:rPr>
          <w:rFonts w:ascii="Times New Roman" w:eastAsia="Gulim" w:hAnsi="Times New Roman"/>
          <w:iCs/>
          <w:color w:val="000000"/>
          <w:sz w:val="20"/>
          <w:szCs w:val="20"/>
          <w:vertAlign w:val="subscript"/>
        </w:rPr>
        <w:t xml:space="preserve">2 </w:t>
      </w:r>
      <w:r>
        <w:rPr>
          <w:rFonts w:ascii="Times New Roman" w:hAnsi="Times New Roman"/>
          <w:sz w:val="20"/>
          <w:szCs w:val="20"/>
        </w:rPr>
        <w:t>shows the increment in photocurrent density compared to bare TiO</w:t>
      </w:r>
      <w:r w:rsidRPr="00AE668C">
        <w:rPr>
          <w:rFonts w:ascii="Times New Roman" w:hAnsi="Times New Roman"/>
          <w:sz w:val="20"/>
          <w:szCs w:val="20"/>
          <w:vertAlign w:val="subscript"/>
        </w:rPr>
        <w:t>2</w:t>
      </w:r>
      <w:r>
        <w:rPr>
          <w:rFonts w:ascii="Times New Roman" w:hAnsi="Times New Roman"/>
          <w:sz w:val="20"/>
          <w:szCs w:val="20"/>
        </w:rPr>
        <w:t xml:space="preserve"> where the highest photocurrent gained is 127 </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2</w:t>
      </w:r>
      <w:r>
        <w:rPr>
          <w:rFonts w:ascii="Times New Roman" w:hAnsi="Times New Roman"/>
          <w:sz w:val="20"/>
          <w:szCs w:val="20"/>
        </w:rPr>
        <w:t xml:space="preserve"> in 6.25%</w:t>
      </w:r>
      <w:r w:rsidRPr="00AE668C">
        <w:rPr>
          <w:rFonts w:ascii="Times New Roman" w:hAnsi="Times New Roman"/>
          <w:sz w:val="20"/>
          <w:szCs w:val="20"/>
        </w:rPr>
        <w:t xml:space="preserve"> </w:t>
      </w:r>
      <w:r>
        <w:rPr>
          <w:rFonts w:ascii="Times New Roman" w:hAnsi="Times New Roman"/>
          <w:sz w:val="20"/>
          <w:szCs w:val="20"/>
        </w:rPr>
        <w:t xml:space="preserve">v/v </w:t>
      </w:r>
      <w:r>
        <w:rPr>
          <w:rFonts w:asciiTheme="majorBidi" w:hAnsiTheme="majorBidi" w:cstheme="majorBidi"/>
          <w:sz w:val="20"/>
          <w:szCs w:val="20"/>
        </w:rPr>
        <w:t xml:space="preserve">concentration </w:t>
      </w:r>
      <w:r w:rsidRPr="006E30CD">
        <w:rPr>
          <w:rFonts w:asciiTheme="majorBidi" w:hAnsiTheme="majorBidi" w:cstheme="majorBidi"/>
          <w:sz w:val="20"/>
          <w:szCs w:val="20"/>
        </w:rPr>
        <w:t>of pitaya peel dye</w:t>
      </w:r>
      <w:r>
        <w:rPr>
          <w:rFonts w:asciiTheme="majorBidi" w:hAnsiTheme="majorBidi" w:cstheme="majorBidi"/>
          <w:sz w:val="20"/>
          <w:szCs w:val="20"/>
        </w:rPr>
        <w:t xml:space="preserve"> </w:t>
      </w:r>
      <w:r w:rsidRPr="006E30CD">
        <w:rPr>
          <w:rFonts w:asciiTheme="majorBidi" w:hAnsiTheme="majorBidi" w:cstheme="majorBidi"/>
          <w:sz w:val="20"/>
          <w:szCs w:val="20"/>
        </w:rPr>
        <w:t xml:space="preserve">in </w:t>
      </w:r>
      <w:r>
        <w:rPr>
          <w:rFonts w:asciiTheme="majorBidi" w:hAnsiTheme="majorBidi" w:cstheme="majorBidi"/>
          <w:sz w:val="20"/>
          <w:szCs w:val="20"/>
        </w:rPr>
        <w:t xml:space="preserve">the </w:t>
      </w:r>
      <w:r w:rsidRPr="006E30CD">
        <w:rPr>
          <w:rFonts w:asciiTheme="majorBidi" w:hAnsiTheme="majorBidi" w:cstheme="majorBidi"/>
          <w:sz w:val="20"/>
          <w:szCs w:val="20"/>
        </w:rPr>
        <w:t>electrolyte</w:t>
      </w:r>
      <w:r>
        <w:rPr>
          <w:rFonts w:asciiTheme="majorBidi" w:hAnsiTheme="majorBidi" w:cstheme="majorBidi"/>
          <w:sz w:val="20"/>
          <w:szCs w:val="20"/>
        </w:rPr>
        <w:t>. Meanwhile, zero adding of dye molecule (0% v/v) has produced the lowest photocurrent which is around 52</w:t>
      </w:r>
      <w:r w:rsidRPr="002B7A33">
        <w:rPr>
          <w:rFonts w:ascii="Times New Roman" w:hAnsi="Times New Roman"/>
          <w:sz w:val="20"/>
          <w:szCs w:val="20"/>
        </w:rPr>
        <w:t xml:space="preserve"> </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2</w:t>
      </w:r>
      <w:r>
        <w:rPr>
          <w:rFonts w:ascii="Times New Roman" w:hAnsi="Times New Roman"/>
          <w:sz w:val="20"/>
          <w:szCs w:val="20"/>
        </w:rPr>
        <w:t>.</w:t>
      </w:r>
    </w:p>
    <w:p w:rsidR="00B21936" w:rsidRDefault="00B21936" w:rsidP="00B21936">
      <w:pPr>
        <w:pStyle w:val="NoSpacing"/>
        <w:jc w:val="both"/>
        <w:rPr>
          <w:rFonts w:ascii="Times New Roman" w:hAnsi="Times New Roman"/>
          <w:sz w:val="20"/>
          <w:szCs w:val="20"/>
        </w:rPr>
      </w:pPr>
    </w:p>
    <w:p w:rsidR="00B21936" w:rsidRPr="007A5AEE" w:rsidRDefault="00B21936" w:rsidP="00B21936">
      <w:pPr>
        <w:pStyle w:val="NoSpacing"/>
        <w:jc w:val="both"/>
        <w:rPr>
          <w:rFonts w:ascii="Times New Roman" w:hAnsi="Times New Roman"/>
          <w:sz w:val="20"/>
          <w:szCs w:val="20"/>
        </w:rPr>
      </w:pPr>
      <w:r>
        <w:rPr>
          <w:rFonts w:ascii="Times New Roman" w:hAnsi="Times New Roman"/>
          <w:sz w:val="20"/>
          <w:szCs w:val="20"/>
        </w:rPr>
        <w:t>From the result, the present of dye-sensitizer layer on top of TiO</w:t>
      </w:r>
      <w:r w:rsidRPr="000529B2">
        <w:rPr>
          <w:rFonts w:ascii="Times New Roman" w:hAnsi="Times New Roman"/>
          <w:sz w:val="20"/>
          <w:szCs w:val="20"/>
          <w:vertAlign w:val="subscript"/>
        </w:rPr>
        <w:t>2</w:t>
      </w:r>
      <w:r>
        <w:rPr>
          <w:rFonts w:ascii="Times New Roman" w:hAnsi="Times New Roman"/>
          <w:sz w:val="20"/>
          <w:szCs w:val="20"/>
        </w:rPr>
        <w:t xml:space="preserve"> film has enhanced the production of photocurrent. </w:t>
      </w:r>
      <w:r w:rsidRPr="006E30CD">
        <w:rPr>
          <w:rFonts w:ascii="Times New Roman" w:hAnsi="Times New Roman"/>
          <w:sz w:val="20"/>
          <w:szCs w:val="20"/>
        </w:rPr>
        <w:t xml:space="preserve">This </w:t>
      </w:r>
      <w:r>
        <w:rPr>
          <w:rFonts w:ascii="Times New Roman" w:hAnsi="Times New Roman"/>
          <w:sz w:val="20"/>
          <w:szCs w:val="20"/>
        </w:rPr>
        <w:t>is</w:t>
      </w:r>
      <w:r w:rsidRPr="006E30CD">
        <w:rPr>
          <w:rFonts w:ascii="Times New Roman" w:hAnsi="Times New Roman"/>
          <w:sz w:val="20"/>
          <w:szCs w:val="20"/>
        </w:rPr>
        <w:t xml:space="preserve"> due to the </w:t>
      </w:r>
      <w:r>
        <w:rPr>
          <w:rFonts w:ascii="Times New Roman" w:hAnsi="Times New Roman"/>
          <w:sz w:val="20"/>
          <w:szCs w:val="20"/>
        </w:rPr>
        <w:t>betalain</w:t>
      </w:r>
      <w:r w:rsidRPr="006E30CD">
        <w:rPr>
          <w:rFonts w:ascii="Times New Roman" w:hAnsi="Times New Roman"/>
          <w:sz w:val="20"/>
          <w:szCs w:val="20"/>
        </w:rPr>
        <w:t xml:space="preserve"> molecule</w:t>
      </w:r>
      <w:r>
        <w:rPr>
          <w:rFonts w:ascii="Times New Roman" w:hAnsi="Times New Roman"/>
          <w:sz w:val="20"/>
          <w:szCs w:val="20"/>
        </w:rPr>
        <w:t>s</w:t>
      </w:r>
      <w:r w:rsidRPr="006E30CD">
        <w:rPr>
          <w:rFonts w:ascii="Times New Roman" w:hAnsi="Times New Roman"/>
          <w:sz w:val="20"/>
          <w:szCs w:val="20"/>
        </w:rPr>
        <w:t xml:space="preserve"> </w:t>
      </w:r>
      <w:r>
        <w:rPr>
          <w:rFonts w:ascii="Times New Roman" w:hAnsi="Times New Roman"/>
          <w:sz w:val="20"/>
          <w:szCs w:val="20"/>
        </w:rPr>
        <w:t>in pitaya peel dye-sensitizer has improved the</w:t>
      </w:r>
      <w:r w:rsidRPr="006E30CD">
        <w:rPr>
          <w:rFonts w:ascii="Times New Roman" w:hAnsi="Times New Roman"/>
          <w:sz w:val="20"/>
          <w:szCs w:val="20"/>
        </w:rPr>
        <w:t xml:space="preserve"> light absorption </w:t>
      </w:r>
      <w:r>
        <w:rPr>
          <w:rFonts w:ascii="Times New Roman" w:hAnsi="Times New Roman"/>
          <w:sz w:val="20"/>
          <w:szCs w:val="20"/>
        </w:rPr>
        <w:t>of TiO</w:t>
      </w:r>
      <w:r w:rsidRPr="000529B2">
        <w:rPr>
          <w:rFonts w:ascii="Times New Roman" w:hAnsi="Times New Roman"/>
          <w:sz w:val="20"/>
          <w:szCs w:val="20"/>
          <w:vertAlign w:val="subscript"/>
        </w:rPr>
        <w:t>2</w:t>
      </w:r>
      <w:r>
        <w:rPr>
          <w:rFonts w:ascii="Times New Roman" w:hAnsi="Times New Roman"/>
          <w:sz w:val="20"/>
          <w:szCs w:val="20"/>
        </w:rPr>
        <w:t xml:space="preserve"> thus reducing</w:t>
      </w:r>
      <w:r w:rsidRPr="006E30CD">
        <w:rPr>
          <w:rFonts w:ascii="Times New Roman" w:hAnsi="Times New Roman"/>
          <w:sz w:val="20"/>
          <w:szCs w:val="20"/>
        </w:rPr>
        <w:t xml:space="preserve"> the band gap</w:t>
      </w:r>
      <w:r w:rsidRPr="006E30CD">
        <w:rPr>
          <w:rFonts w:ascii="Times New Roman" w:hAnsi="Times New Roman"/>
          <w:sz w:val="20"/>
          <w:szCs w:val="20"/>
          <w:vertAlign w:val="subscript"/>
        </w:rPr>
        <w:t>.</w:t>
      </w:r>
      <w:r w:rsidRPr="006E30CD">
        <w:rPr>
          <w:rFonts w:ascii="Times New Roman" w:eastAsia="Gulim" w:hAnsi="Times New Roman"/>
          <w:iCs/>
          <w:color w:val="000000"/>
          <w:sz w:val="20"/>
          <w:szCs w:val="20"/>
        </w:rPr>
        <w:t xml:space="preserve"> </w:t>
      </w:r>
      <w:r>
        <w:rPr>
          <w:rFonts w:ascii="Times New Roman" w:eastAsia="Gulim" w:hAnsi="Times New Roman"/>
          <w:iCs/>
          <w:color w:val="000000"/>
          <w:sz w:val="20"/>
          <w:szCs w:val="20"/>
        </w:rPr>
        <w:t>Besides that</w:t>
      </w:r>
      <w:r w:rsidRPr="006E30CD">
        <w:rPr>
          <w:rFonts w:ascii="Times New Roman" w:eastAsia="Gulim" w:hAnsi="Times New Roman"/>
          <w:iCs/>
          <w:color w:val="000000"/>
          <w:sz w:val="20"/>
          <w:szCs w:val="20"/>
        </w:rPr>
        <w:t xml:space="preserve">, </w:t>
      </w:r>
      <w:r>
        <w:rPr>
          <w:rFonts w:ascii="Times New Roman" w:eastAsia="Gulim" w:hAnsi="Times New Roman"/>
          <w:iCs/>
          <w:color w:val="000000"/>
          <w:sz w:val="20"/>
          <w:szCs w:val="20"/>
        </w:rPr>
        <w:t>functional group of carboxylic acid</w:t>
      </w:r>
      <w:r w:rsidRPr="006E30CD">
        <w:rPr>
          <w:rFonts w:ascii="Times New Roman" w:eastAsia="Gulim" w:hAnsi="Times New Roman"/>
          <w:iCs/>
          <w:color w:val="000000"/>
          <w:sz w:val="20"/>
          <w:szCs w:val="20"/>
        </w:rPr>
        <w:t xml:space="preserve"> in betalains </w:t>
      </w:r>
      <w:r>
        <w:rPr>
          <w:rFonts w:ascii="Times New Roman" w:eastAsia="Gulim" w:hAnsi="Times New Roman"/>
          <w:iCs/>
          <w:color w:val="000000"/>
          <w:sz w:val="20"/>
          <w:szCs w:val="20"/>
        </w:rPr>
        <w:t xml:space="preserve">have </w:t>
      </w:r>
      <w:r w:rsidRPr="006E30CD">
        <w:rPr>
          <w:rFonts w:ascii="Times New Roman" w:eastAsia="Gulim" w:hAnsi="Times New Roman"/>
          <w:iCs/>
          <w:color w:val="000000"/>
          <w:sz w:val="20"/>
          <w:szCs w:val="20"/>
        </w:rPr>
        <w:t>forms a reversible binding with high equilibrium binding constant between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w:t>
      </w:r>
      <w:r>
        <w:rPr>
          <w:rFonts w:ascii="Times New Roman" w:eastAsia="Gulim" w:hAnsi="Times New Roman"/>
          <w:iCs/>
          <w:color w:val="000000"/>
          <w:sz w:val="20"/>
          <w:szCs w:val="20"/>
        </w:rPr>
        <w:t xml:space="preserve">surface </w:t>
      </w:r>
      <w:r w:rsidRPr="006E30CD">
        <w:rPr>
          <w:rFonts w:ascii="Times New Roman" w:eastAsia="Gulim" w:hAnsi="Times New Roman"/>
          <w:iCs/>
          <w:color w:val="000000"/>
          <w:sz w:val="20"/>
          <w:szCs w:val="20"/>
        </w:rPr>
        <w:t>and dye molecules in order to establish bonds and attached efficiently</w:t>
      </w:r>
      <w:r>
        <w:rPr>
          <w:rFonts w:ascii="Times New Roman" w:eastAsia="Gulim" w:hAnsi="Times New Roman"/>
          <w:iCs/>
          <w:color w:val="000000"/>
          <w:sz w:val="20"/>
          <w:szCs w:val="20"/>
        </w:rPr>
        <w:t xml:space="preserve"> </w:t>
      </w:r>
      <w:r w:rsidRPr="006E30CD">
        <w:rPr>
          <w:rFonts w:ascii="Times New Roman" w:eastAsia="Gulim" w:hAnsi="Times New Roman"/>
          <w:iCs/>
          <w:color w:val="000000"/>
          <w:sz w:val="20"/>
          <w:szCs w:val="20"/>
        </w:rPr>
        <w:fldChar w:fldCharType="begin"/>
      </w:r>
      <w:r>
        <w:rPr>
          <w:rFonts w:ascii="Times New Roman" w:eastAsia="Gulim" w:hAnsi="Times New Roman"/>
          <w:iCs/>
          <w:color w:val="000000"/>
          <w:sz w:val="20"/>
          <w:szCs w:val="20"/>
        </w:rPr>
        <w:instrText xml:space="preserve"> ADDIN EN.CITE &lt;EndNote&gt;&lt;Cite&gt;&lt;Author&gt;Hug&lt;/Author&gt;&lt;Year&gt;2014&lt;/Year&gt;&lt;RecNum&gt;68&lt;/RecNum&gt;&lt;DisplayText&gt;[24]&lt;/DisplayText&gt;&lt;record&gt;&lt;rec-number&gt;68&lt;/rec-number&gt;&lt;foreign-keys&gt;&lt;key app="EN" db-id="ta5tvzaenz0rx0ef25apzs5haz9t5apftevs" timestamp="1441696387"&gt;68&lt;/key&gt;&lt;/foreign-keys&gt;&lt;ref-type name="Journal Article"&gt;17&lt;/ref-type&gt;&lt;contributors&gt;&lt;authors&gt;&lt;author&gt;Hug, Hubert &lt;/author&gt;&lt;author&gt;Bader, Michael  &lt;/author&gt;&lt;author&gt;Mair, Peter&lt;/author&gt;&lt;author&gt;Glatzel, Thilo &lt;/author&gt;&lt;/authors&gt;&lt;/contributors&gt;&lt;titles&gt;&lt;title&gt;Biophotovoltaics: Natural pigments in dye-sensitized solar cells&lt;/title&gt;&lt;secondary-title&gt;Applied Energy&lt;/secondary-title&gt;&lt;/titles&gt;&lt;periodical&gt;&lt;full-title&gt;Applied Energy&lt;/full-title&gt;&lt;/periodical&gt;&lt;pages&gt;216–225&lt;/pages&gt;&lt;volume&gt;115&lt;/volume&gt;&lt;dates&gt;&lt;year&gt;2014&lt;/year&gt;&lt;/dates&gt;&lt;urls&gt;&lt;/urls&gt;&lt;/record&gt;&lt;/Cite&gt;&lt;/EndNote&gt;</w:instrText>
      </w:r>
      <w:r w:rsidRPr="006E30CD">
        <w:rPr>
          <w:rFonts w:ascii="Times New Roman" w:eastAsia="Gulim" w:hAnsi="Times New Roman"/>
          <w:iCs/>
          <w:color w:val="000000"/>
          <w:sz w:val="20"/>
          <w:szCs w:val="20"/>
        </w:rPr>
        <w:fldChar w:fldCharType="separate"/>
      </w:r>
      <w:r>
        <w:rPr>
          <w:rFonts w:ascii="Times New Roman" w:eastAsia="Gulim" w:hAnsi="Times New Roman"/>
          <w:iCs/>
          <w:noProof/>
          <w:color w:val="000000"/>
          <w:sz w:val="20"/>
          <w:szCs w:val="20"/>
        </w:rPr>
        <w:t>[</w:t>
      </w:r>
      <w:hyperlink w:anchor="_ENREF_24" w:tooltip="Hug, 2014 #68" w:history="1">
        <w:r>
          <w:rPr>
            <w:rFonts w:ascii="Times New Roman" w:eastAsia="Gulim" w:hAnsi="Times New Roman"/>
            <w:iCs/>
            <w:noProof/>
            <w:color w:val="000000"/>
            <w:sz w:val="20"/>
            <w:szCs w:val="20"/>
          </w:rPr>
          <w:t>24</w:t>
        </w:r>
      </w:hyperlink>
      <w:r>
        <w:rPr>
          <w:rFonts w:ascii="Times New Roman" w:eastAsia="Gulim" w:hAnsi="Times New Roman"/>
          <w:iCs/>
          <w:noProof/>
          <w:color w:val="000000"/>
          <w:sz w:val="20"/>
          <w:szCs w:val="20"/>
        </w:rPr>
        <w:t>]</w:t>
      </w:r>
      <w:r w:rsidRPr="006E30CD">
        <w:rPr>
          <w:rFonts w:ascii="Times New Roman" w:eastAsia="Gulim" w:hAnsi="Times New Roman"/>
          <w:iCs/>
          <w:color w:val="000000"/>
          <w:sz w:val="20"/>
          <w:szCs w:val="20"/>
        </w:rPr>
        <w:fldChar w:fldCharType="end"/>
      </w:r>
      <w:r w:rsidRPr="006E30CD">
        <w:rPr>
          <w:rFonts w:ascii="Times New Roman" w:eastAsia="Gulim" w:hAnsi="Times New Roman"/>
          <w:iCs/>
          <w:color w:val="000000"/>
          <w:sz w:val="20"/>
          <w:szCs w:val="20"/>
        </w:rPr>
        <w:t>. In dye-sensitized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photoelectrode, the absorption of photon energy cause the electron transfer from highest occupied molecular orbital (HOMO) to lowest unoccupied molecular orbital (LUMO) following dihydropyridinie which attached on carboxyl group of dye-sensitizer. This caused photoexcitation dye state coupled electronically with an acceptor states in conduction band TiO</w:t>
      </w:r>
      <w:r w:rsidRPr="006E30CD">
        <w:rPr>
          <w:rFonts w:ascii="Times New Roman" w:eastAsia="Gulim" w:hAnsi="Times New Roman"/>
          <w:iCs/>
          <w:color w:val="000000"/>
          <w:sz w:val="20"/>
          <w:szCs w:val="20"/>
          <w:vertAlign w:val="subscript"/>
        </w:rPr>
        <w:t>2</w:t>
      </w:r>
      <w:r w:rsidRPr="006E30CD">
        <w:rPr>
          <w:rFonts w:ascii="Times New Roman" w:eastAsia="Gulim" w:hAnsi="Times New Roman"/>
          <w:iCs/>
          <w:color w:val="000000"/>
          <w:sz w:val="20"/>
          <w:szCs w:val="20"/>
        </w:rPr>
        <w:t xml:space="preserve"> and lead to fast electron injection and </w:t>
      </w:r>
      <w:r>
        <w:rPr>
          <w:rFonts w:ascii="Times New Roman" w:eastAsia="Gulim" w:hAnsi="Times New Roman"/>
          <w:iCs/>
          <w:color w:val="000000"/>
          <w:sz w:val="20"/>
          <w:szCs w:val="20"/>
        </w:rPr>
        <w:t>increased</w:t>
      </w:r>
      <w:r w:rsidRPr="006E30CD">
        <w:rPr>
          <w:rFonts w:ascii="Times New Roman" w:eastAsia="Gulim" w:hAnsi="Times New Roman"/>
          <w:iCs/>
          <w:color w:val="000000"/>
          <w:sz w:val="20"/>
          <w:szCs w:val="20"/>
        </w:rPr>
        <w:t xml:space="preserve"> photocurrent generation </w:t>
      </w:r>
      <w:r w:rsidRPr="006E30CD">
        <w:rPr>
          <w:rFonts w:ascii="Times New Roman" w:eastAsia="Gulim" w:hAnsi="Times New Roman"/>
          <w:iCs/>
          <w:color w:val="000000"/>
          <w:sz w:val="20"/>
          <w:szCs w:val="20"/>
        </w:rPr>
        <w:fldChar w:fldCharType="begin">
          <w:fldData xml:space="preserve">PEVuZE5vdGU+PENpdGU+PEF1dGhvcj5DYWxvZ2VybzwvQXV0aG9yPjxZZWFyPjIwMDk8L1llYXI+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</w:fldData>
        </w:fldChar>
      </w:r>
      <w:r>
        <w:rPr>
          <w:rFonts w:ascii="Times New Roman" w:eastAsia="Gulim" w:hAnsi="Times New Roman"/>
          <w:iCs/>
          <w:color w:val="000000"/>
          <w:sz w:val="20"/>
          <w:szCs w:val="20"/>
        </w:rPr>
        <w:instrText xml:space="preserve"> ADDIN EN.CITE </w:instrText>
      </w:r>
      <w:r>
        <w:rPr>
          <w:rFonts w:ascii="Times New Roman" w:eastAsia="Gulim" w:hAnsi="Times New Roman"/>
          <w:iCs/>
          <w:color w:val="000000"/>
          <w:sz w:val="20"/>
          <w:szCs w:val="20"/>
        </w:rPr>
        <w:fldChar w:fldCharType="begin">
          <w:fldData xml:space="preserve">PEVuZE5vdGU+PENpdGU+PEF1dGhvcj5DYWxvZ2VybzwvQXV0aG9yPjxZZWFyPjIwMDk8L1llYXI+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</w:fldData>
        </w:fldChar>
      </w:r>
      <w:r>
        <w:rPr>
          <w:rFonts w:ascii="Times New Roman" w:eastAsia="Gulim" w:hAnsi="Times New Roman"/>
          <w:iCs/>
          <w:color w:val="000000"/>
          <w:sz w:val="20"/>
          <w:szCs w:val="20"/>
        </w:rPr>
        <w:instrText xml:space="preserve"> ADDIN EN.CITE.DATA </w:instrText>
      </w:r>
      <w:r>
        <w:rPr>
          <w:rFonts w:ascii="Times New Roman" w:eastAsia="Gulim" w:hAnsi="Times New Roman"/>
          <w:iCs/>
          <w:color w:val="000000"/>
          <w:sz w:val="20"/>
          <w:szCs w:val="20"/>
        </w:rPr>
      </w:r>
      <w:r>
        <w:rPr>
          <w:rFonts w:ascii="Times New Roman" w:eastAsia="Gulim" w:hAnsi="Times New Roman"/>
          <w:iCs/>
          <w:color w:val="000000"/>
          <w:sz w:val="20"/>
          <w:szCs w:val="20"/>
        </w:rPr>
        <w:fldChar w:fldCharType="end"/>
      </w:r>
      <w:r w:rsidRPr="006E30CD">
        <w:rPr>
          <w:rFonts w:ascii="Times New Roman" w:eastAsia="Gulim" w:hAnsi="Times New Roman"/>
          <w:iCs/>
          <w:color w:val="000000"/>
          <w:sz w:val="20"/>
          <w:szCs w:val="20"/>
        </w:rPr>
      </w:r>
      <w:r w:rsidRPr="006E30CD">
        <w:rPr>
          <w:rFonts w:ascii="Times New Roman" w:eastAsia="Gulim" w:hAnsi="Times New Roman"/>
          <w:iCs/>
          <w:color w:val="000000"/>
          <w:sz w:val="20"/>
          <w:szCs w:val="20"/>
        </w:rPr>
        <w:fldChar w:fldCharType="separate"/>
      </w:r>
      <w:r>
        <w:rPr>
          <w:rFonts w:ascii="Times New Roman" w:eastAsia="Gulim" w:hAnsi="Times New Roman"/>
          <w:iCs/>
          <w:noProof/>
          <w:color w:val="000000"/>
          <w:sz w:val="20"/>
          <w:szCs w:val="20"/>
        </w:rPr>
        <w:t>[</w:t>
      </w:r>
      <w:hyperlink w:anchor="_ENREF_10" w:tooltip="Calogero, 2009 #50" w:history="1">
        <w:r>
          <w:rPr>
            <w:rFonts w:ascii="Times New Roman" w:eastAsia="Gulim" w:hAnsi="Times New Roman"/>
            <w:iCs/>
            <w:noProof/>
            <w:color w:val="000000"/>
            <w:sz w:val="20"/>
            <w:szCs w:val="20"/>
          </w:rPr>
          <w:t>10</w:t>
        </w:r>
      </w:hyperlink>
      <w:r>
        <w:rPr>
          <w:rFonts w:ascii="Times New Roman" w:eastAsia="Gulim" w:hAnsi="Times New Roman"/>
          <w:iCs/>
          <w:noProof/>
          <w:color w:val="000000"/>
          <w:sz w:val="20"/>
          <w:szCs w:val="20"/>
        </w:rPr>
        <w:t xml:space="preserve">, </w:t>
      </w:r>
      <w:hyperlink w:anchor="_ENREF_16" w:tooltip="Oprea, 2012 #69" w:history="1">
        <w:r>
          <w:rPr>
            <w:rFonts w:ascii="Times New Roman" w:eastAsia="Gulim" w:hAnsi="Times New Roman"/>
            <w:iCs/>
            <w:noProof/>
            <w:color w:val="000000"/>
            <w:sz w:val="20"/>
            <w:szCs w:val="20"/>
          </w:rPr>
          <w:t>16</w:t>
        </w:r>
      </w:hyperlink>
      <w:r>
        <w:rPr>
          <w:rFonts w:ascii="Times New Roman" w:eastAsia="Gulim" w:hAnsi="Times New Roman"/>
          <w:iCs/>
          <w:noProof/>
          <w:color w:val="000000"/>
          <w:sz w:val="20"/>
          <w:szCs w:val="20"/>
        </w:rPr>
        <w:t xml:space="preserve">, </w:t>
      </w:r>
      <w:hyperlink w:anchor="_ENREF_25" w:tooltip="Mark Lee, 2012 #157" w:history="1">
        <w:r>
          <w:rPr>
            <w:rFonts w:ascii="Times New Roman" w:eastAsia="Gulim" w:hAnsi="Times New Roman"/>
            <w:iCs/>
            <w:noProof/>
            <w:color w:val="000000"/>
            <w:sz w:val="20"/>
            <w:szCs w:val="20"/>
          </w:rPr>
          <w:t>25</w:t>
        </w:r>
      </w:hyperlink>
      <w:r>
        <w:rPr>
          <w:rFonts w:ascii="Times New Roman" w:eastAsia="Gulim" w:hAnsi="Times New Roman"/>
          <w:iCs/>
          <w:noProof/>
          <w:color w:val="000000"/>
          <w:sz w:val="20"/>
          <w:szCs w:val="20"/>
        </w:rPr>
        <w:t>]</w:t>
      </w:r>
      <w:r w:rsidRPr="006E30CD">
        <w:rPr>
          <w:rFonts w:ascii="Times New Roman" w:eastAsia="Gulim" w:hAnsi="Times New Roman"/>
          <w:iCs/>
          <w:color w:val="000000"/>
          <w:sz w:val="20"/>
          <w:szCs w:val="20"/>
        </w:rPr>
        <w:fldChar w:fldCharType="end"/>
      </w:r>
      <w:r w:rsidRPr="006E30CD">
        <w:rPr>
          <w:rFonts w:ascii="Times New Roman" w:eastAsia="Gulim" w:hAnsi="Times New Roman"/>
          <w:iCs/>
          <w:color w:val="000000"/>
          <w:sz w:val="20"/>
          <w:szCs w:val="20"/>
        </w:rPr>
        <w:t>.</w:t>
      </w:r>
      <w:r w:rsidRPr="006E30CD">
        <w:rPr>
          <w:rFonts w:ascii="Times New Roman" w:hAnsi="Times New Roman"/>
          <w:sz w:val="20"/>
          <w:szCs w:val="20"/>
        </w:rPr>
        <w:t xml:space="preserve"> </w:t>
      </w:r>
    </w:p>
    <w:p w:rsidR="00B21936" w:rsidRDefault="00B21936" w:rsidP="00B21936">
      <w:pPr>
        <w:pStyle w:val="NoSpacing"/>
        <w:jc w:val="both"/>
        <w:rPr>
          <w:rFonts w:ascii="Times New Roman" w:eastAsia="Gulim" w:hAnsi="Times New Roman"/>
          <w:iCs/>
          <w:color w:val="000000"/>
          <w:sz w:val="20"/>
          <w:szCs w:val="20"/>
        </w:rPr>
      </w:pPr>
    </w:p>
    <w:p w:rsidR="00272477" w:rsidRPr="00272477" w:rsidRDefault="00272477" w:rsidP="00272477">
      <w:pPr>
        <w:pStyle w:val="NoSpacing"/>
        <w:jc w:val="both"/>
        <w:rPr>
          <w:rFonts w:asciiTheme="majorBidi" w:hAnsiTheme="majorBidi" w:cstheme="majorBidi"/>
          <w:sz w:val="20"/>
          <w:szCs w:val="20"/>
        </w:rPr>
      </w:pPr>
      <w:r w:rsidRPr="006E30CD">
        <w:rPr>
          <w:rFonts w:ascii="Times New Roman" w:eastAsia="Gulim" w:hAnsi="Times New Roman"/>
          <w:iCs/>
          <w:color w:val="000000"/>
          <w:sz w:val="20"/>
          <w:szCs w:val="20"/>
        </w:rPr>
        <w:t xml:space="preserve">In the other hand, water is a poor electrolyte </w:t>
      </w:r>
      <w:r w:rsidRPr="006E30CD">
        <w:rPr>
          <w:rFonts w:ascii="Times New Roman" w:eastAsia="Gulim" w:hAnsi="Times New Roman"/>
          <w:iCs/>
          <w:color w:val="000000"/>
          <w:sz w:val="20"/>
          <w:szCs w:val="20"/>
        </w:rPr>
        <w:fldChar w:fldCharType="begin"/>
      </w:r>
      <w:r>
        <w:rPr>
          <w:rFonts w:ascii="Times New Roman" w:eastAsia="Gulim" w:hAnsi="Times New Roman"/>
          <w:iCs/>
          <w:color w:val="000000"/>
          <w:sz w:val="20"/>
          <w:szCs w:val="20"/>
        </w:rPr>
        <w:instrText xml:space="preserve"> ADDIN EN.CITE &lt;EndNote&gt;&lt;Cite&gt;&lt;Author&gt;Grimes&lt;/Author&gt;&lt;Year&gt;2008&lt;/Year&gt;&lt;RecNum&gt;46&lt;/RecNum&gt;&lt;DisplayText&gt;[26]&lt;/DisplayText&gt;&lt;record&gt;&lt;rec-number&gt;46&lt;/rec-number&gt;&lt;foreign-keys&gt;&lt;key app="EN" db-id="ta5tvzaenz0rx0ef25apzs5haz9t5apftevs" timestamp="1441696386"&gt;46&lt;/key&gt;&lt;/foreign-keys&gt;&lt;ref-type name="Book"&gt;6&lt;/ref-type&gt;&lt;contributors&gt;&lt;authors&gt;&lt;author&gt;Grimes, Craig A.&lt;/author&gt;&lt;author&gt;Varghese, Oomman K.&lt;/author&gt;&lt;author&gt;Ranjan, Sudhir&lt;/author&gt;&lt;/authors&gt;&lt;/contributors&gt;&lt;titles&gt;&lt;title&gt;Light, Water, Hydrogen: The Solar Generation of Hydrogen by Water Photoelectrolysis&lt;/title&gt;&lt;/titles&gt;&lt;dates&gt;&lt;year&gt;2008&lt;/year&gt;&lt;/dates&gt;&lt;publisher&gt;Springer Science+Business Media&lt;/publisher&gt;&lt;isbn&gt;978-0-387-33198-0&lt;/isbn&gt;&lt;urls&gt;&lt;/urls&gt;&lt;/record&gt;&lt;/Cite&gt;&lt;/EndNote&gt;</w:instrText>
      </w:r>
      <w:r w:rsidRPr="006E30CD">
        <w:rPr>
          <w:rFonts w:ascii="Times New Roman" w:eastAsia="Gulim" w:hAnsi="Times New Roman"/>
          <w:iCs/>
          <w:color w:val="000000"/>
          <w:sz w:val="20"/>
          <w:szCs w:val="20"/>
        </w:rPr>
        <w:fldChar w:fldCharType="separate"/>
      </w:r>
      <w:r>
        <w:rPr>
          <w:rFonts w:ascii="Times New Roman" w:eastAsia="Gulim" w:hAnsi="Times New Roman"/>
          <w:iCs/>
          <w:noProof/>
          <w:color w:val="000000"/>
          <w:sz w:val="20"/>
          <w:szCs w:val="20"/>
        </w:rPr>
        <w:t>[</w:t>
      </w:r>
      <w:hyperlink w:anchor="_ENREF_26" w:tooltip="Grimes, 2008 #46" w:history="1">
        <w:r>
          <w:rPr>
            <w:rFonts w:ascii="Times New Roman" w:eastAsia="Gulim" w:hAnsi="Times New Roman"/>
            <w:iCs/>
            <w:noProof/>
            <w:color w:val="000000"/>
            <w:sz w:val="20"/>
            <w:szCs w:val="20"/>
          </w:rPr>
          <w:t>26</w:t>
        </w:r>
      </w:hyperlink>
      <w:r>
        <w:rPr>
          <w:rFonts w:ascii="Times New Roman" w:eastAsia="Gulim" w:hAnsi="Times New Roman"/>
          <w:iCs/>
          <w:noProof/>
          <w:color w:val="000000"/>
          <w:sz w:val="20"/>
          <w:szCs w:val="20"/>
        </w:rPr>
        <w:t>]</w:t>
      </w:r>
      <w:r w:rsidRPr="006E30CD">
        <w:rPr>
          <w:rFonts w:ascii="Times New Roman" w:eastAsia="Gulim" w:hAnsi="Times New Roman"/>
          <w:iCs/>
          <w:color w:val="000000"/>
          <w:sz w:val="20"/>
          <w:szCs w:val="20"/>
        </w:rPr>
        <w:fldChar w:fldCharType="end"/>
      </w:r>
      <w:r w:rsidRPr="006E30CD">
        <w:rPr>
          <w:rFonts w:ascii="Times New Roman" w:eastAsia="Gulim" w:hAnsi="Times New Roman"/>
          <w:iCs/>
          <w:color w:val="000000"/>
          <w:sz w:val="20"/>
          <w:szCs w:val="20"/>
        </w:rPr>
        <w:t xml:space="preserve"> and proven in this study as having the lowest photocurrent density for both bare</w:t>
      </w:r>
      <w:r w:rsidRPr="006E30CD">
        <w:rPr>
          <w:rFonts w:ascii="Times New Roman" w:hAnsi="Times New Roman"/>
          <w:sz w:val="20"/>
          <w:szCs w:val="20"/>
        </w:rPr>
        <w:t xml:space="preserve"> TiO</w:t>
      </w:r>
      <w:r w:rsidRPr="006E30CD">
        <w:rPr>
          <w:rFonts w:ascii="Times New Roman" w:hAnsi="Times New Roman"/>
          <w:sz w:val="20"/>
          <w:szCs w:val="20"/>
          <w:vertAlign w:val="subscript"/>
        </w:rPr>
        <w:t xml:space="preserve">2 </w:t>
      </w:r>
      <w:r w:rsidRPr="006E30CD">
        <w:rPr>
          <w:rFonts w:ascii="Times New Roman" w:hAnsi="Times New Roman"/>
          <w:sz w:val="20"/>
          <w:szCs w:val="20"/>
        </w:rPr>
        <w:t xml:space="preserve">and </w:t>
      </w:r>
      <w:r w:rsidRPr="006E30CD">
        <w:rPr>
          <w:rFonts w:ascii="Times New Roman" w:eastAsia="Gulim" w:hAnsi="Times New Roman"/>
          <w:iCs/>
          <w:color w:val="000000"/>
          <w:sz w:val="20"/>
          <w:szCs w:val="20"/>
        </w:rPr>
        <w:t xml:space="preserve"> </w:t>
      </w:r>
      <w:r w:rsidRPr="006E30CD">
        <w:rPr>
          <w:rFonts w:ascii="Times New Roman" w:hAnsi="Times New Roman"/>
          <w:sz w:val="20"/>
          <w:szCs w:val="20"/>
        </w:rPr>
        <w:t>TiO</w:t>
      </w:r>
      <w:r w:rsidRPr="006E30CD">
        <w:rPr>
          <w:rFonts w:ascii="Times New Roman" w:hAnsi="Times New Roman"/>
          <w:sz w:val="20"/>
          <w:szCs w:val="20"/>
          <w:vertAlign w:val="subscript"/>
        </w:rPr>
        <w:t xml:space="preserve">2 </w:t>
      </w:r>
      <w:r w:rsidRPr="006E30CD">
        <w:rPr>
          <w:rFonts w:ascii="Times New Roman" w:hAnsi="Times New Roman"/>
          <w:sz w:val="20"/>
          <w:szCs w:val="20"/>
        </w:rPr>
        <w:t>with dye sensitizer</w:t>
      </w:r>
      <w:r>
        <w:rPr>
          <w:rFonts w:ascii="Times New Roman" w:hAnsi="Times New Roman"/>
          <w:sz w:val="20"/>
          <w:szCs w:val="20"/>
        </w:rPr>
        <w:t xml:space="preserve"> (0% v/v)</w:t>
      </w:r>
      <w:r w:rsidRPr="006E30CD">
        <w:rPr>
          <w:rFonts w:ascii="Times New Roman" w:hAnsi="Times New Roman"/>
          <w:sz w:val="20"/>
          <w:szCs w:val="20"/>
        </w:rPr>
        <w:t xml:space="preserve">. However, the addition of dye molecules in </w:t>
      </w:r>
      <w:r>
        <w:rPr>
          <w:rFonts w:ascii="Times New Roman" w:hAnsi="Times New Roman"/>
          <w:sz w:val="20"/>
          <w:szCs w:val="20"/>
        </w:rPr>
        <w:t>electrolyte</w:t>
      </w:r>
      <w:r w:rsidRPr="006E30CD">
        <w:rPr>
          <w:rFonts w:ascii="Times New Roman" w:hAnsi="Times New Roman"/>
          <w:sz w:val="20"/>
          <w:szCs w:val="20"/>
        </w:rPr>
        <w:t xml:space="preserve"> has shown increment in the photocurrent generation for both photoelectrodes. This may due to degradation of dye in electrolyte has made it as an electron donor to fill-up holes leaved by photoexcited electrons. Moreover, for </w:t>
      </w:r>
      <w:r w:rsidRPr="006E30CD">
        <w:rPr>
          <w:rFonts w:ascii="Times New Roman" w:eastAsia="Gulim" w:hAnsi="Times New Roman"/>
          <w:iCs/>
          <w:color w:val="000000"/>
          <w:sz w:val="20"/>
          <w:szCs w:val="20"/>
        </w:rPr>
        <w:t>dye-sensitized TiO</w:t>
      </w:r>
      <w:r w:rsidRPr="006E30CD">
        <w:rPr>
          <w:rFonts w:ascii="Times New Roman" w:eastAsia="Gulim" w:hAnsi="Times New Roman"/>
          <w:iCs/>
          <w:color w:val="000000"/>
          <w:sz w:val="20"/>
          <w:szCs w:val="20"/>
          <w:vertAlign w:val="subscript"/>
        </w:rPr>
        <w:t xml:space="preserve">2 </w:t>
      </w:r>
      <w:r w:rsidRPr="006E30CD">
        <w:rPr>
          <w:rFonts w:ascii="Times New Roman" w:eastAsia="Gulim" w:hAnsi="Times New Roman"/>
          <w:iCs/>
          <w:color w:val="000000"/>
          <w:sz w:val="20"/>
          <w:szCs w:val="20"/>
        </w:rPr>
        <w:t>photoelectrode</w:t>
      </w:r>
      <w:r w:rsidRPr="006E30CD">
        <w:rPr>
          <w:rFonts w:ascii="Times New Roman" w:hAnsi="Times New Roman"/>
          <w:sz w:val="20"/>
          <w:szCs w:val="20"/>
        </w:rPr>
        <w:t>, dye-added molecules in the electrolyte has reduce driving force of desorption of the dye from TiO</w:t>
      </w:r>
      <w:r w:rsidRPr="006E30CD">
        <w:rPr>
          <w:rFonts w:ascii="Times New Roman" w:hAnsi="Times New Roman"/>
          <w:sz w:val="20"/>
          <w:szCs w:val="20"/>
          <w:vertAlign w:val="subscript"/>
        </w:rPr>
        <w:t xml:space="preserve">2 </w:t>
      </w:r>
      <w:r w:rsidRPr="006E30CD">
        <w:rPr>
          <w:rFonts w:ascii="Times New Roman" w:hAnsi="Times New Roman"/>
          <w:sz w:val="20"/>
          <w:szCs w:val="20"/>
        </w:rPr>
        <w:t xml:space="preserve">surface hence increase its stability in water </w:t>
      </w:r>
      <w:r w:rsidRPr="006E30CD">
        <w:rPr>
          <w:rFonts w:ascii="Times New Roman" w:hAnsi="Times New Roman"/>
          <w:sz w:val="20"/>
          <w:szCs w:val="20"/>
        </w:rPr>
        <w:fldChar w:fldCharType="begin"/>
      </w:r>
      <w:r>
        <w:rPr>
          <w:rFonts w:ascii="Times New Roman" w:hAnsi="Times New Roman"/>
          <w:sz w:val="20"/>
          <w:szCs w:val="20"/>
        </w:rPr>
        <w:instrText xml:space="preserve"> ADDIN EN.CITE &lt;EndNote&gt;&lt;Cite&gt;&lt;Author&gt;Heo&lt;/Author&gt;&lt;Year&gt;2013&lt;/Year&gt;&lt;RecNum&gt;108&lt;/RecNum&gt;&lt;DisplayText&gt;[27]&lt;/DisplayText&gt;&lt;record&gt;&lt;rec-number&gt;108&lt;/rec-number&gt;&lt;foreign-keys&gt;&lt;key app="EN" db-id="ta5tvzaenz0rx0ef25apzs5haz9t5apftevs" timestamp="1441696390"&gt;108&lt;/key&gt;&lt;/foreign-keys&gt;&lt;ref-type name="Journal Article"&gt;17&lt;/ref-type&gt;&lt;contributors&gt;&lt;authors&gt;&lt;author&gt;Heo, Nansra&lt;/author&gt;&lt;author&gt;Jun, Yongseok&lt;/author&gt;&lt;author&gt;Park, Jong Hyeok &lt;/author&gt;&lt;/authors&gt;&lt;/contributors&gt;&lt;titles&gt;&lt;title&gt;Dye molecules in electrolytes: new approach for suppression of dye-desorption in dye-sensitized solar cells&lt;/title&gt;&lt;secondary-title&gt;Scientific Reports&lt;/secondary-title&gt;&lt;/titles&gt;&lt;volume&gt;3&lt;/volume&gt;&lt;dates&gt;&lt;year&gt;2013&lt;/year&gt;&lt;/dates&gt;&lt;publisher&gt;Ulsan National Institue of Science and Technology&lt;/publisher&gt;&lt;urls&gt;&lt;/urls&gt;&lt;/record&gt;&lt;/Cite&gt;&lt;/EndNote&gt;</w:instrText>
      </w:r>
      <w:r w:rsidRPr="006E30CD">
        <w:rPr>
          <w:rFonts w:ascii="Times New Roman" w:hAnsi="Times New Roman"/>
          <w:sz w:val="20"/>
          <w:szCs w:val="20"/>
        </w:rPr>
        <w:fldChar w:fldCharType="separate"/>
      </w:r>
      <w:r>
        <w:rPr>
          <w:rFonts w:ascii="Times New Roman" w:hAnsi="Times New Roman"/>
          <w:noProof/>
          <w:sz w:val="20"/>
          <w:szCs w:val="20"/>
        </w:rPr>
        <w:t>[</w:t>
      </w:r>
      <w:hyperlink w:anchor="_ENREF_27" w:tooltip="Heo, 2013 #108" w:history="1">
        <w:r>
          <w:rPr>
            <w:rFonts w:ascii="Times New Roman" w:hAnsi="Times New Roman"/>
            <w:noProof/>
            <w:sz w:val="20"/>
            <w:szCs w:val="20"/>
          </w:rPr>
          <w:t>27</w:t>
        </w:r>
      </w:hyperlink>
      <w:r>
        <w:rPr>
          <w:rFonts w:ascii="Times New Roman" w:hAnsi="Times New Roman"/>
          <w:noProof/>
          <w:sz w:val="20"/>
          <w:szCs w:val="20"/>
        </w:rPr>
        <w:t>]</w:t>
      </w:r>
      <w:r w:rsidRPr="006E30CD">
        <w:rPr>
          <w:rFonts w:ascii="Times New Roman" w:hAnsi="Times New Roman"/>
          <w:sz w:val="20"/>
          <w:szCs w:val="20"/>
        </w:rPr>
        <w:fldChar w:fldCharType="end"/>
      </w:r>
      <w:r w:rsidRPr="006E30CD">
        <w:rPr>
          <w:rFonts w:ascii="Times New Roman" w:hAnsi="Times New Roman"/>
          <w:sz w:val="20"/>
          <w:szCs w:val="20"/>
        </w:rPr>
        <w:t>.</w:t>
      </w:r>
    </w:p>
    <w:p w:rsidR="00B21936" w:rsidRDefault="00B21936" w:rsidP="00B21936">
      <w:pPr>
        <w:pStyle w:val="NoSpacing"/>
        <w:jc w:val="both"/>
        <w:rPr>
          <w:rFonts w:ascii="Times New Roman" w:eastAsia="Gulim" w:hAnsi="Times New Roman"/>
          <w:iCs/>
          <w:color w:val="000000"/>
          <w:sz w:val="20"/>
          <w:szCs w:val="20"/>
        </w:rPr>
      </w:pPr>
    </w:p>
    <w:p w:rsidR="00272477" w:rsidRPr="006E30CD" w:rsidRDefault="00272477" w:rsidP="00B21936">
      <w:pPr>
        <w:pStyle w:val="NoSpacing"/>
        <w:jc w:val="both"/>
        <w:rPr>
          <w:rFonts w:ascii="Times New Roman" w:eastAsia="Gulim" w:hAnsi="Times New Roman"/>
          <w:iCs/>
          <w:color w:val="000000"/>
          <w:sz w:val="20"/>
          <w:szCs w:val="20"/>
        </w:rPr>
      </w:pPr>
    </w:p>
    <w:p w:rsidR="00B21936" w:rsidRPr="006E30CD" w:rsidRDefault="00B21936" w:rsidP="00B21936">
      <w:pPr>
        <w:spacing w:line="360" w:lineRule="auto"/>
        <w:jc w:val="center"/>
        <w:rPr>
          <w:rFonts w:ascii="Times New Roman" w:hAnsi="Times New Roman"/>
          <w:sz w:val="20"/>
          <w:szCs w:val="20"/>
        </w:rPr>
      </w:pPr>
      <w:r w:rsidRPr="006E30CD">
        <w:rPr>
          <w:noProof/>
          <w:sz w:val="20"/>
          <w:szCs w:val="20"/>
          <w:lang w:bidi="ar-SA"/>
        </w:rPr>
        <w:lastRenderedPageBreak/>
        <mc:AlternateContent>
          <mc:Choice Requires="wps">
            <w:drawing>
              <wp:anchor distT="0" distB="0" distL="114300" distR="114300" simplePos="0" relativeHeight="251679232" behindDoc="0" locked="0" layoutInCell="1" allowOverlap="1" wp14:anchorId="27614513" wp14:editId="59A3A671">
                <wp:simplePos x="0" y="0"/>
                <wp:positionH relativeFrom="column">
                  <wp:posOffset>855345</wp:posOffset>
                </wp:positionH>
                <wp:positionV relativeFrom="paragraph">
                  <wp:posOffset>2189480</wp:posOffset>
                </wp:positionV>
                <wp:extent cx="408940" cy="273050"/>
                <wp:effectExtent l="0" t="0" r="0" b="0"/>
                <wp:wrapNone/>
                <wp:docPr id="11" name="Rectangle 1"/>
                <wp:cNvGraphicFramePr/>
                <a:graphic xmlns:a="http://schemas.openxmlformats.org/drawingml/2006/main">
                  <a:graphicData uri="http://schemas.microsoft.com/office/word/2010/wordprocessingShape">
                    <wps:wsp>
                      <wps:cNvSpPr/>
                      <wps:spPr>
                        <a:xfrm>
                          <a:off x="0" y="0"/>
                          <a:ext cx="408940" cy="273050"/>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B21936" w:rsidRPr="003957F1" w:rsidRDefault="00B21936" w:rsidP="00B21936">
                            <w:pPr>
                              <w:pStyle w:val="NormalWeb"/>
                              <w:spacing w:before="0" w:beforeAutospacing="0" w:after="0" w:afterAutospacing="0"/>
                              <w:jc w:val="center"/>
                              <w:rPr>
                                <w:sz w:val="20"/>
                                <w:szCs w:val="22"/>
                              </w:rPr>
                            </w:pPr>
                            <w:r w:rsidRPr="00B21936">
                              <w:rPr>
                                <w:b/>
                                <w:color w:val="0D0D0D" w:themeColor="text1" w:themeTint="F2"/>
                                <w:sz w:val="20"/>
                                <w:szCs w:val="20"/>
                              </w:rPr>
                              <w:t>(B)</w:t>
                            </w:r>
                            <w:r w:rsidRPr="003957F1">
                              <w:rPr>
                                <w:rFonts w:asciiTheme="minorHAnsi" w:hAnsi="Calibri" w:cstheme="minorBidi"/>
                                <w:color w:val="FFFFFF" w:themeColor="light1"/>
                                <w:sz w:val="18"/>
                                <w:szCs w:val="20"/>
                              </w:rPr>
                              <w:t>)</w:t>
                            </w:r>
                          </w:p>
                        </w:txbxContent>
                      </wps:txbx>
                      <wps:bodyPr anchor="ctr">
                        <a:noAutofit/>
                      </wps:bodyPr>
                    </wps:wsp>
                  </a:graphicData>
                </a:graphic>
                <wp14:sizeRelV relativeFrom="margin">
                  <wp14:pctHeight>0</wp14:pctHeight>
                </wp14:sizeRelV>
              </wp:anchor>
            </w:drawing>
          </mc:Choice>
          <mc:Fallback>
            <w:pict>
              <v:rect id="_x0000_s1048" style="position:absolute;left:0;text-align:left;margin-left:67.35pt;margin-top:172.4pt;width:32.2pt;height:21.5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" filled="f" stroked="f" strokeweight="1pt">
                <v:textbox>
                  <w:txbxContent>
                    <w:p w:rsidR="00B21936" w:rsidRPr="003957F1" w:rsidRDefault="00B21936" w:rsidP="00B21936">
                      <w:pPr>
                        <w:pStyle w:val="NormalWeb"/>
                        <w:spacing w:before="0" w:beforeAutospacing="0" w:after="0" w:afterAutospacing="0"/>
                        <w:jc w:val="center"/>
                        <w:rPr>
                          <w:sz w:val="20"/>
                          <w:szCs w:val="22"/>
                        </w:rPr>
                      </w:pPr>
                      <w:r w:rsidRPr="00B21936">
                        <w:rPr>
                          <w:b/>
                          <w:color w:val="0D0D0D" w:themeColor="text1" w:themeTint="F2"/>
                          <w:sz w:val="20"/>
                          <w:szCs w:val="20"/>
                        </w:rPr>
                        <w:t>(B)</w:t>
                      </w:r>
                      <w:r w:rsidRPr="003957F1">
                        <w:rPr>
                          <w:rFonts w:asciiTheme="minorHAnsi" w:hAnsi="Calibri" w:cstheme="minorBidi"/>
                          <w:color w:val="FFFFFF" w:themeColor="light1"/>
                          <w:sz w:val="18"/>
                          <w:szCs w:val="20"/>
                        </w:rPr>
                        <w:t>)</w:t>
                      </w:r>
                    </w:p>
                  </w:txbxContent>
                </v:textbox>
              </v:rect>
            </w:pict>
          </mc:Fallback>
        </mc:AlternateContent>
      </w:r>
      <w:r w:rsidRPr="006E30CD">
        <w:rPr>
          <w:noProof/>
          <w:sz w:val="20"/>
          <w:szCs w:val="20"/>
          <w:lang w:bidi="ar-SA"/>
        </w:rPr>
        <mc:AlternateContent>
          <mc:Choice Requires="wps">
            <w:drawing>
              <wp:anchor distT="0" distB="0" distL="114300" distR="114300" simplePos="0" relativeHeight="251678208" behindDoc="0" locked="0" layoutInCell="1" allowOverlap="1" wp14:anchorId="672732B5" wp14:editId="65D1265D">
                <wp:simplePos x="0" y="0"/>
                <wp:positionH relativeFrom="column">
                  <wp:posOffset>747395</wp:posOffset>
                </wp:positionH>
                <wp:positionV relativeFrom="paragraph">
                  <wp:posOffset>-7620</wp:posOffset>
                </wp:positionV>
                <wp:extent cx="517585" cy="286603"/>
                <wp:effectExtent l="0" t="0" r="0" b="0"/>
                <wp:wrapNone/>
                <wp:docPr id="10" name="Rectangle 1"/>
                <wp:cNvGraphicFramePr/>
                <a:graphic xmlns:a="http://schemas.openxmlformats.org/drawingml/2006/main">
                  <a:graphicData uri="http://schemas.microsoft.com/office/word/2010/wordprocessingShape">
                    <wps:wsp>
                      <wps:cNvSpPr/>
                      <wps:spPr>
                        <a:xfrm>
                          <a:off x="0" y="0"/>
                          <a:ext cx="517585" cy="286603"/>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B21936" w:rsidRPr="00B21936" w:rsidRDefault="00B21936" w:rsidP="00B21936">
                            <w:pPr>
                              <w:pStyle w:val="NormalWeb"/>
                              <w:spacing w:before="0" w:beforeAutospacing="0" w:after="0" w:afterAutospacing="0"/>
                              <w:jc w:val="center"/>
                              <w:rPr>
                                <w:b/>
                                <w:sz w:val="20"/>
                                <w:szCs w:val="20"/>
                              </w:rPr>
                            </w:pPr>
                            <w:r w:rsidRPr="00B21936">
                              <w:rPr>
                                <w:b/>
                                <w:color w:val="000000"/>
                                <w:sz w:val="20"/>
                                <w:szCs w:val="20"/>
                              </w:rPr>
                              <w:t>(A)</w:t>
                            </w:r>
                          </w:p>
                        </w:txbxContent>
                      </wps:txbx>
                      <wps:bodyPr vertOverflow="clip" wrap="square"/>
                    </wps:wsp>
                  </a:graphicData>
                </a:graphic>
                <wp14:sizeRelH relativeFrom="margin">
                  <wp14:pctWidth>0</wp14:pctWidth>
                </wp14:sizeRelH>
                <wp14:sizeRelV relativeFrom="margin">
                  <wp14:pctHeight>0</wp14:pctHeight>
                </wp14:sizeRelV>
              </wp:anchor>
            </w:drawing>
          </mc:Choice>
          <mc:Fallback>
            <w:pict>
              <v:rect id="_x0000_s1049" style="position:absolute;left:0;text-align:left;margin-left:58.85pt;margin-top:-.6pt;width:40.75pt;height:22.5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" filled="f" stroked="f" strokeweight="1pt">
                <v:textbox>
                  <w:txbxContent>
                    <w:p w:rsidR="00B21936" w:rsidRPr="00B21936" w:rsidRDefault="00B21936" w:rsidP="00B21936">
                      <w:pPr>
                        <w:pStyle w:val="NormalWeb"/>
                        <w:spacing w:before="0" w:beforeAutospacing="0" w:after="0" w:afterAutospacing="0"/>
                        <w:jc w:val="center"/>
                        <w:rPr>
                          <w:b/>
                          <w:sz w:val="20"/>
                          <w:szCs w:val="20"/>
                        </w:rPr>
                      </w:pPr>
                      <w:r w:rsidRPr="00B21936">
                        <w:rPr>
                          <w:b/>
                          <w:color w:val="000000"/>
                          <w:sz w:val="20"/>
                          <w:szCs w:val="20"/>
                        </w:rPr>
                        <w:t>(A)</w:t>
                      </w:r>
                    </w:p>
                  </w:txbxContent>
                </v:textbox>
              </v:rect>
            </w:pict>
          </mc:Fallback>
        </mc:AlternateContent>
      </w:r>
      <w:r>
        <w:rPr>
          <w:noProof/>
          <w:lang w:bidi="ar-SA"/>
        </w:rPr>
        <w:drawing>
          <wp:inline distT="0" distB="0" distL="0" distR="0" wp14:anchorId="23B9AB1C" wp14:editId="24E6052D">
            <wp:extent cx="4201064" cy="2044460"/>
            <wp:effectExtent l="0" t="0" r="9525" b="13335"/>
            <wp:docPr id="531" name="Chart 5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21936" w:rsidRDefault="00B21936" w:rsidP="00B21936">
      <w:pPr>
        <w:spacing w:after="0" w:line="240" w:lineRule="auto"/>
        <w:jc w:val="center"/>
        <w:rPr>
          <w:rFonts w:asciiTheme="majorBidi" w:hAnsiTheme="majorBidi" w:cstheme="majorBidi"/>
          <w:sz w:val="20"/>
          <w:szCs w:val="20"/>
        </w:rPr>
      </w:pPr>
      <w:r>
        <w:rPr>
          <w:noProof/>
          <w:lang w:bidi="ar-SA"/>
        </w:rPr>
        <w:drawing>
          <wp:inline distT="0" distB="0" distL="0" distR="0" wp14:anchorId="68216D7C" wp14:editId="657223AF">
            <wp:extent cx="4192438" cy="2147978"/>
            <wp:effectExtent l="0" t="0" r="17780" b="24130"/>
            <wp:docPr id="539" name="Chart 5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21936" w:rsidRPr="00B21936" w:rsidRDefault="00B21936" w:rsidP="00B21936">
      <w:pPr>
        <w:spacing w:before="120" w:after="0" w:line="240" w:lineRule="auto"/>
        <w:ind w:left="907" w:hanging="907"/>
        <w:jc w:val="both"/>
        <w:rPr>
          <w:rFonts w:ascii="Times New Roman" w:hAnsi="Times New Roman"/>
          <w:sz w:val="20"/>
          <w:szCs w:val="20"/>
        </w:rPr>
      </w:pPr>
      <w:r w:rsidRPr="006E30CD">
        <w:rPr>
          <w:rFonts w:asciiTheme="majorBidi" w:hAnsiTheme="majorBidi" w:cstheme="majorBidi"/>
          <w:sz w:val="20"/>
          <w:szCs w:val="20"/>
        </w:rPr>
        <w:t>Fig</w:t>
      </w:r>
      <w:r>
        <w:rPr>
          <w:rFonts w:asciiTheme="majorBidi" w:hAnsiTheme="majorBidi" w:cstheme="majorBidi"/>
          <w:sz w:val="20"/>
          <w:szCs w:val="20"/>
        </w:rPr>
        <w:t xml:space="preserve">ure 5. </w:t>
      </w:r>
      <w:r>
        <w:rPr>
          <w:rFonts w:asciiTheme="majorBidi" w:hAnsiTheme="majorBidi" w:cstheme="majorBidi"/>
          <w:sz w:val="20"/>
          <w:szCs w:val="20"/>
        </w:rPr>
        <w:tab/>
      </w:r>
      <w:r w:rsidRPr="006E30CD">
        <w:rPr>
          <w:rFonts w:asciiTheme="majorBidi" w:hAnsiTheme="majorBidi" w:cstheme="majorBidi"/>
          <w:sz w:val="20"/>
          <w:szCs w:val="20"/>
        </w:rPr>
        <w:t>Performance of photocurrent density of (A) bare TiO</w:t>
      </w:r>
      <w:r w:rsidRPr="006E30CD">
        <w:rPr>
          <w:rFonts w:asciiTheme="majorBidi" w:hAnsiTheme="majorBidi" w:cstheme="majorBidi"/>
          <w:sz w:val="20"/>
          <w:szCs w:val="20"/>
          <w:vertAlign w:val="subscript"/>
        </w:rPr>
        <w:t xml:space="preserve">2 </w:t>
      </w:r>
      <w:r w:rsidRPr="006E30CD">
        <w:rPr>
          <w:rFonts w:asciiTheme="majorBidi" w:hAnsiTheme="majorBidi" w:cstheme="majorBidi"/>
          <w:sz w:val="20"/>
          <w:szCs w:val="20"/>
        </w:rPr>
        <w:t>and (B) TiO</w:t>
      </w:r>
      <w:r w:rsidRPr="006E30CD">
        <w:rPr>
          <w:rFonts w:asciiTheme="majorBidi" w:hAnsiTheme="majorBidi" w:cstheme="majorBidi"/>
          <w:sz w:val="20"/>
          <w:szCs w:val="20"/>
          <w:vertAlign w:val="subscript"/>
        </w:rPr>
        <w:t xml:space="preserve">2 </w:t>
      </w:r>
      <w:r w:rsidRPr="006E30CD">
        <w:rPr>
          <w:rFonts w:asciiTheme="majorBidi" w:hAnsiTheme="majorBidi" w:cstheme="majorBidi"/>
          <w:sz w:val="20"/>
          <w:szCs w:val="20"/>
        </w:rPr>
        <w:t xml:space="preserve">with dye sensitizer </w:t>
      </w:r>
      <w:r>
        <w:rPr>
          <w:rFonts w:asciiTheme="majorBidi" w:hAnsiTheme="majorBidi" w:cstheme="majorBidi"/>
          <w:sz w:val="20"/>
          <w:szCs w:val="20"/>
        </w:rPr>
        <w:t xml:space="preserve">on different concentrations </w:t>
      </w:r>
      <w:r w:rsidRPr="006E30CD">
        <w:rPr>
          <w:rFonts w:asciiTheme="majorBidi" w:hAnsiTheme="majorBidi" w:cstheme="majorBidi"/>
          <w:sz w:val="20"/>
          <w:szCs w:val="20"/>
        </w:rPr>
        <w:t>of pitaya peel dye</w:t>
      </w:r>
      <w:r>
        <w:rPr>
          <w:rFonts w:asciiTheme="majorBidi" w:hAnsiTheme="majorBidi" w:cstheme="majorBidi"/>
          <w:sz w:val="20"/>
          <w:szCs w:val="20"/>
        </w:rPr>
        <w:t xml:space="preserve"> </w:t>
      </w:r>
      <w:r w:rsidRPr="006E30CD">
        <w:rPr>
          <w:rFonts w:asciiTheme="majorBidi" w:hAnsiTheme="majorBidi" w:cstheme="majorBidi"/>
          <w:sz w:val="20"/>
          <w:szCs w:val="20"/>
        </w:rPr>
        <w:t>in electrolyte</w:t>
      </w:r>
    </w:p>
    <w:p w:rsidR="00B21936" w:rsidRDefault="00B21936" w:rsidP="00272477">
      <w:pPr>
        <w:pStyle w:val="NoSpacing"/>
        <w:jc w:val="center"/>
        <w:rPr>
          <w:rFonts w:ascii="Times New Roman" w:eastAsia="Gulim" w:hAnsi="Times New Roman"/>
          <w:iCs/>
          <w:color w:val="000000"/>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72477" w:rsidRPr="00272477" w:rsidRDefault="00272477" w:rsidP="00272477">
      <w:pPr>
        <w:pStyle w:val="NoSpacing"/>
        <w:jc w:val="both"/>
        <w:rPr>
          <w:rFonts w:asciiTheme="majorBidi" w:hAnsiTheme="majorBidi" w:cstheme="majorBidi"/>
          <w:sz w:val="20"/>
          <w:szCs w:val="20"/>
        </w:rPr>
      </w:pPr>
      <w:r w:rsidRPr="006E30CD">
        <w:rPr>
          <w:rFonts w:asciiTheme="majorBidi" w:hAnsiTheme="majorBidi" w:cstheme="majorBidi"/>
          <w:bCs/>
          <w:sz w:val="20"/>
          <w:szCs w:val="20"/>
        </w:rPr>
        <w:t>In this work, dye-sensitized TiO</w:t>
      </w:r>
      <w:r w:rsidRPr="006E30CD">
        <w:rPr>
          <w:rFonts w:asciiTheme="majorBidi" w:hAnsiTheme="majorBidi" w:cstheme="majorBidi"/>
          <w:bCs/>
          <w:sz w:val="20"/>
          <w:szCs w:val="20"/>
          <w:vertAlign w:val="subscript"/>
        </w:rPr>
        <w:t>2</w:t>
      </w:r>
      <w:r w:rsidRPr="006E30CD">
        <w:rPr>
          <w:rFonts w:asciiTheme="majorBidi" w:hAnsiTheme="majorBidi" w:cstheme="majorBidi"/>
          <w:bCs/>
          <w:sz w:val="20"/>
          <w:szCs w:val="20"/>
        </w:rPr>
        <w:t xml:space="preserve"> was successfully fabricated using pitaya peel dye. There is no significant change in morphological studies of dye-sensitized TiO</w:t>
      </w:r>
      <w:r w:rsidRPr="006E30CD">
        <w:rPr>
          <w:rFonts w:asciiTheme="majorBidi" w:hAnsiTheme="majorBidi" w:cstheme="majorBidi"/>
          <w:bCs/>
          <w:sz w:val="20"/>
          <w:szCs w:val="20"/>
          <w:vertAlign w:val="subscript"/>
        </w:rPr>
        <w:t xml:space="preserve">2 </w:t>
      </w:r>
      <w:r w:rsidRPr="006E30CD">
        <w:rPr>
          <w:rFonts w:asciiTheme="majorBidi" w:hAnsiTheme="majorBidi" w:cstheme="majorBidi"/>
          <w:bCs/>
          <w:sz w:val="20"/>
          <w:szCs w:val="20"/>
        </w:rPr>
        <w:t>thin film compare to bare TiO</w:t>
      </w:r>
      <w:r w:rsidRPr="006E30CD">
        <w:rPr>
          <w:rFonts w:asciiTheme="majorBidi" w:hAnsiTheme="majorBidi" w:cstheme="majorBidi"/>
          <w:bCs/>
          <w:sz w:val="20"/>
          <w:szCs w:val="20"/>
          <w:vertAlign w:val="subscript"/>
        </w:rPr>
        <w:t xml:space="preserve">2 </w:t>
      </w:r>
      <w:r w:rsidRPr="006E30CD">
        <w:rPr>
          <w:rFonts w:asciiTheme="majorBidi" w:hAnsiTheme="majorBidi" w:cstheme="majorBidi"/>
          <w:bCs/>
          <w:sz w:val="20"/>
          <w:szCs w:val="20"/>
        </w:rPr>
        <w:t>due to its very fine of dye particle size. However, the crystallinity of TiO</w:t>
      </w:r>
      <w:r w:rsidRPr="006E30CD">
        <w:rPr>
          <w:rFonts w:asciiTheme="majorBidi" w:hAnsiTheme="majorBidi" w:cstheme="majorBidi"/>
          <w:bCs/>
          <w:sz w:val="20"/>
          <w:szCs w:val="20"/>
          <w:vertAlign w:val="subscript"/>
        </w:rPr>
        <w:t xml:space="preserve">2 </w:t>
      </w:r>
      <w:r w:rsidRPr="006E30CD">
        <w:rPr>
          <w:rFonts w:asciiTheme="majorBidi" w:hAnsiTheme="majorBidi" w:cstheme="majorBidi"/>
          <w:bCs/>
          <w:sz w:val="20"/>
          <w:szCs w:val="20"/>
        </w:rPr>
        <w:t>has improved by the present of dye’s crystal structure without change its phase. Besides, the light absorption dye-sensitized TiO</w:t>
      </w:r>
      <w:r w:rsidRPr="006E30CD">
        <w:rPr>
          <w:rFonts w:asciiTheme="majorBidi" w:hAnsiTheme="majorBidi" w:cstheme="majorBidi"/>
          <w:bCs/>
          <w:sz w:val="20"/>
          <w:szCs w:val="20"/>
          <w:vertAlign w:val="subscript"/>
        </w:rPr>
        <w:t>2</w:t>
      </w:r>
      <w:r w:rsidRPr="006E30CD">
        <w:rPr>
          <w:rFonts w:asciiTheme="majorBidi" w:hAnsiTheme="majorBidi" w:cstheme="majorBidi"/>
          <w:bCs/>
          <w:sz w:val="20"/>
          <w:szCs w:val="20"/>
        </w:rPr>
        <w:t xml:space="preserve"> also has extended into visible light region. </w:t>
      </w:r>
      <w:r>
        <w:rPr>
          <w:rFonts w:asciiTheme="majorBidi" w:hAnsiTheme="majorBidi" w:cstheme="majorBidi"/>
          <w:bCs/>
          <w:sz w:val="20"/>
          <w:szCs w:val="20"/>
        </w:rPr>
        <w:t>By u</w:t>
      </w:r>
      <w:r w:rsidRPr="006E30CD">
        <w:rPr>
          <w:rFonts w:asciiTheme="majorBidi" w:hAnsiTheme="majorBidi" w:cstheme="majorBidi"/>
          <w:bCs/>
          <w:sz w:val="20"/>
          <w:szCs w:val="20"/>
        </w:rPr>
        <w:t xml:space="preserve">sing pitaya peel as </w:t>
      </w:r>
      <w:r>
        <w:rPr>
          <w:rFonts w:asciiTheme="majorBidi" w:hAnsiTheme="majorBidi" w:cstheme="majorBidi"/>
          <w:bCs/>
          <w:sz w:val="20"/>
          <w:szCs w:val="20"/>
        </w:rPr>
        <w:t>dye-</w:t>
      </w:r>
      <w:r w:rsidRPr="006E30CD">
        <w:rPr>
          <w:rFonts w:asciiTheme="majorBidi" w:hAnsiTheme="majorBidi" w:cstheme="majorBidi"/>
          <w:bCs/>
          <w:sz w:val="20"/>
          <w:szCs w:val="20"/>
        </w:rPr>
        <w:t xml:space="preserve">sensitizer </w:t>
      </w:r>
      <w:r>
        <w:rPr>
          <w:rFonts w:asciiTheme="majorBidi" w:hAnsiTheme="majorBidi" w:cstheme="majorBidi"/>
          <w:bCs/>
          <w:sz w:val="20"/>
          <w:szCs w:val="20"/>
        </w:rPr>
        <w:t>has shown an</w:t>
      </w:r>
      <w:r w:rsidRPr="006E30CD">
        <w:rPr>
          <w:rFonts w:asciiTheme="majorBidi" w:hAnsiTheme="majorBidi" w:cstheme="majorBidi"/>
          <w:bCs/>
          <w:sz w:val="20"/>
          <w:szCs w:val="20"/>
        </w:rPr>
        <w:t xml:space="preserve"> increment in photocurrent generation in water splitting reaction. Furthermore, additional of dye molecules </w:t>
      </w:r>
      <w:r>
        <w:rPr>
          <w:rFonts w:asciiTheme="majorBidi" w:hAnsiTheme="majorBidi" w:cstheme="majorBidi"/>
          <w:bCs/>
          <w:sz w:val="20"/>
          <w:szCs w:val="20"/>
        </w:rPr>
        <w:t xml:space="preserve">also </w:t>
      </w:r>
      <w:r w:rsidRPr="006E30CD">
        <w:rPr>
          <w:rFonts w:asciiTheme="majorBidi" w:hAnsiTheme="majorBidi" w:cstheme="majorBidi"/>
          <w:bCs/>
          <w:sz w:val="20"/>
          <w:szCs w:val="20"/>
        </w:rPr>
        <w:t>has influenc</w:t>
      </w:r>
      <w:r>
        <w:rPr>
          <w:rFonts w:asciiTheme="majorBidi" w:hAnsiTheme="majorBidi" w:cstheme="majorBidi"/>
          <w:bCs/>
          <w:sz w:val="20"/>
          <w:szCs w:val="20"/>
        </w:rPr>
        <w:t>ed photocurrent density where d</w:t>
      </w:r>
      <w:r w:rsidRPr="006E30CD">
        <w:rPr>
          <w:rFonts w:asciiTheme="majorBidi" w:hAnsiTheme="majorBidi" w:cstheme="majorBidi"/>
          <w:bCs/>
          <w:sz w:val="20"/>
          <w:szCs w:val="20"/>
        </w:rPr>
        <w:t>ye-sensitized TiO</w:t>
      </w:r>
      <w:r w:rsidRPr="006E30CD">
        <w:rPr>
          <w:rFonts w:asciiTheme="majorBidi" w:hAnsiTheme="majorBidi" w:cstheme="majorBidi"/>
          <w:bCs/>
          <w:sz w:val="20"/>
          <w:szCs w:val="20"/>
          <w:vertAlign w:val="subscript"/>
        </w:rPr>
        <w:t xml:space="preserve">2 </w:t>
      </w:r>
      <w:r w:rsidRPr="006E30CD">
        <w:rPr>
          <w:rFonts w:asciiTheme="majorBidi" w:hAnsiTheme="majorBidi" w:cstheme="majorBidi"/>
          <w:bCs/>
          <w:sz w:val="20"/>
          <w:szCs w:val="20"/>
        </w:rPr>
        <w:t xml:space="preserve">photoelectrodes with </w:t>
      </w:r>
      <w:r>
        <w:rPr>
          <w:rFonts w:asciiTheme="majorBidi" w:hAnsiTheme="majorBidi" w:cstheme="majorBidi"/>
          <w:bCs/>
          <w:sz w:val="20"/>
          <w:szCs w:val="20"/>
        </w:rPr>
        <w:t>6.25</w:t>
      </w:r>
      <w:r w:rsidRPr="006E30CD">
        <w:rPr>
          <w:rFonts w:asciiTheme="majorBidi" w:hAnsiTheme="majorBidi" w:cstheme="majorBidi"/>
          <w:bCs/>
          <w:sz w:val="20"/>
          <w:szCs w:val="20"/>
        </w:rPr>
        <w:t>% v/v</w:t>
      </w:r>
      <w:r>
        <w:rPr>
          <w:rFonts w:asciiTheme="majorBidi" w:hAnsiTheme="majorBidi" w:cstheme="majorBidi"/>
          <w:bCs/>
          <w:sz w:val="20"/>
          <w:szCs w:val="20"/>
        </w:rPr>
        <w:t xml:space="preserve"> </w:t>
      </w:r>
      <w:r w:rsidRPr="006E30CD">
        <w:rPr>
          <w:rFonts w:asciiTheme="majorBidi" w:hAnsiTheme="majorBidi" w:cstheme="majorBidi"/>
          <w:bCs/>
          <w:sz w:val="20"/>
          <w:szCs w:val="20"/>
        </w:rPr>
        <w:t>of dye in electrolyte has the highest photocurrent density with</w:t>
      </w:r>
      <w:r>
        <w:rPr>
          <w:rFonts w:asciiTheme="majorBidi" w:hAnsiTheme="majorBidi" w:cstheme="majorBidi"/>
          <w:bCs/>
          <w:sz w:val="20"/>
          <w:szCs w:val="20"/>
        </w:rPr>
        <w:t xml:space="preserve"> </w:t>
      </w:r>
      <w:r>
        <w:rPr>
          <w:rFonts w:ascii="Times New Roman" w:hAnsi="Times New Roman"/>
          <w:sz w:val="20"/>
          <w:szCs w:val="20"/>
        </w:rPr>
        <w:t>127</w:t>
      </w:r>
      <w:r w:rsidRPr="006E30CD">
        <w:rPr>
          <w:rFonts w:ascii="Times New Roman" w:hAnsi="Times New Roman"/>
          <w:sz w:val="20"/>
          <w:szCs w:val="20"/>
        </w:rPr>
        <w:t>µA/</w:t>
      </w:r>
      <w:r>
        <w:rPr>
          <w:rFonts w:ascii="Times New Roman" w:hAnsi="Times New Roman"/>
          <w:sz w:val="20"/>
          <w:szCs w:val="20"/>
        </w:rPr>
        <w:t>c</w:t>
      </w:r>
      <w:r w:rsidRPr="006E30CD">
        <w:rPr>
          <w:rFonts w:ascii="Times New Roman" w:hAnsi="Times New Roman"/>
          <w:sz w:val="20"/>
          <w:szCs w:val="20"/>
        </w:rPr>
        <w:t>m</w:t>
      </w:r>
      <w:r w:rsidRPr="006E30CD">
        <w:rPr>
          <w:rFonts w:ascii="Times New Roman" w:hAnsi="Times New Roman"/>
          <w:sz w:val="20"/>
          <w:szCs w:val="20"/>
          <w:vertAlign w:val="superscript"/>
        </w:rPr>
        <w:t xml:space="preserve">2 </w:t>
      </w:r>
      <w:r w:rsidRPr="006E30CD">
        <w:rPr>
          <w:rFonts w:ascii="Times New Roman" w:hAnsi="Times New Roman"/>
          <w:sz w:val="20"/>
          <w:szCs w:val="20"/>
        </w:rPr>
        <w:t>under the Xenon lamp.</w:t>
      </w:r>
    </w:p>
    <w:p w:rsidR="00272477" w:rsidRPr="00F447A7" w:rsidRDefault="00272477"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272477" w:rsidRDefault="00272477" w:rsidP="00272477">
      <w:pPr>
        <w:pStyle w:val="NoSpacing"/>
        <w:jc w:val="both"/>
        <w:rPr>
          <w:rFonts w:asciiTheme="majorBidi" w:hAnsiTheme="majorBidi" w:cstheme="majorBidi"/>
          <w:sz w:val="20"/>
          <w:szCs w:val="20"/>
        </w:rPr>
      </w:pPr>
      <w:r w:rsidRPr="006E30CD">
        <w:rPr>
          <w:rFonts w:asciiTheme="majorBidi" w:hAnsiTheme="majorBidi" w:cstheme="majorBidi"/>
          <w:sz w:val="20"/>
          <w:szCs w:val="20"/>
        </w:rPr>
        <w:t>The authors would like to thank Universiti Kebangsaan Malaysia for providing the facilities and research grant (DIP-2012-27) and (GUP-2013-068).</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72477" w:rsidRPr="00272477" w:rsidRDefault="00272477" w:rsidP="00272477">
      <w:pPr>
        <w:pStyle w:val="EndNoteBibliography"/>
        <w:numPr>
          <w:ilvl w:val="0"/>
          <w:numId w:val="4"/>
        </w:numPr>
        <w:spacing w:after="0"/>
        <w:ind w:left="360"/>
        <w:rPr>
          <w:sz w:val="20"/>
          <w:szCs w:val="20"/>
        </w:rPr>
      </w:pPr>
      <w:r w:rsidRPr="00272477">
        <w:rPr>
          <w:b/>
          <w:bCs/>
          <w:sz w:val="20"/>
          <w:szCs w:val="20"/>
        </w:rPr>
        <w:fldChar w:fldCharType="begin"/>
      </w:r>
      <w:r w:rsidRPr="00272477">
        <w:rPr>
          <w:b/>
          <w:bCs/>
          <w:sz w:val="20"/>
          <w:szCs w:val="20"/>
        </w:rPr>
        <w:instrText xml:space="preserve"> ADDIN EN.REFLIST </w:instrText>
      </w:r>
      <w:r w:rsidRPr="00272477">
        <w:rPr>
          <w:b/>
          <w:bCs/>
          <w:sz w:val="20"/>
          <w:szCs w:val="20"/>
        </w:rPr>
        <w:fldChar w:fldCharType="separate"/>
      </w:r>
      <w:bookmarkStart w:id="1" w:name="_ENREF_1"/>
      <w:r w:rsidRPr="00272477">
        <w:rPr>
          <w:sz w:val="20"/>
          <w:szCs w:val="20"/>
        </w:rPr>
        <w:t xml:space="preserve">Jeng, K.T., Liu, Y.C., Leu, Y.F., Zeng, Y.Z., Chung, J.C. and Wei, T.Y. (2010). Membrane electrode assembly-based photoelectrochemical cell for hydrogen generation. </w:t>
      </w:r>
      <w:r w:rsidRPr="00272477">
        <w:rPr>
          <w:i/>
          <w:sz w:val="20"/>
          <w:szCs w:val="20"/>
        </w:rPr>
        <w:t>International Journal of Hydrogen Energy,</w:t>
      </w:r>
      <w:r w:rsidRPr="00272477">
        <w:rPr>
          <w:sz w:val="20"/>
          <w:szCs w:val="20"/>
        </w:rPr>
        <w:t xml:space="preserve">  35(20): 10890 - 10897.</w:t>
      </w:r>
      <w:bookmarkStart w:id="2" w:name="_ENREF_2"/>
      <w:bookmarkEnd w:id="1"/>
    </w:p>
    <w:p w:rsidR="00272477" w:rsidRPr="00272477" w:rsidRDefault="00272477" w:rsidP="00272477">
      <w:pPr>
        <w:pStyle w:val="EndNoteBibliography"/>
        <w:numPr>
          <w:ilvl w:val="0"/>
          <w:numId w:val="4"/>
        </w:numPr>
        <w:spacing w:after="0"/>
        <w:ind w:left="360"/>
        <w:rPr>
          <w:sz w:val="20"/>
          <w:szCs w:val="20"/>
        </w:rPr>
      </w:pPr>
      <w:r w:rsidRPr="00272477">
        <w:rPr>
          <w:sz w:val="20"/>
          <w:szCs w:val="20"/>
        </w:rPr>
        <w:lastRenderedPageBreak/>
        <w:t xml:space="preserve">Ng, K. H., Minggu, L. J., Jumali, M. H. and Kassim, M. (2012). Fotoelektrod tungsten trioksida terdop nikel untuk tindak balas pembelahan air fotoelektrokimia. </w:t>
      </w:r>
      <w:r w:rsidRPr="00272477">
        <w:rPr>
          <w:i/>
          <w:sz w:val="20"/>
          <w:szCs w:val="20"/>
        </w:rPr>
        <w:t>Sains Malaysiana,</w:t>
      </w:r>
      <w:r w:rsidRPr="00272477">
        <w:rPr>
          <w:sz w:val="20"/>
          <w:szCs w:val="20"/>
        </w:rPr>
        <w:t xml:space="preserve">  41(7): 893 – 899.</w:t>
      </w:r>
      <w:bookmarkStart w:id="3" w:name="_ENREF_3"/>
      <w:bookmarkEnd w:id="2"/>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Manoharan, K. and Venkatachalam, P. (2015). Photoelectrochemical performance of dye sensitized solar cells based on aluminum-doped titanium dioxide structures. </w:t>
      </w:r>
      <w:r w:rsidRPr="00272477">
        <w:rPr>
          <w:i/>
          <w:sz w:val="20"/>
          <w:szCs w:val="20"/>
        </w:rPr>
        <w:t>Materials Science in Semiconductor Processing,</w:t>
      </w:r>
      <w:r w:rsidRPr="00272477">
        <w:rPr>
          <w:sz w:val="20"/>
          <w:szCs w:val="20"/>
        </w:rPr>
        <w:t xml:space="preserve">  30: 208 – 217.</w:t>
      </w:r>
      <w:bookmarkStart w:id="4" w:name="_ENREF_4"/>
      <w:bookmarkEnd w:id="3"/>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Al-Bat’hi, S. A. M., Alaei, I. and Sopyan, I. (2013). Natural photosensitizers for dye sensitized solar cells. </w:t>
      </w:r>
      <w:r w:rsidRPr="00272477">
        <w:rPr>
          <w:i/>
          <w:sz w:val="20"/>
          <w:szCs w:val="20"/>
        </w:rPr>
        <w:t>International  Journal of Renewable Energy Research,</w:t>
      </w:r>
      <w:r w:rsidRPr="00272477">
        <w:rPr>
          <w:sz w:val="20"/>
          <w:szCs w:val="20"/>
        </w:rPr>
        <w:t xml:space="preserve">  3(1): 138 - 143.</w:t>
      </w:r>
      <w:bookmarkStart w:id="5" w:name="_ENREF_5"/>
      <w:bookmarkEnd w:id="4"/>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Mark Lee, W. F., Minggu, L. J. and Kassim, M. (2012). Sifat foto-kimia kompleks molibdenum ditiolena. </w:t>
      </w:r>
      <w:r w:rsidRPr="00272477">
        <w:rPr>
          <w:i/>
          <w:sz w:val="20"/>
          <w:szCs w:val="20"/>
        </w:rPr>
        <w:t>Sains Malaysiana,</w:t>
      </w:r>
      <w:r w:rsidRPr="00272477">
        <w:rPr>
          <w:sz w:val="20"/>
          <w:szCs w:val="20"/>
        </w:rPr>
        <w:t xml:space="preserve">  41(5): 597 – 601.</w:t>
      </w:r>
      <w:bookmarkStart w:id="6" w:name="_ENREF_6"/>
      <w:bookmarkEnd w:id="5"/>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Zhang, J., Jarboui, A., Vlachopoulos, N., Jouini, M., Boschloo, G. and Hagfeldt, A. (2015). Photoelectrochemical polymerization of EDOT for solid state dye sensitized solar cells: role of dye and solvent. </w:t>
      </w:r>
      <w:r w:rsidRPr="00272477">
        <w:rPr>
          <w:i/>
          <w:sz w:val="20"/>
          <w:szCs w:val="20"/>
        </w:rPr>
        <w:t>Electrochimica Acta,</w:t>
      </w:r>
      <w:r w:rsidRPr="00272477">
        <w:rPr>
          <w:sz w:val="20"/>
          <w:szCs w:val="20"/>
        </w:rPr>
        <w:t xml:space="preserve">  </w:t>
      </w:r>
      <w:bookmarkEnd w:id="6"/>
      <w:r w:rsidRPr="00272477">
        <w:rPr>
          <w:sz w:val="20"/>
          <w:szCs w:val="20"/>
        </w:rPr>
        <w:t xml:space="preserve"> 179: 220 - 227.</w:t>
      </w:r>
      <w:bookmarkStart w:id="7" w:name="_ENREF_7"/>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Calogero, G., Yum, J.-H., Sinopoli, A., Di Marco, G., Gratzel, M. and Nazeeruddin, M. K. (2012). Anthocyanins and betalains as light-harvesting pigments for dye-sensitized solar cells. </w:t>
      </w:r>
      <w:r w:rsidRPr="00272477">
        <w:rPr>
          <w:i/>
          <w:sz w:val="20"/>
          <w:szCs w:val="20"/>
        </w:rPr>
        <w:t>Solar Energy,</w:t>
      </w:r>
      <w:r w:rsidRPr="00272477">
        <w:rPr>
          <w:sz w:val="20"/>
          <w:szCs w:val="20"/>
        </w:rPr>
        <w:t xml:space="preserve">  86: 1563 – 1575.</w:t>
      </w:r>
      <w:bookmarkStart w:id="8" w:name="_ENREF_8"/>
      <w:bookmarkEnd w:id="7"/>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Tennakone, K., Jayaweera, P. V. V. and Bandaranayake, P. K. M. (2003). Dye-sensitized photoelectrochemical and solid-state solar cells: charge separation, transport and recombination mechanisms. </w:t>
      </w:r>
      <w:r w:rsidRPr="00272477">
        <w:rPr>
          <w:i/>
          <w:sz w:val="20"/>
          <w:szCs w:val="20"/>
        </w:rPr>
        <w:t>Journal of Photochemistry and Photobiology A: Chemistry,</w:t>
      </w:r>
      <w:r w:rsidRPr="00272477">
        <w:rPr>
          <w:sz w:val="20"/>
          <w:szCs w:val="20"/>
        </w:rPr>
        <w:t xml:space="preserve">  158: 125 – 130.</w:t>
      </w:r>
      <w:bookmarkStart w:id="9" w:name="_ENREF_9"/>
      <w:bookmarkEnd w:id="8"/>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Torchani, A., Saadaoui, S., Gharbi, R. and Fathallah, M. (2015). Sensitized solar cells based on natural dyes. </w:t>
      </w:r>
      <w:r w:rsidRPr="00272477">
        <w:rPr>
          <w:i/>
          <w:sz w:val="20"/>
          <w:szCs w:val="20"/>
        </w:rPr>
        <w:t>Current Applied Physics,</w:t>
      </w:r>
      <w:r w:rsidRPr="00272477">
        <w:rPr>
          <w:sz w:val="20"/>
          <w:szCs w:val="20"/>
        </w:rPr>
        <w:t xml:space="preserve">  15: 307 - 312.</w:t>
      </w:r>
      <w:bookmarkStart w:id="10" w:name="_ENREF_10"/>
      <w:bookmarkEnd w:id="9"/>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Calogero, G., Di Marco, G., Caramori, S., Cazzanti, S., Argazzic, R. and Bignozzi, C.A. (2009). Natural dye senstizers for photoelectrochemical cells. </w:t>
      </w:r>
      <w:r w:rsidRPr="00272477">
        <w:rPr>
          <w:i/>
          <w:sz w:val="20"/>
          <w:szCs w:val="20"/>
        </w:rPr>
        <w:t>Energy &amp; Environmental Science,</w:t>
      </w:r>
      <w:r w:rsidRPr="00272477">
        <w:rPr>
          <w:sz w:val="20"/>
          <w:szCs w:val="20"/>
        </w:rPr>
        <w:t xml:space="preserve">  2: 1162 -1172.</w:t>
      </w:r>
      <w:bookmarkStart w:id="11" w:name="_ENREF_11"/>
      <w:bookmarkEnd w:id="10"/>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Khan, M. A., Khan, S. M. M., Mohammed, M. A., Sultana, S., Islam, J. M. M. and Uddin, J. (2012). Sensitization of nanocrystalline titanium dioxide solar cells using natural dyes: Influence of acids medium on coating formulation. </w:t>
      </w:r>
      <w:r w:rsidRPr="00272477">
        <w:rPr>
          <w:i/>
          <w:sz w:val="20"/>
          <w:szCs w:val="20"/>
        </w:rPr>
        <w:t>American Academic &amp; Scholarly Research Journal,</w:t>
      </w:r>
      <w:r w:rsidRPr="00272477">
        <w:rPr>
          <w:sz w:val="20"/>
          <w:szCs w:val="20"/>
        </w:rPr>
        <w:t xml:space="preserve">  4 (5): 1 - 10..</w:t>
      </w:r>
      <w:bookmarkStart w:id="12" w:name="_ENREF_12"/>
      <w:bookmarkEnd w:id="11"/>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Shanmugam, V., Manoharan, S., Anandan, S. and Murugan, R. (2013). Performance of dye-sensitized solar cells fabricated with extracts from fruits of ivy gourd and flowers of red frangipani as sensitizers. </w:t>
      </w:r>
      <w:r w:rsidRPr="00272477">
        <w:rPr>
          <w:i/>
          <w:sz w:val="20"/>
          <w:szCs w:val="20"/>
        </w:rPr>
        <w:t>Spectrochimica Acta Part A: Molecular and Biomolecular Spectroscopy,</w:t>
      </w:r>
      <w:r w:rsidRPr="00272477">
        <w:rPr>
          <w:sz w:val="20"/>
          <w:szCs w:val="20"/>
        </w:rPr>
        <w:t xml:space="preserve"> 104: 35 - 40.</w:t>
      </w:r>
      <w:bookmarkStart w:id="13" w:name="_ENREF_13"/>
      <w:bookmarkEnd w:id="12"/>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Liao, C. H., Huang, C. W. and Wu, J. C. S. (2012). Hydrogen production from semiconductor-based photocatalysis via water splitting. </w:t>
      </w:r>
      <w:r w:rsidRPr="00272477">
        <w:rPr>
          <w:i/>
          <w:sz w:val="20"/>
          <w:szCs w:val="20"/>
        </w:rPr>
        <w:t>Catalysts,</w:t>
      </w:r>
      <w:r w:rsidRPr="00272477">
        <w:rPr>
          <w:sz w:val="20"/>
          <w:szCs w:val="20"/>
        </w:rPr>
        <w:t xml:space="preserve">  2: 490 - 516.</w:t>
      </w:r>
      <w:bookmarkStart w:id="14" w:name="_ENREF_14"/>
      <w:bookmarkEnd w:id="13"/>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Zhang, D., Lanier, S. M., Downing, J. A., Avent, J. L., Lum, J. and McHale, J. L. (2008). Betalain pigments for dye-sensitized solar cells. </w:t>
      </w:r>
      <w:r w:rsidRPr="00272477">
        <w:rPr>
          <w:i/>
          <w:sz w:val="20"/>
          <w:szCs w:val="20"/>
        </w:rPr>
        <w:t>Journal of Photochemistry and Photobiology A: Chemistry,</w:t>
      </w:r>
      <w:r w:rsidRPr="00272477">
        <w:rPr>
          <w:sz w:val="20"/>
          <w:szCs w:val="20"/>
        </w:rPr>
        <w:t xml:space="preserve">  195: 72 – 80.</w:t>
      </w:r>
      <w:bookmarkStart w:id="15" w:name="_ENREF_15"/>
      <w:bookmarkEnd w:id="14"/>
    </w:p>
    <w:p w:rsidR="00272477" w:rsidRPr="00272477" w:rsidRDefault="00272477" w:rsidP="00272477">
      <w:pPr>
        <w:pStyle w:val="EndNoteBibliography"/>
        <w:numPr>
          <w:ilvl w:val="0"/>
          <w:numId w:val="4"/>
        </w:numPr>
        <w:spacing w:after="0"/>
        <w:ind w:left="360"/>
        <w:rPr>
          <w:sz w:val="20"/>
          <w:szCs w:val="20"/>
        </w:rPr>
      </w:pPr>
      <w:r w:rsidRPr="00272477">
        <w:rPr>
          <w:sz w:val="20"/>
          <w:szCs w:val="20"/>
        </w:rPr>
        <w:t>Rebecca, O. P. S., Zuliana, R., Boyce, A. N. and Chandran, S. (2008). Determining pigment extraction effieciency and pigment stability of dragon fruit (</w:t>
      </w:r>
      <w:r w:rsidRPr="00272477">
        <w:rPr>
          <w:i/>
          <w:sz w:val="20"/>
          <w:szCs w:val="20"/>
        </w:rPr>
        <w:t>Hylocereus polyrhizus</w:t>
      </w:r>
      <w:r w:rsidRPr="00272477">
        <w:rPr>
          <w:sz w:val="20"/>
          <w:szCs w:val="20"/>
        </w:rPr>
        <w:t xml:space="preserve">). </w:t>
      </w:r>
      <w:r w:rsidRPr="00272477">
        <w:rPr>
          <w:i/>
          <w:sz w:val="20"/>
          <w:szCs w:val="20"/>
        </w:rPr>
        <w:t>Journal of Biological Sciences,</w:t>
      </w:r>
      <w:r w:rsidRPr="00272477">
        <w:rPr>
          <w:sz w:val="20"/>
          <w:szCs w:val="20"/>
        </w:rPr>
        <w:t xml:space="preserve">  8(7): 1174 - 1180.</w:t>
      </w:r>
      <w:bookmarkStart w:id="16" w:name="_ENREF_16"/>
      <w:bookmarkEnd w:id="15"/>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Oprea, C. I., Dumbrava, A., Enache, I., Georgescu, A. and Gîrtu, M. A. (2012). A combined experimental and theoretical study of natural betalain pigments used in dye-sensitized solar cells. </w:t>
      </w:r>
      <w:r w:rsidRPr="00272477">
        <w:rPr>
          <w:i/>
          <w:sz w:val="20"/>
          <w:szCs w:val="20"/>
        </w:rPr>
        <w:t>Journal of Photochemistry and Photobiology A: Chemistry,</w:t>
      </w:r>
      <w:r w:rsidRPr="00272477">
        <w:rPr>
          <w:sz w:val="20"/>
          <w:szCs w:val="20"/>
        </w:rPr>
        <w:t xml:space="preserve">  240: 5 - 13.</w:t>
      </w:r>
      <w:bookmarkStart w:id="17" w:name="_ENREF_17"/>
      <w:bookmarkEnd w:id="16"/>
    </w:p>
    <w:p w:rsidR="00272477" w:rsidRPr="00272477" w:rsidRDefault="00272477" w:rsidP="00272477">
      <w:pPr>
        <w:pStyle w:val="EndNoteBibliography"/>
        <w:numPr>
          <w:ilvl w:val="0"/>
          <w:numId w:val="4"/>
        </w:numPr>
        <w:spacing w:after="0"/>
        <w:ind w:left="360"/>
        <w:rPr>
          <w:sz w:val="20"/>
          <w:szCs w:val="20"/>
        </w:rPr>
      </w:pPr>
      <w:r w:rsidRPr="00272477">
        <w:rPr>
          <w:sz w:val="20"/>
          <w:szCs w:val="20"/>
        </w:rPr>
        <w:t>Jamilah, B., Shu, C. E., Kharidah, M., Dzulkifly, M. A. and Noranizan, A. (2011). Physico-chemical characteristics of red pitaya (</w:t>
      </w:r>
      <w:r w:rsidRPr="00272477">
        <w:rPr>
          <w:i/>
          <w:sz w:val="20"/>
          <w:szCs w:val="20"/>
        </w:rPr>
        <w:t>Hylocereus polyrhizus</w:t>
      </w:r>
      <w:r w:rsidRPr="00272477">
        <w:rPr>
          <w:sz w:val="20"/>
          <w:szCs w:val="20"/>
        </w:rPr>
        <w:t xml:space="preserve">) peel. </w:t>
      </w:r>
      <w:r w:rsidRPr="00272477">
        <w:rPr>
          <w:i/>
          <w:sz w:val="20"/>
          <w:szCs w:val="20"/>
        </w:rPr>
        <w:t>International Food Research Journal,</w:t>
      </w:r>
      <w:r w:rsidRPr="00272477">
        <w:rPr>
          <w:sz w:val="20"/>
          <w:szCs w:val="20"/>
        </w:rPr>
        <w:t xml:space="preserve">  18: 279 - 286.</w:t>
      </w:r>
      <w:bookmarkStart w:id="18" w:name="_ENREF_18"/>
      <w:bookmarkEnd w:id="17"/>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Spurr, R.A. and Myers, H. (1957). Quantitative analysis of anatase-rutile mixtures with an X-Ray diffractometer. </w:t>
      </w:r>
      <w:r w:rsidRPr="00272477">
        <w:rPr>
          <w:i/>
          <w:sz w:val="20"/>
          <w:szCs w:val="20"/>
        </w:rPr>
        <w:t>Analytical Chemistry,</w:t>
      </w:r>
      <w:r w:rsidRPr="00272477">
        <w:rPr>
          <w:sz w:val="20"/>
          <w:szCs w:val="20"/>
        </w:rPr>
        <w:t xml:space="preserve">  29(5): 760 - 762.</w:t>
      </w:r>
      <w:bookmarkStart w:id="19" w:name="_ENREF_19"/>
      <w:bookmarkEnd w:id="18"/>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Scherrer, P. (1918). Bestimmung der Grösse und der inneren Struktur von Kolloidteilchen mittels Röntgenstrahlen. </w:t>
      </w:r>
      <w:r w:rsidRPr="00272477">
        <w:rPr>
          <w:i/>
          <w:sz w:val="20"/>
          <w:szCs w:val="20"/>
        </w:rPr>
        <w:t>Nachr. Ges. Wiss. Göttingen,</w:t>
      </w:r>
      <w:r w:rsidRPr="00272477">
        <w:rPr>
          <w:sz w:val="20"/>
          <w:szCs w:val="20"/>
        </w:rPr>
        <w:t xml:space="preserve">  26: 98 - 100.</w:t>
      </w:r>
      <w:bookmarkStart w:id="20" w:name="_ENREF_20"/>
      <w:bookmarkEnd w:id="19"/>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Minggu, L. J., Daud, W. R. W. and Kassim, M. (2010). An overview of photocells and photoreactors for photoelectrochemical water splitting. </w:t>
      </w:r>
      <w:r w:rsidRPr="00272477">
        <w:rPr>
          <w:i/>
          <w:sz w:val="20"/>
          <w:szCs w:val="20"/>
        </w:rPr>
        <w:t>International Journal of Hydrogen Energy,</w:t>
      </w:r>
      <w:r w:rsidRPr="00272477">
        <w:rPr>
          <w:sz w:val="20"/>
          <w:szCs w:val="20"/>
        </w:rPr>
        <w:t xml:space="preserve">  35: 5233 - 5244.</w:t>
      </w:r>
      <w:bookmarkStart w:id="21" w:name="_ENREF_21"/>
      <w:bookmarkEnd w:id="20"/>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Hamadanian, M., Safaei-Ghomi, J., Hosseinpour, M., Masoomi, R. and Jabbari, V. (2014). Uses of new natural dye photosensitizers in fabrication of high potential dye-sensitizedsolarcells (DSSCs). </w:t>
      </w:r>
      <w:r w:rsidRPr="00272477">
        <w:rPr>
          <w:i/>
          <w:sz w:val="20"/>
          <w:szCs w:val="20"/>
        </w:rPr>
        <w:t>Materials Science in Semiconductor Processing,</w:t>
      </w:r>
      <w:r w:rsidRPr="00272477">
        <w:rPr>
          <w:sz w:val="20"/>
          <w:szCs w:val="20"/>
        </w:rPr>
        <w:t xml:space="preserve"> 27: 733 - 739.</w:t>
      </w:r>
      <w:bookmarkStart w:id="22" w:name="_ENREF_22"/>
      <w:bookmarkEnd w:id="21"/>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Kusmierek, E. and Chrzescijanska, E. (2015). Application of TiO2–RuO2/Ti electrodes modified with WO3 in electro- and photoelectrochemical oxidation of Acid Orange 7 dye. </w:t>
      </w:r>
      <w:r w:rsidRPr="00272477">
        <w:rPr>
          <w:i/>
          <w:sz w:val="20"/>
          <w:szCs w:val="20"/>
        </w:rPr>
        <w:t>Journal of Photochemistry and Photobiology A: Chemistry,</w:t>
      </w:r>
      <w:r w:rsidRPr="00272477">
        <w:rPr>
          <w:sz w:val="20"/>
          <w:szCs w:val="20"/>
        </w:rPr>
        <w:t xml:space="preserve">  302: 59 – 68.</w:t>
      </w:r>
      <w:bookmarkStart w:id="23" w:name="_ENREF_23"/>
      <w:bookmarkEnd w:id="22"/>
    </w:p>
    <w:p w:rsidR="00272477" w:rsidRPr="00272477" w:rsidRDefault="00272477" w:rsidP="00272477">
      <w:pPr>
        <w:pStyle w:val="EndNoteBibliography"/>
        <w:numPr>
          <w:ilvl w:val="0"/>
          <w:numId w:val="4"/>
        </w:numPr>
        <w:spacing w:after="0"/>
        <w:ind w:left="360"/>
        <w:rPr>
          <w:sz w:val="20"/>
          <w:szCs w:val="20"/>
        </w:rPr>
      </w:pPr>
      <w:r w:rsidRPr="00272477">
        <w:rPr>
          <w:sz w:val="20"/>
          <w:szCs w:val="20"/>
        </w:rPr>
        <w:lastRenderedPageBreak/>
        <w:t>Woo, K. K., Ngou, F. H., Ngo, L. S., Soong, W. K. and Tang, P. Y. (2011). Stability of betalain pigment from red dragon fruit (</w:t>
      </w:r>
      <w:r w:rsidRPr="00272477">
        <w:rPr>
          <w:i/>
          <w:sz w:val="20"/>
          <w:szCs w:val="20"/>
        </w:rPr>
        <w:t>Hylocereus polyrhizus</w:t>
      </w:r>
      <w:r w:rsidRPr="00272477">
        <w:rPr>
          <w:sz w:val="20"/>
          <w:szCs w:val="20"/>
        </w:rPr>
        <w:t xml:space="preserve">). </w:t>
      </w:r>
      <w:r w:rsidRPr="00272477">
        <w:rPr>
          <w:i/>
          <w:sz w:val="20"/>
          <w:szCs w:val="20"/>
        </w:rPr>
        <w:t>American Journal of Food Technology,</w:t>
      </w:r>
      <w:r w:rsidRPr="00272477">
        <w:rPr>
          <w:sz w:val="20"/>
          <w:szCs w:val="20"/>
        </w:rPr>
        <w:t xml:space="preserve">  6(2): 140 - 148.</w:t>
      </w:r>
      <w:bookmarkStart w:id="24" w:name="_ENREF_24"/>
      <w:bookmarkEnd w:id="23"/>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Hug, H., Bader, M., Mair, P. and Glatzel, T. (2014). Biophotovoltaics: Natural pigments in dye-sensitized solar cells. </w:t>
      </w:r>
      <w:r w:rsidRPr="00272477">
        <w:rPr>
          <w:i/>
          <w:sz w:val="20"/>
          <w:szCs w:val="20"/>
        </w:rPr>
        <w:t>Applied Energy,</w:t>
      </w:r>
      <w:r w:rsidRPr="00272477">
        <w:rPr>
          <w:sz w:val="20"/>
          <w:szCs w:val="20"/>
        </w:rPr>
        <w:t xml:space="preserve">  115: 216 – 225.</w:t>
      </w:r>
      <w:bookmarkStart w:id="25" w:name="_ENREF_25"/>
      <w:bookmarkEnd w:id="24"/>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Mark Lee, W. F., Ng, K. H., Minggu, L. J., Umar, A. A. and Kassim, M. (2012). Penentuan aras jalur tenaga kompleks tungsten nitrosilditiolena. </w:t>
      </w:r>
      <w:r w:rsidRPr="00272477">
        <w:rPr>
          <w:i/>
          <w:sz w:val="20"/>
          <w:szCs w:val="20"/>
        </w:rPr>
        <w:t>Sains Malaysiana,</w:t>
      </w:r>
      <w:r w:rsidRPr="00272477">
        <w:rPr>
          <w:sz w:val="20"/>
          <w:szCs w:val="20"/>
        </w:rPr>
        <w:t xml:space="preserve">  41(4): 439 - 444.</w:t>
      </w:r>
      <w:bookmarkStart w:id="26" w:name="_ENREF_26"/>
      <w:bookmarkEnd w:id="25"/>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Grimes, C. A., Varghese, O. K. and Ranjan, S. </w:t>
      </w:r>
      <w:r w:rsidRPr="00272477">
        <w:rPr>
          <w:i/>
          <w:sz w:val="20"/>
          <w:szCs w:val="20"/>
        </w:rPr>
        <w:t>Light, Water, Hydrogen: The Solar Generation of Hydrogen by Water Photoelectrolysis</w:t>
      </w:r>
      <w:r w:rsidRPr="00272477">
        <w:rPr>
          <w:sz w:val="20"/>
          <w:szCs w:val="20"/>
        </w:rPr>
        <w:t>. 2008: Springer Science+Business Media.</w:t>
      </w:r>
      <w:bookmarkStart w:id="27" w:name="_ENREF_27"/>
      <w:bookmarkEnd w:id="26"/>
    </w:p>
    <w:p w:rsidR="00272477" w:rsidRPr="00272477" w:rsidRDefault="00272477" w:rsidP="00272477">
      <w:pPr>
        <w:pStyle w:val="EndNoteBibliography"/>
        <w:numPr>
          <w:ilvl w:val="0"/>
          <w:numId w:val="4"/>
        </w:numPr>
        <w:spacing w:after="0"/>
        <w:ind w:left="360"/>
        <w:rPr>
          <w:sz w:val="20"/>
          <w:szCs w:val="20"/>
        </w:rPr>
      </w:pPr>
      <w:r w:rsidRPr="00272477">
        <w:rPr>
          <w:sz w:val="20"/>
          <w:szCs w:val="20"/>
        </w:rPr>
        <w:t xml:space="preserve">Heo, N., Jun, Y. and Park, J. H. (2013). Dye molecules in electrolytes: new approach for suppression of dye-desorption in dye-sensitized solar cells. </w:t>
      </w:r>
      <w:r w:rsidRPr="00272477">
        <w:rPr>
          <w:i/>
          <w:sz w:val="20"/>
          <w:szCs w:val="20"/>
        </w:rPr>
        <w:t>Scientific Reports,</w:t>
      </w:r>
      <w:r w:rsidRPr="00272477">
        <w:rPr>
          <w:sz w:val="20"/>
          <w:szCs w:val="20"/>
        </w:rPr>
        <w:t xml:space="preserve">  3: 1712.</w:t>
      </w:r>
      <w:bookmarkEnd w:id="27"/>
    </w:p>
    <w:p w:rsidR="00A74A7E" w:rsidRPr="00272477" w:rsidRDefault="00272477" w:rsidP="00272477">
      <w:pPr>
        <w:spacing w:after="0" w:line="240" w:lineRule="auto"/>
        <w:jc w:val="both"/>
        <w:rPr>
          <w:rFonts w:ascii="Times New Roman" w:hAnsi="Times New Roman"/>
          <w:sz w:val="20"/>
          <w:szCs w:val="20"/>
        </w:rPr>
      </w:pPr>
      <w:r w:rsidRPr="00272477">
        <w:rPr>
          <w:rFonts w:ascii="Times New Roman" w:hAnsi="Times New Roman"/>
          <w:sz w:val="20"/>
          <w:szCs w:val="20"/>
        </w:rPr>
        <w:fldChar w:fldCharType="end"/>
      </w:r>
    </w:p>
    <w:sectPr w:rsidR="00A74A7E" w:rsidRPr="00272477" w:rsidSect="00A55448">
      <w:headerReference w:type="even" r:id="rId22"/>
      <w:headerReference w:type="default" r:id="rId23"/>
      <w:footerReference w:type="even" r:id="rId24"/>
      <w:footerReference w:type="default" r:id="rId25"/>
      <w:pgSz w:w="12240" w:h="15840" w:code="1"/>
      <w:pgMar w:top="1800" w:right="1469" w:bottom="1699" w:left="1440" w:header="706" w:footer="706" w:gutter="0"/>
      <w:pgNumType w:start="65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34F41">
          <w:rPr>
            <w:rFonts w:ascii="Times New Roman" w:hAnsi="Times New Roman"/>
            <w:noProof/>
          </w:rPr>
          <w:t>658</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34F41">
          <w:rPr>
            <w:rFonts w:ascii="Times New Roman" w:hAnsi="Times New Roman"/>
            <w:noProof/>
          </w:rPr>
          <w:t>659</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D58" w:rsidRPr="00C91D58" w:rsidRDefault="00C91D58" w:rsidP="00C91D58">
    <w:pPr>
      <w:pStyle w:val="NoSpacing"/>
      <w:ind w:left="1890" w:hanging="1890"/>
      <w:rPr>
        <w:rFonts w:ascii="Times New Roman" w:hAnsi="Times New Roman"/>
        <w:bCs/>
        <w:sz w:val="20"/>
        <w:szCs w:val="20"/>
      </w:rPr>
    </w:pPr>
    <w:r>
      <w:rPr>
        <w:rFonts w:ascii="Times New Roman" w:hAnsi="Times New Roman"/>
        <w:sz w:val="20"/>
        <w:szCs w:val="20"/>
      </w:rPr>
      <w:t>Siti Nur Hidayah et al</w:t>
    </w:r>
    <w:r w:rsidR="006B72B0" w:rsidRPr="00C91D58">
      <w:rPr>
        <w:rFonts w:ascii="Times New Roman" w:hAnsi="Times New Roman"/>
        <w:sz w:val="20"/>
        <w:szCs w:val="20"/>
      </w:rPr>
      <w:t xml:space="preserve">: </w:t>
    </w:r>
    <w:r>
      <w:rPr>
        <w:rFonts w:ascii="Times New Roman" w:hAnsi="Times New Roman"/>
        <w:sz w:val="20"/>
        <w:szCs w:val="20"/>
      </w:rPr>
      <w:tab/>
    </w:r>
    <w:r w:rsidRPr="00C91D58">
      <w:rPr>
        <w:rFonts w:ascii="Times New Roman" w:hAnsi="Times New Roman"/>
        <w:bCs/>
        <w:sz w:val="20"/>
        <w:szCs w:val="20"/>
      </w:rPr>
      <w:t>EFFECT OF USING PITAYA PEEL AS DYE-SENSITIZER AND DYE MOLECULES IN ELECTROLYTE FOR PHOTOELECTROCHEMICAL REACTION</w:t>
    </w:r>
  </w:p>
  <w:p w:rsidR="00A14DB9" w:rsidRPr="00C91D58" w:rsidRDefault="00A14DB9">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A55448">
      <w:rPr>
        <w:rFonts w:ascii="Times New Roman" w:hAnsi="Times New Roman"/>
        <w:i/>
        <w:lang w:val="en-US"/>
      </w:rPr>
      <w:t>651</w:t>
    </w:r>
    <w:r>
      <w:rPr>
        <w:rFonts w:ascii="Times New Roman" w:hAnsi="Times New Roman"/>
        <w:i/>
        <w:lang w:val="en-US"/>
      </w:rPr>
      <w:t xml:space="preserve"> </w:t>
    </w:r>
    <w:r w:rsidR="0067002D">
      <w:rPr>
        <w:rFonts w:ascii="Times New Roman" w:hAnsi="Times New Roman"/>
        <w:i/>
        <w:lang w:val="en-US"/>
      </w:rPr>
      <w:t>-</w:t>
    </w:r>
    <w:r w:rsidR="00A55448">
      <w:rPr>
        <w:rFonts w:ascii="Times New Roman" w:hAnsi="Times New Roman"/>
        <w:i/>
        <w:lang w:val="en-US"/>
      </w:rPr>
      <w:t xml:space="preserve"> 659</w:t>
    </w:r>
  </w:p>
  <w:p w:rsidR="00584A9B" w:rsidRDefault="00A55448" w:rsidP="00584A9B">
    <w:pPr>
      <w:pStyle w:val="Header"/>
      <w:jc w:val="right"/>
      <w:rPr>
        <w:rFonts w:ascii="Times New Roman" w:hAnsi="Times New Roman"/>
        <w:i/>
        <w:lang w:val="en-US"/>
      </w:rPr>
    </w:pPr>
    <w:r>
      <w:rPr>
        <w:rFonts w:ascii="Times New Roman" w:hAnsi="Times New Roman"/>
        <w:i/>
        <w:lang w:val="en-US"/>
      </w:rPr>
      <w:t>DOI:  http://dx.doi.org/10.17576/mjas-2016-2003-26</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1056A"/>
    <w:multiLevelType w:val="hybridMultilevel"/>
    <w:tmpl w:val="A79CA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47E597F"/>
    <w:multiLevelType w:val="hybridMultilevel"/>
    <w:tmpl w:val="4C54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D035A"/>
    <w:rsid w:val="001D3855"/>
    <w:rsid w:val="001D6F2C"/>
    <w:rsid w:val="0023436A"/>
    <w:rsid w:val="00253F77"/>
    <w:rsid w:val="00272477"/>
    <w:rsid w:val="00281D65"/>
    <w:rsid w:val="0028516A"/>
    <w:rsid w:val="002B188F"/>
    <w:rsid w:val="002B3BD8"/>
    <w:rsid w:val="002F3F91"/>
    <w:rsid w:val="00304767"/>
    <w:rsid w:val="00304B34"/>
    <w:rsid w:val="00331953"/>
    <w:rsid w:val="00361BAF"/>
    <w:rsid w:val="00367D1F"/>
    <w:rsid w:val="0039241A"/>
    <w:rsid w:val="003972AD"/>
    <w:rsid w:val="003D585B"/>
    <w:rsid w:val="003E0260"/>
    <w:rsid w:val="003E7DA6"/>
    <w:rsid w:val="003F12FF"/>
    <w:rsid w:val="004760D4"/>
    <w:rsid w:val="00486A0B"/>
    <w:rsid w:val="00494C46"/>
    <w:rsid w:val="004B43FF"/>
    <w:rsid w:val="00502641"/>
    <w:rsid w:val="00583520"/>
    <w:rsid w:val="00584A9B"/>
    <w:rsid w:val="005C6768"/>
    <w:rsid w:val="005E4871"/>
    <w:rsid w:val="00634C25"/>
    <w:rsid w:val="006416AB"/>
    <w:rsid w:val="0067002D"/>
    <w:rsid w:val="006768E9"/>
    <w:rsid w:val="00687982"/>
    <w:rsid w:val="006B3EC8"/>
    <w:rsid w:val="006B72B0"/>
    <w:rsid w:val="006D695E"/>
    <w:rsid w:val="00725A6A"/>
    <w:rsid w:val="007943F3"/>
    <w:rsid w:val="007A738C"/>
    <w:rsid w:val="007B1349"/>
    <w:rsid w:val="007E25BD"/>
    <w:rsid w:val="00802C35"/>
    <w:rsid w:val="0082181A"/>
    <w:rsid w:val="00872EB6"/>
    <w:rsid w:val="008B470E"/>
    <w:rsid w:val="008E1211"/>
    <w:rsid w:val="008E5BBF"/>
    <w:rsid w:val="008E6968"/>
    <w:rsid w:val="00A14DB9"/>
    <w:rsid w:val="00A34F41"/>
    <w:rsid w:val="00A4762A"/>
    <w:rsid w:val="00A55448"/>
    <w:rsid w:val="00A74A7E"/>
    <w:rsid w:val="00A9086C"/>
    <w:rsid w:val="00AD1B8A"/>
    <w:rsid w:val="00AD3ABC"/>
    <w:rsid w:val="00AE713F"/>
    <w:rsid w:val="00B1121C"/>
    <w:rsid w:val="00B21936"/>
    <w:rsid w:val="00B25B65"/>
    <w:rsid w:val="00B2770A"/>
    <w:rsid w:val="00B314AD"/>
    <w:rsid w:val="00B75BF6"/>
    <w:rsid w:val="00BA1F7B"/>
    <w:rsid w:val="00BB58AF"/>
    <w:rsid w:val="00BB65A5"/>
    <w:rsid w:val="00BE7C30"/>
    <w:rsid w:val="00C01598"/>
    <w:rsid w:val="00C055BF"/>
    <w:rsid w:val="00C2226A"/>
    <w:rsid w:val="00C91D58"/>
    <w:rsid w:val="00C94D92"/>
    <w:rsid w:val="00C97340"/>
    <w:rsid w:val="00CA513F"/>
    <w:rsid w:val="00CF05FF"/>
    <w:rsid w:val="00CF7C32"/>
    <w:rsid w:val="00D340BB"/>
    <w:rsid w:val="00D505D5"/>
    <w:rsid w:val="00D75B35"/>
    <w:rsid w:val="00D76E09"/>
    <w:rsid w:val="00D9736F"/>
    <w:rsid w:val="00D9792A"/>
    <w:rsid w:val="00DC2376"/>
    <w:rsid w:val="00DD377F"/>
    <w:rsid w:val="00E25547"/>
    <w:rsid w:val="00E3287E"/>
    <w:rsid w:val="00E604BB"/>
    <w:rsid w:val="00E66197"/>
    <w:rsid w:val="00F31093"/>
    <w:rsid w:val="00F412AF"/>
    <w:rsid w:val="00F43667"/>
    <w:rsid w:val="00F447A7"/>
    <w:rsid w:val="00FA4FCD"/>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SpacingChar">
    <w:name w:val="No Spacing Char"/>
    <w:basedOn w:val="DefaultParagraphFont"/>
    <w:link w:val="NoSpacing"/>
    <w:uiPriority w:val="1"/>
    <w:rsid w:val="0023436A"/>
    <w:rPr>
      <w:rFonts w:eastAsia="Times New Roman"/>
      <w:sz w:val="22"/>
      <w:szCs w:val="22"/>
      <w:lang w:bidi="en-US"/>
    </w:rPr>
  </w:style>
  <w:style w:type="character" w:styleId="Hyperlink">
    <w:name w:val="Hyperlink"/>
    <w:basedOn w:val="DefaultParagraphFont"/>
    <w:uiPriority w:val="99"/>
    <w:unhideWhenUsed/>
    <w:rsid w:val="0023436A"/>
    <w:rPr>
      <w:color w:val="0000FF" w:themeColor="hyperlink"/>
      <w:u w:val="single"/>
    </w:rPr>
  </w:style>
  <w:style w:type="character" w:customStyle="1" w:styleId="apple-converted-space">
    <w:name w:val="apple-converted-space"/>
    <w:basedOn w:val="DefaultParagraphFont"/>
    <w:rsid w:val="00C91D58"/>
  </w:style>
  <w:style w:type="paragraph" w:styleId="NormalWeb">
    <w:name w:val="Normal (Web)"/>
    <w:basedOn w:val="Normal"/>
    <w:uiPriority w:val="99"/>
    <w:semiHidden/>
    <w:unhideWhenUsed/>
    <w:rsid w:val="00FA4FCD"/>
    <w:pPr>
      <w:spacing w:before="100" w:beforeAutospacing="1" w:after="100" w:afterAutospacing="1" w:line="240" w:lineRule="auto"/>
    </w:pPr>
    <w:rPr>
      <w:rFonts w:ascii="Times New Roman" w:eastAsiaTheme="minorEastAsia" w:hAnsi="Times New Roman"/>
      <w:sz w:val="24"/>
      <w:szCs w:val="24"/>
      <w:lang w:val="ms-MY" w:eastAsia="ms-MY" w:bidi="ar-SA"/>
    </w:rPr>
  </w:style>
  <w:style w:type="table" w:styleId="TableGrid">
    <w:name w:val="Table Grid"/>
    <w:basedOn w:val="TableNormal"/>
    <w:uiPriority w:val="59"/>
    <w:rsid w:val="00FA4FCD"/>
    <w:rPr>
      <w:rFonts w:asciiTheme="minorHAnsi" w:eastAsiaTheme="minorHAnsi" w:hAnsiTheme="minorHAnsi" w:cstheme="minorBidi"/>
      <w:sz w:val="22"/>
      <w:szCs w:val="22"/>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72477"/>
    <w:pPr>
      <w:spacing w:line="240" w:lineRule="auto"/>
      <w:jc w:val="both"/>
    </w:pPr>
    <w:rPr>
      <w:rFonts w:ascii="Times New Roman" w:eastAsiaTheme="minorHAnsi" w:hAnsi="Times New Roman"/>
      <w:noProof/>
    </w:rPr>
  </w:style>
  <w:style w:type="character" w:customStyle="1" w:styleId="EndNoteBibliographyChar">
    <w:name w:val="EndNote Bibliography Char"/>
    <w:basedOn w:val="NoSpacingChar"/>
    <w:link w:val="EndNoteBibliography"/>
    <w:rsid w:val="00272477"/>
    <w:rPr>
      <w:rFonts w:ascii="Times New Roman" w:eastAsiaTheme="minorHAnsi" w:hAnsi="Times New Roman"/>
      <w:noProof/>
      <w:sz w:val="22"/>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NoSpacingChar">
    <w:name w:val="No Spacing Char"/>
    <w:basedOn w:val="DefaultParagraphFont"/>
    <w:link w:val="NoSpacing"/>
    <w:uiPriority w:val="1"/>
    <w:rsid w:val="0023436A"/>
    <w:rPr>
      <w:rFonts w:eastAsia="Times New Roman"/>
      <w:sz w:val="22"/>
      <w:szCs w:val="22"/>
      <w:lang w:bidi="en-US"/>
    </w:rPr>
  </w:style>
  <w:style w:type="character" w:styleId="Hyperlink">
    <w:name w:val="Hyperlink"/>
    <w:basedOn w:val="DefaultParagraphFont"/>
    <w:uiPriority w:val="99"/>
    <w:unhideWhenUsed/>
    <w:rsid w:val="0023436A"/>
    <w:rPr>
      <w:color w:val="0000FF" w:themeColor="hyperlink"/>
      <w:u w:val="single"/>
    </w:rPr>
  </w:style>
  <w:style w:type="character" w:customStyle="1" w:styleId="apple-converted-space">
    <w:name w:val="apple-converted-space"/>
    <w:basedOn w:val="DefaultParagraphFont"/>
    <w:rsid w:val="00C91D58"/>
  </w:style>
  <w:style w:type="paragraph" w:styleId="NormalWeb">
    <w:name w:val="Normal (Web)"/>
    <w:basedOn w:val="Normal"/>
    <w:uiPriority w:val="99"/>
    <w:semiHidden/>
    <w:unhideWhenUsed/>
    <w:rsid w:val="00FA4FCD"/>
    <w:pPr>
      <w:spacing w:before="100" w:beforeAutospacing="1" w:after="100" w:afterAutospacing="1" w:line="240" w:lineRule="auto"/>
    </w:pPr>
    <w:rPr>
      <w:rFonts w:ascii="Times New Roman" w:eastAsiaTheme="minorEastAsia" w:hAnsi="Times New Roman"/>
      <w:sz w:val="24"/>
      <w:szCs w:val="24"/>
      <w:lang w:val="ms-MY" w:eastAsia="ms-MY" w:bidi="ar-SA"/>
    </w:rPr>
  </w:style>
  <w:style w:type="table" w:styleId="TableGrid">
    <w:name w:val="Table Grid"/>
    <w:basedOn w:val="TableNormal"/>
    <w:uiPriority w:val="59"/>
    <w:rsid w:val="00FA4FCD"/>
    <w:rPr>
      <w:rFonts w:asciiTheme="minorHAnsi" w:eastAsiaTheme="minorHAnsi" w:hAnsiTheme="minorHAnsi" w:cstheme="minorBidi"/>
      <w:sz w:val="22"/>
      <w:szCs w:val="22"/>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72477"/>
    <w:pPr>
      <w:spacing w:line="240" w:lineRule="auto"/>
      <w:jc w:val="both"/>
    </w:pPr>
    <w:rPr>
      <w:rFonts w:ascii="Times New Roman" w:eastAsiaTheme="minorHAnsi" w:hAnsi="Times New Roman"/>
      <w:noProof/>
    </w:rPr>
  </w:style>
  <w:style w:type="character" w:customStyle="1" w:styleId="EndNoteBibliographyChar">
    <w:name w:val="EndNote Bibliography Char"/>
    <w:basedOn w:val="NoSpacingChar"/>
    <w:link w:val="EndNoteBibliography"/>
    <w:rsid w:val="00272477"/>
    <w:rPr>
      <w:rFonts w:ascii="Times New Roman" w:eastAsiaTheme="minorHAnsi" w:hAnsi="Times New Roman"/>
      <w:noProof/>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chart" Target="charts/chart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Intensity_(physics)"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yah\Desktop\sains%20malaysiana\UV-Vis%20dye%2020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yah\Desktop\sains%20malaysiana\UV-Vis%20dye%202015.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yah\Desktop\sains%20malaysiana\UV-Vis%20dye%20201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ENOVO\Desktop\1st%20result%20PEC%20test%20pittaya%2011031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ENOVO\Desktop\22-06-14%20pitaya%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28575">
              <a:solidFill>
                <a:schemeClr val="tx1"/>
              </a:solidFill>
            </a:ln>
          </c:spPr>
          <c:marker>
            <c:symbol val="none"/>
          </c:marker>
          <c:xVal>
            <c:numRef>
              <c:f>'dye solution'!$A$87:$A$787</c:f>
              <c:numCache>
                <c:formatCode>General</c:formatCode>
                <c:ptCount val="701"/>
                <c:pt idx="0">
                  <c:v>900</c:v>
                </c:pt>
                <c:pt idx="1">
                  <c:v>899</c:v>
                </c:pt>
                <c:pt idx="2">
                  <c:v>898</c:v>
                </c:pt>
                <c:pt idx="3">
                  <c:v>897</c:v>
                </c:pt>
                <c:pt idx="4">
                  <c:v>896</c:v>
                </c:pt>
                <c:pt idx="5">
                  <c:v>895</c:v>
                </c:pt>
                <c:pt idx="6">
                  <c:v>894</c:v>
                </c:pt>
                <c:pt idx="7">
                  <c:v>893</c:v>
                </c:pt>
                <c:pt idx="8">
                  <c:v>892</c:v>
                </c:pt>
                <c:pt idx="9">
                  <c:v>891</c:v>
                </c:pt>
                <c:pt idx="10">
                  <c:v>890</c:v>
                </c:pt>
                <c:pt idx="11">
                  <c:v>889</c:v>
                </c:pt>
                <c:pt idx="12">
                  <c:v>888</c:v>
                </c:pt>
                <c:pt idx="13">
                  <c:v>887</c:v>
                </c:pt>
                <c:pt idx="14">
                  <c:v>886</c:v>
                </c:pt>
                <c:pt idx="15">
                  <c:v>885</c:v>
                </c:pt>
                <c:pt idx="16">
                  <c:v>884</c:v>
                </c:pt>
                <c:pt idx="17">
                  <c:v>883</c:v>
                </c:pt>
                <c:pt idx="18">
                  <c:v>882</c:v>
                </c:pt>
                <c:pt idx="19">
                  <c:v>881</c:v>
                </c:pt>
                <c:pt idx="20">
                  <c:v>880</c:v>
                </c:pt>
                <c:pt idx="21">
                  <c:v>879</c:v>
                </c:pt>
                <c:pt idx="22">
                  <c:v>878</c:v>
                </c:pt>
                <c:pt idx="23">
                  <c:v>877</c:v>
                </c:pt>
                <c:pt idx="24">
                  <c:v>876</c:v>
                </c:pt>
                <c:pt idx="25">
                  <c:v>875</c:v>
                </c:pt>
                <c:pt idx="26">
                  <c:v>874</c:v>
                </c:pt>
                <c:pt idx="27">
                  <c:v>873</c:v>
                </c:pt>
                <c:pt idx="28">
                  <c:v>872</c:v>
                </c:pt>
                <c:pt idx="29">
                  <c:v>871</c:v>
                </c:pt>
                <c:pt idx="30">
                  <c:v>870</c:v>
                </c:pt>
                <c:pt idx="31">
                  <c:v>869</c:v>
                </c:pt>
                <c:pt idx="32">
                  <c:v>868</c:v>
                </c:pt>
                <c:pt idx="33">
                  <c:v>867</c:v>
                </c:pt>
                <c:pt idx="34">
                  <c:v>866</c:v>
                </c:pt>
                <c:pt idx="35">
                  <c:v>865</c:v>
                </c:pt>
                <c:pt idx="36">
                  <c:v>864</c:v>
                </c:pt>
                <c:pt idx="37">
                  <c:v>863</c:v>
                </c:pt>
                <c:pt idx="38">
                  <c:v>862</c:v>
                </c:pt>
                <c:pt idx="39">
                  <c:v>861</c:v>
                </c:pt>
                <c:pt idx="40">
                  <c:v>860</c:v>
                </c:pt>
                <c:pt idx="41">
                  <c:v>859</c:v>
                </c:pt>
                <c:pt idx="42">
                  <c:v>858</c:v>
                </c:pt>
                <c:pt idx="43">
                  <c:v>857</c:v>
                </c:pt>
                <c:pt idx="44">
                  <c:v>856</c:v>
                </c:pt>
                <c:pt idx="45">
                  <c:v>855</c:v>
                </c:pt>
                <c:pt idx="46">
                  <c:v>854</c:v>
                </c:pt>
                <c:pt idx="47">
                  <c:v>853</c:v>
                </c:pt>
                <c:pt idx="48">
                  <c:v>852</c:v>
                </c:pt>
                <c:pt idx="49">
                  <c:v>851</c:v>
                </c:pt>
                <c:pt idx="50">
                  <c:v>850</c:v>
                </c:pt>
                <c:pt idx="51">
                  <c:v>849</c:v>
                </c:pt>
                <c:pt idx="52">
                  <c:v>848</c:v>
                </c:pt>
                <c:pt idx="53">
                  <c:v>847</c:v>
                </c:pt>
                <c:pt idx="54">
                  <c:v>846</c:v>
                </c:pt>
                <c:pt idx="55">
                  <c:v>845</c:v>
                </c:pt>
                <c:pt idx="56">
                  <c:v>844</c:v>
                </c:pt>
                <c:pt idx="57">
                  <c:v>843</c:v>
                </c:pt>
                <c:pt idx="58">
                  <c:v>842</c:v>
                </c:pt>
                <c:pt idx="59">
                  <c:v>841</c:v>
                </c:pt>
                <c:pt idx="60">
                  <c:v>840</c:v>
                </c:pt>
                <c:pt idx="61">
                  <c:v>839</c:v>
                </c:pt>
                <c:pt idx="62">
                  <c:v>838</c:v>
                </c:pt>
                <c:pt idx="63">
                  <c:v>837</c:v>
                </c:pt>
                <c:pt idx="64">
                  <c:v>836</c:v>
                </c:pt>
                <c:pt idx="65">
                  <c:v>835</c:v>
                </c:pt>
                <c:pt idx="66">
                  <c:v>834</c:v>
                </c:pt>
                <c:pt idx="67">
                  <c:v>833</c:v>
                </c:pt>
                <c:pt idx="68">
                  <c:v>832</c:v>
                </c:pt>
                <c:pt idx="69">
                  <c:v>831</c:v>
                </c:pt>
                <c:pt idx="70">
                  <c:v>830</c:v>
                </c:pt>
                <c:pt idx="71">
                  <c:v>829</c:v>
                </c:pt>
                <c:pt idx="72">
                  <c:v>828</c:v>
                </c:pt>
                <c:pt idx="73">
                  <c:v>827</c:v>
                </c:pt>
                <c:pt idx="74">
                  <c:v>826</c:v>
                </c:pt>
                <c:pt idx="75">
                  <c:v>825</c:v>
                </c:pt>
                <c:pt idx="76">
                  <c:v>824</c:v>
                </c:pt>
                <c:pt idx="77">
                  <c:v>823</c:v>
                </c:pt>
                <c:pt idx="78">
                  <c:v>822</c:v>
                </c:pt>
                <c:pt idx="79">
                  <c:v>821</c:v>
                </c:pt>
                <c:pt idx="80">
                  <c:v>820</c:v>
                </c:pt>
                <c:pt idx="81">
                  <c:v>819</c:v>
                </c:pt>
                <c:pt idx="82">
                  <c:v>818</c:v>
                </c:pt>
                <c:pt idx="83">
                  <c:v>817</c:v>
                </c:pt>
                <c:pt idx="84">
                  <c:v>816</c:v>
                </c:pt>
                <c:pt idx="85">
                  <c:v>815</c:v>
                </c:pt>
                <c:pt idx="86">
                  <c:v>814</c:v>
                </c:pt>
                <c:pt idx="87">
                  <c:v>813</c:v>
                </c:pt>
                <c:pt idx="88">
                  <c:v>812</c:v>
                </c:pt>
                <c:pt idx="89">
                  <c:v>811</c:v>
                </c:pt>
                <c:pt idx="90">
                  <c:v>810</c:v>
                </c:pt>
                <c:pt idx="91">
                  <c:v>809</c:v>
                </c:pt>
                <c:pt idx="92">
                  <c:v>808</c:v>
                </c:pt>
                <c:pt idx="93">
                  <c:v>807</c:v>
                </c:pt>
                <c:pt idx="94">
                  <c:v>806</c:v>
                </c:pt>
                <c:pt idx="95">
                  <c:v>805</c:v>
                </c:pt>
                <c:pt idx="96">
                  <c:v>804</c:v>
                </c:pt>
                <c:pt idx="97">
                  <c:v>803</c:v>
                </c:pt>
                <c:pt idx="98">
                  <c:v>802</c:v>
                </c:pt>
                <c:pt idx="99">
                  <c:v>801</c:v>
                </c:pt>
                <c:pt idx="100">
                  <c:v>800</c:v>
                </c:pt>
                <c:pt idx="101">
                  <c:v>799</c:v>
                </c:pt>
                <c:pt idx="102">
                  <c:v>798</c:v>
                </c:pt>
                <c:pt idx="103">
                  <c:v>797</c:v>
                </c:pt>
                <c:pt idx="104">
                  <c:v>796</c:v>
                </c:pt>
                <c:pt idx="105">
                  <c:v>795</c:v>
                </c:pt>
                <c:pt idx="106">
                  <c:v>794</c:v>
                </c:pt>
                <c:pt idx="107">
                  <c:v>793</c:v>
                </c:pt>
                <c:pt idx="108">
                  <c:v>792</c:v>
                </c:pt>
                <c:pt idx="109">
                  <c:v>791</c:v>
                </c:pt>
                <c:pt idx="110">
                  <c:v>790</c:v>
                </c:pt>
                <c:pt idx="111">
                  <c:v>789</c:v>
                </c:pt>
                <c:pt idx="112">
                  <c:v>788</c:v>
                </c:pt>
                <c:pt idx="113">
                  <c:v>787</c:v>
                </c:pt>
                <c:pt idx="114">
                  <c:v>786</c:v>
                </c:pt>
                <c:pt idx="115">
                  <c:v>785</c:v>
                </c:pt>
                <c:pt idx="116">
                  <c:v>784</c:v>
                </c:pt>
                <c:pt idx="117">
                  <c:v>783</c:v>
                </c:pt>
                <c:pt idx="118">
                  <c:v>782</c:v>
                </c:pt>
                <c:pt idx="119">
                  <c:v>781</c:v>
                </c:pt>
                <c:pt idx="120">
                  <c:v>780</c:v>
                </c:pt>
                <c:pt idx="121">
                  <c:v>779</c:v>
                </c:pt>
                <c:pt idx="122">
                  <c:v>778</c:v>
                </c:pt>
                <c:pt idx="123">
                  <c:v>777</c:v>
                </c:pt>
                <c:pt idx="124">
                  <c:v>776</c:v>
                </c:pt>
                <c:pt idx="125">
                  <c:v>775</c:v>
                </c:pt>
                <c:pt idx="126">
                  <c:v>774</c:v>
                </c:pt>
                <c:pt idx="127">
                  <c:v>773</c:v>
                </c:pt>
                <c:pt idx="128">
                  <c:v>772</c:v>
                </c:pt>
                <c:pt idx="129">
                  <c:v>771</c:v>
                </c:pt>
                <c:pt idx="130">
                  <c:v>770</c:v>
                </c:pt>
                <c:pt idx="131">
                  <c:v>769</c:v>
                </c:pt>
                <c:pt idx="132">
                  <c:v>768</c:v>
                </c:pt>
                <c:pt idx="133">
                  <c:v>767</c:v>
                </c:pt>
                <c:pt idx="134">
                  <c:v>766</c:v>
                </c:pt>
                <c:pt idx="135">
                  <c:v>765</c:v>
                </c:pt>
                <c:pt idx="136">
                  <c:v>764</c:v>
                </c:pt>
                <c:pt idx="137">
                  <c:v>763</c:v>
                </c:pt>
                <c:pt idx="138">
                  <c:v>762</c:v>
                </c:pt>
                <c:pt idx="139">
                  <c:v>761</c:v>
                </c:pt>
                <c:pt idx="140">
                  <c:v>760</c:v>
                </c:pt>
                <c:pt idx="141">
                  <c:v>759</c:v>
                </c:pt>
                <c:pt idx="142">
                  <c:v>758</c:v>
                </c:pt>
                <c:pt idx="143">
                  <c:v>757</c:v>
                </c:pt>
                <c:pt idx="144">
                  <c:v>756</c:v>
                </c:pt>
                <c:pt idx="145">
                  <c:v>755</c:v>
                </c:pt>
                <c:pt idx="146">
                  <c:v>754</c:v>
                </c:pt>
                <c:pt idx="147">
                  <c:v>753</c:v>
                </c:pt>
                <c:pt idx="148">
                  <c:v>752</c:v>
                </c:pt>
                <c:pt idx="149">
                  <c:v>751</c:v>
                </c:pt>
                <c:pt idx="150">
                  <c:v>750</c:v>
                </c:pt>
                <c:pt idx="151">
                  <c:v>749</c:v>
                </c:pt>
                <c:pt idx="152">
                  <c:v>748</c:v>
                </c:pt>
                <c:pt idx="153">
                  <c:v>747</c:v>
                </c:pt>
                <c:pt idx="154">
                  <c:v>746</c:v>
                </c:pt>
                <c:pt idx="155">
                  <c:v>745</c:v>
                </c:pt>
                <c:pt idx="156">
                  <c:v>744</c:v>
                </c:pt>
                <c:pt idx="157">
                  <c:v>743</c:v>
                </c:pt>
                <c:pt idx="158">
                  <c:v>742</c:v>
                </c:pt>
                <c:pt idx="159">
                  <c:v>741</c:v>
                </c:pt>
                <c:pt idx="160">
                  <c:v>740</c:v>
                </c:pt>
                <c:pt idx="161">
                  <c:v>739</c:v>
                </c:pt>
                <c:pt idx="162">
                  <c:v>738</c:v>
                </c:pt>
                <c:pt idx="163">
                  <c:v>737</c:v>
                </c:pt>
                <c:pt idx="164">
                  <c:v>736</c:v>
                </c:pt>
                <c:pt idx="165">
                  <c:v>735</c:v>
                </c:pt>
                <c:pt idx="166">
                  <c:v>734</c:v>
                </c:pt>
                <c:pt idx="167">
                  <c:v>733</c:v>
                </c:pt>
                <c:pt idx="168">
                  <c:v>732</c:v>
                </c:pt>
                <c:pt idx="169">
                  <c:v>731</c:v>
                </c:pt>
                <c:pt idx="170">
                  <c:v>730</c:v>
                </c:pt>
                <c:pt idx="171">
                  <c:v>729</c:v>
                </c:pt>
                <c:pt idx="172">
                  <c:v>728</c:v>
                </c:pt>
                <c:pt idx="173">
                  <c:v>727</c:v>
                </c:pt>
                <c:pt idx="174">
                  <c:v>726</c:v>
                </c:pt>
                <c:pt idx="175">
                  <c:v>725</c:v>
                </c:pt>
                <c:pt idx="176">
                  <c:v>724</c:v>
                </c:pt>
                <c:pt idx="177">
                  <c:v>723</c:v>
                </c:pt>
                <c:pt idx="178">
                  <c:v>722</c:v>
                </c:pt>
                <c:pt idx="179">
                  <c:v>721</c:v>
                </c:pt>
                <c:pt idx="180">
                  <c:v>720</c:v>
                </c:pt>
                <c:pt idx="181">
                  <c:v>719</c:v>
                </c:pt>
                <c:pt idx="182">
                  <c:v>718</c:v>
                </c:pt>
                <c:pt idx="183">
                  <c:v>717</c:v>
                </c:pt>
                <c:pt idx="184">
                  <c:v>716</c:v>
                </c:pt>
                <c:pt idx="185">
                  <c:v>715</c:v>
                </c:pt>
                <c:pt idx="186">
                  <c:v>714</c:v>
                </c:pt>
                <c:pt idx="187">
                  <c:v>713</c:v>
                </c:pt>
                <c:pt idx="188">
                  <c:v>712</c:v>
                </c:pt>
                <c:pt idx="189">
                  <c:v>711</c:v>
                </c:pt>
                <c:pt idx="190">
                  <c:v>710</c:v>
                </c:pt>
                <c:pt idx="191">
                  <c:v>709</c:v>
                </c:pt>
                <c:pt idx="192">
                  <c:v>708</c:v>
                </c:pt>
                <c:pt idx="193">
                  <c:v>707</c:v>
                </c:pt>
                <c:pt idx="194">
                  <c:v>706</c:v>
                </c:pt>
                <c:pt idx="195">
                  <c:v>705</c:v>
                </c:pt>
                <c:pt idx="196">
                  <c:v>704</c:v>
                </c:pt>
                <c:pt idx="197">
                  <c:v>703</c:v>
                </c:pt>
                <c:pt idx="198">
                  <c:v>702</c:v>
                </c:pt>
                <c:pt idx="199">
                  <c:v>701</c:v>
                </c:pt>
                <c:pt idx="200">
                  <c:v>700</c:v>
                </c:pt>
                <c:pt idx="201">
                  <c:v>699</c:v>
                </c:pt>
                <c:pt idx="202">
                  <c:v>698</c:v>
                </c:pt>
                <c:pt idx="203">
                  <c:v>697</c:v>
                </c:pt>
                <c:pt idx="204">
                  <c:v>696</c:v>
                </c:pt>
                <c:pt idx="205">
                  <c:v>695</c:v>
                </c:pt>
                <c:pt idx="206">
                  <c:v>694</c:v>
                </c:pt>
                <c:pt idx="207">
                  <c:v>693</c:v>
                </c:pt>
                <c:pt idx="208">
                  <c:v>692</c:v>
                </c:pt>
                <c:pt idx="209">
                  <c:v>691</c:v>
                </c:pt>
                <c:pt idx="210">
                  <c:v>690</c:v>
                </c:pt>
                <c:pt idx="211">
                  <c:v>689</c:v>
                </c:pt>
                <c:pt idx="212">
                  <c:v>688</c:v>
                </c:pt>
                <c:pt idx="213">
                  <c:v>687</c:v>
                </c:pt>
                <c:pt idx="214">
                  <c:v>686</c:v>
                </c:pt>
                <c:pt idx="215">
                  <c:v>685</c:v>
                </c:pt>
                <c:pt idx="216">
                  <c:v>684</c:v>
                </c:pt>
                <c:pt idx="217">
                  <c:v>683</c:v>
                </c:pt>
                <c:pt idx="218">
                  <c:v>682</c:v>
                </c:pt>
                <c:pt idx="219">
                  <c:v>681</c:v>
                </c:pt>
                <c:pt idx="220">
                  <c:v>680</c:v>
                </c:pt>
                <c:pt idx="221">
                  <c:v>679</c:v>
                </c:pt>
                <c:pt idx="222">
                  <c:v>678</c:v>
                </c:pt>
                <c:pt idx="223">
                  <c:v>677</c:v>
                </c:pt>
                <c:pt idx="224">
                  <c:v>676</c:v>
                </c:pt>
                <c:pt idx="225">
                  <c:v>675</c:v>
                </c:pt>
                <c:pt idx="226">
                  <c:v>674</c:v>
                </c:pt>
                <c:pt idx="227">
                  <c:v>673</c:v>
                </c:pt>
                <c:pt idx="228">
                  <c:v>672</c:v>
                </c:pt>
                <c:pt idx="229">
                  <c:v>671</c:v>
                </c:pt>
                <c:pt idx="230">
                  <c:v>670</c:v>
                </c:pt>
                <c:pt idx="231">
                  <c:v>669</c:v>
                </c:pt>
                <c:pt idx="232">
                  <c:v>668</c:v>
                </c:pt>
                <c:pt idx="233">
                  <c:v>667</c:v>
                </c:pt>
                <c:pt idx="234">
                  <c:v>666</c:v>
                </c:pt>
                <c:pt idx="235">
                  <c:v>665</c:v>
                </c:pt>
                <c:pt idx="236">
                  <c:v>664</c:v>
                </c:pt>
                <c:pt idx="237">
                  <c:v>663</c:v>
                </c:pt>
                <c:pt idx="238">
                  <c:v>662</c:v>
                </c:pt>
                <c:pt idx="239">
                  <c:v>661</c:v>
                </c:pt>
                <c:pt idx="240">
                  <c:v>660</c:v>
                </c:pt>
                <c:pt idx="241">
                  <c:v>659</c:v>
                </c:pt>
                <c:pt idx="242">
                  <c:v>658</c:v>
                </c:pt>
                <c:pt idx="243">
                  <c:v>657</c:v>
                </c:pt>
                <c:pt idx="244">
                  <c:v>656</c:v>
                </c:pt>
                <c:pt idx="245">
                  <c:v>655</c:v>
                </c:pt>
                <c:pt idx="246">
                  <c:v>654</c:v>
                </c:pt>
                <c:pt idx="247">
                  <c:v>653</c:v>
                </c:pt>
                <c:pt idx="248">
                  <c:v>652</c:v>
                </c:pt>
                <c:pt idx="249">
                  <c:v>651</c:v>
                </c:pt>
                <c:pt idx="250">
                  <c:v>650</c:v>
                </c:pt>
                <c:pt idx="251">
                  <c:v>649</c:v>
                </c:pt>
                <c:pt idx="252">
                  <c:v>648</c:v>
                </c:pt>
                <c:pt idx="253">
                  <c:v>647</c:v>
                </c:pt>
                <c:pt idx="254">
                  <c:v>646</c:v>
                </c:pt>
                <c:pt idx="255">
                  <c:v>645</c:v>
                </c:pt>
                <c:pt idx="256">
                  <c:v>644</c:v>
                </c:pt>
                <c:pt idx="257">
                  <c:v>643</c:v>
                </c:pt>
                <c:pt idx="258">
                  <c:v>642</c:v>
                </c:pt>
                <c:pt idx="259">
                  <c:v>641</c:v>
                </c:pt>
                <c:pt idx="260">
                  <c:v>640</c:v>
                </c:pt>
                <c:pt idx="261">
                  <c:v>639</c:v>
                </c:pt>
                <c:pt idx="262">
                  <c:v>638</c:v>
                </c:pt>
                <c:pt idx="263">
                  <c:v>637</c:v>
                </c:pt>
                <c:pt idx="264">
                  <c:v>636</c:v>
                </c:pt>
                <c:pt idx="265">
                  <c:v>635</c:v>
                </c:pt>
                <c:pt idx="266">
                  <c:v>634</c:v>
                </c:pt>
                <c:pt idx="267">
                  <c:v>633</c:v>
                </c:pt>
                <c:pt idx="268">
                  <c:v>632</c:v>
                </c:pt>
                <c:pt idx="269">
                  <c:v>631</c:v>
                </c:pt>
                <c:pt idx="270">
                  <c:v>630</c:v>
                </c:pt>
                <c:pt idx="271">
                  <c:v>629</c:v>
                </c:pt>
                <c:pt idx="272">
                  <c:v>628</c:v>
                </c:pt>
                <c:pt idx="273">
                  <c:v>627</c:v>
                </c:pt>
                <c:pt idx="274">
                  <c:v>626</c:v>
                </c:pt>
                <c:pt idx="275">
                  <c:v>625</c:v>
                </c:pt>
                <c:pt idx="276">
                  <c:v>624</c:v>
                </c:pt>
                <c:pt idx="277">
                  <c:v>623</c:v>
                </c:pt>
                <c:pt idx="278">
                  <c:v>622</c:v>
                </c:pt>
                <c:pt idx="279">
                  <c:v>621</c:v>
                </c:pt>
                <c:pt idx="280">
                  <c:v>620</c:v>
                </c:pt>
                <c:pt idx="281">
                  <c:v>619</c:v>
                </c:pt>
                <c:pt idx="282">
                  <c:v>618</c:v>
                </c:pt>
                <c:pt idx="283">
                  <c:v>617</c:v>
                </c:pt>
                <c:pt idx="284">
                  <c:v>616</c:v>
                </c:pt>
                <c:pt idx="285">
                  <c:v>615</c:v>
                </c:pt>
                <c:pt idx="286">
                  <c:v>614</c:v>
                </c:pt>
                <c:pt idx="287">
                  <c:v>613</c:v>
                </c:pt>
                <c:pt idx="288">
                  <c:v>612</c:v>
                </c:pt>
                <c:pt idx="289">
                  <c:v>611</c:v>
                </c:pt>
                <c:pt idx="290">
                  <c:v>610</c:v>
                </c:pt>
                <c:pt idx="291">
                  <c:v>609</c:v>
                </c:pt>
                <c:pt idx="292">
                  <c:v>608</c:v>
                </c:pt>
                <c:pt idx="293">
                  <c:v>607</c:v>
                </c:pt>
                <c:pt idx="294">
                  <c:v>606</c:v>
                </c:pt>
                <c:pt idx="295">
                  <c:v>605</c:v>
                </c:pt>
                <c:pt idx="296">
                  <c:v>604</c:v>
                </c:pt>
                <c:pt idx="297">
                  <c:v>603</c:v>
                </c:pt>
                <c:pt idx="298">
                  <c:v>602</c:v>
                </c:pt>
                <c:pt idx="299">
                  <c:v>601</c:v>
                </c:pt>
                <c:pt idx="300">
                  <c:v>600</c:v>
                </c:pt>
                <c:pt idx="301">
                  <c:v>599</c:v>
                </c:pt>
                <c:pt idx="302">
                  <c:v>598</c:v>
                </c:pt>
                <c:pt idx="303">
                  <c:v>597</c:v>
                </c:pt>
                <c:pt idx="304">
                  <c:v>596</c:v>
                </c:pt>
                <c:pt idx="305">
                  <c:v>595</c:v>
                </c:pt>
                <c:pt idx="306">
                  <c:v>594</c:v>
                </c:pt>
                <c:pt idx="307">
                  <c:v>593</c:v>
                </c:pt>
                <c:pt idx="308">
                  <c:v>592</c:v>
                </c:pt>
                <c:pt idx="309">
                  <c:v>591</c:v>
                </c:pt>
                <c:pt idx="310">
                  <c:v>590</c:v>
                </c:pt>
                <c:pt idx="311">
                  <c:v>589</c:v>
                </c:pt>
                <c:pt idx="312">
                  <c:v>588</c:v>
                </c:pt>
                <c:pt idx="313">
                  <c:v>587</c:v>
                </c:pt>
                <c:pt idx="314">
                  <c:v>586</c:v>
                </c:pt>
                <c:pt idx="315">
                  <c:v>585</c:v>
                </c:pt>
                <c:pt idx="316">
                  <c:v>584</c:v>
                </c:pt>
                <c:pt idx="317">
                  <c:v>583</c:v>
                </c:pt>
                <c:pt idx="318">
                  <c:v>582</c:v>
                </c:pt>
                <c:pt idx="319">
                  <c:v>581</c:v>
                </c:pt>
                <c:pt idx="320">
                  <c:v>580</c:v>
                </c:pt>
                <c:pt idx="321">
                  <c:v>579</c:v>
                </c:pt>
                <c:pt idx="322">
                  <c:v>578</c:v>
                </c:pt>
                <c:pt idx="323">
                  <c:v>577</c:v>
                </c:pt>
                <c:pt idx="324">
                  <c:v>576</c:v>
                </c:pt>
                <c:pt idx="325">
                  <c:v>575</c:v>
                </c:pt>
                <c:pt idx="326">
                  <c:v>574</c:v>
                </c:pt>
                <c:pt idx="327">
                  <c:v>573</c:v>
                </c:pt>
                <c:pt idx="328">
                  <c:v>572</c:v>
                </c:pt>
                <c:pt idx="329">
                  <c:v>571</c:v>
                </c:pt>
                <c:pt idx="330">
                  <c:v>570</c:v>
                </c:pt>
                <c:pt idx="331">
                  <c:v>569</c:v>
                </c:pt>
                <c:pt idx="332">
                  <c:v>568</c:v>
                </c:pt>
                <c:pt idx="333">
                  <c:v>567</c:v>
                </c:pt>
                <c:pt idx="334">
                  <c:v>566</c:v>
                </c:pt>
                <c:pt idx="335">
                  <c:v>565</c:v>
                </c:pt>
                <c:pt idx="336">
                  <c:v>564</c:v>
                </c:pt>
                <c:pt idx="337">
                  <c:v>563</c:v>
                </c:pt>
                <c:pt idx="338">
                  <c:v>562</c:v>
                </c:pt>
                <c:pt idx="339">
                  <c:v>561</c:v>
                </c:pt>
                <c:pt idx="340">
                  <c:v>560</c:v>
                </c:pt>
                <c:pt idx="341">
                  <c:v>559</c:v>
                </c:pt>
                <c:pt idx="342">
                  <c:v>558</c:v>
                </c:pt>
                <c:pt idx="343">
                  <c:v>557</c:v>
                </c:pt>
                <c:pt idx="344">
                  <c:v>556</c:v>
                </c:pt>
                <c:pt idx="345">
                  <c:v>555</c:v>
                </c:pt>
                <c:pt idx="346">
                  <c:v>554</c:v>
                </c:pt>
                <c:pt idx="347">
                  <c:v>553</c:v>
                </c:pt>
                <c:pt idx="348">
                  <c:v>552</c:v>
                </c:pt>
                <c:pt idx="349">
                  <c:v>551</c:v>
                </c:pt>
                <c:pt idx="350">
                  <c:v>550</c:v>
                </c:pt>
                <c:pt idx="351">
                  <c:v>549</c:v>
                </c:pt>
                <c:pt idx="352">
                  <c:v>548</c:v>
                </c:pt>
                <c:pt idx="353">
                  <c:v>547</c:v>
                </c:pt>
                <c:pt idx="354">
                  <c:v>546</c:v>
                </c:pt>
                <c:pt idx="355">
                  <c:v>545</c:v>
                </c:pt>
                <c:pt idx="356">
                  <c:v>544</c:v>
                </c:pt>
                <c:pt idx="357">
                  <c:v>543</c:v>
                </c:pt>
                <c:pt idx="358">
                  <c:v>542</c:v>
                </c:pt>
                <c:pt idx="359">
                  <c:v>541</c:v>
                </c:pt>
                <c:pt idx="360">
                  <c:v>540</c:v>
                </c:pt>
                <c:pt idx="361">
                  <c:v>539</c:v>
                </c:pt>
                <c:pt idx="362">
                  <c:v>538</c:v>
                </c:pt>
                <c:pt idx="363">
                  <c:v>537</c:v>
                </c:pt>
                <c:pt idx="364">
                  <c:v>536</c:v>
                </c:pt>
                <c:pt idx="365">
                  <c:v>535</c:v>
                </c:pt>
                <c:pt idx="366">
                  <c:v>534</c:v>
                </c:pt>
                <c:pt idx="367">
                  <c:v>533</c:v>
                </c:pt>
                <c:pt idx="368">
                  <c:v>532</c:v>
                </c:pt>
                <c:pt idx="369">
                  <c:v>531</c:v>
                </c:pt>
                <c:pt idx="370">
                  <c:v>530</c:v>
                </c:pt>
                <c:pt idx="371">
                  <c:v>529</c:v>
                </c:pt>
                <c:pt idx="372">
                  <c:v>528</c:v>
                </c:pt>
                <c:pt idx="373">
                  <c:v>527</c:v>
                </c:pt>
                <c:pt idx="374">
                  <c:v>526</c:v>
                </c:pt>
                <c:pt idx="375">
                  <c:v>525</c:v>
                </c:pt>
                <c:pt idx="376">
                  <c:v>524</c:v>
                </c:pt>
                <c:pt idx="377">
                  <c:v>523</c:v>
                </c:pt>
                <c:pt idx="378">
                  <c:v>522</c:v>
                </c:pt>
                <c:pt idx="379">
                  <c:v>521</c:v>
                </c:pt>
                <c:pt idx="380">
                  <c:v>520</c:v>
                </c:pt>
                <c:pt idx="381">
                  <c:v>519</c:v>
                </c:pt>
                <c:pt idx="382">
                  <c:v>518</c:v>
                </c:pt>
                <c:pt idx="383">
                  <c:v>517</c:v>
                </c:pt>
                <c:pt idx="384">
                  <c:v>516</c:v>
                </c:pt>
                <c:pt idx="385">
                  <c:v>515</c:v>
                </c:pt>
                <c:pt idx="386">
                  <c:v>514</c:v>
                </c:pt>
                <c:pt idx="387">
                  <c:v>513</c:v>
                </c:pt>
                <c:pt idx="388">
                  <c:v>512</c:v>
                </c:pt>
                <c:pt idx="389">
                  <c:v>511</c:v>
                </c:pt>
                <c:pt idx="390">
                  <c:v>510</c:v>
                </c:pt>
                <c:pt idx="391">
                  <c:v>509</c:v>
                </c:pt>
                <c:pt idx="392">
                  <c:v>508</c:v>
                </c:pt>
                <c:pt idx="393">
                  <c:v>507</c:v>
                </c:pt>
                <c:pt idx="394">
                  <c:v>506</c:v>
                </c:pt>
                <c:pt idx="395">
                  <c:v>505</c:v>
                </c:pt>
                <c:pt idx="396">
                  <c:v>504</c:v>
                </c:pt>
                <c:pt idx="397">
                  <c:v>503</c:v>
                </c:pt>
                <c:pt idx="398">
                  <c:v>502</c:v>
                </c:pt>
                <c:pt idx="399">
                  <c:v>501</c:v>
                </c:pt>
                <c:pt idx="400">
                  <c:v>500</c:v>
                </c:pt>
                <c:pt idx="401">
                  <c:v>499</c:v>
                </c:pt>
                <c:pt idx="402">
                  <c:v>498</c:v>
                </c:pt>
                <c:pt idx="403">
                  <c:v>497</c:v>
                </c:pt>
                <c:pt idx="404">
                  <c:v>496</c:v>
                </c:pt>
                <c:pt idx="405">
                  <c:v>495</c:v>
                </c:pt>
                <c:pt idx="406">
                  <c:v>494</c:v>
                </c:pt>
                <c:pt idx="407">
                  <c:v>493</c:v>
                </c:pt>
                <c:pt idx="408">
                  <c:v>492</c:v>
                </c:pt>
                <c:pt idx="409">
                  <c:v>491</c:v>
                </c:pt>
                <c:pt idx="410">
                  <c:v>490</c:v>
                </c:pt>
                <c:pt idx="411">
                  <c:v>489</c:v>
                </c:pt>
                <c:pt idx="412">
                  <c:v>488</c:v>
                </c:pt>
                <c:pt idx="413">
                  <c:v>487</c:v>
                </c:pt>
                <c:pt idx="414">
                  <c:v>486</c:v>
                </c:pt>
                <c:pt idx="415">
                  <c:v>485</c:v>
                </c:pt>
                <c:pt idx="416">
                  <c:v>484</c:v>
                </c:pt>
                <c:pt idx="417">
                  <c:v>483</c:v>
                </c:pt>
                <c:pt idx="418">
                  <c:v>482</c:v>
                </c:pt>
                <c:pt idx="419">
                  <c:v>481</c:v>
                </c:pt>
                <c:pt idx="420">
                  <c:v>480</c:v>
                </c:pt>
                <c:pt idx="421">
                  <c:v>479</c:v>
                </c:pt>
                <c:pt idx="422">
                  <c:v>478</c:v>
                </c:pt>
                <c:pt idx="423">
                  <c:v>477</c:v>
                </c:pt>
                <c:pt idx="424">
                  <c:v>476</c:v>
                </c:pt>
                <c:pt idx="425">
                  <c:v>475</c:v>
                </c:pt>
                <c:pt idx="426">
                  <c:v>474</c:v>
                </c:pt>
                <c:pt idx="427">
                  <c:v>473</c:v>
                </c:pt>
                <c:pt idx="428">
                  <c:v>472</c:v>
                </c:pt>
                <c:pt idx="429">
                  <c:v>471</c:v>
                </c:pt>
                <c:pt idx="430">
                  <c:v>470</c:v>
                </c:pt>
                <c:pt idx="431">
                  <c:v>469</c:v>
                </c:pt>
                <c:pt idx="432">
                  <c:v>468</c:v>
                </c:pt>
                <c:pt idx="433">
                  <c:v>467</c:v>
                </c:pt>
                <c:pt idx="434">
                  <c:v>466</c:v>
                </c:pt>
                <c:pt idx="435">
                  <c:v>465</c:v>
                </c:pt>
                <c:pt idx="436">
                  <c:v>464</c:v>
                </c:pt>
                <c:pt idx="437">
                  <c:v>463</c:v>
                </c:pt>
                <c:pt idx="438">
                  <c:v>462</c:v>
                </c:pt>
                <c:pt idx="439">
                  <c:v>461</c:v>
                </c:pt>
                <c:pt idx="440">
                  <c:v>460</c:v>
                </c:pt>
                <c:pt idx="441">
                  <c:v>459</c:v>
                </c:pt>
                <c:pt idx="442">
                  <c:v>458</c:v>
                </c:pt>
                <c:pt idx="443">
                  <c:v>457</c:v>
                </c:pt>
                <c:pt idx="444">
                  <c:v>456</c:v>
                </c:pt>
                <c:pt idx="445">
                  <c:v>455</c:v>
                </c:pt>
                <c:pt idx="446">
                  <c:v>454</c:v>
                </c:pt>
                <c:pt idx="447">
                  <c:v>453</c:v>
                </c:pt>
                <c:pt idx="448">
                  <c:v>452</c:v>
                </c:pt>
                <c:pt idx="449">
                  <c:v>451</c:v>
                </c:pt>
                <c:pt idx="450">
                  <c:v>450</c:v>
                </c:pt>
                <c:pt idx="451">
                  <c:v>449</c:v>
                </c:pt>
                <c:pt idx="452">
                  <c:v>448</c:v>
                </c:pt>
                <c:pt idx="453">
                  <c:v>447</c:v>
                </c:pt>
                <c:pt idx="454">
                  <c:v>446</c:v>
                </c:pt>
                <c:pt idx="455">
                  <c:v>445</c:v>
                </c:pt>
                <c:pt idx="456">
                  <c:v>444</c:v>
                </c:pt>
                <c:pt idx="457">
                  <c:v>443</c:v>
                </c:pt>
                <c:pt idx="458">
                  <c:v>442</c:v>
                </c:pt>
                <c:pt idx="459">
                  <c:v>441</c:v>
                </c:pt>
                <c:pt idx="460">
                  <c:v>440</c:v>
                </c:pt>
                <c:pt idx="461">
                  <c:v>439</c:v>
                </c:pt>
                <c:pt idx="462">
                  <c:v>438</c:v>
                </c:pt>
                <c:pt idx="463">
                  <c:v>437</c:v>
                </c:pt>
                <c:pt idx="464">
                  <c:v>436</c:v>
                </c:pt>
                <c:pt idx="465">
                  <c:v>435</c:v>
                </c:pt>
                <c:pt idx="466">
                  <c:v>434</c:v>
                </c:pt>
                <c:pt idx="467">
                  <c:v>433</c:v>
                </c:pt>
                <c:pt idx="468">
                  <c:v>432</c:v>
                </c:pt>
                <c:pt idx="469">
                  <c:v>431</c:v>
                </c:pt>
                <c:pt idx="470">
                  <c:v>430</c:v>
                </c:pt>
                <c:pt idx="471">
                  <c:v>429</c:v>
                </c:pt>
                <c:pt idx="472">
                  <c:v>428</c:v>
                </c:pt>
                <c:pt idx="473">
                  <c:v>427</c:v>
                </c:pt>
                <c:pt idx="474">
                  <c:v>426</c:v>
                </c:pt>
                <c:pt idx="475">
                  <c:v>425</c:v>
                </c:pt>
                <c:pt idx="476">
                  <c:v>424</c:v>
                </c:pt>
                <c:pt idx="477">
                  <c:v>423</c:v>
                </c:pt>
                <c:pt idx="478">
                  <c:v>422</c:v>
                </c:pt>
                <c:pt idx="479">
                  <c:v>421</c:v>
                </c:pt>
                <c:pt idx="480">
                  <c:v>420</c:v>
                </c:pt>
                <c:pt idx="481">
                  <c:v>419</c:v>
                </c:pt>
                <c:pt idx="482">
                  <c:v>418</c:v>
                </c:pt>
                <c:pt idx="483">
                  <c:v>417</c:v>
                </c:pt>
                <c:pt idx="484">
                  <c:v>416</c:v>
                </c:pt>
                <c:pt idx="485">
                  <c:v>415</c:v>
                </c:pt>
                <c:pt idx="486">
                  <c:v>414</c:v>
                </c:pt>
                <c:pt idx="487">
                  <c:v>413</c:v>
                </c:pt>
                <c:pt idx="488">
                  <c:v>412</c:v>
                </c:pt>
                <c:pt idx="489">
                  <c:v>411</c:v>
                </c:pt>
                <c:pt idx="490">
                  <c:v>410</c:v>
                </c:pt>
                <c:pt idx="491">
                  <c:v>409</c:v>
                </c:pt>
                <c:pt idx="492">
                  <c:v>408</c:v>
                </c:pt>
                <c:pt idx="493">
                  <c:v>407</c:v>
                </c:pt>
                <c:pt idx="494">
                  <c:v>406</c:v>
                </c:pt>
                <c:pt idx="495">
                  <c:v>405</c:v>
                </c:pt>
                <c:pt idx="496">
                  <c:v>404</c:v>
                </c:pt>
                <c:pt idx="497">
                  <c:v>403</c:v>
                </c:pt>
                <c:pt idx="498">
                  <c:v>402</c:v>
                </c:pt>
                <c:pt idx="499">
                  <c:v>401</c:v>
                </c:pt>
                <c:pt idx="500">
                  <c:v>400</c:v>
                </c:pt>
                <c:pt idx="501">
                  <c:v>399</c:v>
                </c:pt>
                <c:pt idx="502">
                  <c:v>398</c:v>
                </c:pt>
                <c:pt idx="503">
                  <c:v>397</c:v>
                </c:pt>
                <c:pt idx="504">
                  <c:v>396</c:v>
                </c:pt>
                <c:pt idx="505">
                  <c:v>395</c:v>
                </c:pt>
                <c:pt idx="506">
                  <c:v>394</c:v>
                </c:pt>
                <c:pt idx="507">
                  <c:v>393</c:v>
                </c:pt>
                <c:pt idx="508">
                  <c:v>392</c:v>
                </c:pt>
                <c:pt idx="509">
                  <c:v>391</c:v>
                </c:pt>
                <c:pt idx="510">
                  <c:v>390</c:v>
                </c:pt>
                <c:pt idx="511">
                  <c:v>389</c:v>
                </c:pt>
                <c:pt idx="512">
                  <c:v>388</c:v>
                </c:pt>
                <c:pt idx="513">
                  <c:v>387</c:v>
                </c:pt>
                <c:pt idx="514">
                  <c:v>386</c:v>
                </c:pt>
                <c:pt idx="515">
                  <c:v>385</c:v>
                </c:pt>
                <c:pt idx="516">
                  <c:v>384</c:v>
                </c:pt>
                <c:pt idx="517">
                  <c:v>383</c:v>
                </c:pt>
                <c:pt idx="518">
                  <c:v>382</c:v>
                </c:pt>
                <c:pt idx="519">
                  <c:v>381</c:v>
                </c:pt>
                <c:pt idx="520">
                  <c:v>380</c:v>
                </c:pt>
                <c:pt idx="521">
                  <c:v>379</c:v>
                </c:pt>
                <c:pt idx="522">
                  <c:v>378</c:v>
                </c:pt>
                <c:pt idx="523">
                  <c:v>377</c:v>
                </c:pt>
                <c:pt idx="524">
                  <c:v>376</c:v>
                </c:pt>
                <c:pt idx="525">
                  <c:v>375</c:v>
                </c:pt>
                <c:pt idx="526">
                  <c:v>374</c:v>
                </c:pt>
                <c:pt idx="527">
                  <c:v>373</c:v>
                </c:pt>
                <c:pt idx="528">
                  <c:v>372</c:v>
                </c:pt>
                <c:pt idx="529">
                  <c:v>371</c:v>
                </c:pt>
                <c:pt idx="530">
                  <c:v>370</c:v>
                </c:pt>
                <c:pt idx="531">
                  <c:v>369</c:v>
                </c:pt>
                <c:pt idx="532">
                  <c:v>368</c:v>
                </c:pt>
                <c:pt idx="533">
                  <c:v>367</c:v>
                </c:pt>
                <c:pt idx="534">
                  <c:v>366</c:v>
                </c:pt>
                <c:pt idx="535">
                  <c:v>365</c:v>
                </c:pt>
                <c:pt idx="536">
                  <c:v>364</c:v>
                </c:pt>
                <c:pt idx="537">
                  <c:v>363</c:v>
                </c:pt>
                <c:pt idx="538">
                  <c:v>362</c:v>
                </c:pt>
                <c:pt idx="539">
                  <c:v>361</c:v>
                </c:pt>
                <c:pt idx="540">
                  <c:v>360</c:v>
                </c:pt>
                <c:pt idx="541">
                  <c:v>359</c:v>
                </c:pt>
                <c:pt idx="542">
                  <c:v>358</c:v>
                </c:pt>
                <c:pt idx="543">
                  <c:v>357</c:v>
                </c:pt>
                <c:pt idx="544">
                  <c:v>356</c:v>
                </c:pt>
                <c:pt idx="545">
                  <c:v>355</c:v>
                </c:pt>
                <c:pt idx="546">
                  <c:v>354</c:v>
                </c:pt>
                <c:pt idx="547">
                  <c:v>353</c:v>
                </c:pt>
                <c:pt idx="548">
                  <c:v>352</c:v>
                </c:pt>
                <c:pt idx="549">
                  <c:v>351</c:v>
                </c:pt>
                <c:pt idx="550">
                  <c:v>350</c:v>
                </c:pt>
                <c:pt idx="551">
                  <c:v>349</c:v>
                </c:pt>
                <c:pt idx="552">
                  <c:v>348</c:v>
                </c:pt>
                <c:pt idx="553">
                  <c:v>347</c:v>
                </c:pt>
                <c:pt idx="554">
                  <c:v>346</c:v>
                </c:pt>
                <c:pt idx="555">
                  <c:v>345</c:v>
                </c:pt>
                <c:pt idx="556">
                  <c:v>344</c:v>
                </c:pt>
                <c:pt idx="557">
                  <c:v>343</c:v>
                </c:pt>
                <c:pt idx="558">
                  <c:v>342</c:v>
                </c:pt>
                <c:pt idx="559">
                  <c:v>341</c:v>
                </c:pt>
                <c:pt idx="560">
                  <c:v>340</c:v>
                </c:pt>
                <c:pt idx="561">
                  <c:v>339</c:v>
                </c:pt>
                <c:pt idx="562">
                  <c:v>338</c:v>
                </c:pt>
                <c:pt idx="563">
                  <c:v>337</c:v>
                </c:pt>
                <c:pt idx="564">
                  <c:v>336</c:v>
                </c:pt>
                <c:pt idx="565">
                  <c:v>335</c:v>
                </c:pt>
                <c:pt idx="566">
                  <c:v>334</c:v>
                </c:pt>
                <c:pt idx="567">
                  <c:v>333</c:v>
                </c:pt>
                <c:pt idx="568">
                  <c:v>332</c:v>
                </c:pt>
                <c:pt idx="569">
                  <c:v>331</c:v>
                </c:pt>
                <c:pt idx="570">
                  <c:v>330</c:v>
                </c:pt>
                <c:pt idx="571">
                  <c:v>329</c:v>
                </c:pt>
                <c:pt idx="572">
                  <c:v>328</c:v>
                </c:pt>
                <c:pt idx="573">
                  <c:v>327</c:v>
                </c:pt>
                <c:pt idx="574">
                  <c:v>326</c:v>
                </c:pt>
                <c:pt idx="575">
                  <c:v>325</c:v>
                </c:pt>
                <c:pt idx="576">
                  <c:v>324</c:v>
                </c:pt>
                <c:pt idx="577">
                  <c:v>323</c:v>
                </c:pt>
                <c:pt idx="578">
                  <c:v>322</c:v>
                </c:pt>
                <c:pt idx="579">
                  <c:v>321</c:v>
                </c:pt>
                <c:pt idx="580">
                  <c:v>320</c:v>
                </c:pt>
                <c:pt idx="581">
                  <c:v>319</c:v>
                </c:pt>
                <c:pt idx="582">
                  <c:v>318</c:v>
                </c:pt>
                <c:pt idx="583">
                  <c:v>317</c:v>
                </c:pt>
                <c:pt idx="584">
                  <c:v>316</c:v>
                </c:pt>
                <c:pt idx="585">
                  <c:v>315</c:v>
                </c:pt>
                <c:pt idx="586">
                  <c:v>314</c:v>
                </c:pt>
                <c:pt idx="587">
                  <c:v>313</c:v>
                </c:pt>
                <c:pt idx="588">
                  <c:v>312</c:v>
                </c:pt>
                <c:pt idx="589">
                  <c:v>311</c:v>
                </c:pt>
                <c:pt idx="590">
                  <c:v>310</c:v>
                </c:pt>
                <c:pt idx="591">
                  <c:v>309</c:v>
                </c:pt>
                <c:pt idx="592">
                  <c:v>308</c:v>
                </c:pt>
                <c:pt idx="593">
                  <c:v>307</c:v>
                </c:pt>
                <c:pt idx="594">
                  <c:v>306</c:v>
                </c:pt>
                <c:pt idx="595">
                  <c:v>305</c:v>
                </c:pt>
                <c:pt idx="596">
                  <c:v>304</c:v>
                </c:pt>
                <c:pt idx="597">
                  <c:v>303</c:v>
                </c:pt>
                <c:pt idx="598">
                  <c:v>302</c:v>
                </c:pt>
                <c:pt idx="599">
                  <c:v>301</c:v>
                </c:pt>
                <c:pt idx="600">
                  <c:v>300</c:v>
                </c:pt>
                <c:pt idx="601">
                  <c:v>299</c:v>
                </c:pt>
                <c:pt idx="602">
                  <c:v>298</c:v>
                </c:pt>
                <c:pt idx="603">
                  <c:v>297</c:v>
                </c:pt>
                <c:pt idx="604">
                  <c:v>296</c:v>
                </c:pt>
                <c:pt idx="605">
                  <c:v>295</c:v>
                </c:pt>
                <c:pt idx="606">
                  <c:v>294</c:v>
                </c:pt>
                <c:pt idx="607">
                  <c:v>293</c:v>
                </c:pt>
                <c:pt idx="608">
                  <c:v>292</c:v>
                </c:pt>
                <c:pt idx="609">
                  <c:v>291</c:v>
                </c:pt>
                <c:pt idx="610">
                  <c:v>290</c:v>
                </c:pt>
                <c:pt idx="611">
                  <c:v>289</c:v>
                </c:pt>
                <c:pt idx="612">
                  <c:v>288</c:v>
                </c:pt>
                <c:pt idx="613">
                  <c:v>287</c:v>
                </c:pt>
                <c:pt idx="614">
                  <c:v>286</c:v>
                </c:pt>
                <c:pt idx="615">
                  <c:v>285</c:v>
                </c:pt>
                <c:pt idx="616">
                  <c:v>284</c:v>
                </c:pt>
                <c:pt idx="617">
                  <c:v>283</c:v>
                </c:pt>
                <c:pt idx="618">
                  <c:v>282</c:v>
                </c:pt>
                <c:pt idx="619">
                  <c:v>281</c:v>
                </c:pt>
                <c:pt idx="620">
                  <c:v>280</c:v>
                </c:pt>
                <c:pt idx="621">
                  <c:v>279</c:v>
                </c:pt>
                <c:pt idx="622">
                  <c:v>278</c:v>
                </c:pt>
                <c:pt idx="623">
                  <c:v>277</c:v>
                </c:pt>
                <c:pt idx="624">
                  <c:v>276</c:v>
                </c:pt>
                <c:pt idx="625">
                  <c:v>275</c:v>
                </c:pt>
                <c:pt idx="626">
                  <c:v>274</c:v>
                </c:pt>
                <c:pt idx="627">
                  <c:v>273</c:v>
                </c:pt>
                <c:pt idx="628">
                  <c:v>272</c:v>
                </c:pt>
                <c:pt idx="629">
                  <c:v>271</c:v>
                </c:pt>
                <c:pt idx="630">
                  <c:v>270</c:v>
                </c:pt>
                <c:pt idx="631">
                  <c:v>269</c:v>
                </c:pt>
                <c:pt idx="632">
                  <c:v>268</c:v>
                </c:pt>
                <c:pt idx="633">
                  <c:v>267</c:v>
                </c:pt>
                <c:pt idx="634">
                  <c:v>266</c:v>
                </c:pt>
                <c:pt idx="635">
                  <c:v>265</c:v>
                </c:pt>
                <c:pt idx="636">
                  <c:v>264</c:v>
                </c:pt>
                <c:pt idx="637">
                  <c:v>263</c:v>
                </c:pt>
                <c:pt idx="638">
                  <c:v>262</c:v>
                </c:pt>
                <c:pt idx="639">
                  <c:v>261</c:v>
                </c:pt>
                <c:pt idx="640">
                  <c:v>260</c:v>
                </c:pt>
                <c:pt idx="641">
                  <c:v>259</c:v>
                </c:pt>
                <c:pt idx="642">
                  <c:v>258</c:v>
                </c:pt>
                <c:pt idx="643">
                  <c:v>257</c:v>
                </c:pt>
                <c:pt idx="644">
                  <c:v>256</c:v>
                </c:pt>
                <c:pt idx="645">
                  <c:v>255</c:v>
                </c:pt>
                <c:pt idx="646">
                  <c:v>254</c:v>
                </c:pt>
                <c:pt idx="647">
                  <c:v>253</c:v>
                </c:pt>
                <c:pt idx="648">
                  <c:v>252</c:v>
                </c:pt>
                <c:pt idx="649">
                  <c:v>251</c:v>
                </c:pt>
                <c:pt idx="650">
                  <c:v>250</c:v>
                </c:pt>
                <c:pt idx="651">
                  <c:v>249</c:v>
                </c:pt>
                <c:pt idx="652">
                  <c:v>248</c:v>
                </c:pt>
                <c:pt idx="653">
                  <c:v>247</c:v>
                </c:pt>
                <c:pt idx="654">
                  <c:v>246</c:v>
                </c:pt>
                <c:pt idx="655">
                  <c:v>245</c:v>
                </c:pt>
                <c:pt idx="656">
                  <c:v>244</c:v>
                </c:pt>
                <c:pt idx="657">
                  <c:v>243</c:v>
                </c:pt>
                <c:pt idx="658">
                  <c:v>242</c:v>
                </c:pt>
                <c:pt idx="659">
                  <c:v>241</c:v>
                </c:pt>
                <c:pt idx="660">
                  <c:v>240</c:v>
                </c:pt>
                <c:pt idx="661">
                  <c:v>239</c:v>
                </c:pt>
                <c:pt idx="662">
                  <c:v>238</c:v>
                </c:pt>
                <c:pt idx="663">
                  <c:v>237</c:v>
                </c:pt>
                <c:pt idx="664">
                  <c:v>236</c:v>
                </c:pt>
                <c:pt idx="665">
                  <c:v>235</c:v>
                </c:pt>
                <c:pt idx="666">
                  <c:v>234</c:v>
                </c:pt>
                <c:pt idx="667">
                  <c:v>233</c:v>
                </c:pt>
                <c:pt idx="668">
                  <c:v>232</c:v>
                </c:pt>
                <c:pt idx="669">
                  <c:v>231</c:v>
                </c:pt>
                <c:pt idx="670">
                  <c:v>230</c:v>
                </c:pt>
                <c:pt idx="671">
                  <c:v>229</c:v>
                </c:pt>
                <c:pt idx="672">
                  <c:v>228</c:v>
                </c:pt>
                <c:pt idx="673">
                  <c:v>227</c:v>
                </c:pt>
                <c:pt idx="674">
                  <c:v>226</c:v>
                </c:pt>
                <c:pt idx="675">
                  <c:v>225</c:v>
                </c:pt>
                <c:pt idx="676">
                  <c:v>224</c:v>
                </c:pt>
                <c:pt idx="677">
                  <c:v>223</c:v>
                </c:pt>
                <c:pt idx="678">
                  <c:v>222</c:v>
                </c:pt>
                <c:pt idx="679">
                  <c:v>221</c:v>
                </c:pt>
                <c:pt idx="680">
                  <c:v>220</c:v>
                </c:pt>
                <c:pt idx="681">
                  <c:v>219</c:v>
                </c:pt>
                <c:pt idx="682">
                  <c:v>218</c:v>
                </c:pt>
                <c:pt idx="683">
                  <c:v>217</c:v>
                </c:pt>
                <c:pt idx="684">
                  <c:v>216</c:v>
                </c:pt>
                <c:pt idx="685">
                  <c:v>215</c:v>
                </c:pt>
                <c:pt idx="686">
                  <c:v>214</c:v>
                </c:pt>
                <c:pt idx="687">
                  <c:v>213</c:v>
                </c:pt>
                <c:pt idx="688">
                  <c:v>212</c:v>
                </c:pt>
                <c:pt idx="689">
                  <c:v>211</c:v>
                </c:pt>
                <c:pt idx="690">
                  <c:v>210</c:v>
                </c:pt>
                <c:pt idx="691">
                  <c:v>209</c:v>
                </c:pt>
                <c:pt idx="692">
                  <c:v>208</c:v>
                </c:pt>
                <c:pt idx="693">
                  <c:v>207</c:v>
                </c:pt>
                <c:pt idx="694">
                  <c:v>206</c:v>
                </c:pt>
                <c:pt idx="695">
                  <c:v>205</c:v>
                </c:pt>
                <c:pt idx="696">
                  <c:v>204</c:v>
                </c:pt>
                <c:pt idx="697">
                  <c:v>203</c:v>
                </c:pt>
                <c:pt idx="698">
                  <c:v>202</c:v>
                </c:pt>
                <c:pt idx="699">
                  <c:v>201</c:v>
                </c:pt>
                <c:pt idx="700">
                  <c:v>200</c:v>
                </c:pt>
              </c:numCache>
            </c:numRef>
          </c:xVal>
          <c:yVal>
            <c:numRef>
              <c:f>'dye solution'!$B$87:$B$787</c:f>
              <c:numCache>
                <c:formatCode>General</c:formatCode>
                <c:ptCount val="701"/>
                <c:pt idx="0">
                  <c:v>0.3427</c:v>
                </c:pt>
                <c:pt idx="1">
                  <c:v>0.34367999999999999</c:v>
                </c:pt>
                <c:pt idx="2">
                  <c:v>0.34487000000000001</c:v>
                </c:pt>
                <c:pt idx="3">
                  <c:v>0.34578999999999999</c:v>
                </c:pt>
                <c:pt idx="4">
                  <c:v>0.34670000000000001</c:v>
                </c:pt>
                <c:pt idx="5">
                  <c:v>0.34766999999999998</c:v>
                </c:pt>
                <c:pt idx="6">
                  <c:v>0.34848000000000001</c:v>
                </c:pt>
                <c:pt idx="7">
                  <c:v>0.34966999999999998</c:v>
                </c:pt>
                <c:pt idx="8">
                  <c:v>0.35059000000000001</c:v>
                </c:pt>
                <c:pt idx="9">
                  <c:v>0.35143000000000002</c:v>
                </c:pt>
                <c:pt idx="10">
                  <c:v>0.35241</c:v>
                </c:pt>
                <c:pt idx="11">
                  <c:v>0.35350999999999999</c:v>
                </c:pt>
                <c:pt idx="12">
                  <c:v>0.35437000000000002</c:v>
                </c:pt>
                <c:pt idx="13">
                  <c:v>0.35527999999999998</c:v>
                </c:pt>
                <c:pt idx="14">
                  <c:v>0.35607</c:v>
                </c:pt>
                <c:pt idx="15">
                  <c:v>0.35679</c:v>
                </c:pt>
                <c:pt idx="16">
                  <c:v>0.35772999999999999</c:v>
                </c:pt>
                <c:pt idx="17">
                  <c:v>0.35865000000000002</c:v>
                </c:pt>
                <c:pt idx="18">
                  <c:v>0.35955999999999999</c:v>
                </c:pt>
                <c:pt idx="19">
                  <c:v>0.36043999999999998</c:v>
                </c:pt>
                <c:pt idx="20">
                  <c:v>0.36103000000000002</c:v>
                </c:pt>
                <c:pt idx="21">
                  <c:v>0.36181999999999997</c:v>
                </c:pt>
                <c:pt idx="22">
                  <c:v>0.36259000000000002</c:v>
                </c:pt>
                <c:pt idx="23">
                  <c:v>0.36337000000000003</c:v>
                </c:pt>
                <c:pt idx="24">
                  <c:v>0.36405999999999999</c:v>
                </c:pt>
                <c:pt idx="25">
                  <c:v>0.36496000000000001</c:v>
                </c:pt>
                <c:pt idx="26">
                  <c:v>0.36587999999999998</c:v>
                </c:pt>
                <c:pt idx="27">
                  <c:v>0.36653999999999998</c:v>
                </c:pt>
                <c:pt idx="28">
                  <c:v>0.36730000000000002</c:v>
                </c:pt>
                <c:pt idx="29">
                  <c:v>0.36814999999999998</c:v>
                </c:pt>
                <c:pt idx="30">
                  <c:v>0.36892999999999998</c:v>
                </c:pt>
                <c:pt idx="31">
                  <c:v>0.36989</c:v>
                </c:pt>
                <c:pt idx="32">
                  <c:v>0.37051000000000001</c:v>
                </c:pt>
                <c:pt idx="33">
                  <c:v>0.37148999999999999</c:v>
                </c:pt>
                <c:pt idx="34">
                  <c:v>0.37230999999999997</c:v>
                </c:pt>
                <c:pt idx="35">
                  <c:v>0.37318000000000001</c:v>
                </c:pt>
                <c:pt idx="36">
                  <c:v>0.37412000000000001</c:v>
                </c:pt>
                <c:pt idx="37">
                  <c:v>0.37495000000000001</c:v>
                </c:pt>
                <c:pt idx="38">
                  <c:v>0.37580999999999998</c:v>
                </c:pt>
                <c:pt idx="39">
                  <c:v>0.37669999999999998</c:v>
                </c:pt>
                <c:pt idx="40">
                  <c:v>0.37756000000000001</c:v>
                </c:pt>
                <c:pt idx="41">
                  <c:v>0.37846999999999997</c:v>
                </c:pt>
                <c:pt idx="42">
                  <c:v>0.37941999999999998</c:v>
                </c:pt>
                <c:pt idx="43">
                  <c:v>0.38016</c:v>
                </c:pt>
                <c:pt idx="44">
                  <c:v>0.38107000000000002</c:v>
                </c:pt>
                <c:pt idx="45">
                  <c:v>0.38184000000000001</c:v>
                </c:pt>
                <c:pt idx="46">
                  <c:v>0.38273000000000001</c:v>
                </c:pt>
                <c:pt idx="47">
                  <c:v>0.38363999999999998</c:v>
                </c:pt>
                <c:pt idx="48">
                  <c:v>0.38458999999999999</c:v>
                </c:pt>
                <c:pt idx="49">
                  <c:v>0.38539000000000001</c:v>
                </c:pt>
                <c:pt idx="50">
                  <c:v>0.38635999999999998</c:v>
                </c:pt>
                <c:pt idx="51">
                  <c:v>0.38718999999999998</c:v>
                </c:pt>
                <c:pt idx="52">
                  <c:v>0.38816000000000001</c:v>
                </c:pt>
                <c:pt idx="53">
                  <c:v>0.3891</c:v>
                </c:pt>
                <c:pt idx="54">
                  <c:v>0.38993</c:v>
                </c:pt>
                <c:pt idx="55">
                  <c:v>0.39079000000000003</c:v>
                </c:pt>
                <c:pt idx="56">
                  <c:v>0.39167000000000002</c:v>
                </c:pt>
                <c:pt idx="57">
                  <c:v>0.39265</c:v>
                </c:pt>
                <c:pt idx="58">
                  <c:v>0.39366000000000001</c:v>
                </c:pt>
                <c:pt idx="59">
                  <c:v>0.39459</c:v>
                </c:pt>
                <c:pt idx="60">
                  <c:v>0.39561000000000002</c:v>
                </c:pt>
                <c:pt idx="61">
                  <c:v>0.39651999999999998</c:v>
                </c:pt>
                <c:pt idx="62">
                  <c:v>0.39766000000000001</c:v>
                </c:pt>
                <c:pt idx="63">
                  <c:v>0.39839999999999998</c:v>
                </c:pt>
                <c:pt idx="64">
                  <c:v>0.39921000000000001</c:v>
                </c:pt>
                <c:pt idx="65">
                  <c:v>0.40016000000000002</c:v>
                </c:pt>
                <c:pt idx="66">
                  <c:v>0.40122999999999998</c:v>
                </c:pt>
                <c:pt idx="67">
                  <c:v>0.40217000000000003</c:v>
                </c:pt>
                <c:pt idx="68">
                  <c:v>0.40305999999999997</c:v>
                </c:pt>
                <c:pt idx="69">
                  <c:v>0.40395999999999999</c:v>
                </c:pt>
                <c:pt idx="70">
                  <c:v>0.40500999999999998</c:v>
                </c:pt>
                <c:pt idx="71">
                  <c:v>0.40577000000000002</c:v>
                </c:pt>
                <c:pt idx="72">
                  <c:v>0.40660000000000002</c:v>
                </c:pt>
                <c:pt idx="73">
                  <c:v>0.40771000000000002</c:v>
                </c:pt>
                <c:pt idx="74">
                  <c:v>0.40881000000000001</c:v>
                </c:pt>
                <c:pt idx="75">
                  <c:v>0.40961999999999998</c:v>
                </c:pt>
                <c:pt idx="76">
                  <c:v>0.41055000000000003</c:v>
                </c:pt>
                <c:pt idx="77">
                  <c:v>0.41165000000000002</c:v>
                </c:pt>
                <c:pt idx="78">
                  <c:v>0.41248000000000001</c:v>
                </c:pt>
                <c:pt idx="79">
                  <c:v>0.41348000000000001</c:v>
                </c:pt>
                <c:pt idx="80">
                  <c:v>0.41449999999999998</c:v>
                </c:pt>
                <c:pt idx="81">
                  <c:v>0.41539999999999999</c:v>
                </c:pt>
                <c:pt idx="82">
                  <c:v>0.41637000000000002</c:v>
                </c:pt>
                <c:pt idx="83">
                  <c:v>0.41742000000000001</c:v>
                </c:pt>
                <c:pt idx="84">
                  <c:v>0.41836000000000001</c:v>
                </c:pt>
                <c:pt idx="85">
                  <c:v>0.41936000000000001</c:v>
                </c:pt>
                <c:pt idx="86">
                  <c:v>0.42037999999999998</c:v>
                </c:pt>
                <c:pt idx="87">
                  <c:v>0.42143000000000003</c:v>
                </c:pt>
                <c:pt idx="88">
                  <c:v>0.42232999999999998</c:v>
                </c:pt>
                <c:pt idx="89">
                  <c:v>0.42321999999999999</c:v>
                </c:pt>
                <c:pt idx="90">
                  <c:v>0.42426999999999998</c:v>
                </c:pt>
                <c:pt idx="91">
                  <c:v>0.42519000000000001</c:v>
                </c:pt>
                <c:pt idx="92">
                  <c:v>0.42621999999999999</c:v>
                </c:pt>
                <c:pt idx="93">
                  <c:v>0.42723</c:v>
                </c:pt>
                <c:pt idx="94">
                  <c:v>0.42826999999999998</c:v>
                </c:pt>
                <c:pt idx="95">
                  <c:v>0.42925000000000002</c:v>
                </c:pt>
                <c:pt idx="96">
                  <c:v>0.43014999999999998</c:v>
                </c:pt>
                <c:pt idx="97">
                  <c:v>0.43124000000000001</c:v>
                </c:pt>
                <c:pt idx="98">
                  <c:v>0.43231000000000003</c:v>
                </c:pt>
                <c:pt idx="99">
                  <c:v>0.43328</c:v>
                </c:pt>
                <c:pt idx="100">
                  <c:v>0.43430000000000002</c:v>
                </c:pt>
                <c:pt idx="101">
                  <c:v>0.43541000000000002</c:v>
                </c:pt>
                <c:pt idx="102">
                  <c:v>0.43636999999999998</c:v>
                </c:pt>
                <c:pt idx="103">
                  <c:v>0.43725000000000003</c:v>
                </c:pt>
                <c:pt idx="104">
                  <c:v>0.43833</c:v>
                </c:pt>
                <c:pt idx="105">
                  <c:v>0.43926999999999999</c:v>
                </c:pt>
                <c:pt idx="106">
                  <c:v>0.44008999999999998</c:v>
                </c:pt>
                <c:pt idx="107">
                  <c:v>0.44135000000000002</c:v>
                </c:pt>
                <c:pt idx="108">
                  <c:v>0.44225999999999999</c:v>
                </c:pt>
                <c:pt idx="109">
                  <c:v>0.44318999999999997</c:v>
                </c:pt>
                <c:pt idx="110">
                  <c:v>0.44419999999999998</c:v>
                </c:pt>
                <c:pt idx="111">
                  <c:v>0.44522</c:v>
                </c:pt>
                <c:pt idx="112">
                  <c:v>0.44629999999999997</c:v>
                </c:pt>
                <c:pt idx="113">
                  <c:v>0.44734000000000002</c:v>
                </c:pt>
                <c:pt idx="114">
                  <c:v>0.44829999999999998</c:v>
                </c:pt>
                <c:pt idx="115">
                  <c:v>0.44928000000000001</c:v>
                </c:pt>
                <c:pt idx="116">
                  <c:v>0.45033000000000001</c:v>
                </c:pt>
                <c:pt idx="117">
                  <c:v>0.45129000000000002</c:v>
                </c:pt>
                <c:pt idx="118">
                  <c:v>0.45254</c:v>
                </c:pt>
                <c:pt idx="119">
                  <c:v>0.45349</c:v>
                </c:pt>
                <c:pt idx="120">
                  <c:v>0.45439000000000002</c:v>
                </c:pt>
                <c:pt idx="121">
                  <c:v>0.45545999999999998</c:v>
                </c:pt>
                <c:pt idx="122">
                  <c:v>0.45652999999999999</c:v>
                </c:pt>
                <c:pt idx="123">
                  <c:v>0.45751999999999998</c:v>
                </c:pt>
                <c:pt idx="124">
                  <c:v>0.45865</c:v>
                </c:pt>
                <c:pt idx="125">
                  <c:v>0.45967000000000002</c:v>
                </c:pt>
                <c:pt idx="126">
                  <c:v>0.46066000000000001</c:v>
                </c:pt>
                <c:pt idx="127">
                  <c:v>0.46155000000000002</c:v>
                </c:pt>
                <c:pt idx="128">
                  <c:v>0.46234999999999998</c:v>
                </c:pt>
                <c:pt idx="129">
                  <c:v>0.46333999999999997</c:v>
                </c:pt>
                <c:pt idx="130">
                  <c:v>0.46448</c:v>
                </c:pt>
                <c:pt idx="131">
                  <c:v>0.46556999999999998</c:v>
                </c:pt>
                <c:pt idx="132">
                  <c:v>0.46667999999999998</c:v>
                </c:pt>
                <c:pt idx="133">
                  <c:v>0.46806999999999999</c:v>
                </c:pt>
                <c:pt idx="134">
                  <c:v>0.46909000000000001</c:v>
                </c:pt>
                <c:pt idx="135">
                  <c:v>0.47037000000000001</c:v>
                </c:pt>
                <c:pt idx="136">
                  <c:v>0.47160999999999997</c:v>
                </c:pt>
                <c:pt idx="137">
                  <c:v>0.47272999999999998</c:v>
                </c:pt>
                <c:pt idx="138">
                  <c:v>0.47414000000000001</c:v>
                </c:pt>
                <c:pt idx="139">
                  <c:v>0.47516999999999998</c:v>
                </c:pt>
                <c:pt idx="140">
                  <c:v>0.47643999999999997</c:v>
                </c:pt>
                <c:pt idx="141">
                  <c:v>0.47753000000000001</c:v>
                </c:pt>
                <c:pt idx="142">
                  <c:v>0.47869</c:v>
                </c:pt>
                <c:pt idx="143">
                  <c:v>0.47993999999999998</c:v>
                </c:pt>
                <c:pt idx="144">
                  <c:v>0.48110999999999998</c:v>
                </c:pt>
                <c:pt idx="145">
                  <c:v>0.48229</c:v>
                </c:pt>
                <c:pt idx="146">
                  <c:v>0.48365999999999998</c:v>
                </c:pt>
                <c:pt idx="147">
                  <c:v>0.48474</c:v>
                </c:pt>
                <c:pt idx="148">
                  <c:v>0.48592999999999997</c:v>
                </c:pt>
                <c:pt idx="149">
                  <c:v>0.48715999999999998</c:v>
                </c:pt>
                <c:pt idx="150">
                  <c:v>0.48835000000000001</c:v>
                </c:pt>
                <c:pt idx="151">
                  <c:v>0.48956</c:v>
                </c:pt>
                <c:pt idx="152">
                  <c:v>0.49077999999999999</c:v>
                </c:pt>
                <c:pt idx="153">
                  <c:v>0.49207000000000001</c:v>
                </c:pt>
                <c:pt idx="154">
                  <c:v>0.49332999999999999</c:v>
                </c:pt>
                <c:pt idx="155">
                  <c:v>0.49458000000000002</c:v>
                </c:pt>
                <c:pt idx="156">
                  <c:v>0.49576999999999999</c:v>
                </c:pt>
                <c:pt idx="157">
                  <c:v>0.49707000000000001</c:v>
                </c:pt>
                <c:pt idx="158">
                  <c:v>0.49848999999999999</c:v>
                </c:pt>
                <c:pt idx="159">
                  <c:v>0.49967</c:v>
                </c:pt>
                <c:pt idx="160">
                  <c:v>0.50102999999999998</c:v>
                </c:pt>
                <c:pt idx="161">
                  <c:v>0.50224999999999997</c:v>
                </c:pt>
                <c:pt idx="162">
                  <c:v>0.50363999999999998</c:v>
                </c:pt>
                <c:pt idx="163">
                  <c:v>0.50507000000000002</c:v>
                </c:pt>
                <c:pt idx="164">
                  <c:v>0.50639000000000001</c:v>
                </c:pt>
                <c:pt idx="165">
                  <c:v>0.50782000000000005</c:v>
                </c:pt>
                <c:pt idx="166">
                  <c:v>0.50897999999999999</c:v>
                </c:pt>
                <c:pt idx="167">
                  <c:v>0.51029999999999998</c:v>
                </c:pt>
                <c:pt idx="168">
                  <c:v>0.51180000000000003</c:v>
                </c:pt>
                <c:pt idx="169">
                  <c:v>0.51317999999999997</c:v>
                </c:pt>
                <c:pt idx="170">
                  <c:v>0.51449</c:v>
                </c:pt>
                <c:pt idx="171">
                  <c:v>0.51595000000000002</c:v>
                </c:pt>
                <c:pt idx="172">
                  <c:v>0.51734999999999998</c:v>
                </c:pt>
                <c:pt idx="173">
                  <c:v>0.51876999999999995</c:v>
                </c:pt>
                <c:pt idx="174">
                  <c:v>0.52029999999999998</c:v>
                </c:pt>
                <c:pt idx="175">
                  <c:v>0.52173000000000003</c:v>
                </c:pt>
                <c:pt idx="176">
                  <c:v>0.52320999999999995</c:v>
                </c:pt>
                <c:pt idx="177">
                  <c:v>0.52485000000000004</c:v>
                </c:pt>
                <c:pt idx="178">
                  <c:v>0.52630900000000003</c:v>
                </c:pt>
                <c:pt idx="179">
                  <c:v>0.52769900000000003</c:v>
                </c:pt>
                <c:pt idx="180">
                  <c:v>0.52929999999999999</c:v>
                </c:pt>
                <c:pt idx="181">
                  <c:v>0.53088999999999997</c:v>
                </c:pt>
                <c:pt idx="182">
                  <c:v>0.53256999999999999</c:v>
                </c:pt>
                <c:pt idx="183">
                  <c:v>0.53402000000000005</c:v>
                </c:pt>
                <c:pt idx="184">
                  <c:v>0.53559000000000001</c:v>
                </c:pt>
                <c:pt idx="185">
                  <c:v>0.53717000000000004</c:v>
                </c:pt>
                <c:pt idx="186">
                  <c:v>0.53888000000000003</c:v>
                </c:pt>
                <c:pt idx="187">
                  <c:v>0.54035999999999995</c:v>
                </c:pt>
                <c:pt idx="188">
                  <c:v>0.54207000000000005</c:v>
                </c:pt>
                <c:pt idx="189">
                  <c:v>0.54371000000000003</c:v>
                </c:pt>
                <c:pt idx="190">
                  <c:v>0.54525000000000001</c:v>
                </c:pt>
                <c:pt idx="191">
                  <c:v>0.54691999999999996</c:v>
                </c:pt>
                <c:pt idx="192">
                  <c:v>0.54876000000000003</c:v>
                </c:pt>
                <c:pt idx="193">
                  <c:v>0.55025000000000002</c:v>
                </c:pt>
                <c:pt idx="194">
                  <c:v>0.55183000000000004</c:v>
                </c:pt>
                <c:pt idx="195">
                  <c:v>0.55366000000000004</c:v>
                </c:pt>
                <c:pt idx="196">
                  <c:v>0.55537000000000003</c:v>
                </c:pt>
                <c:pt idx="197">
                  <c:v>0.55706</c:v>
                </c:pt>
                <c:pt idx="198">
                  <c:v>0.55878000000000005</c:v>
                </c:pt>
                <c:pt idx="199">
                  <c:v>0.56059000000000003</c:v>
                </c:pt>
                <c:pt idx="200">
                  <c:v>0.56244000000000005</c:v>
                </c:pt>
                <c:pt idx="201">
                  <c:v>0.56411999999999995</c:v>
                </c:pt>
                <c:pt idx="202">
                  <c:v>0.56581999999999999</c:v>
                </c:pt>
                <c:pt idx="203">
                  <c:v>0.56766000000000005</c:v>
                </c:pt>
                <c:pt idx="204">
                  <c:v>0.56937000000000004</c:v>
                </c:pt>
                <c:pt idx="205">
                  <c:v>0.57115000000000005</c:v>
                </c:pt>
                <c:pt idx="206">
                  <c:v>0.57294999999999996</c:v>
                </c:pt>
                <c:pt idx="207">
                  <c:v>0.57464000000000004</c:v>
                </c:pt>
                <c:pt idx="208">
                  <c:v>0.57648900000000003</c:v>
                </c:pt>
                <c:pt idx="209">
                  <c:v>0.57850999999999997</c:v>
                </c:pt>
                <c:pt idx="210">
                  <c:v>0.58040000000000003</c:v>
                </c:pt>
                <c:pt idx="211">
                  <c:v>0.58228000000000002</c:v>
                </c:pt>
                <c:pt idx="212">
                  <c:v>0.58409</c:v>
                </c:pt>
                <c:pt idx="213">
                  <c:v>0.58591000000000004</c:v>
                </c:pt>
                <c:pt idx="214">
                  <c:v>0.58784000000000003</c:v>
                </c:pt>
                <c:pt idx="215">
                  <c:v>0.59152000000000005</c:v>
                </c:pt>
                <c:pt idx="216">
                  <c:v>0.59447000000000005</c:v>
                </c:pt>
                <c:pt idx="217">
                  <c:v>0.59648999999999996</c:v>
                </c:pt>
                <c:pt idx="218">
                  <c:v>0.59833000000000003</c:v>
                </c:pt>
                <c:pt idx="219">
                  <c:v>0.60031999999999996</c:v>
                </c:pt>
                <c:pt idx="220">
                  <c:v>0.60221999999999998</c:v>
                </c:pt>
                <c:pt idx="221">
                  <c:v>0.60414999999999996</c:v>
                </c:pt>
                <c:pt idx="222">
                  <c:v>0.60606000000000004</c:v>
                </c:pt>
                <c:pt idx="223">
                  <c:v>0.60807999999999995</c:v>
                </c:pt>
                <c:pt idx="224">
                  <c:v>0.61004000000000003</c:v>
                </c:pt>
                <c:pt idx="225">
                  <c:v>0.61204000000000003</c:v>
                </c:pt>
                <c:pt idx="226">
                  <c:v>0.61404000000000003</c:v>
                </c:pt>
                <c:pt idx="227">
                  <c:v>0.6159</c:v>
                </c:pt>
                <c:pt idx="228">
                  <c:v>0.61809999999999998</c:v>
                </c:pt>
                <c:pt idx="229">
                  <c:v>0.62004999999999999</c:v>
                </c:pt>
                <c:pt idx="230">
                  <c:v>0.62212000000000001</c:v>
                </c:pt>
                <c:pt idx="231">
                  <c:v>0.62395</c:v>
                </c:pt>
                <c:pt idx="232">
                  <c:v>0.62614999999999998</c:v>
                </c:pt>
                <c:pt idx="233">
                  <c:v>0.62819000000000003</c:v>
                </c:pt>
                <c:pt idx="234">
                  <c:v>0.63026000000000004</c:v>
                </c:pt>
                <c:pt idx="235">
                  <c:v>0.63232900000000003</c:v>
                </c:pt>
                <c:pt idx="236">
                  <c:v>0.63438000000000005</c:v>
                </c:pt>
                <c:pt idx="237">
                  <c:v>0.63641000000000003</c:v>
                </c:pt>
                <c:pt idx="238">
                  <c:v>0.63866000000000001</c:v>
                </c:pt>
                <c:pt idx="239">
                  <c:v>0.64078000000000002</c:v>
                </c:pt>
                <c:pt idx="240">
                  <c:v>0.64271</c:v>
                </c:pt>
                <c:pt idx="241">
                  <c:v>0.64498</c:v>
                </c:pt>
                <c:pt idx="242">
                  <c:v>0.64698</c:v>
                </c:pt>
                <c:pt idx="243">
                  <c:v>0.64922000000000002</c:v>
                </c:pt>
                <c:pt idx="244">
                  <c:v>0.65141000000000004</c:v>
                </c:pt>
                <c:pt idx="245">
                  <c:v>0.65356999999999998</c:v>
                </c:pt>
                <c:pt idx="246">
                  <c:v>0.65583000000000002</c:v>
                </c:pt>
                <c:pt idx="247">
                  <c:v>0.65810999999999997</c:v>
                </c:pt>
                <c:pt idx="248">
                  <c:v>0.66020000000000001</c:v>
                </c:pt>
                <c:pt idx="249">
                  <c:v>0.66242999999999996</c:v>
                </c:pt>
                <c:pt idx="250">
                  <c:v>0.66481000000000001</c:v>
                </c:pt>
                <c:pt idx="251">
                  <c:v>0.66696999999999995</c:v>
                </c:pt>
                <c:pt idx="252">
                  <c:v>0.66927000000000003</c:v>
                </c:pt>
                <c:pt idx="253">
                  <c:v>0.67147000000000001</c:v>
                </c:pt>
                <c:pt idx="254">
                  <c:v>0.67376000000000003</c:v>
                </c:pt>
                <c:pt idx="255">
                  <c:v>0.67623999999999995</c:v>
                </c:pt>
                <c:pt idx="256">
                  <c:v>0.67859999999999998</c:v>
                </c:pt>
                <c:pt idx="257">
                  <c:v>0.68118000000000001</c:v>
                </c:pt>
                <c:pt idx="258">
                  <c:v>0.68355900000000003</c:v>
                </c:pt>
                <c:pt idx="259">
                  <c:v>0.68618999999999997</c:v>
                </c:pt>
                <c:pt idx="260">
                  <c:v>0.68866000000000005</c:v>
                </c:pt>
                <c:pt idx="261">
                  <c:v>0.69113999999999998</c:v>
                </c:pt>
                <c:pt idx="262">
                  <c:v>0.69398000000000004</c:v>
                </c:pt>
                <c:pt idx="263">
                  <c:v>0.69671000000000005</c:v>
                </c:pt>
                <c:pt idx="264">
                  <c:v>0.69930000000000003</c:v>
                </c:pt>
                <c:pt idx="265">
                  <c:v>0.70216000000000001</c:v>
                </c:pt>
                <c:pt idx="266">
                  <c:v>0.70513999999999999</c:v>
                </c:pt>
                <c:pt idx="267">
                  <c:v>0.70801999999999998</c:v>
                </c:pt>
                <c:pt idx="268">
                  <c:v>0.71104000000000001</c:v>
                </c:pt>
                <c:pt idx="269">
                  <c:v>0.71423000000000003</c:v>
                </c:pt>
                <c:pt idx="270">
                  <c:v>0.71725000000000005</c:v>
                </c:pt>
                <c:pt idx="271">
                  <c:v>0.72050999999999998</c:v>
                </c:pt>
                <c:pt idx="272">
                  <c:v>0.72389000000000003</c:v>
                </c:pt>
                <c:pt idx="273">
                  <c:v>0.72755000000000003</c:v>
                </c:pt>
                <c:pt idx="274">
                  <c:v>0.73106000000000004</c:v>
                </c:pt>
                <c:pt idx="275">
                  <c:v>0.73460000000000003</c:v>
                </c:pt>
                <c:pt idx="276">
                  <c:v>0.73845000000000005</c:v>
                </c:pt>
                <c:pt idx="277">
                  <c:v>0.74236999999999997</c:v>
                </c:pt>
                <c:pt idx="278">
                  <c:v>0.74658000000000002</c:v>
                </c:pt>
                <c:pt idx="279">
                  <c:v>0.75085000000000002</c:v>
                </c:pt>
                <c:pt idx="280">
                  <c:v>0.75536999999999999</c:v>
                </c:pt>
                <c:pt idx="281">
                  <c:v>0.76002999999999998</c:v>
                </c:pt>
                <c:pt idx="282">
                  <c:v>0.76502000000000003</c:v>
                </c:pt>
                <c:pt idx="283">
                  <c:v>0.77022999999999997</c:v>
                </c:pt>
                <c:pt idx="284">
                  <c:v>0.77571000000000001</c:v>
                </c:pt>
                <c:pt idx="285">
                  <c:v>0.78156999999999999</c:v>
                </c:pt>
                <c:pt idx="286">
                  <c:v>0.78768000000000005</c:v>
                </c:pt>
                <c:pt idx="287">
                  <c:v>0.79408000000000001</c:v>
                </c:pt>
                <c:pt idx="288">
                  <c:v>0.80091000000000001</c:v>
                </c:pt>
                <c:pt idx="289">
                  <c:v>0.80808000000000002</c:v>
                </c:pt>
                <c:pt idx="290">
                  <c:v>0.81586999999999998</c:v>
                </c:pt>
                <c:pt idx="291">
                  <c:v>0.82394000000000001</c:v>
                </c:pt>
                <c:pt idx="292">
                  <c:v>0.83260000000000001</c:v>
                </c:pt>
                <c:pt idx="293">
                  <c:v>0.8417</c:v>
                </c:pt>
                <c:pt idx="294">
                  <c:v>0.85155000000000003</c:v>
                </c:pt>
                <c:pt idx="295">
                  <c:v>0.86178900000000003</c:v>
                </c:pt>
                <c:pt idx="296">
                  <c:v>0.87246999999999997</c:v>
                </c:pt>
                <c:pt idx="297">
                  <c:v>0.88390000000000002</c:v>
                </c:pt>
                <c:pt idx="298">
                  <c:v>0.89587000000000006</c:v>
                </c:pt>
                <c:pt idx="299">
                  <c:v>0.90841000000000005</c:v>
                </c:pt>
                <c:pt idx="300">
                  <c:v>0.92179999999999995</c:v>
                </c:pt>
                <c:pt idx="301">
                  <c:v>0.93589</c:v>
                </c:pt>
                <c:pt idx="302">
                  <c:v>0.95072000000000001</c:v>
                </c:pt>
                <c:pt idx="303">
                  <c:v>0.96631999999999996</c:v>
                </c:pt>
                <c:pt idx="304">
                  <c:v>0.98262000000000005</c:v>
                </c:pt>
                <c:pt idx="305">
                  <c:v>0.99997999999999998</c:v>
                </c:pt>
                <c:pt idx="306">
                  <c:v>1.0179100000000001</c:v>
                </c:pt>
                <c:pt idx="307">
                  <c:v>1.0365500000000001</c:v>
                </c:pt>
                <c:pt idx="308">
                  <c:v>1.0561700000000001</c:v>
                </c:pt>
                <c:pt idx="309">
                  <c:v>1.0767899999999999</c:v>
                </c:pt>
                <c:pt idx="310">
                  <c:v>1.0983799999999999</c:v>
                </c:pt>
                <c:pt idx="311">
                  <c:v>1.12083</c:v>
                </c:pt>
                <c:pt idx="312">
                  <c:v>1.1445799999999999</c:v>
                </c:pt>
                <c:pt idx="313">
                  <c:v>1.1693100000000001</c:v>
                </c:pt>
                <c:pt idx="314">
                  <c:v>1.1956</c:v>
                </c:pt>
                <c:pt idx="315">
                  <c:v>1.2219100000000001</c:v>
                </c:pt>
                <c:pt idx="316">
                  <c:v>1.24895</c:v>
                </c:pt>
                <c:pt idx="317">
                  <c:v>1.2771699999999999</c:v>
                </c:pt>
                <c:pt idx="318">
                  <c:v>1.3062199999999999</c:v>
                </c:pt>
                <c:pt idx="319">
                  <c:v>1.3366100000000001</c:v>
                </c:pt>
                <c:pt idx="320">
                  <c:v>1.3672899999999999</c:v>
                </c:pt>
                <c:pt idx="321">
                  <c:v>1.3993100000000001</c:v>
                </c:pt>
                <c:pt idx="322">
                  <c:v>1.4321299999999999</c:v>
                </c:pt>
                <c:pt idx="323">
                  <c:v>1.46549</c:v>
                </c:pt>
                <c:pt idx="324">
                  <c:v>1.49942</c:v>
                </c:pt>
                <c:pt idx="325">
                  <c:v>1.53383</c:v>
                </c:pt>
                <c:pt idx="326">
                  <c:v>1.5674999999999999</c:v>
                </c:pt>
                <c:pt idx="327">
                  <c:v>1.6023099999999999</c:v>
                </c:pt>
                <c:pt idx="328">
                  <c:v>1.63672</c:v>
                </c:pt>
                <c:pt idx="329">
                  <c:v>1.6726700000000001</c:v>
                </c:pt>
                <c:pt idx="330">
                  <c:v>1.7082599999999999</c:v>
                </c:pt>
                <c:pt idx="331">
                  <c:v>1.7438199999999999</c:v>
                </c:pt>
                <c:pt idx="332">
                  <c:v>1.77966</c:v>
                </c:pt>
                <c:pt idx="333">
                  <c:v>1.8145199999999999</c:v>
                </c:pt>
                <c:pt idx="334">
                  <c:v>1.8500399999999999</c:v>
                </c:pt>
                <c:pt idx="335">
                  <c:v>1.88337</c:v>
                </c:pt>
                <c:pt idx="336">
                  <c:v>1.91727</c:v>
                </c:pt>
                <c:pt idx="337">
                  <c:v>1.9502299999999999</c:v>
                </c:pt>
                <c:pt idx="338">
                  <c:v>1.98604</c:v>
                </c:pt>
                <c:pt idx="339">
                  <c:v>2.0207199999999998</c:v>
                </c:pt>
                <c:pt idx="340">
                  <c:v>2.0441400000000001</c:v>
                </c:pt>
                <c:pt idx="341">
                  <c:v>2.0762999999999998</c:v>
                </c:pt>
                <c:pt idx="342">
                  <c:v>2.1074199999999998</c:v>
                </c:pt>
                <c:pt idx="343">
                  <c:v>2.1381600000000001</c:v>
                </c:pt>
                <c:pt idx="344">
                  <c:v>2.16764</c:v>
                </c:pt>
                <c:pt idx="345">
                  <c:v>2.1936399999999998</c:v>
                </c:pt>
                <c:pt idx="346">
                  <c:v>2.2227999999999999</c:v>
                </c:pt>
                <c:pt idx="347">
                  <c:v>2.2501699999999998</c:v>
                </c:pt>
                <c:pt idx="348">
                  <c:v>2.2775400000000001</c:v>
                </c:pt>
                <c:pt idx="349">
                  <c:v>2.3008299999999999</c:v>
                </c:pt>
                <c:pt idx="350">
                  <c:v>2.32572</c:v>
                </c:pt>
                <c:pt idx="351">
                  <c:v>2.3490199999999999</c:v>
                </c:pt>
                <c:pt idx="352">
                  <c:v>2.3688899999999999</c:v>
                </c:pt>
                <c:pt idx="353">
                  <c:v>2.3904800000000002</c:v>
                </c:pt>
                <c:pt idx="354">
                  <c:v>2.40944</c:v>
                </c:pt>
                <c:pt idx="355">
                  <c:v>2.4263300000000001</c:v>
                </c:pt>
                <c:pt idx="356">
                  <c:v>2.4438300000000002</c:v>
                </c:pt>
                <c:pt idx="357">
                  <c:v>2.4590999999999998</c:v>
                </c:pt>
                <c:pt idx="358">
                  <c:v>2.4716999999999998</c:v>
                </c:pt>
                <c:pt idx="359">
                  <c:v>2.4838300000000002</c:v>
                </c:pt>
                <c:pt idx="360">
                  <c:v>2.4891800000000002</c:v>
                </c:pt>
                <c:pt idx="361">
                  <c:v>2.50468</c:v>
                </c:pt>
                <c:pt idx="362">
                  <c:v>2.5132599999999998</c:v>
                </c:pt>
                <c:pt idx="363">
                  <c:v>2.5177499999999999</c:v>
                </c:pt>
                <c:pt idx="364">
                  <c:v>2.5223900000000001</c:v>
                </c:pt>
                <c:pt idx="365">
                  <c:v>2.5251899999999998</c:v>
                </c:pt>
                <c:pt idx="366">
                  <c:v>2.5263300000000002</c:v>
                </c:pt>
                <c:pt idx="367">
                  <c:v>2.5295100000000001</c:v>
                </c:pt>
                <c:pt idx="368">
                  <c:v>2.5228899999999999</c:v>
                </c:pt>
                <c:pt idx="369">
                  <c:v>2.5183800000000001</c:v>
                </c:pt>
                <c:pt idx="370">
                  <c:v>2.5184000000000002</c:v>
                </c:pt>
                <c:pt idx="371">
                  <c:v>2.5144799999999998</c:v>
                </c:pt>
                <c:pt idx="372">
                  <c:v>2.5092599999999998</c:v>
                </c:pt>
                <c:pt idx="373">
                  <c:v>2.50143</c:v>
                </c:pt>
                <c:pt idx="374">
                  <c:v>2.4918200000000001</c:v>
                </c:pt>
                <c:pt idx="375">
                  <c:v>2.4849000000000001</c:v>
                </c:pt>
                <c:pt idx="376">
                  <c:v>2.47227</c:v>
                </c:pt>
                <c:pt idx="377">
                  <c:v>2.4639099999999998</c:v>
                </c:pt>
                <c:pt idx="378">
                  <c:v>2.45106</c:v>
                </c:pt>
                <c:pt idx="379">
                  <c:v>2.4363800000000002</c:v>
                </c:pt>
                <c:pt idx="380">
                  <c:v>2.4250099999999999</c:v>
                </c:pt>
                <c:pt idx="381">
                  <c:v>2.4108900000000002</c:v>
                </c:pt>
                <c:pt idx="382">
                  <c:v>2.3947699999999998</c:v>
                </c:pt>
                <c:pt idx="383">
                  <c:v>2.3802099999999999</c:v>
                </c:pt>
                <c:pt idx="384">
                  <c:v>2.3657599999999999</c:v>
                </c:pt>
                <c:pt idx="385">
                  <c:v>2.3498100000000002</c:v>
                </c:pt>
                <c:pt idx="386">
                  <c:v>2.3343699999999998</c:v>
                </c:pt>
                <c:pt idx="387">
                  <c:v>2.3175400000000002</c:v>
                </c:pt>
                <c:pt idx="388">
                  <c:v>2.3036300000000001</c:v>
                </c:pt>
                <c:pt idx="389">
                  <c:v>2.2879900000000002</c:v>
                </c:pt>
                <c:pt idx="390">
                  <c:v>2.27142</c:v>
                </c:pt>
                <c:pt idx="391">
                  <c:v>2.2536200000000002</c:v>
                </c:pt>
                <c:pt idx="392">
                  <c:v>2.2362199999999999</c:v>
                </c:pt>
                <c:pt idx="393">
                  <c:v>2.2201599999999999</c:v>
                </c:pt>
                <c:pt idx="394">
                  <c:v>2.20479</c:v>
                </c:pt>
                <c:pt idx="395">
                  <c:v>2.1899199999999999</c:v>
                </c:pt>
                <c:pt idx="396">
                  <c:v>2.1758299999999999</c:v>
                </c:pt>
                <c:pt idx="397">
                  <c:v>2.1600899999999998</c:v>
                </c:pt>
                <c:pt idx="398">
                  <c:v>2.1434799999999998</c:v>
                </c:pt>
                <c:pt idx="399">
                  <c:v>2.1278299999999999</c:v>
                </c:pt>
                <c:pt idx="400">
                  <c:v>2.1107300000000002</c:v>
                </c:pt>
                <c:pt idx="401">
                  <c:v>2.09687</c:v>
                </c:pt>
                <c:pt idx="402">
                  <c:v>2.0819100000000001</c:v>
                </c:pt>
                <c:pt idx="403">
                  <c:v>2.0673900000000001</c:v>
                </c:pt>
                <c:pt idx="404">
                  <c:v>2.0522200000000002</c:v>
                </c:pt>
                <c:pt idx="405">
                  <c:v>2.0390600000000001</c:v>
                </c:pt>
                <c:pt idx="406">
                  <c:v>2.0229400000000002</c:v>
                </c:pt>
                <c:pt idx="407">
                  <c:v>2.0107599999999999</c:v>
                </c:pt>
                <c:pt idx="408">
                  <c:v>1.99318</c:v>
                </c:pt>
                <c:pt idx="409">
                  <c:v>1.9807699999999999</c:v>
                </c:pt>
                <c:pt idx="410">
                  <c:v>1.9664600000000001</c:v>
                </c:pt>
                <c:pt idx="411">
                  <c:v>1.9530000000000001</c:v>
                </c:pt>
                <c:pt idx="412">
                  <c:v>1.9390400000000001</c:v>
                </c:pt>
                <c:pt idx="413">
                  <c:v>1.92536</c:v>
                </c:pt>
                <c:pt idx="414">
                  <c:v>1.9124399999999999</c:v>
                </c:pt>
                <c:pt idx="415">
                  <c:v>1.89879</c:v>
                </c:pt>
                <c:pt idx="416">
                  <c:v>1.8852500000000001</c:v>
                </c:pt>
                <c:pt idx="417">
                  <c:v>1.8741699999999999</c:v>
                </c:pt>
                <c:pt idx="418">
                  <c:v>1.8616999999999999</c:v>
                </c:pt>
                <c:pt idx="419">
                  <c:v>1.84924</c:v>
                </c:pt>
                <c:pt idx="420">
                  <c:v>1.83717</c:v>
                </c:pt>
                <c:pt idx="421">
                  <c:v>1.8265100000000001</c:v>
                </c:pt>
                <c:pt idx="422">
                  <c:v>1.8138000000000001</c:v>
                </c:pt>
                <c:pt idx="423">
                  <c:v>1.80247</c:v>
                </c:pt>
                <c:pt idx="424">
                  <c:v>1.79053</c:v>
                </c:pt>
                <c:pt idx="425">
                  <c:v>1.7807299999999999</c:v>
                </c:pt>
                <c:pt idx="426">
                  <c:v>1.77159</c:v>
                </c:pt>
                <c:pt idx="427">
                  <c:v>1.7626299999999999</c:v>
                </c:pt>
                <c:pt idx="428">
                  <c:v>1.7528300000000001</c:v>
                </c:pt>
                <c:pt idx="429">
                  <c:v>1.7440500000000001</c:v>
                </c:pt>
                <c:pt idx="430">
                  <c:v>1.73576</c:v>
                </c:pt>
                <c:pt idx="431">
                  <c:v>1.7279500000000001</c:v>
                </c:pt>
                <c:pt idx="432">
                  <c:v>1.7197499999999999</c:v>
                </c:pt>
                <c:pt idx="433">
                  <c:v>1.71349</c:v>
                </c:pt>
                <c:pt idx="434">
                  <c:v>1.70621</c:v>
                </c:pt>
                <c:pt idx="435">
                  <c:v>1.7003299999999999</c:v>
                </c:pt>
                <c:pt idx="436">
                  <c:v>1.69401</c:v>
                </c:pt>
                <c:pt idx="437">
                  <c:v>1.68964</c:v>
                </c:pt>
                <c:pt idx="438">
                  <c:v>1.6837899999999999</c:v>
                </c:pt>
                <c:pt idx="439">
                  <c:v>1.6789400000000001</c:v>
                </c:pt>
                <c:pt idx="440">
                  <c:v>1.67452</c:v>
                </c:pt>
                <c:pt idx="441">
                  <c:v>1.66936</c:v>
                </c:pt>
                <c:pt idx="442">
                  <c:v>1.6668799999999999</c:v>
                </c:pt>
                <c:pt idx="443">
                  <c:v>1.6629100000000001</c:v>
                </c:pt>
                <c:pt idx="444">
                  <c:v>1.6593100000000001</c:v>
                </c:pt>
                <c:pt idx="445">
                  <c:v>1.6558299999999999</c:v>
                </c:pt>
                <c:pt idx="446">
                  <c:v>1.6534899999999999</c:v>
                </c:pt>
                <c:pt idx="447">
                  <c:v>1.65036</c:v>
                </c:pt>
                <c:pt idx="448">
                  <c:v>1.6468700000000001</c:v>
                </c:pt>
                <c:pt idx="449">
                  <c:v>1.6454500000000001</c:v>
                </c:pt>
                <c:pt idx="450">
                  <c:v>1.6444399999999999</c:v>
                </c:pt>
                <c:pt idx="451">
                  <c:v>1.64279</c:v>
                </c:pt>
                <c:pt idx="452">
                  <c:v>1.64116</c:v>
                </c:pt>
                <c:pt idx="453">
                  <c:v>1.6402600000000001</c:v>
                </c:pt>
                <c:pt idx="454">
                  <c:v>1.6392100000000001</c:v>
                </c:pt>
                <c:pt idx="455">
                  <c:v>1.63819</c:v>
                </c:pt>
                <c:pt idx="456">
                  <c:v>1.6368</c:v>
                </c:pt>
                <c:pt idx="457">
                  <c:v>1.63811</c:v>
                </c:pt>
                <c:pt idx="458">
                  <c:v>1.63737</c:v>
                </c:pt>
                <c:pt idx="459">
                  <c:v>1.63794</c:v>
                </c:pt>
                <c:pt idx="460">
                  <c:v>1.6391500000000001</c:v>
                </c:pt>
                <c:pt idx="461">
                  <c:v>1.63886</c:v>
                </c:pt>
                <c:pt idx="462">
                  <c:v>1.6407</c:v>
                </c:pt>
                <c:pt idx="463">
                  <c:v>1.6417600000000001</c:v>
                </c:pt>
                <c:pt idx="464">
                  <c:v>1.6417600000000001</c:v>
                </c:pt>
                <c:pt idx="465">
                  <c:v>1.6450100000000001</c:v>
                </c:pt>
                <c:pt idx="466">
                  <c:v>1.6455599999999999</c:v>
                </c:pt>
                <c:pt idx="467">
                  <c:v>1.64829</c:v>
                </c:pt>
                <c:pt idx="468">
                  <c:v>1.6510800000000001</c:v>
                </c:pt>
                <c:pt idx="469">
                  <c:v>1.6525700000000001</c:v>
                </c:pt>
                <c:pt idx="470">
                  <c:v>1.65524</c:v>
                </c:pt>
                <c:pt idx="471">
                  <c:v>1.6582399999999999</c:v>
                </c:pt>
                <c:pt idx="472">
                  <c:v>1.6597200000000001</c:v>
                </c:pt>
                <c:pt idx="473">
                  <c:v>1.66256</c:v>
                </c:pt>
                <c:pt idx="474">
                  <c:v>1.66635</c:v>
                </c:pt>
                <c:pt idx="475">
                  <c:v>1.6702699999999999</c:v>
                </c:pt>
                <c:pt idx="476">
                  <c:v>1.67395</c:v>
                </c:pt>
                <c:pt idx="477">
                  <c:v>1.6769799999999999</c:v>
                </c:pt>
                <c:pt idx="478">
                  <c:v>1.6801600000000001</c:v>
                </c:pt>
                <c:pt idx="479">
                  <c:v>1.6461600000000001</c:v>
                </c:pt>
                <c:pt idx="480">
                  <c:v>1.64869</c:v>
                </c:pt>
                <c:pt idx="481">
                  <c:v>1.6527099999999999</c:v>
                </c:pt>
                <c:pt idx="482">
                  <c:v>1.6567000000000001</c:v>
                </c:pt>
                <c:pt idx="483">
                  <c:v>1.6605799999999999</c:v>
                </c:pt>
                <c:pt idx="484">
                  <c:v>1.6651199999999999</c:v>
                </c:pt>
                <c:pt idx="485">
                  <c:v>1.6689700000000001</c:v>
                </c:pt>
                <c:pt idx="486">
                  <c:v>1.67422</c:v>
                </c:pt>
                <c:pt idx="487">
                  <c:v>1.67916</c:v>
                </c:pt>
                <c:pt idx="488">
                  <c:v>1.6832199999999999</c:v>
                </c:pt>
                <c:pt idx="489">
                  <c:v>1.69025</c:v>
                </c:pt>
                <c:pt idx="490">
                  <c:v>1.69591</c:v>
                </c:pt>
                <c:pt idx="491">
                  <c:v>1.7026300000000001</c:v>
                </c:pt>
                <c:pt idx="492">
                  <c:v>1.70949</c:v>
                </c:pt>
                <c:pt idx="493">
                  <c:v>1.7169300000000001</c:v>
                </c:pt>
                <c:pt idx="494">
                  <c:v>1.7246300000000001</c:v>
                </c:pt>
                <c:pt idx="495">
                  <c:v>1.73299</c:v>
                </c:pt>
                <c:pt idx="496">
                  <c:v>1.7416700000000001</c:v>
                </c:pt>
                <c:pt idx="497">
                  <c:v>1.7493799999999999</c:v>
                </c:pt>
                <c:pt idx="498">
                  <c:v>1.75949</c:v>
                </c:pt>
                <c:pt idx="499">
                  <c:v>1.7699199999999999</c:v>
                </c:pt>
                <c:pt idx="500">
                  <c:v>1.7798700000000001</c:v>
                </c:pt>
                <c:pt idx="501">
                  <c:v>1.7913399999999999</c:v>
                </c:pt>
                <c:pt idx="502">
                  <c:v>1.8019799999999999</c:v>
                </c:pt>
                <c:pt idx="503">
                  <c:v>1.8145</c:v>
                </c:pt>
                <c:pt idx="504">
                  <c:v>1.82423</c:v>
                </c:pt>
                <c:pt idx="505">
                  <c:v>1.83805</c:v>
                </c:pt>
                <c:pt idx="506">
                  <c:v>1.8523799999999999</c:v>
                </c:pt>
                <c:pt idx="507">
                  <c:v>1.8645700000000001</c:v>
                </c:pt>
                <c:pt idx="508">
                  <c:v>1.8777200000000001</c:v>
                </c:pt>
                <c:pt idx="509">
                  <c:v>1.89259</c:v>
                </c:pt>
                <c:pt idx="510">
                  <c:v>1.9047400000000001</c:v>
                </c:pt>
                <c:pt idx="511">
                  <c:v>1.9207399999999999</c:v>
                </c:pt>
                <c:pt idx="512">
                  <c:v>1.93275</c:v>
                </c:pt>
                <c:pt idx="513">
                  <c:v>1.9501500000000001</c:v>
                </c:pt>
                <c:pt idx="514">
                  <c:v>1.9675199999999999</c:v>
                </c:pt>
                <c:pt idx="515">
                  <c:v>1.98254</c:v>
                </c:pt>
                <c:pt idx="516">
                  <c:v>1.99952</c:v>
                </c:pt>
                <c:pt idx="517">
                  <c:v>6</c:v>
                </c:pt>
                <c:pt idx="518">
                  <c:v>6</c:v>
                </c:pt>
                <c:pt idx="519">
                  <c:v>6</c:v>
                </c:pt>
                <c:pt idx="520">
                  <c:v>6</c:v>
                </c:pt>
                <c:pt idx="521">
                  <c:v>6</c:v>
                </c:pt>
                <c:pt idx="522">
                  <c:v>6</c:v>
                </c:pt>
                <c:pt idx="523">
                  <c:v>6</c:v>
                </c:pt>
                <c:pt idx="524">
                  <c:v>6</c:v>
                </c:pt>
                <c:pt idx="525">
                  <c:v>6</c:v>
                </c:pt>
                <c:pt idx="526">
                  <c:v>6</c:v>
                </c:pt>
                <c:pt idx="527">
                  <c:v>6</c:v>
                </c:pt>
                <c:pt idx="528">
                  <c:v>6</c:v>
                </c:pt>
                <c:pt idx="529">
                  <c:v>6</c:v>
                </c:pt>
                <c:pt idx="530">
                  <c:v>6</c:v>
                </c:pt>
                <c:pt idx="531">
                  <c:v>6</c:v>
                </c:pt>
                <c:pt idx="532">
                  <c:v>6</c:v>
                </c:pt>
                <c:pt idx="533">
                  <c:v>6</c:v>
                </c:pt>
                <c:pt idx="534">
                  <c:v>6</c:v>
                </c:pt>
                <c:pt idx="535">
                  <c:v>6</c:v>
                </c:pt>
                <c:pt idx="536">
                  <c:v>6</c:v>
                </c:pt>
                <c:pt idx="537">
                  <c:v>6</c:v>
                </c:pt>
                <c:pt idx="538">
                  <c:v>6</c:v>
                </c:pt>
                <c:pt idx="539">
                  <c:v>6</c:v>
                </c:pt>
                <c:pt idx="540">
                  <c:v>6</c:v>
                </c:pt>
                <c:pt idx="541">
                  <c:v>6</c:v>
                </c:pt>
                <c:pt idx="542">
                  <c:v>6</c:v>
                </c:pt>
                <c:pt idx="543">
                  <c:v>6</c:v>
                </c:pt>
                <c:pt idx="544">
                  <c:v>6</c:v>
                </c:pt>
                <c:pt idx="545">
                  <c:v>6</c:v>
                </c:pt>
                <c:pt idx="546">
                  <c:v>6</c:v>
                </c:pt>
                <c:pt idx="547">
                  <c:v>6</c:v>
                </c:pt>
                <c:pt idx="548">
                  <c:v>6</c:v>
                </c:pt>
                <c:pt idx="549">
                  <c:v>6</c:v>
                </c:pt>
                <c:pt idx="550">
                  <c:v>6</c:v>
                </c:pt>
                <c:pt idx="551">
                  <c:v>6</c:v>
                </c:pt>
                <c:pt idx="552">
                  <c:v>6</c:v>
                </c:pt>
                <c:pt idx="553">
                  <c:v>6</c:v>
                </c:pt>
                <c:pt idx="554">
                  <c:v>6</c:v>
                </c:pt>
                <c:pt idx="555">
                  <c:v>6</c:v>
                </c:pt>
                <c:pt idx="556">
                  <c:v>6</c:v>
                </c:pt>
                <c:pt idx="557">
                  <c:v>6</c:v>
                </c:pt>
                <c:pt idx="558">
                  <c:v>6</c:v>
                </c:pt>
                <c:pt idx="559">
                  <c:v>6</c:v>
                </c:pt>
                <c:pt idx="560">
                  <c:v>6</c:v>
                </c:pt>
                <c:pt idx="561">
                  <c:v>6</c:v>
                </c:pt>
                <c:pt idx="562">
                  <c:v>6</c:v>
                </c:pt>
                <c:pt idx="563">
                  <c:v>6</c:v>
                </c:pt>
                <c:pt idx="564">
                  <c:v>6</c:v>
                </c:pt>
                <c:pt idx="565">
                  <c:v>6</c:v>
                </c:pt>
                <c:pt idx="566">
                  <c:v>6</c:v>
                </c:pt>
                <c:pt idx="567">
                  <c:v>6</c:v>
                </c:pt>
                <c:pt idx="568">
                  <c:v>6</c:v>
                </c:pt>
                <c:pt idx="569">
                  <c:v>6</c:v>
                </c:pt>
                <c:pt idx="570">
                  <c:v>6</c:v>
                </c:pt>
                <c:pt idx="571">
                  <c:v>6</c:v>
                </c:pt>
                <c:pt idx="572">
                  <c:v>6</c:v>
                </c:pt>
                <c:pt idx="573">
                  <c:v>6</c:v>
                </c:pt>
                <c:pt idx="574">
                  <c:v>6</c:v>
                </c:pt>
                <c:pt idx="575">
                  <c:v>6</c:v>
                </c:pt>
                <c:pt idx="576">
                  <c:v>6</c:v>
                </c:pt>
                <c:pt idx="577">
                  <c:v>6</c:v>
                </c:pt>
                <c:pt idx="578">
                  <c:v>6</c:v>
                </c:pt>
                <c:pt idx="579">
                  <c:v>6</c:v>
                </c:pt>
                <c:pt idx="580">
                  <c:v>6</c:v>
                </c:pt>
                <c:pt idx="581">
                  <c:v>6</c:v>
                </c:pt>
                <c:pt idx="582">
                  <c:v>6</c:v>
                </c:pt>
                <c:pt idx="583">
                  <c:v>6</c:v>
                </c:pt>
                <c:pt idx="584">
                  <c:v>6</c:v>
                </c:pt>
                <c:pt idx="585">
                  <c:v>6</c:v>
                </c:pt>
                <c:pt idx="586">
                  <c:v>6</c:v>
                </c:pt>
                <c:pt idx="587">
                  <c:v>6</c:v>
                </c:pt>
                <c:pt idx="588">
                  <c:v>6</c:v>
                </c:pt>
                <c:pt idx="589">
                  <c:v>6</c:v>
                </c:pt>
                <c:pt idx="590">
                  <c:v>6</c:v>
                </c:pt>
                <c:pt idx="591">
                  <c:v>6</c:v>
                </c:pt>
                <c:pt idx="592">
                  <c:v>6</c:v>
                </c:pt>
                <c:pt idx="593">
                  <c:v>6</c:v>
                </c:pt>
                <c:pt idx="594">
                  <c:v>6</c:v>
                </c:pt>
                <c:pt idx="595">
                  <c:v>6</c:v>
                </c:pt>
                <c:pt idx="596">
                  <c:v>6</c:v>
                </c:pt>
                <c:pt idx="597">
                  <c:v>6</c:v>
                </c:pt>
                <c:pt idx="598">
                  <c:v>6</c:v>
                </c:pt>
                <c:pt idx="599">
                  <c:v>6</c:v>
                </c:pt>
                <c:pt idx="600">
                  <c:v>6</c:v>
                </c:pt>
                <c:pt idx="601">
                  <c:v>6</c:v>
                </c:pt>
                <c:pt idx="602">
                  <c:v>6</c:v>
                </c:pt>
                <c:pt idx="603">
                  <c:v>6</c:v>
                </c:pt>
                <c:pt idx="604">
                  <c:v>6</c:v>
                </c:pt>
                <c:pt idx="605">
                  <c:v>6</c:v>
                </c:pt>
                <c:pt idx="606">
                  <c:v>6</c:v>
                </c:pt>
                <c:pt idx="607">
                  <c:v>6</c:v>
                </c:pt>
                <c:pt idx="608">
                  <c:v>6</c:v>
                </c:pt>
                <c:pt idx="609">
                  <c:v>6</c:v>
                </c:pt>
                <c:pt idx="610">
                  <c:v>6</c:v>
                </c:pt>
                <c:pt idx="611">
                  <c:v>6</c:v>
                </c:pt>
                <c:pt idx="612">
                  <c:v>6</c:v>
                </c:pt>
                <c:pt idx="613">
                  <c:v>6</c:v>
                </c:pt>
                <c:pt idx="614">
                  <c:v>6</c:v>
                </c:pt>
                <c:pt idx="615">
                  <c:v>6</c:v>
                </c:pt>
                <c:pt idx="616">
                  <c:v>6</c:v>
                </c:pt>
                <c:pt idx="617">
                  <c:v>6</c:v>
                </c:pt>
                <c:pt idx="618">
                  <c:v>6</c:v>
                </c:pt>
                <c:pt idx="619">
                  <c:v>6</c:v>
                </c:pt>
                <c:pt idx="620">
                  <c:v>6</c:v>
                </c:pt>
                <c:pt idx="621">
                  <c:v>6</c:v>
                </c:pt>
                <c:pt idx="622">
                  <c:v>6</c:v>
                </c:pt>
                <c:pt idx="623">
                  <c:v>6</c:v>
                </c:pt>
                <c:pt idx="624">
                  <c:v>6</c:v>
                </c:pt>
                <c:pt idx="625">
                  <c:v>6</c:v>
                </c:pt>
                <c:pt idx="626">
                  <c:v>6</c:v>
                </c:pt>
                <c:pt idx="627">
                  <c:v>6</c:v>
                </c:pt>
                <c:pt idx="628">
                  <c:v>6</c:v>
                </c:pt>
                <c:pt idx="629">
                  <c:v>6</c:v>
                </c:pt>
                <c:pt idx="630">
                  <c:v>6</c:v>
                </c:pt>
                <c:pt idx="631">
                  <c:v>6</c:v>
                </c:pt>
                <c:pt idx="632">
                  <c:v>6</c:v>
                </c:pt>
                <c:pt idx="633">
                  <c:v>6</c:v>
                </c:pt>
                <c:pt idx="634">
                  <c:v>6</c:v>
                </c:pt>
                <c:pt idx="635">
                  <c:v>6</c:v>
                </c:pt>
                <c:pt idx="636">
                  <c:v>6</c:v>
                </c:pt>
                <c:pt idx="637">
                  <c:v>6</c:v>
                </c:pt>
                <c:pt idx="638">
                  <c:v>6</c:v>
                </c:pt>
                <c:pt idx="639">
                  <c:v>6</c:v>
                </c:pt>
                <c:pt idx="640">
                  <c:v>6</c:v>
                </c:pt>
                <c:pt idx="641">
                  <c:v>6</c:v>
                </c:pt>
                <c:pt idx="642">
                  <c:v>6</c:v>
                </c:pt>
                <c:pt idx="643">
                  <c:v>6</c:v>
                </c:pt>
                <c:pt idx="644">
                  <c:v>6</c:v>
                </c:pt>
                <c:pt idx="645">
                  <c:v>6</c:v>
                </c:pt>
                <c:pt idx="646">
                  <c:v>6</c:v>
                </c:pt>
                <c:pt idx="647">
                  <c:v>6</c:v>
                </c:pt>
                <c:pt idx="648">
                  <c:v>6</c:v>
                </c:pt>
                <c:pt idx="649">
                  <c:v>6</c:v>
                </c:pt>
                <c:pt idx="650">
                  <c:v>6</c:v>
                </c:pt>
                <c:pt idx="651">
                  <c:v>6</c:v>
                </c:pt>
                <c:pt idx="652">
                  <c:v>-1.9393899999999999</c:v>
                </c:pt>
                <c:pt idx="653">
                  <c:v>-2.0355699999999999</c:v>
                </c:pt>
                <c:pt idx="654">
                  <c:v>6</c:v>
                </c:pt>
                <c:pt idx="655">
                  <c:v>6</c:v>
                </c:pt>
                <c:pt idx="656">
                  <c:v>-1.64171</c:v>
                </c:pt>
                <c:pt idx="657">
                  <c:v>-1.7664599999999999</c:v>
                </c:pt>
                <c:pt idx="658">
                  <c:v>6</c:v>
                </c:pt>
                <c:pt idx="659">
                  <c:v>6</c:v>
                </c:pt>
                <c:pt idx="660">
                  <c:v>6</c:v>
                </c:pt>
                <c:pt idx="661">
                  <c:v>6</c:v>
                </c:pt>
                <c:pt idx="662">
                  <c:v>6</c:v>
                </c:pt>
                <c:pt idx="663">
                  <c:v>6</c:v>
                </c:pt>
                <c:pt idx="664">
                  <c:v>6</c:v>
                </c:pt>
                <c:pt idx="665">
                  <c:v>6</c:v>
                </c:pt>
                <c:pt idx="666">
                  <c:v>6</c:v>
                </c:pt>
                <c:pt idx="667">
                  <c:v>6</c:v>
                </c:pt>
                <c:pt idx="668">
                  <c:v>6</c:v>
                </c:pt>
                <c:pt idx="669">
                  <c:v>6</c:v>
                </c:pt>
                <c:pt idx="670">
                  <c:v>6</c:v>
                </c:pt>
                <c:pt idx="671">
                  <c:v>6</c:v>
                </c:pt>
                <c:pt idx="672">
                  <c:v>6</c:v>
                </c:pt>
                <c:pt idx="673">
                  <c:v>6</c:v>
                </c:pt>
                <c:pt idx="674">
                  <c:v>6</c:v>
                </c:pt>
                <c:pt idx="675">
                  <c:v>6</c:v>
                </c:pt>
                <c:pt idx="676">
                  <c:v>6</c:v>
                </c:pt>
                <c:pt idx="677">
                  <c:v>6</c:v>
                </c:pt>
                <c:pt idx="678">
                  <c:v>6</c:v>
                </c:pt>
                <c:pt idx="679">
                  <c:v>6</c:v>
                </c:pt>
                <c:pt idx="680">
                  <c:v>6</c:v>
                </c:pt>
                <c:pt idx="681">
                  <c:v>6</c:v>
                </c:pt>
                <c:pt idx="682">
                  <c:v>6</c:v>
                </c:pt>
                <c:pt idx="683">
                  <c:v>0.32096000000000002</c:v>
                </c:pt>
                <c:pt idx="684">
                  <c:v>6</c:v>
                </c:pt>
                <c:pt idx="685">
                  <c:v>0.59409999999999996</c:v>
                </c:pt>
                <c:pt idx="686">
                  <c:v>0.94779999999999998</c:v>
                </c:pt>
                <c:pt idx="687">
                  <c:v>0.18886</c:v>
                </c:pt>
                <c:pt idx="688">
                  <c:v>6</c:v>
                </c:pt>
                <c:pt idx="689">
                  <c:v>6</c:v>
                </c:pt>
                <c:pt idx="690">
                  <c:v>0.69635999999999998</c:v>
                </c:pt>
                <c:pt idx="691">
                  <c:v>6.8650000000000003E-2</c:v>
                </c:pt>
                <c:pt idx="692">
                  <c:v>0.18639</c:v>
                </c:pt>
                <c:pt idx="693">
                  <c:v>0.64800999999999997</c:v>
                </c:pt>
                <c:pt idx="694">
                  <c:v>0.39477000000000001</c:v>
                </c:pt>
                <c:pt idx="695">
                  <c:v>0.61560999999999999</c:v>
                </c:pt>
                <c:pt idx="696">
                  <c:v>0.29676999999999998</c:v>
                </c:pt>
                <c:pt idx="697">
                  <c:v>0.34404000000000001</c:v>
                </c:pt>
                <c:pt idx="698">
                  <c:v>0.32586999999999999</c:v>
                </c:pt>
                <c:pt idx="699">
                  <c:v>5.6160000000000002E-2</c:v>
                </c:pt>
                <c:pt idx="700">
                  <c:v>0.11748</c:v>
                </c:pt>
              </c:numCache>
            </c:numRef>
          </c:yVal>
          <c:smooth val="1"/>
        </c:ser>
        <c:dLbls>
          <c:showLegendKey val="0"/>
          <c:showVal val="0"/>
          <c:showCatName val="0"/>
          <c:showSerName val="0"/>
          <c:showPercent val="0"/>
          <c:showBubbleSize val="0"/>
        </c:dLbls>
        <c:axId val="34414976"/>
        <c:axId val="34416896"/>
      </c:scatterChart>
      <c:valAx>
        <c:axId val="34414976"/>
        <c:scaling>
          <c:orientation val="minMax"/>
          <c:max val="850"/>
          <c:min val="380"/>
        </c:scaling>
        <c:delete val="0"/>
        <c:axPos val="b"/>
        <c:title>
          <c:tx>
            <c:rich>
              <a:bodyPr/>
              <a:lstStyle/>
              <a:p>
                <a:pPr>
                  <a:defRPr/>
                </a:pPr>
                <a:r>
                  <a:rPr lang="ms-MY"/>
                  <a:t>Wavelength (nm)</a:t>
                </a:r>
              </a:p>
            </c:rich>
          </c:tx>
          <c:layout/>
          <c:overlay val="0"/>
        </c:title>
        <c:numFmt formatCode="General" sourceLinked="1"/>
        <c:majorTickMark val="out"/>
        <c:minorTickMark val="none"/>
        <c:tickLblPos val="nextTo"/>
        <c:crossAx val="34416896"/>
        <c:crosses val="autoZero"/>
        <c:crossBetween val="midCat"/>
      </c:valAx>
      <c:valAx>
        <c:axId val="34416896"/>
        <c:scaling>
          <c:orientation val="minMax"/>
          <c:max val="3.5"/>
          <c:min val="0"/>
        </c:scaling>
        <c:delete val="0"/>
        <c:axPos val="l"/>
        <c:title>
          <c:tx>
            <c:rich>
              <a:bodyPr rot="-5400000" vert="horz"/>
              <a:lstStyle/>
              <a:p>
                <a:pPr>
                  <a:defRPr/>
                </a:pPr>
                <a:r>
                  <a:rPr lang="ms-MY"/>
                  <a:t>Absorbance (a.u)</a:t>
                </a:r>
              </a:p>
            </c:rich>
          </c:tx>
          <c:layout/>
          <c:overlay val="0"/>
        </c:title>
        <c:numFmt formatCode="General" sourceLinked="1"/>
        <c:majorTickMark val="out"/>
        <c:minorTickMark val="none"/>
        <c:tickLblPos val="nextTo"/>
        <c:crossAx val="34414976"/>
        <c:crosses val="autoZero"/>
        <c:crossBetween val="midCat"/>
      </c:valAx>
    </c:plotArea>
    <c:plotVisOnly val="1"/>
    <c:dispBlanksAs val="gap"/>
    <c:showDLblsOverMax val="0"/>
  </c:chart>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tio2</c:v>
          </c:tx>
          <c:spPr>
            <a:ln w="28575">
              <a:solidFill>
                <a:schemeClr val="tx1"/>
              </a:solidFill>
              <a:prstDash val="solid"/>
            </a:ln>
          </c:spPr>
          <c:marker>
            <c:symbol val="none"/>
          </c:marker>
          <c:xVal>
            <c:numRef>
              <c:f>'H:\MyMaster things!\desktop\[UV-Vis dye aug2015.xlsx]TiO2'!$A$2:$A$702</c:f>
              <c:numCache>
                <c:formatCode>General</c:formatCode>
                <c:ptCount val="701"/>
                <c:pt idx="0">
                  <c:v>900</c:v>
                </c:pt>
                <c:pt idx="1">
                  <c:v>899</c:v>
                </c:pt>
                <c:pt idx="2">
                  <c:v>898</c:v>
                </c:pt>
                <c:pt idx="3">
                  <c:v>897</c:v>
                </c:pt>
                <c:pt idx="4">
                  <c:v>896</c:v>
                </c:pt>
                <c:pt idx="5">
                  <c:v>895</c:v>
                </c:pt>
                <c:pt idx="6">
                  <c:v>894</c:v>
                </c:pt>
                <c:pt idx="7">
                  <c:v>893</c:v>
                </c:pt>
                <c:pt idx="8">
                  <c:v>892</c:v>
                </c:pt>
                <c:pt idx="9">
                  <c:v>891</c:v>
                </c:pt>
                <c:pt idx="10">
                  <c:v>890</c:v>
                </c:pt>
                <c:pt idx="11">
                  <c:v>889</c:v>
                </c:pt>
                <c:pt idx="12">
                  <c:v>888</c:v>
                </c:pt>
                <c:pt idx="13">
                  <c:v>887</c:v>
                </c:pt>
                <c:pt idx="14">
                  <c:v>886</c:v>
                </c:pt>
                <c:pt idx="15">
                  <c:v>885</c:v>
                </c:pt>
                <c:pt idx="16">
                  <c:v>884</c:v>
                </c:pt>
                <c:pt idx="17">
                  <c:v>883</c:v>
                </c:pt>
                <c:pt idx="18">
                  <c:v>882</c:v>
                </c:pt>
                <c:pt idx="19">
                  <c:v>881</c:v>
                </c:pt>
                <c:pt idx="20">
                  <c:v>880</c:v>
                </c:pt>
                <c:pt idx="21">
                  <c:v>879</c:v>
                </c:pt>
                <c:pt idx="22">
                  <c:v>878</c:v>
                </c:pt>
                <c:pt idx="23">
                  <c:v>877</c:v>
                </c:pt>
                <c:pt idx="24">
                  <c:v>876</c:v>
                </c:pt>
                <c:pt idx="25">
                  <c:v>875</c:v>
                </c:pt>
                <c:pt idx="26">
                  <c:v>874</c:v>
                </c:pt>
                <c:pt idx="27">
                  <c:v>873</c:v>
                </c:pt>
                <c:pt idx="28">
                  <c:v>872</c:v>
                </c:pt>
                <c:pt idx="29">
                  <c:v>871</c:v>
                </c:pt>
                <c:pt idx="30">
                  <c:v>870</c:v>
                </c:pt>
                <c:pt idx="31">
                  <c:v>869</c:v>
                </c:pt>
                <c:pt idx="32">
                  <c:v>868</c:v>
                </c:pt>
                <c:pt idx="33">
                  <c:v>867</c:v>
                </c:pt>
                <c:pt idx="34">
                  <c:v>866</c:v>
                </c:pt>
                <c:pt idx="35">
                  <c:v>865</c:v>
                </c:pt>
                <c:pt idx="36">
                  <c:v>864</c:v>
                </c:pt>
                <c:pt idx="37">
                  <c:v>863</c:v>
                </c:pt>
                <c:pt idx="38">
                  <c:v>862</c:v>
                </c:pt>
                <c:pt idx="39">
                  <c:v>861</c:v>
                </c:pt>
                <c:pt idx="40">
                  <c:v>860</c:v>
                </c:pt>
                <c:pt idx="41">
                  <c:v>859</c:v>
                </c:pt>
                <c:pt idx="42">
                  <c:v>858</c:v>
                </c:pt>
                <c:pt idx="43">
                  <c:v>857</c:v>
                </c:pt>
                <c:pt idx="44">
                  <c:v>856</c:v>
                </c:pt>
                <c:pt idx="45">
                  <c:v>855</c:v>
                </c:pt>
                <c:pt idx="46">
                  <c:v>854</c:v>
                </c:pt>
                <c:pt idx="47">
                  <c:v>853</c:v>
                </c:pt>
                <c:pt idx="48">
                  <c:v>852</c:v>
                </c:pt>
                <c:pt idx="49">
                  <c:v>851</c:v>
                </c:pt>
                <c:pt idx="50">
                  <c:v>850</c:v>
                </c:pt>
                <c:pt idx="51">
                  <c:v>849</c:v>
                </c:pt>
                <c:pt idx="52">
                  <c:v>848</c:v>
                </c:pt>
                <c:pt idx="53">
                  <c:v>847</c:v>
                </c:pt>
                <c:pt idx="54">
                  <c:v>846</c:v>
                </c:pt>
                <c:pt idx="55">
                  <c:v>845</c:v>
                </c:pt>
                <c:pt idx="56">
                  <c:v>844</c:v>
                </c:pt>
                <c:pt idx="57">
                  <c:v>843</c:v>
                </c:pt>
                <c:pt idx="58">
                  <c:v>842</c:v>
                </c:pt>
                <c:pt idx="59">
                  <c:v>841</c:v>
                </c:pt>
                <c:pt idx="60">
                  <c:v>840</c:v>
                </c:pt>
                <c:pt idx="61">
                  <c:v>839</c:v>
                </c:pt>
                <c:pt idx="62">
                  <c:v>838</c:v>
                </c:pt>
                <c:pt idx="63">
                  <c:v>837</c:v>
                </c:pt>
                <c:pt idx="64">
                  <c:v>836</c:v>
                </c:pt>
                <c:pt idx="65">
                  <c:v>835</c:v>
                </c:pt>
                <c:pt idx="66">
                  <c:v>834</c:v>
                </c:pt>
                <c:pt idx="67">
                  <c:v>833</c:v>
                </c:pt>
                <c:pt idx="68">
                  <c:v>832</c:v>
                </c:pt>
                <c:pt idx="69">
                  <c:v>831</c:v>
                </c:pt>
                <c:pt idx="70">
                  <c:v>830</c:v>
                </c:pt>
                <c:pt idx="71">
                  <c:v>829</c:v>
                </c:pt>
                <c:pt idx="72">
                  <c:v>828</c:v>
                </c:pt>
                <c:pt idx="73">
                  <c:v>827</c:v>
                </c:pt>
                <c:pt idx="74">
                  <c:v>826</c:v>
                </c:pt>
                <c:pt idx="75">
                  <c:v>825</c:v>
                </c:pt>
                <c:pt idx="76">
                  <c:v>824</c:v>
                </c:pt>
                <c:pt idx="77">
                  <c:v>823</c:v>
                </c:pt>
                <c:pt idx="78">
                  <c:v>822</c:v>
                </c:pt>
                <c:pt idx="79">
                  <c:v>821</c:v>
                </c:pt>
                <c:pt idx="80">
                  <c:v>820</c:v>
                </c:pt>
                <c:pt idx="81">
                  <c:v>819</c:v>
                </c:pt>
                <c:pt idx="82">
                  <c:v>818</c:v>
                </c:pt>
                <c:pt idx="83">
                  <c:v>817</c:v>
                </c:pt>
                <c:pt idx="84">
                  <c:v>816</c:v>
                </c:pt>
                <c:pt idx="85">
                  <c:v>815</c:v>
                </c:pt>
                <c:pt idx="86">
                  <c:v>814</c:v>
                </c:pt>
                <c:pt idx="87">
                  <c:v>813</c:v>
                </c:pt>
                <c:pt idx="88">
                  <c:v>812</c:v>
                </c:pt>
                <c:pt idx="89">
                  <c:v>811</c:v>
                </c:pt>
                <c:pt idx="90">
                  <c:v>810</c:v>
                </c:pt>
                <c:pt idx="91">
                  <c:v>809</c:v>
                </c:pt>
                <c:pt idx="92">
                  <c:v>808</c:v>
                </c:pt>
                <c:pt idx="93">
                  <c:v>807</c:v>
                </c:pt>
                <c:pt idx="94">
                  <c:v>806</c:v>
                </c:pt>
                <c:pt idx="95">
                  <c:v>805</c:v>
                </c:pt>
                <c:pt idx="96">
                  <c:v>804</c:v>
                </c:pt>
                <c:pt idx="97">
                  <c:v>803</c:v>
                </c:pt>
                <c:pt idx="98">
                  <c:v>802</c:v>
                </c:pt>
                <c:pt idx="99">
                  <c:v>801</c:v>
                </c:pt>
                <c:pt idx="100">
                  <c:v>800</c:v>
                </c:pt>
                <c:pt idx="101">
                  <c:v>799</c:v>
                </c:pt>
                <c:pt idx="102">
                  <c:v>798</c:v>
                </c:pt>
                <c:pt idx="103">
                  <c:v>797</c:v>
                </c:pt>
                <c:pt idx="104">
                  <c:v>796</c:v>
                </c:pt>
                <c:pt idx="105">
                  <c:v>795</c:v>
                </c:pt>
                <c:pt idx="106">
                  <c:v>794</c:v>
                </c:pt>
                <c:pt idx="107">
                  <c:v>793</c:v>
                </c:pt>
                <c:pt idx="108">
                  <c:v>792</c:v>
                </c:pt>
                <c:pt idx="109">
                  <c:v>791</c:v>
                </c:pt>
                <c:pt idx="110">
                  <c:v>790</c:v>
                </c:pt>
                <c:pt idx="111">
                  <c:v>789</c:v>
                </c:pt>
                <c:pt idx="112">
                  <c:v>788</c:v>
                </c:pt>
                <c:pt idx="113">
                  <c:v>787</c:v>
                </c:pt>
                <c:pt idx="114">
                  <c:v>786</c:v>
                </c:pt>
                <c:pt idx="115">
                  <c:v>785</c:v>
                </c:pt>
                <c:pt idx="116">
                  <c:v>784</c:v>
                </c:pt>
                <c:pt idx="117">
                  <c:v>783</c:v>
                </c:pt>
                <c:pt idx="118">
                  <c:v>782</c:v>
                </c:pt>
                <c:pt idx="119">
                  <c:v>781</c:v>
                </c:pt>
                <c:pt idx="120">
                  <c:v>780</c:v>
                </c:pt>
                <c:pt idx="121">
                  <c:v>779</c:v>
                </c:pt>
                <c:pt idx="122">
                  <c:v>778</c:v>
                </c:pt>
                <c:pt idx="123">
                  <c:v>777</c:v>
                </c:pt>
                <c:pt idx="124">
                  <c:v>776</c:v>
                </c:pt>
                <c:pt idx="125">
                  <c:v>775</c:v>
                </c:pt>
                <c:pt idx="126">
                  <c:v>774</c:v>
                </c:pt>
                <c:pt idx="127">
                  <c:v>773</c:v>
                </c:pt>
                <c:pt idx="128">
                  <c:v>772</c:v>
                </c:pt>
                <c:pt idx="129">
                  <c:v>771</c:v>
                </c:pt>
                <c:pt idx="130">
                  <c:v>770</c:v>
                </c:pt>
                <c:pt idx="131">
                  <c:v>769</c:v>
                </c:pt>
                <c:pt idx="132">
                  <c:v>768</c:v>
                </c:pt>
                <c:pt idx="133">
                  <c:v>767</c:v>
                </c:pt>
                <c:pt idx="134">
                  <c:v>766</c:v>
                </c:pt>
                <c:pt idx="135">
                  <c:v>765</c:v>
                </c:pt>
                <c:pt idx="136">
                  <c:v>764</c:v>
                </c:pt>
                <c:pt idx="137">
                  <c:v>763</c:v>
                </c:pt>
                <c:pt idx="138">
                  <c:v>762</c:v>
                </c:pt>
                <c:pt idx="139">
                  <c:v>761</c:v>
                </c:pt>
                <c:pt idx="140">
                  <c:v>760</c:v>
                </c:pt>
                <c:pt idx="141">
                  <c:v>759</c:v>
                </c:pt>
                <c:pt idx="142">
                  <c:v>758</c:v>
                </c:pt>
                <c:pt idx="143">
                  <c:v>757</c:v>
                </c:pt>
                <c:pt idx="144">
                  <c:v>756</c:v>
                </c:pt>
                <c:pt idx="145">
                  <c:v>755</c:v>
                </c:pt>
                <c:pt idx="146">
                  <c:v>754</c:v>
                </c:pt>
                <c:pt idx="147">
                  <c:v>753</c:v>
                </c:pt>
                <c:pt idx="148">
                  <c:v>752</c:v>
                </c:pt>
                <c:pt idx="149">
                  <c:v>751</c:v>
                </c:pt>
                <c:pt idx="150">
                  <c:v>750</c:v>
                </c:pt>
                <c:pt idx="151">
                  <c:v>749</c:v>
                </c:pt>
                <c:pt idx="152">
                  <c:v>748</c:v>
                </c:pt>
                <c:pt idx="153">
                  <c:v>747</c:v>
                </c:pt>
                <c:pt idx="154">
                  <c:v>746</c:v>
                </c:pt>
                <c:pt idx="155">
                  <c:v>745</c:v>
                </c:pt>
                <c:pt idx="156">
                  <c:v>744</c:v>
                </c:pt>
                <c:pt idx="157">
                  <c:v>743</c:v>
                </c:pt>
                <c:pt idx="158">
                  <c:v>742</c:v>
                </c:pt>
                <c:pt idx="159">
                  <c:v>741</c:v>
                </c:pt>
                <c:pt idx="160">
                  <c:v>740</c:v>
                </c:pt>
                <c:pt idx="161">
                  <c:v>739</c:v>
                </c:pt>
                <c:pt idx="162">
                  <c:v>738</c:v>
                </c:pt>
                <c:pt idx="163">
                  <c:v>737</c:v>
                </c:pt>
                <c:pt idx="164">
                  <c:v>736</c:v>
                </c:pt>
                <c:pt idx="165">
                  <c:v>735</c:v>
                </c:pt>
                <c:pt idx="166">
                  <c:v>734</c:v>
                </c:pt>
                <c:pt idx="167">
                  <c:v>733</c:v>
                </c:pt>
                <c:pt idx="168">
                  <c:v>732</c:v>
                </c:pt>
                <c:pt idx="169">
                  <c:v>731</c:v>
                </c:pt>
                <c:pt idx="170">
                  <c:v>730</c:v>
                </c:pt>
                <c:pt idx="171">
                  <c:v>729</c:v>
                </c:pt>
                <c:pt idx="172">
                  <c:v>728</c:v>
                </c:pt>
                <c:pt idx="173">
                  <c:v>727</c:v>
                </c:pt>
                <c:pt idx="174">
                  <c:v>726</c:v>
                </c:pt>
                <c:pt idx="175">
                  <c:v>725</c:v>
                </c:pt>
                <c:pt idx="176">
                  <c:v>724</c:v>
                </c:pt>
                <c:pt idx="177">
                  <c:v>723</c:v>
                </c:pt>
                <c:pt idx="178">
                  <c:v>722</c:v>
                </c:pt>
                <c:pt idx="179">
                  <c:v>721</c:v>
                </c:pt>
                <c:pt idx="180">
                  <c:v>720</c:v>
                </c:pt>
                <c:pt idx="181">
                  <c:v>719</c:v>
                </c:pt>
                <c:pt idx="182">
                  <c:v>718</c:v>
                </c:pt>
                <c:pt idx="183">
                  <c:v>717</c:v>
                </c:pt>
                <c:pt idx="184">
                  <c:v>716</c:v>
                </c:pt>
                <c:pt idx="185">
                  <c:v>715</c:v>
                </c:pt>
                <c:pt idx="186">
                  <c:v>714</c:v>
                </c:pt>
                <c:pt idx="187">
                  <c:v>713</c:v>
                </c:pt>
                <c:pt idx="188">
                  <c:v>712</c:v>
                </c:pt>
                <c:pt idx="189">
                  <c:v>711</c:v>
                </c:pt>
                <c:pt idx="190">
                  <c:v>710</c:v>
                </c:pt>
                <c:pt idx="191">
                  <c:v>709</c:v>
                </c:pt>
                <c:pt idx="192">
                  <c:v>708</c:v>
                </c:pt>
                <c:pt idx="193">
                  <c:v>707</c:v>
                </c:pt>
                <c:pt idx="194">
                  <c:v>706</c:v>
                </c:pt>
                <c:pt idx="195">
                  <c:v>705</c:v>
                </c:pt>
                <c:pt idx="196">
                  <c:v>704</c:v>
                </c:pt>
                <c:pt idx="197">
                  <c:v>703</c:v>
                </c:pt>
                <c:pt idx="198">
                  <c:v>702</c:v>
                </c:pt>
                <c:pt idx="199">
                  <c:v>701</c:v>
                </c:pt>
                <c:pt idx="200">
                  <c:v>700</c:v>
                </c:pt>
                <c:pt idx="201">
                  <c:v>699</c:v>
                </c:pt>
                <c:pt idx="202">
                  <c:v>698</c:v>
                </c:pt>
                <c:pt idx="203">
                  <c:v>697</c:v>
                </c:pt>
                <c:pt idx="204">
                  <c:v>696</c:v>
                </c:pt>
                <c:pt idx="205">
                  <c:v>695</c:v>
                </c:pt>
                <c:pt idx="206">
                  <c:v>694</c:v>
                </c:pt>
                <c:pt idx="207">
                  <c:v>693</c:v>
                </c:pt>
                <c:pt idx="208">
                  <c:v>692</c:v>
                </c:pt>
                <c:pt idx="209">
                  <c:v>691</c:v>
                </c:pt>
                <c:pt idx="210">
                  <c:v>690</c:v>
                </c:pt>
                <c:pt idx="211">
                  <c:v>689</c:v>
                </c:pt>
                <c:pt idx="212">
                  <c:v>688</c:v>
                </c:pt>
                <c:pt idx="213">
                  <c:v>687</c:v>
                </c:pt>
                <c:pt idx="214">
                  <c:v>686</c:v>
                </c:pt>
                <c:pt idx="215">
                  <c:v>685</c:v>
                </c:pt>
                <c:pt idx="216">
                  <c:v>684</c:v>
                </c:pt>
                <c:pt idx="217">
                  <c:v>683</c:v>
                </c:pt>
                <c:pt idx="218">
                  <c:v>682</c:v>
                </c:pt>
                <c:pt idx="219">
                  <c:v>681</c:v>
                </c:pt>
                <c:pt idx="220">
                  <c:v>680</c:v>
                </c:pt>
                <c:pt idx="221">
                  <c:v>679</c:v>
                </c:pt>
                <c:pt idx="222">
                  <c:v>678</c:v>
                </c:pt>
                <c:pt idx="223">
                  <c:v>677</c:v>
                </c:pt>
                <c:pt idx="224">
                  <c:v>676</c:v>
                </c:pt>
                <c:pt idx="225">
                  <c:v>675</c:v>
                </c:pt>
                <c:pt idx="226">
                  <c:v>674</c:v>
                </c:pt>
                <c:pt idx="227">
                  <c:v>673</c:v>
                </c:pt>
                <c:pt idx="228">
                  <c:v>672</c:v>
                </c:pt>
                <c:pt idx="229">
                  <c:v>671</c:v>
                </c:pt>
                <c:pt idx="230">
                  <c:v>670</c:v>
                </c:pt>
                <c:pt idx="231">
                  <c:v>669</c:v>
                </c:pt>
                <c:pt idx="232">
                  <c:v>668</c:v>
                </c:pt>
                <c:pt idx="233">
                  <c:v>667</c:v>
                </c:pt>
                <c:pt idx="234">
                  <c:v>666</c:v>
                </c:pt>
                <c:pt idx="235">
                  <c:v>665</c:v>
                </c:pt>
                <c:pt idx="236">
                  <c:v>664</c:v>
                </c:pt>
                <c:pt idx="237">
                  <c:v>663</c:v>
                </c:pt>
                <c:pt idx="238">
                  <c:v>662</c:v>
                </c:pt>
                <c:pt idx="239">
                  <c:v>661</c:v>
                </c:pt>
                <c:pt idx="240">
                  <c:v>660</c:v>
                </c:pt>
                <c:pt idx="241">
                  <c:v>659</c:v>
                </c:pt>
                <c:pt idx="242">
                  <c:v>658</c:v>
                </c:pt>
                <c:pt idx="243">
                  <c:v>657</c:v>
                </c:pt>
                <c:pt idx="244">
                  <c:v>656</c:v>
                </c:pt>
                <c:pt idx="245">
                  <c:v>655</c:v>
                </c:pt>
                <c:pt idx="246">
                  <c:v>654</c:v>
                </c:pt>
                <c:pt idx="247">
                  <c:v>653</c:v>
                </c:pt>
                <c:pt idx="248">
                  <c:v>652</c:v>
                </c:pt>
                <c:pt idx="249">
                  <c:v>651</c:v>
                </c:pt>
                <c:pt idx="250">
                  <c:v>650</c:v>
                </c:pt>
                <c:pt idx="251">
                  <c:v>649</c:v>
                </c:pt>
                <c:pt idx="252">
                  <c:v>648</c:v>
                </c:pt>
                <c:pt idx="253">
                  <c:v>647</c:v>
                </c:pt>
                <c:pt idx="254">
                  <c:v>646</c:v>
                </c:pt>
                <c:pt idx="255">
                  <c:v>645</c:v>
                </c:pt>
                <c:pt idx="256">
                  <c:v>644</c:v>
                </c:pt>
                <c:pt idx="257">
                  <c:v>643</c:v>
                </c:pt>
                <c:pt idx="258">
                  <c:v>642</c:v>
                </c:pt>
                <c:pt idx="259">
                  <c:v>641</c:v>
                </c:pt>
                <c:pt idx="260">
                  <c:v>640</c:v>
                </c:pt>
                <c:pt idx="261">
                  <c:v>639</c:v>
                </c:pt>
                <c:pt idx="262">
                  <c:v>638</c:v>
                </c:pt>
                <c:pt idx="263">
                  <c:v>637</c:v>
                </c:pt>
                <c:pt idx="264">
                  <c:v>636</c:v>
                </c:pt>
                <c:pt idx="265">
                  <c:v>635</c:v>
                </c:pt>
                <c:pt idx="266">
                  <c:v>634</c:v>
                </c:pt>
                <c:pt idx="267">
                  <c:v>633</c:v>
                </c:pt>
                <c:pt idx="268">
                  <c:v>632</c:v>
                </c:pt>
                <c:pt idx="269">
                  <c:v>631</c:v>
                </c:pt>
                <c:pt idx="270">
                  <c:v>630</c:v>
                </c:pt>
                <c:pt idx="271">
                  <c:v>629</c:v>
                </c:pt>
                <c:pt idx="272">
                  <c:v>628</c:v>
                </c:pt>
                <c:pt idx="273">
                  <c:v>627</c:v>
                </c:pt>
                <c:pt idx="274">
                  <c:v>626</c:v>
                </c:pt>
                <c:pt idx="275">
                  <c:v>625</c:v>
                </c:pt>
                <c:pt idx="276">
                  <c:v>624</c:v>
                </c:pt>
                <c:pt idx="277">
                  <c:v>623</c:v>
                </c:pt>
                <c:pt idx="278">
                  <c:v>622</c:v>
                </c:pt>
                <c:pt idx="279">
                  <c:v>621</c:v>
                </c:pt>
                <c:pt idx="280">
                  <c:v>620</c:v>
                </c:pt>
                <c:pt idx="281">
                  <c:v>619</c:v>
                </c:pt>
                <c:pt idx="282">
                  <c:v>618</c:v>
                </c:pt>
                <c:pt idx="283">
                  <c:v>617</c:v>
                </c:pt>
                <c:pt idx="284">
                  <c:v>616</c:v>
                </c:pt>
                <c:pt idx="285">
                  <c:v>615</c:v>
                </c:pt>
                <c:pt idx="286">
                  <c:v>614</c:v>
                </c:pt>
                <c:pt idx="287">
                  <c:v>613</c:v>
                </c:pt>
                <c:pt idx="288">
                  <c:v>612</c:v>
                </c:pt>
                <c:pt idx="289">
                  <c:v>611</c:v>
                </c:pt>
                <c:pt idx="290">
                  <c:v>610</c:v>
                </c:pt>
                <c:pt idx="291">
                  <c:v>609</c:v>
                </c:pt>
                <c:pt idx="292">
                  <c:v>608</c:v>
                </c:pt>
                <c:pt idx="293">
                  <c:v>607</c:v>
                </c:pt>
                <c:pt idx="294">
                  <c:v>606</c:v>
                </c:pt>
                <c:pt idx="295">
                  <c:v>605</c:v>
                </c:pt>
                <c:pt idx="296">
                  <c:v>604</c:v>
                </c:pt>
                <c:pt idx="297">
                  <c:v>603</c:v>
                </c:pt>
                <c:pt idx="298">
                  <c:v>602</c:v>
                </c:pt>
                <c:pt idx="299">
                  <c:v>601</c:v>
                </c:pt>
                <c:pt idx="300">
                  <c:v>600</c:v>
                </c:pt>
                <c:pt idx="301">
                  <c:v>599</c:v>
                </c:pt>
                <c:pt idx="302">
                  <c:v>598</c:v>
                </c:pt>
                <c:pt idx="303">
                  <c:v>597</c:v>
                </c:pt>
                <c:pt idx="304">
                  <c:v>596</c:v>
                </c:pt>
                <c:pt idx="305">
                  <c:v>595</c:v>
                </c:pt>
                <c:pt idx="306">
                  <c:v>594</c:v>
                </c:pt>
                <c:pt idx="307">
                  <c:v>593</c:v>
                </c:pt>
                <c:pt idx="308">
                  <c:v>592</c:v>
                </c:pt>
                <c:pt idx="309">
                  <c:v>591</c:v>
                </c:pt>
                <c:pt idx="310">
                  <c:v>590</c:v>
                </c:pt>
                <c:pt idx="311">
                  <c:v>589</c:v>
                </c:pt>
                <c:pt idx="312">
                  <c:v>588</c:v>
                </c:pt>
                <c:pt idx="313">
                  <c:v>587</c:v>
                </c:pt>
                <c:pt idx="314">
                  <c:v>586</c:v>
                </c:pt>
                <c:pt idx="315">
                  <c:v>585</c:v>
                </c:pt>
                <c:pt idx="316">
                  <c:v>584</c:v>
                </c:pt>
                <c:pt idx="317">
                  <c:v>583</c:v>
                </c:pt>
                <c:pt idx="318">
                  <c:v>582</c:v>
                </c:pt>
                <c:pt idx="319">
                  <c:v>581</c:v>
                </c:pt>
                <c:pt idx="320">
                  <c:v>580</c:v>
                </c:pt>
                <c:pt idx="321">
                  <c:v>579</c:v>
                </c:pt>
                <c:pt idx="322">
                  <c:v>578</c:v>
                </c:pt>
                <c:pt idx="323">
                  <c:v>577</c:v>
                </c:pt>
                <c:pt idx="324">
                  <c:v>576</c:v>
                </c:pt>
                <c:pt idx="325">
                  <c:v>575</c:v>
                </c:pt>
                <c:pt idx="326">
                  <c:v>574</c:v>
                </c:pt>
                <c:pt idx="327">
                  <c:v>573</c:v>
                </c:pt>
                <c:pt idx="328">
                  <c:v>572</c:v>
                </c:pt>
                <c:pt idx="329">
                  <c:v>571</c:v>
                </c:pt>
                <c:pt idx="330">
                  <c:v>570</c:v>
                </c:pt>
                <c:pt idx="331">
                  <c:v>569</c:v>
                </c:pt>
                <c:pt idx="332">
                  <c:v>568</c:v>
                </c:pt>
                <c:pt idx="333">
                  <c:v>567</c:v>
                </c:pt>
                <c:pt idx="334">
                  <c:v>566</c:v>
                </c:pt>
                <c:pt idx="335">
                  <c:v>565</c:v>
                </c:pt>
                <c:pt idx="336">
                  <c:v>564</c:v>
                </c:pt>
                <c:pt idx="337">
                  <c:v>563</c:v>
                </c:pt>
                <c:pt idx="338">
                  <c:v>562</c:v>
                </c:pt>
                <c:pt idx="339">
                  <c:v>561</c:v>
                </c:pt>
                <c:pt idx="340">
                  <c:v>560</c:v>
                </c:pt>
                <c:pt idx="341">
                  <c:v>559</c:v>
                </c:pt>
                <c:pt idx="342">
                  <c:v>558</c:v>
                </c:pt>
                <c:pt idx="343">
                  <c:v>557</c:v>
                </c:pt>
                <c:pt idx="344">
                  <c:v>556</c:v>
                </c:pt>
                <c:pt idx="345">
                  <c:v>555</c:v>
                </c:pt>
                <c:pt idx="346">
                  <c:v>554</c:v>
                </c:pt>
                <c:pt idx="347">
                  <c:v>553</c:v>
                </c:pt>
                <c:pt idx="348">
                  <c:v>552</c:v>
                </c:pt>
                <c:pt idx="349">
                  <c:v>551</c:v>
                </c:pt>
                <c:pt idx="350">
                  <c:v>550</c:v>
                </c:pt>
                <c:pt idx="351">
                  <c:v>549</c:v>
                </c:pt>
                <c:pt idx="352">
                  <c:v>548</c:v>
                </c:pt>
                <c:pt idx="353">
                  <c:v>547</c:v>
                </c:pt>
                <c:pt idx="354">
                  <c:v>546</c:v>
                </c:pt>
                <c:pt idx="355">
                  <c:v>545</c:v>
                </c:pt>
                <c:pt idx="356">
                  <c:v>544</c:v>
                </c:pt>
                <c:pt idx="357">
                  <c:v>543</c:v>
                </c:pt>
                <c:pt idx="358">
                  <c:v>542</c:v>
                </c:pt>
                <c:pt idx="359">
                  <c:v>541</c:v>
                </c:pt>
                <c:pt idx="360">
                  <c:v>540</c:v>
                </c:pt>
                <c:pt idx="361">
                  <c:v>539</c:v>
                </c:pt>
                <c:pt idx="362">
                  <c:v>538</c:v>
                </c:pt>
                <c:pt idx="363">
                  <c:v>537</c:v>
                </c:pt>
                <c:pt idx="364">
                  <c:v>536</c:v>
                </c:pt>
                <c:pt idx="365">
                  <c:v>535</c:v>
                </c:pt>
                <c:pt idx="366">
                  <c:v>534</c:v>
                </c:pt>
                <c:pt idx="367">
                  <c:v>533</c:v>
                </c:pt>
                <c:pt idx="368">
                  <c:v>532</c:v>
                </c:pt>
                <c:pt idx="369">
                  <c:v>531</c:v>
                </c:pt>
                <c:pt idx="370">
                  <c:v>530</c:v>
                </c:pt>
                <c:pt idx="371">
                  <c:v>529</c:v>
                </c:pt>
                <c:pt idx="372">
                  <c:v>528</c:v>
                </c:pt>
                <c:pt idx="373">
                  <c:v>527</c:v>
                </c:pt>
                <c:pt idx="374">
                  <c:v>526</c:v>
                </c:pt>
                <c:pt idx="375">
                  <c:v>525</c:v>
                </c:pt>
                <c:pt idx="376">
                  <c:v>524</c:v>
                </c:pt>
                <c:pt idx="377">
                  <c:v>523</c:v>
                </c:pt>
                <c:pt idx="378">
                  <c:v>522</c:v>
                </c:pt>
                <c:pt idx="379">
                  <c:v>521</c:v>
                </c:pt>
                <c:pt idx="380">
                  <c:v>520</c:v>
                </c:pt>
                <c:pt idx="381">
                  <c:v>519</c:v>
                </c:pt>
                <c:pt idx="382">
                  <c:v>518</c:v>
                </c:pt>
                <c:pt idx="383">
                  <c:v>517</c:v>
                </c:pt>
                <c:pt idx="384">
                  <c:v>516</c:v>
                </c:pt>
                <c:pt idx="385">
                  <c:v>515</c:v>
                </c:pt>
                <c:pt idx="386">
                  <c:v>514</c:v>
                </c:pt>
                <c:pt idx="387">
                  <c:v>513</c:v>
                </c:pt>
                <c:pt idx="388">
                  <c:v>512</c:v>
                </c:pt>
                <c:pt idx="389">
                  <c:v>511</c:v>
                </c:pt>
                <c:pt idx="390">
                  <c:v>510</c:v>
                </c:pt>
                <c:pt idx="391">
                  <c:v>509</c:v>
                </c:pt>
                <c:pt idx="392">
                  <c:v>508</c:v>
                </c:pt>
                <c:pt idx="393">
                  <c:v>507</c:v>
                </c:pt>
                <c:pt idx="394">
                  <c:v>506</c:v>
                </c:pt>
                <c:pt idx="395">
                  <c:v>505</c:v>
                </c:pt>
                <c:pt idx="396">
                  <c:v>504</c:v>
                </c:pt>
                <c:pt idx="397">
                  <c:v>503</c:v>
                </c:pt>
                <c:pt idx="398">
                  <c:v>502</c:v>
                </c:pt>
                <c:pt idx="399">
                  <c:v>501</c:v>
                </c:pt>
                <c:pt idx="400">
                  <c:v>500</c:v>
                </c:pt>
                <c:pt idx="401">
                  <c:v>499</c:v>
                </c:pt>
                <c:pt idx="402">
                  <c:v>498</c:v>
                </c:pt>
                <c:pt idx="403">
                  <c:v>497</c:v>
                </c:pt>
                <c:pt idx="404">
                  <c:v>496</c:v>
                </c:pt>
                <c:pt idx="405">
                  <c:v>495</c:v>
                </c:pt>
                <c:pt idx="406">
                  <c:v>494</c:v>
                </c:pt>
                <c:pt idx="407">
                  <c:v>493</c:v>
                </c:pt>
                <c:pt idx="408">
                  <c:v>492</c:v>
                </c:pt>
                <c:pt idx="409">
                  <c:v>491</c:v>
                </c:pt>
                <c:pt idx="410">
                  <c:v>490</c:v>
                </c:pt>
                <c:pt idx="411">
                  <c:v>489</c:v>
                </c:pt>
                <c:pt idx="412">
                  <c:v>488</c:v>
                </c:pt>
                <c:pt idx="413">
                  <c:v>487</c:v>
                </c:pt>
                <c:pt idx="414">
                  <c:v>486</c:v>
                </c:pt>
                <c:pt idx="415">
                  <c:v>485</c:v>
                </c:pt>
                <c:pt idx="416">
                  <c:v>484</c:v>
                </c:pt>
                <c:pt idx="417">
                  <c:v>483</c:v>
                </c:pt>
                <c:pt idx="418">
                  <c:v>482</c:v>
                </c:pt>
                <c:pt idx="419">
                  <c:v>481</c:v>
                </c:pt>
                <c:pt idx="420">
                  <c:v>480</c:v>
                </c:pt>
                <c:pt idx="421">
                  <c:v>479</c:v>
                </c:pt>
                <c:pt idx="422">
                  <c:v>478</c:v>
                </c:pt>
                <c:pt idx="423">
                  <c:v>477</c:v>
                </c:pt>
                <c:pt idx="424">
                  <c:v>476</c:v>
                </c:pt>
                <c:pt idx="425">
                  <c:v>475</c:v>
                </c:pt>
                <c:pt idx="426">
                  <c:v>474</c:v>
                </c:pt>
                <c:pt idx="427">
                  <c:v>473</c:v>
                </c:pt>
                <c:pt idx="428">
                  <c:v>472</c:v>
                </c:pt>
                <c:pt idx="429">
                  <c:v>471</c:v>
                </c:pt>
                <c:pt idx="430">
                  <c:v>470</c:v>
                </c:pt>
                <c:pt idx="431">
                  <c:v>469</c:v>
                </c:pt>
                <c:pt idx="432">
                  <c:v>468</c:v>
                </c:pt>
                <c:pt idx="433">
                  <c:v>467</c:v>
                </c:pt>
                <c:pt idx="434">
                  <c:v>466</c:v>
                </c:pt>
                <c:pt idx="435">
                  <c:v>465</c:v>
                </c:pt>
                <c:pt idx="436">
                  <c:v>464</c:v>
                </c:pt>
                <c:pt idx="437">
                  <c:v>463</c:v>
                </c:pt>
                <c:pt idx="438">
                  <c:v>462</c:v>
                </c:pt>
                <c:pt idx="439">
                  <c:v>461</c:v>
                </c:pt>
                <c:pt idx="440">
                  <c:v>460</c:v>
                </c:pt>
                <c:pt idx="441">
                  <c:v>459</c:v>
                </c:pt>
                <c:pt idx="442">
                  <c:v>458</c:v>
                </c:pt>
                <c:pt idx="443">
                  <c:v>457</c:v>
                </c:pt>
                <c:pt idx="444">
                  <c:v>456</c:v>
                </c:pt>
                <c:pt idx="445">
                  <c:v>455</c:v>
                </c:pt>
                <c:pt idx="446">
                  <c:v>454</c:v>
                </c:pt>
                <c:pt idx="447">
                  <c:v>453</c:v>
                </c:pt>
                <c:pt idx="448">
                  <c:v>452</c:v>
                </c:pt>
                <c:pt idx="449">
                  <c:v>451</c:v>
                </c:pt>
                <c:pt idx="450">
                  <c:v>450</c:v>
                </c:pt>
                <c:pt idx="451">
                  <c:v>449</c:v>
                </c:pt>
                <c:pt idx="452">
                  <c:v>448</c:v>
                </c:pt>
                <c:pt idx="453">
                  <c:v>447</c:v>
                </c:pt>
                <c:pt idx="454">
                  <c:v>446</c:v>
                </c:pt>
                <c:pt idx="455">
                  <c:v>445</c:v>
                </c:pt>
                <c:pt idx="456">
                  <c:v>444</c:v>
                </c:pt>
                <c:pt idx="457">
                  <c:v>443</c:v>
                </c:pt>
                <c:pt idx="458">
                  <c:v>442</c:v>
                </c:pt>
                <c:pt idx="459">
                  <c:v>441</c:v>
                </c:pt>
                <c:pt idx="460">
                  <c:v>440</c:v>
                </c:pt>
                <c:pt idx="461">
                  <c:v>439</c:v>
                </c:pt>
                <c:pt idx="462">
                  <c:v>438</c:v>
                </c:pt>
                <c:pt idx="463">
                  <c:v>437</c:v>
                </c:pt>
                <c:pt idx="464">
                  <c:v>436</c:v>
                </c:pt>
                <c:pt idx="465">
                  <c:v>435</c:v>
                </c:pt>
                <c:pt idx="466">
                  <c:v>434</c:v>
                </c:pt>
                <c:pt idx="467">
                  <c:v>433</c:v>
                </c:pt>
                <c:pt idx="468">
                  <c:v>432</c:v>
                </c:pt>
                <c:pt idx="469">
                  <c:v>431</c:v>
                </c:pt>
                <c:pt idx="470">
                  <c:v>430</c:v>
                </c:pt>
                <c:pt idx="471">
                  <c:v>429</c:v>
                </c:pt>
                <c:pt idx="472">
                  <c:v>428</c:v>
                </c:pt>
                <c:pt idx="473">
                  <c:v>427</c:v>
                </c:pt>
                <c:pt idx="474">
                  <c:v>426</c:v>
                </c:pt>
                <c:pt idx="475">
                  <c:v>425</c:v>
                </c:pt>
                <c:pt idx="476">
                  <c:v>424</c:v>
                </c:pt>
                <c:pt idx="477">
                  <c:v>423</c:v>
                </c:pt>
                <c:pt idx="478">
                  <c:v>422</c:v>
                </c:pt>
                <c:pt idx="479">
                  <c:v>421</c:v>
                </c:pt>
                <c:pt idx="480">
                  <c:v>420</c:v>
                </c:pt>
                <c:pt idx="481">
                  <c:v>419</c:v>
                </c:pt>
                <c:pt idx="482">
                  <c:v>418</c:v>
                </c:pt>
                <c:pt idx="483">
                  <c:v>417</c:v>
                </c:pt>
                <c:pt idx="484">
                  <c:v>416</c:v>
                </c:pt>
                <c:pt idx="485">
                  <c:v>415</c:v>
                </c:pt>
                <c:pt idx="486">
                  <c:v>414</c:v>
                </c:pt>
                <c:pt idx="487">
                  <c:v>413</c:v>
                </c:pt>
                <c:pt idx="488">
                  <c:v>412</c:v>
                </c:pt>
                <c:pt idx="489">
                  <c:v>411</c:v>
                </c:pt>
                <c:pt idx="490">
                  <c:v>410</c:v>
                </c:pt>
                <c:pt idx="491">
                  <c:v>409</c:v>
                </c:pt>
                <c:pt idx="492">
                  <c:v>408</c:v>
                </c:pt>
                <c:pt idx="493">
                  <c:v>407</c:v>
                </c:pt>
                <c:pt idx="494">
                  <c:v>406</c:v>
                </c:pt>
                <c:pt idx="495">
                  <c:v>405</c:v>
                </c:pt>
                <c:pt idx="496">
                  <c:v>404</c:v>
                </c:pt>
                <c:pt idx="497">
                  <c:v>403</c:v>
                </c:pt>
                <c:pt idx="498">
                  <c:v>402</c:v>
                </c:pt>
                <c:pt idx="499">
                  <c:v>401</c:v>
                </c:pt>
                <c:pt idx="500">
                  <c:v>400</c:v>
                </c:pt>
                <c:pt idx="501">
                  <c:v>399</c:v>
                </c:pt>
                <c:pt idx="502">
                  <c:v>398</c:v>
                </c:pt>
                <c:pt idx="503">
                  <c:v>397</c:v>
                </c:pt>
                <c:pt idx="504">
                  <c:v>396</c:v>
                </c:pt>
                <c:pt idx="505">
                  <c:v>395</c:v>
                </c:pt>
                <c:pt idx="506">
                  <c:v>394</c:v>
                </c:pt>
                <c:pt idx="507">
                  <c:v>393</c:v>
                </c:pt>
                <c:pt idx="508">
                  <c:v>392</c:v>
                </c:pt>
                <c:pt idx="509">
                  <c:v>391</c:v>
                </c:pt>
                <c:pt idx="510">
                  <c:v>390</c:v>
                </c:pt>
                <c:pt idx="511">
                  <c:v>389</c:v>
                </c:pt>
                <c:pt idx="512">
                  <c:v>388</c:v>
                </c:pt>
                <c:pt idx="513">
                  <c:v>387</c:v>
                </c:pt>
                <c:pt idx="514">
                  <c:v>386</c:v>
                </c:pt>
                <c:pt idx="515">
                  <c:v>385</c:v>
                </c:pt>
                <c:pt idx="516">
                  <c:v>384</c:v>
                </c:pt>
                <c:pt idx="517">
                  <c:v>383</c:v>
                </c:pt>
                <c:pt idx="518">
                  <c:v>382</c:v>
                </c:pt>
                <c:pt idx="519">
                  <c:v>381</c:v>
                </c:pt>
                <c:pt idx="520">
                  <c:v>380</c:v>
                </c:pt>
                <c:pt idx="521">
                  <c:v>379</c:v>
                </c:pt>
                <c:pt idx="522">
                  <c:v>378</c:v>
                </c:pt>
                <c:pt idx="523">
                  <c:v>377</c:v>
                </c:pt>
                <c:pt idx="524">
                  <c:v>376</c:v>
                </c:pt>
                <c:pt idx="525">
                  <c:v>375</c:v>
                </c:pt>
                <c:pt idx="526">
                  <c:v>374</c:v>
                </c:pt>
                <c:pt idx="527">
                  <c:v>373</c:v>
                </c:pt>
                <c:pt idx="528">
                  <c:v>372</c:v>
                </c:pt>
                <c:pt idx="529">
                  <c:v>371</c:v>
                </c:pt>
                <c:pt idx="530">
                  <c:v>370</c:v>
                </c:pt>
                <c:pt idx="531">
                  <c:v>369</c:v>
                </c:pt>
                <c:pt idx="532">
                  <c:v>368</c:v>
                </c:pt>
                <c:pt idx="533">
                  <c:v>367</c:v>
                </c:pt>
                <c:pt idx="534">
                  <c:v>366</c:v>
                </c:pt>
                <c:pt idx="535">
                  <c:v>365</c:v>
                </c:pt>
                <c:pt idx="536">
                  <c:v>364</c:v>
                </c:pt>
                <c:pt idx="537">
                  <c:v>363</c:v>
                </c:pt>
                <c:pt idx="538">
                  <c:v>362</c:v>
                </c:pt>
                <c:pt idx="539">
                  <c:v>361</c:v>
                </c:pt>
                <c:pt idx="540">
                  <c:v>360</c:v>
                </c:pt>
                <c:pt idx="541">
                  <c:v>359</c:v>
                </c:pt>
                <c:pt idx="542">
                  <c:v>358</c:v>
                </c:pt>
                <c:pt idx="543">
                  <c:v>357</c:v>
                </c:pt>
                <c:pt idx="544">
                  <c:v>356</c:v>
                </c:pt>
                <c:pt idx="545">
                  <c:v>355</c:v>
                </c:pt>
                <c:pt idx="546">
                  <c:v>354</c:v>
                </c:pt>
                <c:pt idx="547">
                  <c:v>353</c:v>
                </c:pt>
                <c:pt idx="548">
                  <c:v>352</c:v>
                </c:pt>
                <c:pt idx="549">
                  <c:v>351</c:v>
                </c:pt>
                <c:pt idx="550">
                  <c:v>350</c:v>
                </c:pt>
                <c:pt idx="551">
                  <c:v>349</c:v>
                </c:pt>
                <c:pt idx="552">
                  <c:v>348</c:v>
                </c:pt>
                <c:pt idx="553">
                  <c:v>347</c:v>
                </c:pt>
                <c:pt idx="554">
                  <c:v>346</c:v>
                </c:pt>
                <c:pt idx="555">
                  <c:v>345</c:v>
                </c:pt>
                <c:pt idx="556">
                  <c:v>344</c:v>
                </c:pt>
                <c:pt idx="557">
                  <c:v>343</c:v>
                </c:pt>
                <c:pt idx="558">
                  <c:v>342</c:v>
                </c:pt>
                <c:pt idx="559">
                  <c:v>341</c:v>
                </c:pt>
                <c:pt idx="560">
                  <c:v>340</c:v>
                </c:pt>
                <c:pt idx="561">
                  <c:v>339</c:v>
                </c:pt>
                <c:pt idx="562">
                  <c:v>338</c:v>
                </c:pt>
                <c:pt idx="563">
                  <c:v>337</c:v>
                </c:pt>
                <c:pt idx="564">
                  <c:v>336</c:v>
                </c:pt>
                <c:pt idx="565">
                  <c:v>335</c:v>
                </c:pt>
                <c:pt idx="566">
                  <c:v>334</c:v>
                </c:pt>
                <c:pt idx="567">
                  <c:v>333</c:v>
                </c:pt>
                <c:pt idx="568">
                  <c:v>332</c:v>
                </c:pt>
                <c:pt idx="569">
                  <c:v>331</c:v>
                </c:pt>
                <c:pt idx="570">
                  <c:v>330</c:v>
                </c:pt>
                <c:pt idx="571">
                  <c:v>329</c:v>
                </c:pt>
                <c:pt idx="572">
                  <c:v>328</c:v>
                </c:pt>
                <c:pt idx="573">
                  <c:v>327</c:v>
                </c:pt>
                <c:pt idx="574">
                  <c:v>326</c:v>
                </c:pt>
                <c:pt idx="575">
                  <c:v>325</c:v>
                </c:pt>
                <c:pt idx="576">
                  <c:v>324</c:v>
                </c:pt>
                <c:pt idx="577">
                  <c:v>323</c:v>
                </c:pt>
                <c:pt idx="578">
                  <c:v>322</c:v>
                </c:pt>
                <c:pt idx="579">
                  <c:v>321</c:v>
                </c:pt>
                <c:pt idx="580">
                  <c:v>320</c:v>
                </c:pt>
                <c:pt idx="581">
                  <c:v>319</c:v>
                </c:pt>
                <c:pt idx="582">
                  <c:v>318</c:v>
                </c:pt>
                <c:pt idx="583">
                  <c:v>317</c:v>
                </c:pt>
                <c:pt idx="584">
                  <c:v>316</c:v>
                </c:pt>
                <c:pt idx="585">
                  <c:v>315</c:v>
                </c:pt>
                <c:pt idx="586">
                  <c:v>314</c:v>
                </c:pt>
                <c:pt idx="587">
                  <c:v>313</c:v>
                </c:pt>
                <c:pt idx="588">
                  <c:v>312</c:v>
                </c:pt>
                <c:pt idx="589">
                  <c:v>311</c:v>
                </c:pt>
                <c:pt idx="590">
                  <c:v>310</c:v>
                </c:pt>
              </c:numCache>
            </c:numRef>
          </c:xVal>
          <c:yVal>
            <c:numRef>
              <c:f>'H:\MyMaster things!\desktop\[UV-Vis dye aug2015.xlsx]TiO2'!$B$2:$B$702</c:f>
              <c:numCache>
                <c:formatCode>General</c:formatCode>
                <c:ptCount val="701"/>
                <c:pt idx="0">
                  <c:v>0.25777</c:v>
                </c:pt>
                <c:pt idx="1">
                  <c:v>0.25862000000000002</c:v>
                </c:pt>
                <c:pt idx="2">
                  <c:v>0.25922000000000001</c:v>
                </c:pt>
                <c:pt idx="3">
                  <c:v>0.25997999999999999</c:v>
                </c:pt>
                <c:pt idx="4">
                  <c:v>0.26058999999999999</c:v>
                </c:pt>
                <c:pt idx="5">
                  <c:v>0.26133000000000001</c:v>
                </c:pt>
                <c:pt idx="6">
                  <c:v>0.26193</c:v>
                </c:pt>
                <c:pt idx="7">
                  <c:v>0.26268999999999998</c:v>
                </c:pt>
                <c:pt idx="8">
                  <c:v>0.26317000000000002</c:v>
                </c:pt>
                <c:pt idx="9">
                  <c:v>0.26380999999999999</c:v>
                </c:pt>
                <c:pt idx="10">
                  <c:v>0.26451000000000002</c:v>
                </c:pt>
                <c:pt idx="11">
                  <c:v>0.26526</c:v>
                </c:pt>
                <c:pt idx="12">
                  <c:v>0.26571</c:v>
                </c:pt>
                <c:pt idx="13">
                  <c:v>0.26650000000000001</c:v>
                </c:pt>
                <c:pt idx="14">
                  <c:v>0.26728000000000002</c:v>
                </c:pt>
                <c:pt idx="15">
                  <c:v>0.26801999999999998</c:v>
                </c:pt>
                <c:pt idx="16">
                  <c:v>0.26874999999999999</c:v>
                </c:pt>
                <c:pt idx="17">
                  <c:v>0.26945000000000002</c:v>
                </c:pt>
                <c:pt idx="18">
                  <c:v>0.27022000000000002</c:v>
                </c:pt>
                <c:pt idx="19">
                  <c:v>0.27057999999999999</c:v>
                </c:pt>
                <c:pt idx="20">
                  <c:v>0.27129999999999999</c:v>
                </c:pt>
                <c:pt idx="21">
                  <c:v>0.27218999999999999</c:v>
                </c:pt>
                <c:pt idx="22">
                  <c:v>0.27293000000000001</c:v>
                </c:pt>
                <c:pt idx="23">
                  <c:v>0.27322999999999997</c:v>
                </c:pt>
                <c:pt idx="24">
                  <c:v>0.27411000000000002</c:v>
                </c:pt>
                <c:pt idx="25">
                  <c:v>0.27487</c:v>
                </c:pt>
                <c:pt idx="26">
                  <c:v>0.27543000000000001</c:v>
                </c:pt>
                <c:pt idx="27">
                  <c:v>0.27618999999999999</c:v>
                </c:pt>
                <c:pt idx="28">
                  <c:v>0.27698</c:v>
                </c:pt>
                <c:pt idx="29">
                  <c:v>0.27779999999999999</c:v>
                </c:pt>
                <c:pt idx="30">
                  <c:v>0.27849000000000002</c:v>
                </c:pt>
                <c:pt idx="31">
                  <c:v>0.27916999999999997</c:v>
                </c:pt>
                <c:pt idx="32">
                  <c:v>0.2797</c:v>
                </c:pt>
                <c:pt idx="33">
                  <c:v>0.28058</c:v>
                </c:pt>
                <c:pt idx="34">
                  <c:v>0.28119</c:v>
                </c:pt>
                <c:pt idx="35">
                  <c:v>0.28177999999999997</c:v>
                </c:pt>
                <c:pt idx="36">
                  <c:v>0.28253</c:v>
                </c:pt>
                <c:pt idx="37">
                  <c:v>0.28326000000000001</c:v>
                </c:pt>
                <c:pt idx="38">
                  <c:v>0.28394000000000003</c:v>
                </c:pt>
                <c:pt idx="39">
                  <c:v>0.28454000000000002</c:v>
                </c:pt>
                <c:pt idx="40">
                  <c:v>0.28541</c:v>
                </c:pt>
                <c:pt idx="41">
                  <c:v>0.28583999999999998</c:v>
                </c:pt>
                <c:pt idx="42">
                  <c:v>0.28642000000000001</c:v>
                </c:pt>
                <c:pt idx="43">
                  <c:v>0.28703000000000001</c:v>
                </c:pt>
                <c:pt idx="44">
                  <c:v>0.28767999999999999</c:v>
                </c:pt>
                <c:pt idx="45">
                  <c:v>0.28837000000000002</c:v>
                </c:pt>
                <c:pt idx="46">
                  <c:v>0.28888999999999998</c:v>
                </c:pt>
                <c:pt idx="47">
                  <c:v>0.28948000000000002</c:v>
                </c:pt>
                <c:pt idx="48">
                  <c:v>0.29017999999999999</c:v>
                </c:pt>
                <c:pt idx="49">
                  <c:v>0.29071999999999998</c:v>
                </c:pt>
                <c:pt idx="50">
                  <c:v>0.29141</c:v>
                </c:pt>
                <c:pt idx="51">
                  <c:v>0.29209000000000002</c:v>
                </c:pt>
                <c:pt idx="52">
                  <c:v>0.29243999999999998</c:v>
                </c:pt>
                <c:pt idx="53">
                  <c:v>0.29304999999999998</c:v>
                </c:pt>
                <c:pt idx="54">
                  <c:v>0.29354999999999998</c:v>
                </c:pt>
                <c:pt idx="55">
                  <c:v>0.29415000000000002</c:v>
                </c:pt>
                <c:pt idx="56">
                  <c:v>0.29465999999999998</c:v>
                </c:pt>
                <c:pt idx="57">
                  <c:v>0.29509000000000002</c:v>
                </c:pt>
                <c:pt idx="58">
                  <c:v>0.29558000000000001</c:v>
                </c:pt>
                <c:pt idx="59">
                  <c:v>0.29610999999999998</c:v>
                </c:pt>
                <c:pt idx="60">
                  <c:v>0.29654999999999998</c:v>
                </c:pt>
                <c:pt idx="61">
                  <c:v>0.29701</c:v>
                </c:pt>
                <c:pt idx="62">
                  <c:v>0.29733999999999999</c:v>
                </c:pt>
                <c:pt idx="63">
                  <c:v>0.29775000000000001</c:v>
                </c:pt>
                <c:pt idx="64">
                  <c:v>0.29804000000000003</c:v>
                </c:pt>
                <c:pt idx="65">
                  <c:v>0.29838999999999999</c:v>
                </c:pt>
                <c:pt idx="66">
                  <c:v>0.29874000000000001</c:v>
                </c:pt>
                <c:pt idx="67">
                  <c:v>0.29908000000000001</c:v>
                </c:pt>
                <c:pt idx="68">
                  <c:v>0.29942000000000002</c:v>
                </c:pt>
                <c:pt idx="69">
                  <c:v>0.29960999999999999</c:v>
                </c:pt>
                <c:pt idx="70">
                  <c:v>0.29997000000000001</c:v>
                </c:pt>
                <c:pt idx="71">
                  <c:v>0.30023</c:v>
                </c:pt>
                <c:pt idx="72">
                  <c:v>0.30054999999999998</c:v>
                </c:pt>
                <c:pt idx="73">
                  <c:v>0.30074000000000001</c:v>
                </c:pt>
                <c:pt idx="74">
                  <c:v>0.30098999999999998</c:v>
                </c:pt>
                <c:pt idx="75">
                  <c:v>0.30129</c:v>
                </c:pt>
                <c:pt idx="76">
                  <c:v>0.30124000000000001</c:v>
                </c:pt>
                <c:pt idx="77">
                  <c:v>0.30138999999999999</c:v>
                </c:pt>
                <c:pt idx="78">
                  <c:v>0.30159000000000002</c:v>
                </c:pt>
                <c:pt idx="79">
                  <c:v>0.30174000000000001</c:v>
                </c:pt>
                <c:pt idx="80">
                  <c:v>0.30159000000000002</c:v>
                </c:pt>
                <c:pt idx="81">
                  <c:v>0.30176999999999998</c:v>
                </c:pt>
                <c:pt idx="82">
                  <c:v>0.30181000000000002</c:v>
                </c:pt>
                <c:pt idx="83">
                  <c:v>0.30191000000000001</c:v>
                </c:pt>
                <c:pt idx="84">
                  <c:v>0.30191000000000001</c:v>
                </c:pt>
                <c:pt idx="85">
                  <c:v>0.30203999999999998</c:v>
                </c:pt>
                <c:pt idx="86">
                  <c:v>0.30188999999999999</c:v>
                </c:pt>
                <c:pt idx="87">
                  <c:v>0.30196000000000001</c:v>
                </c:pt>
                <c:pt idx="88">
                  <c:v>0.30181000000000002</c:v>
                </c:pt>
                <c:pt idx="89">
                  <c:v>0.30185000000000001</c:v>
                </c:pt>
                <c:pt idx="90">
                  <c:v>0.30153000000000002</c:v>
                </c:pt>
                <c:pt idx="91">
                  <c:v>0.30148000000000003</c:v>
                </c:pt>
                <c:pt idx="92">
                  <c:v>0.30145</c:v>
                </c:pt>
                <c:pt idx="93">
                  <c:v>0.30120000000000002</c:v>
                </c:pt>
                <c:pt idx="94">
                  <c:v>0.30114000000000002</c:v>
                </c:pt>
                <c:pt idx="95">
                  <c:v>0.30082999999999999</c:v>
                </c:pt>
                <c:pt idx="96">
                  <c:v>0.30070000000000002</c:v>
                </c:pt>
                <c:pt idx="97">
                  <c:v>0.30053999999999997</c:v>
                </c:pt>
                <c:pt idx="98">
                  <c:v>0.30029</c:v>
                </c:pt>
                <c:pt idx="99">
                  <c:v>0.30015999999999998</c:v>
                </c:pt>
                <c:pt idx="100">
                  <c:v>0.29976999999999998</c:v>
                </c:pt>
                <c:pt idx="101">
                  <c:v>0.29959000000000002</c:v>
                </c:pt>
                <c:pt idx="102">
                  <c:v>0.29933999999999999</c:v>
                </c:pt>
                <c:pt idx="103">
                  <c:v>0.29908000000000001</c:v>
                </c:pt>
                <c:pt idx="104">
                  <c:v>0.29874000000000001</c:v>
                </c:pt>
                <c:pt idx="105">
                  <c:v>0.29887999999999998</c:v>
                </c:pt>
                <c:pt idx="106">
                  <c:v>0.29847000000000001</c:v>
                </c:pt>
                <c:pt idx="107">
                  <c:v>0.29827999999999999</c:v>
                </c:pt>
                <c:pt idx="108">
                  <c:v>0.29804999999999998</c:v>
                </c:pt>
                <c:pt idx="109">
                  <c:v>0.29777999999999999</c:v>
                </c:pt>
                <c:pt idx="110">
                  <c:v>0.29755999999999999</c:v>
                </c:pt>
                <c:pt idx="111">
                  <c:v>0.29716999999999999</c:v>
                </c:pt>
                <c:pt idx="112">
                  <c:v>0.29685</c:v>
                </c:pt>
                <c:pt idx="113">
                  <c:v>0.29619000000000001</c:v>
                </c:pt>
                <c:pt idx="114">
                  <c:v>0.29576999999999998</c:v>
                </c:pt>
                <c:pt idx="115">
                  <c:v>0.29518</c:v>
                </c:pt>
                <c:pt idx="116">
                  <c:v>0.29476999999999998</c:v>
                </c:pt>
                <c:pt idx="117">
                  <c:v>0.29414000000000001</c:v>
                </c:pt>
                <c:pt idx="118">
                  <c:v>0.29355999999999999</c:v>
                </c:pt>
                <c:pt idx="119">
                  <c:v>0.29302</c:v>
                </c:pt>
                <c:pt idx="120">
                  <c:v>0.29277999999999998</c:v>
                </c:pt>
                <c:pt idx="121">
                  <c:v>0.29235</c:v>
                </c:pt>
                <c:pt idx="122">
                  <c:v>0.29200999999999999</c:v>
                </c:pt>
                <c:pt idx="123">
                  <c:v>0.29187999999999997</c:v>
                </c:pt>
                <c:pt idx="124">
                  <c:v>0.29178999999999999</c:v>
                </c:pt>
                <c:pt idx="125">
                  <c:v>0.29160000000000003</c:v>
                </c:pt>
                <c:pt idx="126">
                  <c:v>0.29143000000000002</c:v>
                </c:pt>
                <c:pt idx="127">
                  <c:v>0.29100999999999999</c:v>
                </c:pt>
                <c:pt idx="128">
                  <c:v>0.29091</c:v>
                </c:pt>
                <c:pt idx="129">
                  <c:v>0.29050999999999999</c:v>
                </c:pt>
                <c:pt idx="130">
                  <c:v>0.29008</c:v>
                </c:pt>
                <c:pt idx="131">
                  <c:v>0.28965000000000002</c:v>
                </c:pt>
                <c:pt idx="132">
                  <c:v>0.28926000000000002</c:v>
                </c:pt>
                <c:pt idx="133">
                  <c:v>0.28883999999999999</c:v>
                </c:pt>
                <c:pt idx="134">
                  <c:v>0.28843999999999997</c:v>
                </c:pt>
                <c:pt idx="135">
                  <c:v>0.28799000000000002</c:v>
                </c:pt>
                <c:pt idx="136">
                  <c:v>0.28775000000000001</c:v>
                </c:pt>
                <c:pt idx="137">
                  <c:v>0.28728999999999999</c:v>
                </c:pt>
                <c:pt idx="138">
                  <c:v>0.28705000000000003</c:v>
                </c:pt>
                <c:pt idx="139">
                  <c:v>0.28671000000000002</c:v>
                </c:pt>
                <c:pt idx="140">
                  <c:v>0.28650999999999999</c:v>
                </c:pt>
                <c:pt idx="141">
                  <c:v>0.28633999999999998</c:v>
                </c:pt>
                <c:pt idx="142">
                  <c:v>0.28603000000000001</c:v>
                </c:pt>
                <c:pt idx="143">
                  <c:v>0.28594999999999998</c:v>
                </c:pt>
                <c:pt idx="144">
                  <c:v>0.28578999999999999</c:v>
                </c:pt>
                <c:pt idx="145">
                  <c:v>0.28586</c:v>
                </c:pt>
                <c:pt idx="146">
                  <c:v>0.28566000000000003</c:v>
                </c:pt>
                <c:pt idx="147">
                  <c:v>0.28572999999999998</c:v>
                </c:pt>
                <c:pt idx="148">
                  <c:v>0.28567999999999999</c:v>
                </c:pt>
                <c:pt idx="149">
                  <c:v>0.28573999999999999</c:v>
                </c:pt>
                <c:pt idx="150">
                  <c:v>0.28564000000000001</c:v>
                </c:pt>
                <c:pt idx="151">
                  <c:v>0.28592000000000001</c:v>
                </c:pt>
                <c:pt idx="152">
                  <c:v>0.28593000000000002</c:v>
                </c:pt>
                <c:pt idx="153">
                  <c:v>0.28606999999999999</c:v>
                </c:pt>
                <c:pt idx="154">
                  <c:v>0.28615000000000002</c:v>
                </c:pt>
                <c:pt idx="155">
                  <c:v>0.28638000000000002</c:v>
                </c:pt>
                <c:pt idx="156">
                  <c:v>0.28663</c:v>
                </c:pt>
                <c:pt idx="157">
                  <c:v>0.28676000000000001</c:v>
                </c:pt>
                <c:pt idx="158">
                  <c:v>0.28704000000000002</c:v>
                </c:pt>
                <c:pt idx="159">
                  <c:v>0.28738000000000002</c:v>
                </c:pt>
                <c:pt idx="160">
                  <c:v>0.28771000000000002</c:v>
                </c:pt>
                <c:pt idx="161">
                  <c:v>0.28822999999999999</c:v>
                </c:pt>
                <c:pt idx="162">
                  <c:v>0.28860999999999998</c:v>
                </c:pt>
                <c:pt idx="163">
                  <c:v>0.28899999999999998</c:v>
                </c:pt>
                <c:pt idx="164">
                  <c:v>0.28939999999999999</c:v>
                </c:pt>
                <c:pt idx="165">
                  <c:v>0.28987000000000002</c:v>
                </c:pt>
                <c:pt idx="166">
                  <c:v>0.29042000000000001</c:v>
                </c:pt>
                <c:pt idx="167">
                  <c:v>0.29103000000000001</c:v>
                </c:pt>
                <c:pt idx="168">
                  <c:v>0.29152</c:v>
                </c:pt>
                <c:pt idx="169">
                  <c:v>0.29204999999999998</c:v>
                </c:pt>
                <c:pt idx="170">
                  <c:v>0.29263</c:v>
                </c:pt>
                <c:pt idx="171">
                  <c:v>0.29318</c:v>
                </c:pt>
                <c:pt idx="172">
                  <c:v>0.29396</c:v>
                </c:pt>
                <c:pt idx="173">
                  <c:v>0.29452</c:v>
                </c:pt>
                <c:pt idx="174">
                  <c:v>0.29544999999999999</c:v>
                </c:pt>
                <c:pt idx="175">
                  <c:v>0.29618</c:v>
                </c:pt>
                <c:pt idx="176">
                  <c:v>0.29685</c:v>
                </c:pt>
                <c:pt idx="177">
                  <c:v>0.29759000000000002</c:v>
                </c:pt>
                <c:pt idx="178">
                  <c:v>0.29857</c:v>
                </c:pt>
                <c:pt idx="179">
                  <c:v>0.29936000000000001</c:v>
                </c:pt>
                <c:pt idx="180">
                  <c:v>0.30020999999999998</c:v>
                </c:pt>
                <c:pt idx="181">
                  <c:v>0.30110999999999999</c:v>
                </c:pt>
                <c:pt idx="182">
                  <c:v>0.30214999999999997</c:v>
                </c:pt>
                <c:pt idx="183">
                  <c:v>0.3029</c:v>
                </c:pt>
                <c:pt idx="184">
                  <c:v>0.30381000000000002</c:v>
                </c:pt>
                <c:pt idx="185">
                  <c:v>0.30475000000000002</c:v>
                </c:pt>
                <c:pt idx="186">
                  <c:v>0.30568000000000001</c:v>
                </c:pt>
                <c:pt idx="187">
                  <c:v>0.30670999999999998</c:v>
                </c:pt>
                <c:pt idx="188">
                  <c:v>0.30768000000000001</c:v>
                </c:pt>
                <c:pt idx="189">
                  <c:v>0.30859999999999999</c:v>
                </c:pt>
                <c:pt idx="190">
                  <c:v>0.30962000000000001</c:v>
                </c:pt>
                <c:pt idx="191">
                  <c:v>0.31053999999999998</c:v>
                </c:pt>
                <c:pt idx="192">
                  <c:v>0.31161</c:v>
                </c:pt>
                <c:pt idx="193">
                  <c:v>0.31263999999999997</c:v>
                </c:pt>
                <c:pt idx="194">
                  <c:v>0.31353999999999999</c:v>
                </c:pt>
                <c:pt idx="195">
                  <c:v>0.31464999999999999</c:v>
                </c:pt>
                <c:pt idx="196">
                  <c:v>0.31563000000000002</c:v>
                </c:pt>
                <c:pt idx="197">
                  <c:v>0.31663000000000002</c:v>
                </c:pt>
                <c:pt idx="198">
                  <c:v>0.31763999999999998</c:v>
                </c:pt>
                <c:pt idx="199">
                  <c:v>0.31869999999999998</c:v>
                </c:pt>
                <c:pt idx="200">
                  <c:v>0.31955</c:v>
                </c:pt>
                <c:pt idx="201">
                  <c:v>0.32063999999999998</c:v>
                </c:pt>
                <c:pt idx="202">
                  <c:v>0.32171</c:v>
                </c:pt>
                <c:pt idx="203">
                  <c:v>0.32256000000000001</c:v>
                </c:pt>
                <c:pt idx="204">
                  <c:v>0.32361000000000001</c:v>
                </c:pt>
                <c:pt idx="205">
                  <c:v>0.32446999999999998</c:v>
                </c:pt>
                <c:pt idx="206">
                  <c:v>0.32546000000000003</c:v>
                </c:pt>
                <c:pt idx="207">
                  <c:v>0.32640000000000002</c:v>
                </c:pt>
                <c:pt idx="208">
                  <c:v>0.32738</c:v>
                </c:pt>
                <c:pt idx="209">
                  <c:v>0.32804</c:v>
                </c:pt>
                <c:pt idx="210">
                  <c:v>0.32890999999999998</c:v>
                </c:pt>
                <c:pt idx="211">
                  <c:v>0.32979999999999998</c:v>
                </c:pt>
                <c:pt idx="212">
                  <c:v>0.33058999999999999</c:v>
                </c:pt>
                <c:pt idx="213">
                  <c:v>0.33137</c:v>
                </c:pt>
                <c:pt idx="214">
                  <c:v>0.33199000000000001</c:v>
                </c:pt>
                <c:pt idx="215">
                  <c:v>0.33280999999999999</c:v>
                </c:pt>
                <c:pt idx="216">
                  <c:v>0.33355000000000001</c:v>
                </c:pt>
                <c:pt idx="217">
                  <c:v>0.33416000000000001</c:v>
                </c:pt>
                <c:pt idx="218">
                  <c:v>0.33473000000000003</c:v>
                </c:pt>
                <c:pt idx="219">
                  <c:v>0.33516000000000001</c:v>
                </c:pt>
                <c:pt idx="220">
                  <c:v>0.33556999999999998</c:v>
                </c:pt>
                <c:pt idx="221">
                  <c:v>0.33611999999999997</c:v>
                </c:pt>
                <c:pt idx="222">
                  <c:v>0.33667999999999998</c:v>
                </c:pt>
                <c:pt idx="223">
                  <c:v>0.33704000000000001</c:v>
                </c:pt>
                <c:pt idx="224">
                  <c:v>0.33737</c:v>
                </c:pt>
                <c:pt idx="225">
                  <c:v>0.33774999999999999</c:v>
                </c:pt>
                <c:pt idx="226">
                  <c:v>0.33814</c:v>
                </c:pt>
                <c:pt idx="227">
                  <c:v>0.33826000000000001</c:v>
                </c:pt>
                <c:pt idx="228">
                  <c:v>0.33856999999999998</c:v>
                </c:pt>
                <c:pt idx="229">
                  <c:v>0.33872000000000002</c:v>
                </c:pt>
                <c:pt idx="230">
                  <c:v>0.33900000000000002</c:v>
                </c:pt>
                <c:pt idx="231">
                  <c:v>0.33905000000000002</c:v>
                </c:pt>
                <c:pt idx="232">
                  <c:v>0.33910000000000001</c:v>
                </c:pt>
                <c:pt idx="233">
                  <c:v>0.33912999999999999</c:v>
                </c:pt>
                <c:pt idx="234">
                  <c:v>0.33923999999999999</c:v>
                </c:pt>
                <c:pt idx="235">
                  <c:v>0.33922000000000002</c:v>
                </c:pt>
                <c:pt idx="236">
                  <c:v>0.33928999999999998</c:v>
                </c:pt>
                <c:pt idx="237">
                  <c:v>0.33909</c:v>
                </c:pt>
                <c:pt idx="238">
                  <c:v>0.33893000000000001</c:v>
                </c:pt>
                <c:pt idx="239">
                  <c:v>0.33889999999999998</c:v>
                </c:pt>
                <c:pt idx="240">
                  <c:v>0.33866000000000002</c:v>
                </c:pt>
                <c:pt idx="241">
                  <c:v>0.33846999999999999</c:v>
                </c:pt>
                <c:pt idx="242">
                  <c:v>0.33816000000000002</c:v>
                </c:pt>
                <c:pt idx="243">
                  <c:v>0.33793000000000001</c:v>
                </c:pt>
                <c:pt idx="244">
                  <c:v>0.33756000000000003</c:v>
                </c:pt>
                <c:pt idx="245">
                  <c:v>0.33733999999999997</c:v>
                </c:pt>
                <c:pt idx="246">
                  <c:v>0.33714</c:v>
                </c:pt>
                <c:pt idx="247">
                  <c:v>0.33679999999999999</c:v>
                </c:pt>
                <c:pt idx="248">
                  <c:v>0.33645999999999998</c:v>
                </c:pt>
                <c:pt idx="249">
                  <c:v>0.33601999999999999</c:v>
                </c:pt>
                <c:pt idx="250">
                  <c:v>0.3357</c:v>
                </c:pt>
                <c:pt idx="251">
                  <c:v>0.33528999999999998</c:v>
                </c:pt>
                <c:pt idx="252">
                  <c:v>0.33473999999999998</c:v>
                </c:pt>
                <c:pt idx="253">
                  <c:v>0.33434999999999998</c:v>
                </c:pt>
                <c:pt idx="254">
                  <c:v>0.33390999999999998</c:v>
                </c:pt>
                <c:pt idx="255">
                  <c:v>0.33349000000000001</c:v>
                </c:pt>
                <c:pt idx="256">
                  <c:v>0.33298</c:v>
                </c:pt>
                <c:pt idx="257">
                  <c:v>0.33262000000000003</c:v>
                </c:pt>
                <c:pt idx="258">
                  <c:v>0.33212000000000003</c:v>
                </c:pt>
                <c:pt idx="259">
                  <c:v>0.33168999999999998</c:v>
                </c:pt>
                <c:pt idx="260">
                  <c:v>0.33107999999999999</c:v>
                </c:pt>
                <c:pt idx="261">
                  <c:v>0.33073999999999998</c:v>
                </c:pt>
                <c:pt idx="262">
                  <c:v>0.33021</c:v>
                </c:pt>
                <c:pt idx="263">
                  <c:v>0.32984000000000002</c:v>
                </c:pt>
                <c:pt idx="264">
                  <c:v>0.32946999999999999</c:v>
                </c:pt>
                <c:pt idx="265">
                  <c:v>0.32894000000000001</c:v>
                </c:pt>
                <c:pt idx="266">
                  <c:v>0.32871</c:v>
                </c:pt>
                <c:pt idx="267">
                  <c:v>0.32833000000000001</c:v>
                </c:pt>
                <c:pt idx="268">
                  <c:v>0.32795000000000002</c:v>
                </c:pt>
                <c:pt idx="269">
                  <c:v>0.32784000000000002</c:v>
                </c:pt>
                <c:pt idx="270">
                  <c:v>0.32741999999999999</c:v>
                </c:pt>
                <c:pt idx="271">
                  <c:v>0.32713999999999999</c:v>
                </c:pt>
                <c:pt idx="272">
                  <c:v>0.32695999999999997</c:v>
                </c:pt>
                <c:pt idx="273">
                  <c:v>0.32679999999999998</c:v>
                </c:pt>
                <c:pt idx="274">
                  <c:v>0.32661000000000001</c:v>
                </c:pt>
                <c:pt idx="275">
                  <c:v>0.32647999999999999</c:v>
                </c:pt>
                <c:pt idx="276">
                  <c:v>0.32633000000000001</c:v>
                </c:pt>
                <c:pt idx="277">
                  <c:v>0.32607000000000003</c:v>
                </c:pt>
                <c:pt idx="278">
                  <c:v>0.32619999999999999</c:v>
                </c:pt>
                <c:pt idx="279">
                  <c:v>0.32625999999999999</c:v>
                </c:pt>
                <c:pt idx="280">
                  <c:v>0.32628000000000001</c:v>
                </c:pt>
                <c:pt idx="281">
                  <c:v>0.32624999999999998</c:v>
                </c:pt>
                <c:pt idx="282">
                  <c:v>0.32636999999999999</c:v>
                </c:pt>
                <c:pt idx="283">
                  <c:v>0.32654</c:v>
                </c:pt>
                <c:pt idx="284">
                  <c:v>0.32685999999999998</c:v>
                </c:pt>
                <c:pt idx="285">
                  <c:v>0.32701000000000002</c:v>
                </c:pt>
                <c:pt idx="286">
                  <c:v>0.32728000000000002</c:v>
                </c:pt>
                <c:pt idx="287">
                  <c:v>0.32761000000000001</c:v>
                </c:pt>
                <c:pt idx="288">
                  <c:v>0.32801000000000002</c:v>
                </c:pt>
                <c:pt idx="289">
                  <c:v>0.32846999999999998</c:v>
                </c:pt>
                <c:pt idx="290">
                  <c:v>0.32880999999999999</c:v>
                </c:pt>
                <c:pt idx="291">
                  <c:v>0.32944000000000001</c:v>
                </c:pt>
                <c:pt idx="292">
                  <c:v>0.32998</c:v>
                </c:pt>
                <c:pt idx="293">
                  <c:v>0.33061000000000001</c:v>
                </c:pt>
                <c:pt idx="294">
                  <c:v>0.33126</c:v>
                </c:pt>
                <c:pt idx="295">
                  <c:v>0.33195000000000002</c:v>
                </c:pt>
                <c:pt idx="296">
                  <c:v>0.33260000000000001</c:v>
                </c:pt>
                <c:pt idx="297">
                  <c:v>0.33343</c:v>
                </c:pt>
                <c:pt idx="298">
                  <c:v>0.3342</c:v>
                </c:pt>
                <c:pt idx="299">
                  <c:v>0.33511000000000002</c:v>
                </c:pt>
                <c:pt idx="300">
                  <c:v>0.33588000000000001</c:v>
                </c:pt>
                <c:pt idx="301">
                  <c:v>0.33683999999999997</c:v>
                </c:pt>
                <c:pt idx="302">
                  <c:v>0.33768999999999999</c:v>
                </c:pt>
                <c:pt idx="303">
                  <c:v>0.33860000000000001</c:v>
                </c:pt>
                <c:pt idx="304">
                  <c:v>0.33939999999999998</c:v>
                </c:pt>
                <c:pt idx="305">
                  <c:v>0.34043000000000001</c:v>
                </c:pt>
                <c:pt idx="306">
                  <c:v>0.34133999999999998</c:v>
                </c:pt>
                <c:pt idx="307">
                  <c:v>0.34239000000000003</c:v>
                </c:pt>
                <c:pt idx="308">
                  <c:v>0.34319</c:v>
                </c:pt>
                <c:pt idx="309">
                  <c:v>0.34405999999999998</c:v>
                </c:pt>
                <c:pt idx="310">
                  <c:v>0.34510000000000002</c:v>
                </c:pt>
                <c:pt idx="311">
                  <c:v>0.34600999999999998</c:v>
                </c:pt>
                <c:pt idx="312">
                  <c:v>0.34688999999999998</c:v>
                </c:pt>
                <c:pt idx="313">
                  <c:v>0.34776000000000001</c:v>
                </c:pt>
                <c:pt idx="314">
                  <c:v>0.34875</c:v>
                </c:pt>
                <c:pt idx="315">
                  <c:v>0.34950999999999999</c:v>
                </c:pt>
                <c:pt idx="316">
                  <c:v>0.35043000000000002</c:v>
                </c:pt>
                <c:pt idx="317">
                  <c:v>0.35138000000000003</c:v>
                </c:pt>
                <c:pt idx="318">
                  <c:v>0.35235</c:v>
                </c:pt>
                <c:pt idx="319">
                  <c:v>0.35315000000000002</c:v>
                </c:pt>
                <c:pt idx="320">
                  <c:v>0.35409000000000002</c:v>
                </c:pt>
                <c:pt idx="321">
                  <c:v>0.35513</c:v>
                </c:pt>
                <c:pt idx="322">
                  <c:v>0.35602</c:v>
                </c:pt>
                <c:pt idx="323">
                  <c:v>0.35672999999999999</c:v>
                </c:pt>
                <c:pt idx="324">
                  <c:v>0.35765999999999998</c:v>
                </c:pt>
                <c:pt idx="325">
                  <c:v>0.35816999999999999</c:v>
                </c:pt>
                <c:pt idx="326">
                  <c:v>0.35881999999999997</c:v>
                </c:pt>
                <c:pt idx="327">
                  <c:v>0.35955999999999999</c:v>
                </c:pt>
                <c:pt idx="328">
                  <c:v>0.36009999999999998</c:v>
                </c:pt>
                <c:pt idx="329">
                  <c:v>0.36065999999999998</c:v>
                </c:pt>
                <c:pt idx="330">
                  <c:v>0.36115999999999998</c:v>
                </c:pt>
                <c:pt idx="331">
                  <c:v>0.36155999999999999</c:v>
                </c:pt>
                <c:pt idx="332">
                  <c:v>0.36194999999999999</c:v>
                </c:pt>
                <c:pt idx="333">
                  <c:v>0.36218</c:v>
                </c:pt>
                <c:pt idx="334">
                  <c:v>0.36249999999999999</c:v>
                </c:pt>
                <c:pt idx="335">
                  <c:v>0.36270999999999998</c:v>
                </c:pt>
                <c:pt idx="336">
                  <c:v>0.36293999999999998</c:v>
                </c:pt>
                <c:pt idx="337">
                  <c:v>0.36303999999999997</c:v>
                </c:pt>
                <c:pt idx="338">
                  <c:v>0.36302000000000001</c:v>
                </c:pt>
                <c:pt idx="339">
                  <c:v>0.36305999999999999</c:v>
                </c:pt>
                <c:pt idx="340">
                  <c:v>0.36359999999999998</c:v>
                </c:pt>
                <c:pt idx="341">
                  <c:v>0.36353000000000002</c:v>
                </c:pt>
                <c:pt idx="342">
                  <c:v>0.36353000000000002</c:v>
                </c:pt>
                <c:pt idx="343">
                  <c:v>0.36330000000000001</c:v>
                </c:pt>
                <c:pt idx="344">
                  <c:v>0.36319000000000001</c:v>
                </c:pt>
                <c:pt idx="345">
                  <c:v>0.36296</c:v>
                </c:pt>
                <c:pt idx="346">
                  <c:v>0.36271999999999999</c:v>
                </c:pt>
                <c:pt idx="347">
                  <c:v>0.36243999999999998</c:v>
                </c:pt>
                <c:pt idx="348">
                  <c:v>0.36220000000000002</c:v>
                </c:pt>
                <c:pt idx="349">
                  <c:v>0.36176999999999998</c:v>
                </c:pt>
                <c:pt idx="350">
                  <c:v>0.36151</c:v>
                </c:pt>
                <c:pt idx="351">
                  <c:v>0.36125000000000002</c:v>
                </c:pt>
                <c:pt idx="352">
                  <c:v>0.36102000000000001</c:v>
                </c:pt>
                <c:pt idx="353">
                  <c:v>0.36048000000000002</c:v>
                </c:pt>
                <c:pt idx="354">
                  <c:v>0.36025000000000001</c:v>
                </c:pt>
                <c:pt idx="355">
                  <c:v>0.35977999999999999</c:v>
                </c:pt>
                <c:pt idx="356">
                  <c:v>0.35959000000000002</c:v>
                </c:pt>
                <c:pt idx="357">
                  <c:v>0.35931000000000002</c:v>
                </c:pt>
                <c:pt idx="358">
                  <c:v>0.35887000000000002</c:v>
                </c:pt>
                <c:pt idx="359">
                  <c:v>0.35851</c:v>
                </c:pt>
                <c:pt idx="360">
                  <c:v>0.35832000000000003</c:v>
                </c:pt>
                <c:pt idx="361">
                  <c:v>0.35793999999999998</c:v>
                </c:pt>
                <c:pt idx="362">
                  <c:v>0.35772999999999999</c:v>
                </c:pt>
                <c:pt idx="363">
                  <c:v>0.35765000000000002</c:v>
                </c:pt>
                <c:pt idx="364">
                  <c:v>0.35727999999999999</c:v>
                </c:pt>
                <c:pt idx="365">
                  <c:v>0.35732000000000003</c:v>
                </c:pt>
                <c:pt idx="366">
                  <c:v>0.35702</c:v>
                </c:pt>
                <c:pt idx="367">
                  <c:v>0.35715000000000002</c:v>
                </c:pt>
                <c:pt idx="368">
                  <c:v>0.35708000000000001</c:v>
                </c:pt>
                <c:pt idx="369">
                  <c:v>0.35694999999999999</c:v>
                </c:pt>
                <c:pt idx="370">
                  <c:v>0.35711999999999999</c:v>
                </c:pt>
                <c:pt idx="371">
                  <c:v>0.35719000000000001</c:v>
                </c:pt>
                <c:pt idx="372">
                  <c:v>0.35738999999999999</c:v>
                </c:pt>
                <c:pt idx="373">
                  <c:v>0.35752</c:v>
                </c:pt>
                <c:pt idx="374">
                  <c:v>0.35788999999999999</c:v>
                </c:pt>
                <c:pt idx="375">
                  <c:v>0.35814000000000001</c:v>
                </c:pt>
                <c:pt idx="376">
                  <c:v>0.35841000000000001</c:v>
                </c:pt>
                <c:pt idx="377">
                  <c:v>0.3589</c:v>
                </c:pt>
                <c:pt idx="378">
                  <c:v>0.35933999999999999</c:v>
                </c:pt>
                <c:pt idx="379">
                  <c:v>0.35970000000000002</c:v>
                </c:pt>
                <c:pt idx="380">
                  <c:v>0.36033999999999999</c:v>
                </c:pt>
                <c:pt idx="381">
                  <c:v>0.36087000000000002</c:v>
                </c:pt>
                <c:pt idx="382">
                  <c:v>0.36165999999999998</c:v>
                </c:pt>
                <c:pt idx="383">
                  <c:v>0.36237000000000003</c:v>
                </c:pt>
                <c:pt idx="384">
                  <c:v>0.36292999999999997</c:v>
                </c:pt>
                <c:pt idx="385">
                  <c:v>0.36377999999999999</c:v>
                </c:pt>
                <c:pt idx="386">
                  <c:v>0.36459999999999998</c:v>
                </c:pt>
                <c:pt idx="387">
                  <c:v>0.36547000000000002</c:v>
                </c:pt>
                <c:pt idx="388">
                  <c:v>0.36647999999999997</c:v>
                </c:pt>
                <c:pt idx="389">
                  <c:v>0.36741000000000001</c:v>
                </c:pt>
                <c:pt idx="390">
                  <c:v>0.36820000000000003</c:v>
                </c:pt>
                <c:pt idx="391">
                  <c:v>0.36914999999999998</c:v>
                </c:pt>
                <c:pt idx="392">
                  <c:v>0.36997999999999998</c:v>
                </c:pt>
                <c:pt idx="393">
                  <c:v>0.37086000000000002</c:v>
                </c:pt>
                <c:pt idx="394">
                  <c:v>0.37176999999999999</c:v>
                </c:pt>
                <c:pt idx="395">
                  <c:v>0.37278</c:v>
                </c:pt>
                <c:pt idx="396">
                  <c:v>0.37353999999999998</c:v>
                </c:pt>
                <c:pt idx="397">
                  <c:v>0.37451000000000001</c:v>
                </c:pt>
                <c:pt idx="398">
                  <c:v>0.37539</c:v>
                </c:pt>
                <c:pt idx="399">
                  <c:v>0.37617</c:v>
                </c:pt>
                <c:pt idx="400">
                  <c:v>0.37702999999999998</c:v>
                </c:pt>
                <c:pt idx="401">
                  <c:v>0.37781999999999999</c:v>
                </c:pt>
                <c:pt idx="402">
                  <c:v>0.37861</c:v>
                </c:pt>
                <c:pt idx="403">
                  <c:v>0.37935000000000002</c:v>
                </c:pt>
                <c:pt idx="404">
                  <c:v>0.38016</c:v>
                </c:pt>
                <c:pt idx="405">
                  <c:v>0.38078000000000001</c:v>
                </c:pt>
                <c:pt idx="406">
                  <c:v>0.38141000000000003</c:v>
                </c:pt>
                <c:pt idx="407">
                  <c:v>0.38213999999999998</c:v>
                </c:pt>
                <c:pt idx="408">
                  <c:v>0.38269999999999998</c:v>
                </c:pt>
                <c:pt idx="409">
                  <c:v>0.38324999999999998</c:v>
                </c:pt>
                <c:pt idx="410">
                  <c:v>0.38378000000000001</c:v>
                </c:pt>
                <c:pt idx="411">
                  <c:v>0.38407999999999998</c:v>
                </c:pt>
                <c:pt idx="412">
                  <c:v>0.38455</c:v>
                </c:pt>
                <c:pt idx="413">
                  <c:v>0.38483000000000001</c:v>
                </c:pt>
                <c:pt idx="414">
                  <c:v>0.38512999999999997</c:v>
                </c:pt>
                <c:pt idx="415">
                  <c:v>0.38528000000000001</c:v>
                </c:pt>
                <c:pt idx="416">
                  <c:v>0.38561000000000001</c:v>
                </c:pt>
                <c:pt idx="417">
                  <c:v>0.38583000000000001</c:v>
                </c:pt>
                <c:pt idx="418">
                  <c:v>0.38591999999999999</c:v>
                </c:pt>
                <c:pt idx="419">
                  <c:v>0.38597999999999999</c:v>
                </c:pt>
                <c:pt idx="420">
                  <c:v>0.38596999999999998</c:v>
                </c:pt>
                <c:pt idx="421">
                  <c:v>0.38600000000000001</c:v>
                </c:pt>
                <c:pt idx="422">
                  <c:v>0.38585999999999998</c:v>
                </c:pt>
                <c:pt idx="423">
                  <c:v>0.38579000000000002</c:v>
                </c:pt>
                <c:pt idx="424">
                  <c:v>0.38572000000000001</c:v>
                </c:pt>
                <c:pt idx="425">
                  <c:v>0.38566</c:v>
                </c:pt>
                <c:pt idx="426">
                  <c:v>0.38540999999999997</c:v>
                </c:pt>
                <c:pt idx="427">
                  <c:v>0.38518000000000002</c:v>
                </c:pt>
                <c:pt idx="428">
                  <c:v>0.38507000000000002</c:v>
                </c:pt>
                <c:pt idx="429">
                  <c:v>0.38502999999999998</c:v>
                </c:pt>
                <c:pt idx="430">
                  <c:v>0.38479000000000002</c:v>
                </c:pt>
                <c:pt idx="431">
                  <c:v>0.38467000000000001</c:v>
                </c:pt>
                <c:pt idx="432">
                  <c:v>0.38439000000000001</c:v>
                </c:pt>
                <c:pt idx="433">
                  <c:v>0.38418000000000002</c:v>
                </c:pt>
                <c:pt idx="434">
                  <c:v>0.38417000000000001</c:v>
                </c:pt>
                <c:pt idx="435">
                  <c:v>0.38401999999999997</c:v>
                </c:pt>
                <c:pt idx="436">
                  <c:v>0.38397999999999999</c:v>
                </c:pt>
                <c:pt idx="437">
                  <c:v>0.38407999999999998</c:v>
                </c:pt>
                <c:pt idx="438">
                  <c:v>0.38392999999999999</c:v>
                </c:pt>
                <c:pt idx="439">
                  <c:v>0.38412000000000002</c:v>
                </c:pt>
                <c:pt idx="440">
                  <c:v>0.38423000000000002</c:v>
                </c:pt>
                <c:pt idx="441">
                  <c:v>0.38431999999999999</c:v>
                </c:pt>
                <c:pt idx="442">
                  <c:v>0.38453999999999999</c:v>
                </c:pt>
                <c:pt idx="443">
                  <c:v>0.38474000000000003</c:v>
                </c:pt>
                <c:pt idx="444">
                  <c:v>0.38495000000000001</c:v>
                </c:pt>
                <c:pt idx="445">
                  <c:v>0.38546000000000002</c:v>
                </c:pt>
                <c:pt idx="446">
                  <c:v>0.38567000000000001</c:v>
                </c:pt>
                <c:pt idx="447">
                  <c:v>0.38613999999999998</c:v>
                </c:pt>
                <c:pt idx="448">
                  <c:v>0.38695000000000002</c:v>
                </c:pt>
                <c:pt idx="449">
                  <c:v>0.38739000000000001</c:v>
                </c:pt>
                <c:pt idx="450">
                  <c:v>0.38783000000000001</c:v>
                </c:pt>
                <c:pt idx="451">
                  <c:v>0.38817000000000002</c:v>
                </c:pt>
                <c:pt idx="452">
                  <c:v>0.38897999999999999</c:v>
                </c:pt>
                <c:pt idx="453">
                  <c:v>0.38958999999999999</c:v>
                </c:pt>
                <c:pt idx="454">
                  <c:v>0.39006999999999997</c:v>
                </c:pt>
                <c:pt idx="455">
                  <c:v>0.39061000000000001</c:v>
                </c:pt>
                <c:pt idx="456">
                  <c:v>0.39129000000000003</c:v>
                </c:pt>
                <c:pt idx="457">
                  <c:v>0.39167999999999997</c:v>
                </c:pt>
                <c:pt idx="458">
                  <c:v>0.39250000000000002</c:v>
                </c:pt>
                <c:pt idx="459">
                  <c:v>0.3931</c:v>
                </c:pt>
                <c:pt idx="460">
                  <c:v>0.39365</c:v>
                </c:pt>
                <c:pt idx="461">
                  <c:v>0.39440999999999998</c:v>
                </c:pt>
                <c:pt idx="462">
                  <c:v>0.39500999999999997</c:v>
                </c:pt>
                <c:pt idx="463">
                  <c:v>0.39550000000000002</c:v>
                </c:pt>
                <c:pt idx="464">
                  <c:v>0.39606999999999998</c:v>
                </c:pt>
                <c:pt idx="465">
                  <c:v>0.39668999999999999</c:v>
                </c:pt>
                <c:pt idx="466">
                  <c:v>0.39716000000000001</c:v>
                </c:pt>
                <c:pt idx="467">
                  <c:v>0.39784000000000003</c:v>
                </c:pt>
                <c:pt idx="468">
                  <c:v>0.39811000000000002</c:v>
                </c:pt>
                <c:pt idx="469">
                  <c:v>0.39850000000000002</c:v>
                </c:pt>
                <c:pt idx="470">
                  <c:v>0.39889000000000002</c:v>
                </c:pt>
                <c:pt idx="471">
                  <c:v>0.3992</c:v>
                </c:pt>
                <c:pt idx="472">
                  <c:v>0.39912999999999998</c:v>
                </c:pt>
                <c:pt idx="473">
                  <c:v>0.39948</c:v>
                </c:pt>
                <c:pt idx="474">
                  <c:v>0.39953</c:v>
                </c:pt>
                <c:pt idx="475">
                  <c:v>0.39967000000000003</c:v>
                </c:pt>
                <c:pt idx="476">
                  <c:v>0.39983000000000002</c:v>
                </c:pt>
                <c:pt idx="477">
                  <c:v>0.39989000000000002</c:v>
                </c:pt>
                <c:pt idx="478">
                  <c:v>0.39979999999999999</c:v>
                </c:pt>
                <c:pt idx="479">
                  <c:v>0.40400999999999998</c:v>
                </c:pt>
                <c:pt idx="480">
                  <c:v>0.40416000000000002</c:v>
                </c:pt>
                <c:pt idx="481">
                  <c:v>0.40401999999999999</c:v>
                </c:pt>
                <c:pt idx="482">
                  <c:v>0.40405000000000002</c:v>
                </c:pt>
                <c:pt idx="483">
                  <c:v>0.40400000000000003</c:v>
                </c:pt>
                <c:pt idx="484">
                  <c:v>0.40377000000000002</c:v>
                </c:pt>
                <c:pt idx="485">
                  <c:v>0.40367999999999998</c:v>
                </c:pt>
                <c:pt idx="486">
                  <c:v>0.40371000000000001</c:v>
                </c:pt>
                <c:pt idx="487">
                  <c:v>0.40359</c:v>
                </c:pt>
                <c:pt idx="488">
                  <c:v>0.40361000000000002</c:v>
                </c:pt>
                <c:pt idx="489">
                  <c:v>0.40372999999999998</c:v>
                </c:pt>
                <c:pt idx="490">
                  <c:v>0.40398000000000001</c:v>
                </c:pt>
                <c:pt idx="491">
                  <c:v>0.40405999999999997</c:v>
                </c:pt>
                <c:pt idx="492">
                  <c:v>0.40411000000000002</c:v>
                </c:pt>
                <c:pt idx="493">
                  <c:v>0.40439999999999998</c:v>
                </c:pt>
                <c:pt idx="494">
                  <c:v>0.40472999999999998</c:v>
                </c:pt>
                <c:pt idx="495">
                  <c:v>0.40489000000000003</c:v>
                </c:pt>
                <c:pt idx="496">
                  <c:v>0.40527999999999997</c:v>
                </c:pt>
                <c:pt idx="497">
                  <c:v>0.40577000000000002</c:v>
                </c:pt>
                <c:pt idx="498">
                  <c:v>0.40625</c:v>
                </c:pt>
                <c:pt idx="499">
                  <c:v>0.40687000000000001</c:v>
                </c:pt>
                <c:pt idx="500">
                  <c:v>0.40743000000000001</c:v>
                </c:pt>
                <c:pt idx="501">
                  <c:v>0.40799999999999997</c:v>
                </c:pt>
                <c:pt idx="502">
                  <c:v>0.40856999999999999</c:v>
                </c:pt>
                <c:pt idx="503">
                  <c:v>0.40916999999999998</c:v>
                </c:pt>
                <c:pt idx="504">
                  <c:v>0.41004000000000002</c:v>
                </c:pt>
                <c:pt idx="505">
                  <c:v>0.41076000000000001</c:v>
                </c:pt>
                <c:pt idx="506">
                  <c:v>0.41171000000000002</c:v>
                </c:pt>
                <c:pt idx="507">
                  <c:v>0.41263</c:v>
                </c:pt>
                <c:pt idx="508">
                  <c:v>0.41353000000000001</c:v>
                </c:pt>
                <c:pt idx="509">
                  <c:v>0.41439999999999999</c:v>
                </c:pt>
                <c:pt idx="510">
                  <c:v>0.4153</c:v>
                </c:pt>
                <c:pt idx="511">
                  <c:v>0.41624</c:v>
                </c:pt>
                <c:pt idx="512">
                  <c:v>0.41721999999999998</c:v>
                </c:pt>
                <c:pt idx="513">
                  <c:v>0.41825000000000001</c:v>
                </c:pt>
                <c:pt idx="514">
                  <c:v>0.41922999999999999</c:v>
                </c:pt>
                <c:pt idx="515">
                  <c:v>0.42024</c:v>
                </c:pt>
                <c:pt idx="516">
                  <c:v>0.42115999999999998</c:v>
                </c:pt>
                <c:pt idx="517">
                  <c:v>0.43465999999999999</c:v>
                </c:pt>
                <c:pt idx="518">
                  <c:v>0.43491000000000002</c:v>
                </c:pt>
                <c:pt idx="519">
                  <c:v>0.43431999999999998</c:v>
                </c:pt>
                <c:pt idx="520">
                  <c:v>0.43397000000000002</c:v>
                </c:pt>
                <c:pt idx="521">
                  <c:v>0.43486000000000002</c:v>
                </c:pt>
                <c:pt idx="522">
                  <c:v>0.43425000000000002</c:v>
                </c:pt>
                <c:pt idx="523">
                  <c:v>0.43475999999999998</c:v>
                </c:pt>
                <c:pt idx="524">
                  <c:v>0.43436999999999998</c:v>
                </c:pt>
                <c:pt idx="525">
                  <c:v>0.43480999999999997</c:v>
                </c:pt>
                <c:pt idx="526">
                  <c:v>0.435</c:v>
                </c:pt>
                <c:pt idx="527">
                  <c:v>0.43553999999999998</c:v>
                </c:pt>
                <c:pt idx="528">
                  <c:v>0.43545</c:v>
                </c:pt>
                <c:pt idx="529">
                  <c:v>0.43661</c:v>
                </c:pt>
                <c:pt idx="530">
                  <c:v>0.43728</c:v>
                </c:pt>
                <c:pt idx="531">
                  <c:v>0.43797999999999998</c:v>
                </c:pt>
                <c:pt idx="532">
                  <c:v>0.43886999999999998</c:v>
                </c:pt>
                <c:pt idx="533">
                  <c:v>0.44033</c:v>
                </c:pt>
                <c:pt idx="534">
                  <c:v>0.44144</c:v>
                </c:pt>
                <c:pt idx="535">
                  <c:v>0.44294</c:v>
                </c:pt>
                <c:pt idx="536">
                  <c:v>0.44444</c:v>
                </c:pt>
                <c:pt idx="537">
                  <c:v>0.44599</c:v>
                </c:pt>
                <c:pt idx="538">
                  <c:v>0.44835000000000003</c:v>
                </c:pt>
                <c:pt idx="539">
                  <c:v>0.45021</c:v>
                </c:pt>
                <c:pt idx="540">
                  <c:v>0.45207999999999998</c:v>
                </c:pt>
                <c:pt idx="541">
                  <c:v>0.45429000000000003</c:v>
                </c:pt>
                <c:pt idx="542">
                  <c:v>0.45662000000000003</c:v>
                </c:pt>
                <c:pt idx="543">
                  <c:v>0.45952999999999999</c:v>
                </c:pt>
                <c:pt idx="544">
                  <c:v>0.46151999999999999</c:v>
                </c:pt>
                <c:pt idx="545">
                  <c:v>0.46468999999999999</c:v>
                </c:pt>
                <c:pt idx="546">
                  <c:v>0.46764</c:v>
                </c:pt>
                <c:pt idx="547">
                  <c:v>0.46983000000000003</c:v>
                </c:pt>
                <c:pt idx="548">
                  <c:v>0.47255999999999998</c:v>
                </c:pt>
                <c:pt idx="549">
                  <c:v>0.47621000000000002</c:v>
                </c:pt>
                <c:pt idx="550">
                  <c:v>0.47969000000000001</c:v>
                </c:pt>
                <c:pt idx="551">
                  <c:v>0.48279</c:v>
                </c:pt>
                <c:pt idx="552">
                  <c:v>0.48704999999999998</c:v>
                </c:pt>
                <c:pt idx="553">
                  <c:v>0.49088999999999999</c:v>
                </c:pt>
                <c:pt idx="554">
                  <c:v>0.49470999999999998</c:v>
                </c:pt>
                <c:pt idx="555">
                  <c:v>0.49994</c:v>
                </c:pt>
                <c:pt idx="556">
                  <c:v>0.50390999999999997</c:v>
                </c:pt>
                <c:pt idx="557">
                  <c:v>0.50988999999999995</c:v>
                </c:pt>
                <c:pt idx="558">
                  <c:v>0.51610999999999996</c:v>
                </c:pt>
                <c:pt idx="559">
                  <c:v>0.52192000000000005</c:v>
                </c:pt>
                <c:pt idx="560">
                  <c:v>0.52810999999999997</c:v>
                </c:pt>
                <c:pt idx="561">
                  <c:v>0.53571000000000002</c:v>
                </c:pt>
                <c:pt idx="562">
                  <c:v>0.54408999999999996</c:v>
                </c:pt>
                <c:pt idx="563">
                  <c:v>0.55278000000000005</c:v>
                </c:pt>
                <c:pt idx="564">
                  <c:v>0.56284000000000001</c:v>
                </c:pt>
                <c:pt idx="565">
                  <c:v>0.57291000000000003</c:v>
                </c:pt>
                <c:pt idx="566">
                  <c:v>0.58287</c:v>
                </c:pt>
                <c:pt idx="567">
                  <c:v>0.59523000000000004</c:v>
                </c:pt>
                <c:pt idx="568">
                  <c:v>0.60679000000000005</c:v>
                </c:pt>
                <c:pt idx="569">
                  <c:v>0.62224999999999997</c:v>
                </c:pt>
                <c:pt idx="570">
                  <c:v>0.63546999999999998</c:v>
                </c:pt>
                <c:pt idx="571">
                  <c:v>0.65261000000000002</c:v>
                </c:pt>
                <c:pt idx="572">
                  <c:v>0.67017000000000004</c:v>
                </c:pt>
                <c:pt idx="573">
                  <c:v>0.67090000000000005</c:v>
                </c:pt>
                <c:pt idx="574">
                  <c:v>0.69016</c:v>
                </c:pt>
                <c:pt idx="575">
                  <c:v>0.71082000000000001</c:v>
                </c:pt>
                <c:pt idx="576">
                  <c:v>0.73292000000000002</c:v>
                </c:pt>
                <c:pt idx="577">
                  <c:v>0.75636000000000003</c:v>
                </c:pt>
                <c:pt idx="578">
                  <c:v>0.78169</c:v>
                </c:pt>
                <c:pt idx="579">
                  <c:v>0.81103000000000003</c:v>
                </c:pt>
                <c:pt idx="580">
                  <c:v>0.84216999999999997</c:v>
                </c:pt>
                <c:pt idx="581">
                  <c:v>0.87605</c:v>
                </c:pt>
                <c:pt idx="582">
                  <c:v>0.91388999999999998</c:v>
                </c:pt>
                <c:pt idx="583">
                  <c:v>0.95499999999999996</c:v>
                </c:pt>
                <c:pt idx="584">
                  <c:v>0.99846999999999997</c:v>
                </c:pt>
                <c:pt idx="585">
                  <c:v>1.04541</c:v>
                </c:pt>
                <c:pt idx="586">
                  <c:v>1.09613</c:v>
                </c:pt>
                <c:pt idx="587">
                  <c:v>1.1529799999999999</c:v>
                </c:pt>
                <c:pt idx="588">
                  <c:v>1.2120599999999999</c:v>
                </c:pt>
                <c:pt idx="589">
                  <c:v>1.27698</c:v>
                </c:pt>
                <c:pt idx="590">
                  <c:v>1.3482099999999999</c:v>
                </c:pt>
              </c:numCache>
            </c:numRef>
          </c:yVal>
          <c:smooth val="1"/>
        </c:ser>
        <c:ser>
          <c:idx val="1"/>
          <c:order val="1"/>
          <c:tx>
            <c:v>ti02-dye</c:v>
          </c:tx>
          <c:spPr>
            <a:ln w="28575">
              <a:solidFill>
                <a:schemeClr val="tx1"/>
              </a:solidFill>
              <a:prstDash val="dash"/>
            </a:ln>
          </c:spPr>
          <c:marker>
            <c:symbol val="none"/>
          </c:marker>
          <c:xVal>
            <c:numRef>
              <c:f>'TiO2-dye'!$A$2:$A$592</c:f>
              <c:numCache>
                <c:formatCode>General</c:formatCode>
                <c:ptCount val="591"/>
                <c:pt idx="0">
                  <c:v>900</c:v>
                </c:pt>
                <c:pt idx="1">
                  <c:v>899</c:v>
                </c:pt>
                <c:pt idx="2">
                  <c:v>898</c:v>
                </c:pt>
                <c:pt idx="3">
                  <c:v>897</c:v>
                </c:pt>
                <c:pt idx="4">
                  <c:v>896</c:v>
                </c:pt>
                <c:pt idx="5">
                  <c:v>895</c:v>
                </c:pt>
                <c:pt idx="6">
                  <c:v>894</c:v>
                </c:pt>
                <c:pt idx="7">
                  <c:v>893</c:v>
                </c:pt>
                <c:pt idx="8">
                  <c:v>892</c:v>
                </c:pt>
                <c:pt idx="9">
                  <c:v>891</c:v>
                </c:pt>
                <c:pt idx="10">
                  <c:v>890</c:v>
                </c:pt>
                <c:pt idx="11">
                  <c:v>889</c:v>
                </c:pt>
                <c:pt idx="12">
                  <c:v>888</c:v>
                </c:pt>
                <c:pt idx="13">
                  <c:v>887</c:v>
                </c:pt>
                <c:pt idx="14">
                  <c:v>886</c:v>
                </c:pt>
                <c:pt idx="15">
                  <c:v>885</c:v>
                </c:pt>
                <c:pt idx="16">
                  <c:v>884</c:v>
                </c:pt>
                <c:pt idx="17">
                  <c:v>883</c:v>
                </c:pt>
                <c:pt idx="18">
                  <c:v>882</c:v>
                </c:pt>
                <c:pt idx="19">
                  <c:v>881</c:v>
                </c:pt>
                <c:pt idx="20">
                  <c:v>880</c:v>
                </c:pt>
                <c:pt idx="21">
                  <c:v>879</c:v>
                </c:pt>
                <c:pt idx="22">
                  <c:v>878</c:v>
                </c:pt>
                <c:pt idx="23">
                  <c:v>877</c:v>
                </c:pt>
                <c:pt idx="24">
                  <c:v>876</c:v>
                </c:pt>
                <c:pt idx="25">
                  <c:v>875</c:v>
                </c:pt>
                <c:pt idx="26">
                  <c:v>874</c:v>
                </c:pt>
                <c:pt idx="27">
                  <c:v>873</c:v>
                </c:pt>
                <c:pt idx="28">
                  <c:v>872</c:v>
                </c:pt>
                <c:pt idx="29">
                  <c:v>871</c:v>
                </c:pt>
                <c:pt idx="30">
                  <c:v>870</c:v>
                </c:pt>
                <c:pt idx="31">
                  <c:v>869</c:v>
                </c:pt>
                <c:pt idx="32">
                  <c:v>868</c:v>
                </c:pt>
                <c:pt idx="33">
                  <c:v>867</c:v>
                </c:pt>
                <c:pt idx="34">
                  <c:v>866</c:v>
                </c:pt>
                <c:pt idx="35">
                  <c:v>865</c:v>
                </c:pt>
                <c:pt idx="36">
                  <c:v>864</c:v>
                </c:pt>
                <c:pt idx="37">
                  <c:v>863</c:v>
                </c:pt>
                <c:pt idx="38">
                  <c:v>862</c:v>
                </c:pt>
                <c:pt idx="39">
                  <c:v>861</c:v>
                </c:pt>
                <c:pt idx="40">
                  <c:v>860</c:v>
                </c:pt>
                <c:pt idx="41">
                  <c:v>859</c:v>
                </c:pt>
                <c:pt idx="42">
                  <c:v>858</c:v>
                </c:pt>
                <c:pt idx="43">
                  <c:v>857</c:v>
                </c:pt>
                <c:pt idx="44">
                  <c:v>856</c:v>
                </c:pt>
                <c:pt idx="45">
                  <c:v>855</c:v>
                </c:pt>
                <c:pt idx="46">
                  <c:v>854</c:v>
                </c:pt>
                <c:pt idx="47">
                  <c:v>853</c:v>
                </c:pt>
                <c:pt idx="48">
                  <c:v>852</c:v>
                </c:pt>
                <c:pt idx="49">
                  <c:v>851</c:v>
                </c:pt>
                <c:pt idx="50">
                  <c:v>850</c:v>
                </c:pt>
                <c:pt idx="51">
                  <c:v>849</c:v>
                </c:pt>
                <c:pt idx="52">
                  <c:v>848</c:v>
                </c:pt>
                <c:pt idx="53">
                  <c:v>847</c:v>
                </c:pt>
                <c:pt idx="54">
                  <c:v>846</c:v>
                </c:pt>
                <c:pt idx="55">
                  <c:v>845</c:v>
                </c:pt>
                <c:pt idx="56">
                  <c:v>844</c:v>
                </c:pt>
                <c:pt idx="57">
                  <c:v>843</c:v>
                </c:pt>
                <c:pt idx="58">
                  <c:v>842</c:v>
                </c:pt>
                <c:pt idx="59">
                  <c:v>841</c:v>
                </c:pt>
                <c:pt idx="60">
                  <c:v>840</c:v>
                </c:pt>
                <c:pt idx="61">
                  <c:v>839</c:v>
                </c:pt>
                <c:pt idx="62">
                  <c:v>838</c:v>
                </c:pt>
                <c:pt idx="63">
                  <c:v>837</c:v>
                </c:pt>
                <c:pt idx="64">
                  <c:v>836</c:v>
                </c:pt>
                <c:pt idx="65">
                  <c:v>835</c:v>
                </c:pt>
                <c:pt idx="66">
                  <c:v>834</c:v>
                </c:pt>
                <c:pt idx="67">
                  <c:v>833</c:v>
                </c:pt>
                <c:pt idx="68">
                  <c:v>832</c:v>
                </c:pt>
                <c:pt idx="69">
                  <c:v>831</c:v>
                </c:pt>
                <c:pt idx="70">
                  <c:v>830</c:v>
                </c:pt>
                <c:pt idx="71">
                  <c:v>829</c:v>
                </c:pt>
                <c:pt idx="72">
                  <c:v>828</c:v>
                </c:pt>
                <c:pt idx="73">
                  <c:v>827</c:v>
                </c:pt>
                <c:pt idx="74">
                  <c:v>826</c:v>
                </c:pt>
                <c:pt idx="75">
                  <c:v>825</c:v>
                </c:pt>
                <c:pt idx="76">
                  <c:v>824</c:v>
                </c:pt>
                <c:pt idx="77">
                  <c:v>823</c:v>
                </c:pt>
                <c:pt idx="78">
                  <c:v>822</c:v>
                </c:pt>
                <c:pt idx="79">
                  <c:v>821</c:v>
                </c:pt>
                <c:pt idx="80">
                  <c:v>820</c:v>
                </c:pt>
                <c:pt idx="81">
                  <c:v>819</c:v>
                </c:pt>
                <c:pt idx="82">
                  <c:v>818</c:v>
                </c:pt>
                <c:pt idx="83">
                  <c:v>817</c:v>
                </c:pt>
                <c:pt idx="84">
                  <c:v>816</c:v>
                </c:pt>
                <c:pt idx="85">
                  <c:v>815</c:v>
                </c:pt>
                <c:pt idx="86">
                  <c:v>814</c:v>
                </c:pt>
                <c:pt idx="87">
                  <c:v>813</c:v>
                </c:pt>
                <c:pt idx="88">
                  <c:v>812</c:v>
                </c:pt>
                <c:pt idx="89">
                  <c:v>811</c:v>
                </c:pt>
                <c:pt idx="90">
                  <c:v>810</c:v>
                </c:pt>
                <c:pt idx="91">
                  <c:v>809</c:v>
                </c:pt>
                <c:pt idx="92">
                  <c:v>808</c:v>
                </c:pt>
                <c:pt idx="93">
                  <c:v>807</c:v>
                </c:pt>
                <c:pt idx="94">
                  <c:v>806</c:v>
                </c:pt>
                <c:pt idx="95">
                  <c:v>805</c:v>
                </c:pt>
                <c:pt idx="96">
                  <c:v>804</c:v>
                </c:pt>
                <c:pt idx="97">
                  <c:v>803</c:v>
                </c:pt>
                <c:pt idx="98">
                  <c:v>802</c:v>
                </c:pt>
                <c:pt idx="99">
                  <c:v>801</c:v>
                </c:pt>
                <c:pt idx="100">
                  <c:v>800</c:v>
                </c:pt>
                <c:pt idx="101">
                  <c:v>799</c:v>
                </c:pt>
                <c:pt idx="102">
                  <c:v>798</c:v>
                </c:pt>
                <c:pt idx="103">
                  <c:v>797</c:v>
                </c:pt>
                <c:pt idx="104">
                  <c:v>796</c:v>
                </c:pt>
                <c:pt idx="105">
                  <c:v>795</c:v>
                </c:pt>
                <c:pt idx="106">
                  <c:v>794</c:v>
                </c:pt>
                <c:pt idx="107">
                  <c:v>793</c:v>
                </c:pt>
                <c:pt idx="108">
                  <c:v>792</c:v>
                </c:pt>
                <c:pt idx="109">
                  <c:v>791</c:v>
                </c:pt>
                <c:pt idx="110">
                  <c:v>790</c:v>
                </c:pt>
                <c:pt idx="111">
                  <c:v>789</c:v>
                </c:pt>
                <c:pt idx="112">
                  <c:v>788</c:v>
                </c:pt>
                <c:pt idx="113">
                  <c:v>787</c:v>
                </c:pt>
                <c:pt idx="114">
                  <c:v>786</c:v>
                </c:pt>
                <c:pt idx="115">
                  <c:v>785</c:v>
                </c:pt>
                <c:pt idx="116">
                  <c:v>784</c:v>
                </c:pt>
                <c:pt idx="117">
                  <c:v>783</c:v>
                </c:pt>
                <c:pt idx="118">
                  <c:v>782</c:v>
                </c:pt>
                <c:pt idx="119">
                  <c:v>781</c:v>
                </c:pt>
                <c:pt idx="120">
                  <c:v>780</c:v>
                </c:pt>
                <c:pt idx="121">
                  <c:v>779</c:v>
                </c:pt>
                <c:pt idx="122">
                  <c:v>778</c:v>
                </c:pt>
                <c:pt idx="123">
                  <c:v>777</c:v>
                </c:pt>
                <c:pt idx="124">
                  <c:v>776</c:v>
                </c:pt>
                <c:pt idx="125">
                  <c:v>775</c:v>
                </c:pt>
                <c:pt idx="126">
                  <c:v>774</c:v>
                </c:pt>
                <c:pt idx="127">
                  <c:v>773</c:v>
                </c:pt>
                <c:pt idx="128">
                  <c:v>772</c:v>
                </c:pt>
                <c:pt idx="129">
                  <c:v>771</c:v>
                </c:pt>
                <c:pt idx="130">
                  <c:v>770</c:v>
                </c:pt>
                <c:pt idx="131">
                  <c:v>769</c:v>
                </c:pt>
                <c:pt idx="132">
                  <c:v>768</c:v>
                </c:pt>
                <c:pt idx="133">
                  <c:v>767</c:v>
                </c:pt>
                <c:pt idx="134">
                  <c:v>766</c:v>
                </c:pt>
                <c:pt idx="135">
                  <c:v>765</c:v>
                </c:pt>
                <c:pt idx="136">
                  <c:v>764</c:v>
                </c:pt>
                <c:pt idx="137">
                  <c:v>763</c:v>
                </c:pt>
                <c:pt idx="138">
                  <c:v>762</c:v>
                </c:pt>
                <c:pt idx="139">
                  <c:v>761</c:v>
                </c:pt>
                <c:pt idx="140">
                  <c:v>760</c:v>
                </c:pt>
                <c:pt idx="141">
                  <c:v>759</c:v>
                </c:pt>
                <c:pt idx="142">
                  <c:v>758</c:v>
                </c:pt>
                <c:pt idx="143">
                  <c:v>757</c:v>
                </c:pt>
                <c:pt idx="144">
                  <c:v>756</c:v>
                </c:pt>
                <c:pt idx="145">
                  <c:v>755</c:v>
                </c:pt>
                <c:pt idx="146">
                  <c:v>754</c:v>
                </c:pt>
                <c:pt idx="147">
                  <c:v>753</c:v>
                </c:pt>
                <c:pt idx="148">
                  <c:v>752</c:v>
                </c:pt>
                <c:pt idx="149">
                  <c:v>751</c:v>
                </c:pt>
                <c:pt idx="150">
                  <c:v>750</c:v>
                </c:pt>
                <c:pt idx="151">
                  <c:v>749</c:v>
                </c:pt>
                <c:pt idx="152">
                  <c:v>748</c:v>
                </c:pt>
                <c:pt idx="153">
                  <c:v>747</c:v>
                </c:pt>
                <c:pt idx="154">
                  <c:v>746</c:v>
                </c:pt>
                <c:pt idx="155">
                  <c:v>745</c:v>
                </c:pt>
                <c:pt idx="156">
                  <c:v>744</c:v>
                </c:pt>
                <c:pt idx="157">
                  <c:v>743</c:v>
                </c:pt>
                <c:pt idx="158">
                  <c:v>742</c:v>
                </c:pt>
                <c:pt idx="159">
                  <c:v>741</c:v>
                </c:pt>
                <c:pt idx="160">
                  <c:v>740</c:v>
                </c:pt>
                <c:pt idx="161">
                  <c:v>739</c:v>
                </c:pt>
                <c:pt idx="162">
                  <c:v>738</c:v>
                </c:pt>
                <c:pt idx="163">
                  <c:v>737</c:v>
                </c:pt>
                <c:pt idx="164">
                  <c:v>736</c:v>
                </c:pt>
                <c:pt idx="165">
                  <c:v>735</c:v>
                </c:pt>
                <c:pt idx="166">
                  <c:v>734</c:v>
                </c:pt>
                <c:pt idx="167">
                  <c:v>733</c:v>
                </c:pt>
                <c:pt idx="168">
                  <c:v>732</c:v>
                </c:pt>
                <c:pt idx="169">
                  <c:v>731</c:v>
                </c:pt>
                <c:pt idx="170">
                  <c:v>730</c:v>
                </c:pt>
                <c:pt idx="171">
                  <c:v>729</c:v>
                </c:pt>
                <c:pt idx="172">
                  <c:v>728</c:v>
                </c:pt>
                <c:pt idx="173">
                  <c:v>727</c:v>
                </c:pt>
                <c:pt idx="174">
                  <c:v>726</c:v>
                </c:pt>
                <c:pt idx="175">
                  <c:v>725</c:v>
                </c:pt>
                <c:pt idx="176">
                  <c:v>724</c:v>
                </c:pt>
                <c:pt idx="177">
                  <c:v>723</c:v>
                </c:pt>
                <c:pt idx="178">
                  <c:v>722</c:v>
                </c:pt>
                <c:pt idx="179">
                  <c:v>721</c:v>
                </c:pt>
                <c:pt idx="180">
                  <c:v>720</c:v>
                </c:pt>
                <c:pt idx="181">
                  <c:v>719</c:v>
                </c:pt>
                <c:pt idx="182">
                  <c:v>718</c:v>
                </c:pt>
                <c:pt idx="183">
                  <c:v>717</c:v>
                </c:pt>
                <c:pt idx="184">
                  <c:v>716</c:v>
                </c:pt>
                <c:pt idx="185">
                  <c:v>715</c:v>
                </c:pt>
                <c:pt idx="186">
                  <c:v>714</c:v>
                </c:pt>
                <c:pt idx="187">
                  <c:v>713</c:v>
                </c:pt>
                <c:pt idx="188">
                  <c:v>712</c:v>
                </c:pt>
                <c:pt idx="189">
                  <c:v>711</c:v>
                </c:pt>
                <c:pt idx="190">
                  <c:v>710</c:v>
                </c:pt>
                <c:pt idx="191">
                  <c:v>709</c:v>
                </c:pt>
                <c:pt idx="192">
                  <c:v>708</c:v>
                </c:pt>
                <c:pt idx="193">
                  <c:v>707</c:v>
                </c:pt>
                <c:pt idx="194">
                  <c:v>706</c:v>
                </c:pt>
                <c:pt idx="195">
                  <c:v>705</c:v>
                </c:pt>
                <c:pt idx="196">
                  <c:v>704</c:v>
                </c:pt>
                <c:pt idx="197">
                  <c:v>703</c:v>
                </c:pt>
                <c:pt idx="198">
                  <c:v>702</c:v>
                </c:pt>
                <c:pt idx="199">
                  <c:v>701</c:v>
                </c:pt>
                <c:pt idx="200">
                  <c:v>700</c:v>
                </c:pt>
                <c:pt idx="201">
                  <c:v>699</c:v>
                </c:pt>
                <c:pt idx="202">
                  <c:v>698</c:v>
                </c:pt>
                <c:pt idx="203">
                  <c:v>697</c:v>
                </c:pt>
                <c:pt idx="204">
                  <c:v>696</c:v>
                </c:pt>
                <c:pt idx="205">
                  <c:v>695</c:v>
                </c:pt>
                <c:pt idx="206">
                  <c:v>694</c:v>
                </c:pt>
                <c:pt idx="207">
                  <c:v>693</c:v>
                </c:pt>
                <c:pt idx="208">
                  <c:v>692</c:v>
                </c:pt>
                <c:pt idx="209">
                  <c:v>691</c:v>
                </c:pt>
                <c:pt idx="210">
                  <c:v>690</c:v>
                </c:pt>
                <c:pt idx="211">
                  <c:v>689</c:v>
                </c:pt>
                <c:pt idx="212">
                  <c:v>688</c:v>
                </c:pt>
                <c:pt idx="213">
                  <c:v>687</c:v>
                </c:pt>
                <c:pt idx="214">
                  <c:v>686</c:v>
                </c:pt>
                <c:pt idx="215">
                  <c:v>685</c:v>
                </c:pt>
                <c:pt idx="216">
                  <c:v>684</c:v>
                </c:pt>
                <c:pt idx="217">
                  <c:v>683</c:v>
                </c:pt>
                <c:pt idx="218">
                  <c:v>682</c:v>
                </c:pt>
                <c:pt idx="219">
                  <c:v>681</c:v>
                </c:pt>
                <c:pt idx="220">
                  <c:v>680</c:v>
                </c:pt>
                <c:pt idx="221">
                  <c:v>679</c:v>
                </c:pt>
                <c:pt idx="222">
                  <c:v>678</c:v>
                </c:pt>
                <c:pt idx="223">
                  <c:v>677</c:v>
                </c:pt>
                <c:pt idx="224">
                  <c:v>676</c:v>
                </c:pt>
                <c:pt idx="225">
                  <c:v>675</c:v>
                </c:pt>
                <c:pt idx="226">
                  <c:v>674</c:v>
                </c:pt>
                <c:pt idx="227">
                  <c:v>673</c:v>
                </c:pt>
                <c:pt idx="228">
                  <c:v>672</c:v>
                </c:pt>
                <c:pt idx="229">
                  <c:v>671</c:v>
                </c:pt>
                <c:pt idx="230">
                  <c:v>670</c:v>
                </c:pt>
                <c:pt idx="231">
                  <c:v>669</c:v>
                </c:pt>
                <c:pt idx="232">
                  <c:v>668</c:v>
                </c:pt>
                <c:pt idx="233">
                  <c:v>667</c:v>
                </c:pt>
                <c:pt idx="234">
                  <c:v>666</c:v>
                </c:pt>
                <c:pt idx="235">
                  <c:v>665</c:v>
                </c:pt>
                <c:pt idx="236">
                  <c:v>664</c:v>
                </c:pt>
                <c:pt idx="237">
                  <c:v>663</c:v>
                </c:pt>
                <c:pt idx="238">
                  <c:v>662</c:v>
                </c:pt>
                <c:pt idx="239">
                  <c:v>661</c:v>
                </c:pt>
                <c:pt idx="240">
                  <c:v>660</c:v>
                </c:pt>
                <c:pt idx="241">
                  <c:v>659</c:v>
                </c:pt>
                <c:pt idx="242">
                  <c:v>658</c:v>
                </c:pt>
                <c:pt idx="243">
                  <c:v>657</c:v>
                </c:pt>
                <c:pt idx="244">
                  <c:v>656</c:v>
                </c:pt>
                <c:pt idx="245">
                  <c:v>655</c:v>
                </c:pt>
                <c:pt idx="246">
                  <c:v>654</c:v>
                </c:pt>
                <c:pt idx="247">
                  <c:v>653</c:v>
                </c:pt>
                <c:pt idx="248">
                  <c:v>652</c:v>
                </c:pt>
                <c:pt idx="249">
                  <c:v>651</c:v>
                </c:pt>
                <c:pt idx="250">
                  <c:v>650</c:v>
                </c:pt>
                <c:pt idx="251">
                  <c:v>649</c:v>
                </c:pt>
                <c:pt idx="252">
                  <c:v>648</c:v>
                </c:pt>
                <c:pt idx="253">
                  <c:v>647</c:v>
                </c:pt>
                <c:pt idx="254">
                  <c:v>646</c:v>
                </c:pt>
                <c:pt idx="255">
                  <c:v>645</c:v>
                </c:pt>
                <c:pt idx="256">
                  <c:v>644</c:v>
                </c:pt>
                <c:pt idx="257">
                  <c:v>643</c:v>
                </c:pt>
                <c:pt idx="258">
                  <c:v>642</c:v>
                </c:pt>
                <c:pt idx="259">
                  <c:v>641</c:v>
                </c:pt>
                <c:pt idx="260">
                  <c:v>640</c:v>
                </c:pt>
                <c:pt idx="261">
                  <c:v>639</c:v>
                </c:pt>
                <c:pt idx="262">
                  <c:v>638</c:v>
                </c:pt>
                <c:pt idx="263">
                  <c:v>637</c:v>
                </c:pt>
                <c:pt idx="264">
                  <c:v>636</c:v>
                </c:pt>
                <c:pt idx="265">
                  <c:v>635</c:v>
                </c:pt>
                <c:pt idx="266">
                  <c:v>634</c:v>
                </c:pt>
                <c:pt idx="267">
                  <c:v>633</c:v>
                </c:pt>
                <c:pt idx="268">
                  <c:v>632</c:v>
                </c:pt>
                <c:pt idx="269">
                  <c:v>631</c:v>
                </c:pt>
                <c:pt idx="270">
                  <c:v>630</c:v>
                </c:pt>
                <c:pt idx="271">
                  <c:v>629</c:v>
                </c:pt>
                <c:pt idx="272">
                  <c:v>628</c:v>
                </c:pt>
                <c:pt idx="273">
                  <c:v>627</c:v>
                </c:pt>
                <c:pt idx="274">
                  <c:v>626</c:v>
                </c:pt>
                <c:pt idx="275">
                  <c:v>625</c:v>
                </c:pt>
                <c:pt idx="276">
                  <c:v>624</c:v>
                </c:pt>
                <c:pt idx="277">
                  <c:v>623</c:v>
                </c:pt>
                <c:pt idx="278">
                  <c:v>622</c:v>
                </c:pt>
                <c:pt idx="279">
                  <c:v>621</c:v>
                </c:pt>
                <c:pt idx="280">
                  <c:v>620</c:v>
                </c:pt>
                <c:pt idx="281">
                  <c:v>619</c:v>
                </c:pt>
                <c:pt idx="282">
                  <c:v>618</c:v>
                </c:pt>
                <c:pt idx="283">
                  <c:v>617</c:v>
                </c:pt>
                <c:pt idx="284">
                  <c:v>616</c:v>
                </c:pt>
                <c:pt idx="285">
                  <c:v>615</c:v>
                </c:pt>
                <c:pt idx="286">
                  <c:v>614</c:v>
                </c:pt>
                <c:pt idx="287">
                  <c:v>613</c:v>
                </c:pt>
                <c:pt idx="288">
                  <c:v>612</c:v>
                </c:pt>
                <c:pt idx="289">
                  <c:v>611</c:v>
                </c:pt>
                <c:pt idx="290">
                  <c:v>610</c:v>
                </c:pt>
                <c:pt idx="291">
                  <c:v>609</c:v>
                </c:pt>
                <c:pt idx="292">
                  <c:v>608</c:v>
                </c:pt>
                <c:pt idx="293">
                  <c:v>607</c:v>
                </c:pt>
                <c:pt idx="294">
                  <c:v>606</c:v>
                </c:pt>
                <c:pt idx="295">
                  <c:v>605</c:v>
                </c:pt>
                <c:pt idx="296">
                  <c:v>604</c:v>
                </c:pt>
                <c:pt idx="297">
                  <c:v>603</c:v>
                </c:pt>
                <c:pt idx="298">
                  <c:v>602</c:v>
                </c:pt>
                <c:pt idx="299">
                  <c:v>601</c:v>
                </c:pt>
                <c:pt idx="300">
                  <c:v>600</c:v>
                </c:pt>
                <c:pt idx="301">
                  <c:v>599</c:v>
                </c:pt>
                <c:pt idx="302">
                  <c:v>598</c:v>
                </c:pt>
                <c:pt idx="303">
                  <c:v>597</c:v>
                </c:pt>
                <c:pt idx="304">
                  <c:v>596</c:v>
                </c:pt>
                <c:pt idx="305">
                  <c:v>595</c:v>
                </c:pt>
                <c:pt idx="306">
                  <c:v>594</c:v>
                </c:pt>
                <c:pt idx="307">
                  <c:v>593</c:v>
                </c:pt>
                <c:pt idx="308">
                  <c:v>592</c:v>
                </c:pt>
                <c:pt idx="309">
                  <c:v>591</c:v>
                </c:pt>
                <c:pt idx="310">
                  <c:v>590</c:v>
                </c:pt>
                <c:pt idx="311">
                  <c:v>589</c:v>
                </c:pt>
                <c:pt idx="312">
                  <c:v>588</c:v>
                </c:pt>
                <c:pt idx="313">
                  <c:v>587</c:v>
                </c:pt>
                <c:pt idx="314">
                  <c:v>586</c:v>
                </c:pt>
                <c:pt idx="315">
                  <c:v>585</c:v>
                </c:pt>
                <c:pt idx="316">
                  <c:v>584</c:v>
                </c:pt>
                <c:pt idx="317">
                  <c:v>583</c:v>
                </c:pt>
                <c:pt idx="318">
                  <c:v>582</c:v>
                </c:pt>
                <c:pt idx="319">
                  <c:v>581</c:v>
                </c:pt>
                <c:pt idx="320">
                  <c:v>580</c:v>
                </c:pt>
                <c:pt idx="321">
                  <c:v>579</c:v>
                </c:pt>
                <c:pt idx="322">
                  <c:v>578</c:v>
                </c:pt>
                <c:pt idx="323">
                  <c:v>577</c:v>
                </c:pt>
                <c:pt idx="324">
                  <c:v>576</c:v>
                </c:pt>
                <c:pt idx="325">
                  <c:v>575</c:v>
                </c:pt>
                <c:pt idx="326">
                  <c:v>574</c:v>
                </c:pt>
                <c:pt idx="327">
                  <c:v>573</c:v>
                </c:pt>
                <c:pt idx="328">
                  <c:v>572</c:v>
                </c:pt>
                <c:pt idx="329">
                  <c:v>571</c:v>
                </c:pt>
                <c:pt idx="330">
                  <c:v>570</c:v>
                </c:pt>
                <c:pt idx="331">
                  <c:v>569</c:v>
                </c:pt>
                <c:pt idx="332">
                  <c:v>568</c:v>
                </c:pt>
                <c:pt idx="333">
                  <c:v>567</c:v>
                </c:pt>
                <c:pt idx="334">
                  <c:v>566</c:v>
                </c:pt>
                <c:pt idx="335">
                  <c:v>565</c:v>
                </c:pt>
                <c:pt idx="336">
                  <c:v>564</c:v>
                </c:pt>
                <c:pt idx="337">
                  <c:v>563</c:v>
                </c:pt>
                <c:pt idx="338">
                  <c:v>562</c:v>
                </c:pt>
                <c:pt idx="339">
                  <c:v>561</c:v>
                </c:pt>
                <c:pt idx="340">
                  <c:v>560</c:v>
                </c:pt>
                <c:pt idx="341">
                  <c:v>559</c:v>
                </c:pt>
                <c:pt idx="342">
                  <c:v>558</c:v>
                </c:pt>
                <c:pt idx="343">
                  <c:v>557</c:v>
                </c:pt>
                <c:pt idx="344">
                  <c:v>556</c:v>
                </c:pt>
                <c:pt idx="345">
                  <c:v>555</c:v>
                </c:pt>
                <c:pt idx="346">
                  <c:v>554</c:v>
                </c:pt>
                <c:pt idx="347">
                  <c:v>553</c:v>
                </c:pt>
                <c:pt idx="348">
                  <c:v>552</c:v>
                </c:pt>
                <c:pt idx="349">
                  <c:v>551</c:v>
                </c:pt>
                <c:pt idx="350">
                  <c:v>550</c:v>
                </c:pt>
                <c:pt idx="351">
                  <c:v>549</c:v>
                </c:pt>
                <c:pt idx="352">
                  <c:v>548</c:v>
                </c:pt>
                <c:pt idx="353">
                  <c:v>547</c:v>
                </c:pt>
                <c:pt idx="354">
                  <c:v>546</c:v>
                </c:pt>
                <c:pt idx="355">
                  <c:v>545</c:v>
                </c:pt>
                <c:pt idx="356">
                  <c:v>544</c:v>
                </c:pt>
                <c:pt idx="357">
                  <c:v>543</c:v>
                </c:pt>
                <c:pt idx="358">
                  <c:v>542</c:v>
                </c:pt>
                <c:pt idx="359">
                  <c:v>541</c:v>
                </c:pt>
                <c:pt idx="360">
                  <c:v>540</c:v>
                </c:pt>
                <c:pt idx="361">
                  <c:v>539</c:v>
                </c:pt>
                <c:pt idx="362">
                  <c:v>538</c:v>
                </c:pt>
                <c:pt idx="363">
                  <c:v>537</c:v>
                </c:pt>
                <c:pt idx="364">
                  <c:v>536</c:v>
                </c:pt>
                <c:pt idx="365">
                  <c:v>535</c:v>
                </c:pt>
                <c:pt idx="366">
                  <c:v>534</c:v>
                </c:pt>
                <c:pt idx="367">
                  <c:v>533</c:v>
                </c:pt>
                <c:pt idx="368">
                  <c:v>532</c:v>
                </c:pt>
                <c:pt idx="369">
                  <c:v>531</c:v>
                </c:pt>
                <c:pt idx="370">
                  <c:v>530</c:v>
                </c:pt>
                <c:pt idx="371">
                  <c:v>529</c:v>
                </c:pt>
                <c:pt idx="372">
                  <c:v>528</c:v>
                </c:pt>
                <c:pt idx="373">
                  <c:v>527</c:v>
                </c:pt>
                <c:pt idx="374">
                  <c:v>526</c:v>
                </c:pt>
                <c:pt idx="375">
                  <c:v>525</c:v>
                </c:pt>
                <c:pt idx="376">
                  <c:v>524</c:v>
                </c:pt>
                <c:pt idx="377">
                  <c:v>523</c:v>
                </c:pt>
                <c:pt idx="378">
                  <c:v>522</c:v>
                </c:pt>
                <c:pt idx="379">
                  <c:v>521</c:v>
                </c:pt>
                <c:pt idx="380">
                  <c:v>520</c:v>
                </c:pt>
                <c:pt idx="381">
                  <c:v>519</c:v>
                </c:pt>
                <c:pt idx="382">
                  <c:v>518</c:v>
                </c:pt>
                <c:pt idx="383">
                  <c:v>517</c:v>
                </c:pt>
                <c:pt idx="384">
                  <c:v>516</c:v>
                </c:pt>
                <c:pt idx="385">
                  <c:v>515</c:v>
                </c:pt>
                <c:pt idx="386">
                  <c:v>514</c:v>
                </c:pt>
                <c:pt idx="387">
                  <c:v>513</c:v>
                </c:pt>
                <c:pt idx="388">
                  <c:v>512</c:v>
                </c:pt>
                <c:pt idx="389">
                  <c:v>511</c:v>
                </c:pt>
                <c:pt idx="390">
                  <c:v>510</c:v>
                </c:pt>
                <c:pt idx="391">
                  <c:v>509</c:v>
                </c:pt>
                <c:pt idx="392">
                  <c:v>508</c:v>
                </c:pt>
                <c:pt idx="393">
                  <c:v>507</c:v>
                </c:pt>
                <c:pt idx="394">
                  <c:v>506</c:v>
                </c:pt>
                <c:pt idx="395">
                  <c:v>505</c:v>
                </c:pt>
                <c:pt idx="396">
                  <c:v>504</c:v>
                </c:pt>
                <c:pt idx="397">
                  <c:v>503</c:v>
                </c:pt>
                <c:pt idx="398">
                  <c:v>502</c:v>
                </c:pt>
                <c:pt idx="399">
                  <c:v>501</c:v>
                </c:pt>
                <c:pt idx="400">
                  <c:v>500</c:v>
                </c:pt>
                <c:pt idx="401">
                  <c:v>499</c:v>
                </c:pt>
                <c:pt idx="402">
                  <c:v>498</c:v>
                </c:pt>
                <c:pt idx="403">
                  <c:v>497</c:v>
                </c:pt>
                <c:pt idx="404">
                  <c:v>496</c:v>
                </c:pt>
                <c:pt idx="405">
                  <c:v>495</c:v>
                </c:pt>
                <c:pt idx="406">
                  <c:v>494</c:v>
                </c:pt>
                <c:pt idx="407">
                  <c:v>493</c:v>
                </c:pt>
                <c:pt idx="408">
                  <c:v>492</c:v>
                </c:pt>
                <c:pt idx="409">
                  <c:v>491</c:v>
                </c:pt>
                <c:pt idx="410">
                  <c:v>490</c:v>
                </c:pt>
                <c:pt idx="411">
                  <c:v>489</c:v>
                </c:pt>
                <c:pt idx="412">
                  <c:v>488</c:v>
                </c:pt>
                <c:pt idx="413">
                  <c:v>487</c:v>
                </c:pt>
                <c:pt idx="414">
                  <c:v>486</c:v>
                </c:pt>
                <c:pt idx="415">
                  <c:v>485</c:v>
                </c:pt>
                <c:pt idx="416">
                  <c:v>484</c:v>
                </c:pt>
                <c:pt idx="417">
                  <c:v>483</c:v>
                </c:pt>
                <c:pt idx="418">
                  <c:v>482</c:v>
                </c:pt>
                <c:pt idx="419">
                  <c:v>481</c:v>
                </c:pt>
                <c:pt idx="420">
                  <c:v>480</c:v>
                </c:pt>
                <c:pt idx="421">
                  <c:v>479</c:v>
                </c:pt>
                <c:pt idx="422">
                  <c:v>478</c:v>
                </c:pt>
                <c:pt idx="423">
                  <c:v>477</c:v>
                </c:pt>
                <c:pt idx="424">
                  <c:v>476</c:v>
                </c:pt>
                <c:pt idx="425">
                  <c:v>475</c:v>
                </c:pt>
                <c:pt idx="426">
                  <c:v>474</c:v>
                </c:pt>
                <c:pt idx="427">
                  <c:v>473</c:v>
                </c:pt>
                <c:pt idx="428">
                  <c:v>472</c:v>
                </c:pt>
                <c:pt idx="429">
                  <c:v>471</c:v>
                </c:pt>
                <c:pt idx="430">
                  <c:v>470</c:v>
                </c:pt>
                <c:pt idx="431">
                  <c:v>469</c:v>
                </c:pt>
                <c:pt idx="432">
                  <c:v>468</c:v>
                </c:pt>
                <c:pt idx="433">
                  <c:v>467</c:v>
                </c:pt>
                <c:pt idx="434">
                  <c:v>466</c:v>
                </c:pt>
                <c:pt idx="435">
                  <c:v>465</c:v>
                </c:pt>
                <c:pt idx="436">
                  <c:v>464</c:v>
                </c:pt>
                <c:pt idx="437">
                  <c:v>463</c:v>
                </c:pt>
                <c:pt idx="438">
                  <c:v>462</c:v>
                </c:pt>
                <c:pt idx="439">
                  <c:v>461</c:v>
                </c:pt>
                <c:pt idx="440">
                  <c:v>460</c:v>
                </c:pt>
                <c:pt idx="441">
                  <c:v>459</c:v>
                </c:pt>
                <c:pt idx="442">
                  <c:v>458</c:v>
                </c:pt>
                <c:pt idx="443">
                  <c:v>457</c:v>
                </c:pt>
                <c:pt idx="444">
                  <c:v>456</c:v>
                </c:pt>
                <c:pt idx="445">
                  <c:v>455</c:v>
                </c:pt>
                <c:pt idx="446">
                  <c:v>454</c:v>
                </c:pt>
                <c:pt idx="447">
                  <c:v>453</c:v>
                </c:pt>
                <c:pt idx="448">
                  <c:v>452</c:v>
                </c:pt>
                <c:pt idx="449">
                  <c:v>451</c:v>
                </c:pt>
                <c:pt idx="450">
                  <c:v>450</c:v>
                </c:pt>
                <c:pt idx="451">
                  <c:v>449</c:v>
                </c:pt>
                <c:pt idx="452">
                  <c:v>448</c:v>
                </c:pt>
                <c:pt idx="453">
                  <c:v>447</c:v>
                </c:pt>
                <c:pt idx="454">
                  <c:v>446</c:v>
                </c:pt>
                <c:pt idx="455">
                  <c:v>445</c:v>
                </c:pt>
                <c:pt idx="456">
                  <c:v>444</c:v>
                </c:pt>
                <c:pt idx="457">
                  <c:v>443</c:v>
                </c:pt>
                <c:pt idx="458">
                  <c:v>442</c:v>
                </c:pt>
                <c:pt idx="459">
                  <c:v>441</c:v>
                </c:pt>
                <c:pt idx="460">
                  <c:v>440</c:v>
                </c:pt>
                <c:pt idx="461">
                  <c:v>439</c:v>
                </c:pt>
                <c:pt idx="462">
                  <c:v>438</c:v>
                </c:pt>
                <c:pt idx="463">
                  <c:v>437</c:v>
                </c:pt>
                <c:pt idx="464">
                  <c:v>436</c:v>
                </c:pt>
                <c:pt idx="465">
                  <c:v>435</c:v>
                </c:pt>
                <c:pt idx="466">
                  <c:v>434</c:v>
                </c:pt>
                <c:pt idx="467">
                  <c:v>433</c:v>
                </c:pt>
                <c:pt idx="468">
                  <c:v>432</c:v>
                </c:pt>
                <c:pt idx="469">
                  <c:v>431</c:v>
                </c:pt>
                <c:pt idx="470">
                  <c:v>430</c:v>
                </c:pt>
                <c:pt idx="471">
                  <c:v>429</c:v>
                </c:pt>
                <c:pt idx="472">
                  <c:v>428</c:v>
                </c:pt>
                <c:pt idx="473">
                  <c:v>427</c:v>
                </c:pt>
                <c:pt idx="474">
                  <c:v>426</c:v>
                </c:pt>
                <c:pt idx="475">
                  <c:v>425</c:v>
                </c:pt>
                <c:pt idx="476">
                  <c:v>424</c:v>
                </c:pt>
                <c:pt idx="477">
                  <c:v>423</c:v>
                </c:pt>
                <c:pt idx="478">
                  <c:v>422</c:v>
                </c:pt>
                <c:pt idx="479">
                  <c:v>421</c:v>
                </c:pt>
                <c:pt idx="480">
                  <c:v>420</c:v>
                </c:pt>
                <c:pt idx="481">
                  <c:v>419</c:v>
                </c:pt>
                <c:pt idx="482">
                  <c:v>418</c:v>
                </c:pt>
                <c:pt idx="483">
                  <c:v>417</c:v>
                </c:pt>
                <c:pt idx="484">
                  <c:v>416</c:v>
                </c:pt>
                <c:pt idx="485">
                  <c:v>415</c:v>
                </c:pt>
                <c:pt idx="486">
                  <c:v>414</c:v>
                </c:pt>
                <c:pt idx="487">
                  <c:v>413</c:v>
                </c:pt>
                <c:pt idx="488">
                  <c:v>412</c:v>
                </c:pt>
                <c:pt idx="489">
                  <c:v>411</c:v>
                </c:pt>
                <c:pt idx="490">
                  <c:v>410</c:v>
                </c:pt>
                <c:pt idx="491">
                  <c:v>409</c:v>
                </c:pt>
                <c:pt idx="492">
                  <c:v>408</c:v>
                </c:pt>
                <c:pt idx="493">
                  <c:v>407</c:v>
                </c:pt>
                <c:pt idx="494">
                  <c:v>406</c:v>
                </c:pt>
                <c:pt idx="495">
                  <c:v>405</c:v>
                </c:pt>
                <c:pt idx="496">
                  <c:v>404</c:v>
                </c:pt>
                <c:pt idx="497">
                  <c:v>403</c:v>
                </c:pt>
                <c:pt idx="498">
                  <c:v>402</c:v>
                </c:pt>
                <c:pt idx="499">
                  <c:v>401</c:v>
                </c:pt>
                <c:pt idx="500">
                  <c:v>400</c:v>
                </c:pt>
                <c:pt idx="501">
                  <c:v>399</c:v>
                </c:pt>
                <c:pt idx="502">
                  <c:v>398</c:v>
                </c:pt>
                <c:pt idx="503">
                  <c:v>397</c:v>
                </c:pt>
                <c:pt idx="504">
                  <c:v>396</c:v>
                </c:pt>
                <c:pt idx="505">
                  <c:v>395</c:v>
                </c:pt>
                <c:pt idx="506">
                  <c:v>394</c:v>
                </c:pt>
                <c:pt idx="507">
                  <c:v>393</c:v>
                </c:pt>
                <c:pt idx="508">
                  <c:v>392</c:v>
                </c:pt>
                <c:pt idx="509">
                  <c:v>391</c:v>
                </c:pt>
                <c:pt idx="510">
                  <c:v>390</c:v>
                </c:pt>
                <c:pt idx="511">
                  <c:v>389</c:v>
                </c:pt>
                <c:pt idx="512">
                  <c:v>388</c:v>
                </c:pt>
                <c:pt idx="513">
                  <c:v>387</c:v>
                </c:pt>
                <c:pt idx="514">
                  <c:v>386</c:v>
                </c:pt>
                <c:pt idx="515">
                  <c:v>385</c:v>
                </c:pt>
                <c:pt idx="516">
                  <c:v>384</c:v>
                </c:pt>
                <c:pt idx="517">
                  <c:v>383</c:v>
                </c:pt>
                <c:pt idx="518">
                  <c:v>382</c:v>
                </c:pt>
                <c:pt idx="519">
                  <c:v>381</c:v>
                </c:pt>
                <c:pt idx="520">
                  <c:v>380</c:v>
                </c:pt>
                <c:pt idx="521">
                  <c:v>379</c:v>
                </c:pt>
                <c:pt idx="522">
                  <c:v>378</c:v>
                </c:pt>
                <c:pt idx="523">
                  <c:v>377</c:v>
                </c:pt>
                <c:pt idx="524">
                  <c:v>376</c:v>
                </c:pt>
                <c:pt idx="525">
                  <c:v>375</c:v>
                </c:pt>
                <c:pt idx="526">
                  <c:v>374</c:v>
                </c:pt>
                <c:pt idx="527">
                  <c:v>373</c:v>
                </c:pt>
                <c:pt idx="528">
                  <c:v>372</c:v>
                </c:pt>
                <c:pt idx="529">
                  <c:v>371</c:v>
                </c:pt>
                <c:pt idx="530">
                  <c:v>370</c:v>
                </c:pt>
                <c:pt idx="531">
                  <c:v>369</c:v>
                </c:pt>
                <c:pt idx="532">
                  <c:v>368</c:v>
                </c:pt>
                <c:pt idx="533">
                  <c:v>367</c:v>
                </c:pt>
                <c:pt idx="534">
                  <c:v>366</c:v>
                </c:pt>
                <c:pt idx="535">
                  <c:v>365</c:v>
                </c:pt>
                <c:pt idx="536">
                  <c:v>364</c:v>
                </c:pt>
                <c:pt idx="537">
                  <c:v>363</c:v>
                </c:pt>
                <c:pt idx="538">
                  <c:v>362</c:v>
                </c:pt>
                <c:pt idx="539">
                  <c:v>361</c:v>
                </c:pt>
                <c:pt idx="540">
                  <c:v>360</c:v>
                </c:pt>
                <c:pt idx="541">
                  <c:v>359</c:v>
                </c:pt>
                <c:pt idx="542">
                  <c:v>358</c:v>
                </c:pt>
                <c:pt idx="543">
                  <c:v>357</c:v>
                </c:pt>
                <c:pt idx="544">
                  <c:v>356</c:v>
                </c:pt>
                <c:pt idx="545">
                  <c:v>355</c:v>
                </c:pt>
                <c:pt idx="546">
                  <c:v>354</c:v>
                </c:pt>
                <c:pt idx="547">
                  <c:v>353</c:v>
                </c:pt>
                <c:pt idx="548">
                  <c:v>352</c:v>
                </c:pt>
                <c:pt idx="549">
                  <c:v>351</c:v>
                </c:pt>
                <c:pt idx="550">
                  <c:v>350</c:v>
                </c:pt>
                <c:pt idx="551">
                  <c:v>349</c:v>
                </c:pt>
                <c:pt idx="552">
                  <c:v>348</c:v>
                </c:pt>
                <c:pt idx="553">
                  <c:v>347</c:v>
                </c:pt>
                <c:pt idx="554">
                  <c:v>346</c:v>
                </c:pt>
                <c:pt idx="555">
                  <c:v>345</c:v>
                </c:pt>
                <c:pt idx="556">
                  <c:v>344</c:v>
                </c:pt>
                <c:pt idx="557">
                  <c:v>343</c:v>
                </c:pt>
                <c:pt idx="558">
                  <c:v>342</c:v>
                </c:pt>
                <c:pt idx="559">
                  <c:v>341</c:v>
                </c:pt>
                <c:pt idx="560">
                  <c:v>340</c:v>
                </c:pt>
                <c:pt idx="561">
                  <c:v>339</c:v>
                </c:pt>
                <c:pt idx="562">
                  <c:v>338</c:v>
                </c:pt>
                <c:pt idx="563">
                  <c:v>337</c:v>
                </c:pt>
                <c:pt idx="564">
                  <c:v>336</c:v>
                </c:pt>
                <c:pt idx="565">
                  <c:v>335</c:v>
                </c:pt>
                <c:pt idx="566">
                  <c:v>334</c:v>
                </c:pt>
                <c:pt idx="567">
                  <c:v>333</c:v>
                </c:pt>
                <c:pt idx="568">
                  <c:v>332</c:v>
                </c:pt>
                <c:pt idx="569">
                  <c:v>331</c:v>
                </c:pt>
                <c:pt idx="570">
                  <c:v>330</c:v>
                </c:pt>
                <c:pt idx="571">
                  <c:v>329</c:v>
                </c:pt>
                <c:pt idx="572">
                  <c:v>328</c:v>
                </c:pt>
                <c:pt idx="573">
                  <c:v>327</c:v>
                </c:pt>
                <c:pt idx="574">
                  <c:v>326</c:v>
                </c:pt>
                <c:pt idx="575">
                  <c:v>325</c:v>
                </c:pt>
                <c:pt idx="576">
                  <c:v>324</c:v>
                </c:pt>
                <c:pt idx="577">
                  <c:v>323</c:v>
                </c:pt>
                <c:pt idx="578">
                  <c:v>322</c:v>
                </c:pt>
                <c:pt idx="579">
                  <c:v>321</c:v>
                </c:pt>
                <c:pt idx="580">
                  <c:v>320</c:v>
                </c:pt>
                <c:pt idx="581">
                  <c:v>319</c:v>
                </c:pt>
                <c:pt idx="582">
                  <c:v>318</c:v>
                </c:pt>
                <c:pt idx="583">
                  <c:v>317</c:v>
                </c:pt>
                <c:pt idx="584">
                  <c:v>316</c:v>
                </c:pt>
                <c:pt idx="585">
                  <c:v>315</c:v>
                </c:pt>
                <c:pt idx="586">
                  <c:v>314</c:v>
                </c:pt>
                <c:pt idx="587">
                  <c:v>313</c:v>
                </c:pt>
                <c:pt idx="588">
                  <c:v>312</c:v>
                </c:pt>
                <c:pt idx="589">
                  <c:v>311</c:v>
                </c:pt>
                <c:pt idx="590">
                  <c:v>310</c:v>
                </c:pt>
              </c:numCache>
            </c:numRef>
          </c:xVal>
          <c:yVal>
            <c:numRef>
              <c:f>'TiO2-dye'!$B$2:$B$592</c:f>
              <c:numCache>
                <c:formatCode>General</c:formatCode>
                <c:ptCount val="591"/>
                <c:pt idx="0">
                  <c:v>0.16886000000000001</c:v>
                </c:pt>
                <c:pt idx="1">
                  <c:v>0.16972000000000001</c:v>
                </c:pt>
                <c:pt idx="2">
                  <c:v>0.17046</c:v>
                </c:pt>
                <c:pt idx="3">
                  <c:v>0.17125000000000001</c:v>
                </c:pt>
                <c:pt idx="4">
                  <c:v>0.17218</c:v>
                </c:pt>
                <c:pt idx="5">
                  <c:v>0.17305000000000001</c:v>
                </c:pt>
                <c:pt idx="6">
                  <c:v>0.17385999999999999</c:v>
                </c:pt>
                <c:pt idx="7">
                  <c:v>0.17463999999999999</c:v>
                </c:pt>
                <c:pt idx="8">
                  <c:v>0.17557</c:v>
                </c:pt>
                <c:pt idx="9">
                  <c:v>0.17629</c:v>
                </c:pt>
                <c:pt idx="10">
                  <c:v>0.17726</c:v>
                </c:pt>
                <c:pt idx="11">
                  <c:v>0.17805000000000001</c:v>
                </c:pt>
                <c:pt idx="12">
                  <c:v>0.17898</c:v>
                </c:pt>
                <c:pt idx="13">
                  <c:v>0.17993999999999999</c:v>
                </c:pt>
                <c:pt idx="14">
                  <c:v>0.18082999999999999</c:v>
                </c:pt>
                <c:pt idx="15">
                  <c:v>0.18185999999999999</c:v>
                </c:pt>
                <c:pt idx="16">
                  <c:v>0.18278</c:v>
                </c:pt>
                <c:pt idx="17">
                  <c:v>0.18367</c:v>
                </c:pt>
                <c:pt idx="18">
                  <c:v>0.18454999999999999</c:v>
                </c:pt>
                <c:pt idx="19">
                  <c:v>0.18557999999999999</c:v>
                </c:pt>
                <c:pt idx="20">
                  <c:v>0.18637999999999999</c:v>
                </c:pt>
                <c:pt idx="21">
                  <c:v>0.18758</c:v>
                </c:pt>
                <c:pt idx="22">
                  <c:v>0.18833</c:v>
                </c:pt>
                <c:pt idx="23">
                  <c:v>0.18939</c:v>
                </c:pt>
                <c:pt idx="24">
                  <c:v>0.19017000000000001</c:v>
                </c:pt>
                <c:pt idx="25">
                  <c:v>0.19120000000000001</c:v>
                </c:pt>
                <c:pt idx="26">
                  <c:v>0.19228999999999999</c:v>
                </c:pt>
                <c:pt idx="27">
                  <c:v>0.19320999999999999</c:v>
                </c:pt>
                <c:pt idx="28">
                  <c:v>0.19406999999999999</c:v>
                </c:pt>
                <c:pt idx="29">
                  <c:v>0.19506000000000001</c:v>
                </c:pt>
                <c:pt idx="30">
                  <c:v>0.19611999999999999</c:v>
                </c:pt>
                <c:pt idx="31">
                  <c:v>0.19694999999999999</c:v>
                </c:pt>
                <c:pt idx="32">
                  <c:v>0.19786000000000001</c:v>
                </c:pt>
                <c:pt idx="33">
                  <c:v>0.19893</c:v>
                </c:pt>
                <c:pt idx="34">
                  <c:v>0.19972999999999999</c:v>
                </c:pt>
                <c:pt idx="35">
                  <c:v>0.20065</c:v>
                </c:pt>
                <c:pt idx="36">
                  <c:v>0.20146</c:v>
                </c:pt>
                <c:pt idx="37">
                  <c:v>0.20249</c:v>
                </c:pt>
                <c:pt idx="38">
                  <c:v>0.20344000000000001</c:v>
                </c:pt>
                <c:pt idx="39">
                  <c:v>0.20413000000000001</c:v>
                </c:pt>
                <c:pt idx="40">
                  <c:v>0.20508000000000001</c:v>
                </c:pt>
                <c:pt idx="41">
                  <c:v>0.20599999999999999</c:v>
                </c:pt>
                <c:pt idx="42">
                  <c:v>0.20691000000000001</c:v>
                </c:pt>
                <c:pt idx="43">
                  <c:v>0.20765</c:v>
                </c:pt>
                <c:pt idx="44">
                  <c:v>0.20843999999999999</c:v>
                </c:pt>
                <c:pt idx="45">
                  <c:v>0.20932999999999999</c:v>
                </c:pt>
                <c:pt idx="46">
                  <c:v>0.2102</c:v>
                </c:pt>
                <c:pt idx="47">
                  <c:v>0.21093999999999999</c:v>
                </c:pt>
                <c:pt idx="48">
                  <c:v>0.21165</c:v>
                </c:pt>
                <c:pt idx="49">
                  <c:v>0.21240000000000001</c:v>
                </c:pt>
                <c:pt idx="50">
                  <c:v>0.21315000000000001</c:v>
                </c:pt>
                <c:pt idx="51">
                  <c:v>0.21396999999999999</c:v>
                </c:pt>
                <c:pt idx="52">
                  <c:v>0.21464</c:v>
                </c:pt>
                <c:pt idx="53">
                  <c:v>0.21548999999999999</c:v>
                </c:pt>
                <c:pt idx="54">
                  <c:v>0.216</c:v>
                </c:pt>
                <c:pt idx="55">
                  <c:v>0.21668000000000001</c:v>
                </c:pt>
                <c:pt idx="56">
                  <c:v>0.21745999999999999</c:v>
                </c:pt>
                <c:pt idx="57">
                  <c:v>0.21804999999999999</c:v>
                </c:pt>
                <c:pt idx="58">
                  <c:v>0.21856</c:v>
                </c:pt>
                <c:pt idx="59">
                  <c:v>0.21929999999999999</c:v>
                </c:pt>
                <c:pt idx="60">
                  <c:v>0.21987999999999999</c:v>
                </c:pt>
                <c:pt idx="61">
                  <c:v>0.22037999999999999</c:v>
                </c:pt>
                <c:pt idx="62">
                  <c:v>0.22098000000000001</c:v>
                </c:pt>
                <c:pt idx="63">
                  <c:v>0.22133</c:v>
                </c:pt>
                <c:pt idx="64">
                  <c:v>0.22189</c:v>
                </c:pt>
                <c:pt idx="65">
                  <c:v>0.22228999999999999</c:v>
                </c:pt>
                <c:pt idx="66">
                  <c:v>0.22287000000000001</c:v>
                </c:pt>
                <c:pt idx="67">
                  <c:v>0.22322</c:v>
                </c:pt>
                <c:pt idx="68">
                  <c:v>0.22356000000000001</c:v>
                </c:pt>
                <c:pt idx="69">
                  <c:v>0.22398999999999999</c:v>
                </c:pt>
                <c:pt idx="70">
                  <c:v>0.2243</c:v>
                </c:pt>
                <c:pt idx="71">
                  <c:v>0.22469</c:v>
                </c:pt>
                <c:pt idx="72">
                  <c:v>0.22491</c:v>
                </c:pt>
                <c:pt idx="73">
                  <c:v>0.22528000000000001</c:v>
                </c:pt>
                <c:pt idx="74">
                  <c:v>0.22550000000000001</c:v>
                </c:pt>
                <c:pt idx="75">
                  <c:v>0.22575999999999999</c:v>
                </c:pt>
                <c:pt idx="76">
                  <c:v>0.22600000000000001</c:v>
                </c:pt>
                <c:pt idx="77">
                  <c:v>0.22609000000000001</c:v>
                </c:pt>
                <c:pt idx="78">
                  <c:v>0.22620999999999999</c:v>
                </c:pt>
                <c:pt idx="79">
                  <c:v>0.22631999999999999</c:v>
                </c:pt>
                <c:pt idx="80">
                  <c:v>0.22644</c:v>
                </c:pt>
                <c:pt idx="81">
                  <c:v>0.22658</c:v>
                </c:pt>
                <c:pt idx="82">
                  <c:v>0.22667999999999999</c:v>
                </c:pt>
                <c:pt idx="83">
                  <c:v>0.22669</c:v>
                </c:pt>
                <c:pt idx="84">
                  <c:v>0.22670999999999999</c:v>
                </c:pt>
                <c:pt idx="85">
                  <c:v>0.22667999999999999</c:v>
                </c:pt>
                <c:pt idx="86">
                  <c:v>0.22661999999999999</c:v>
                </c:pt>
                <c:pt idx="87">
                  <c:v>0.2266</c:v>
                </c:pt>
                <c:pt idx="88">
                  <c:v>0.22656999999999999</c:v>
                </c:pt>
                <c:pt idx="89">
                  <c:v>0.22656000000000001</c:v>
                </c:pt>
                <c:pt idx="90">
                  <c:v>0.22647999999999999</c:v>
                </c:pt>
                <c:pt idx="91">
                  <c:v>0.22631000000000001</c:v>
                </c:pt>
                <c:pt idx="92">
                  <c:v>0.22617999999999999</c:v>
                </c:pt>
                <c:pt idx="93">
                  <c:v>0.22594</c:v>
                </c:pt>
                <c:pt idx="94">
                  <c:v>0.22567999999999999</c:v>
                </c:pt>
                <c:pt idx="95">
                  <c:v>0.22559999999999999</c:v>
                </c:pt>
                <c:pt idx="96">
                  <c:v>0.22531000000000001</c:v>
                </c:pt>
                <c:pt idx="97">
                  <c:v>0.22508</c:v>
                </c:pt>
                <c:pt idx="98">
                  <c:v>0.22495000000000001</c:v>
                </c:pt>
                <c:pt idx="99">
                  <c:v>0.22472</c:v>
                </c:pt>
                <c:pt idx="100">
                  <c:v>0.22452</c:v>
                </c:pt>
                <c:pt idx="101">
                  <c:v>0.22422</c:v>
                </c:pt>
                <c:pt idx="102">
                  <c:v>0.22388</c:v>
                </c:pt>
                <c:pt idx="103">
                  <c:v>0.22361</c:v>
                </c:pt>
                <c:pt idx="104">
                  <c:v>0.22339999999999999</c:v>
                </c:pt>
                <c:pt idx="105">
                  <c:v>0.22283</c:v>
                </c:pt>
                <c:pt idx="106">
                  <c:v>0.22228999999999999</c:v>
                </c:pt>
                <c:pt idx="107">
                  <c:v>0.22212000000000001</c:v>
                </c:pt>
                <c:pt idx="108">
                  <c:v>0.22181999999999999</c:v>
                </c:pt>
                <c:pt idx="109">
                  <c:v>0.22148000000000001</c:v>
                </c:pt>
                <c:pt idx="110">
                  <c:v>0.22111</c:v>
                </c:pt>
                <c:pt idx="111">
                  <c:v>0.22084000000000001</c:v>
                </c:pt>
                <c:pt idx="112">
                  <c:v>0.22039</c:v>
                </c:pt>
                <c:pt idx="113">
                  <c:v>0.22006999999999999</c:v>
                </c:pt>
                <c:pt idx="114">
                  <c:v>0.21981999999999999</c:v>
                </c:pt>
                <c:pt idx="115">
                  <c:v>0.21954000000000001</c:v>
                </c:pt>
                <c:pt idx="116">
                  <c:v>0.21922</c:v>
                </c:pt>
                <c:pt idx="117">
                  <c:v>0.21895000000000001</c:v>
                </c:pt>
                <c:pt idx="118">
                  <c:v>0.21876999999999999</c:v>
                </c:pt>
                <c:pt idx="119">
                  <c:v>0.21848000000000001</c:v>
                </c:pt>
                <c:pt idx="120">
                  <c:v>0.21815000000000001</c:v>
                </c:pt>
                <c:pt idx="121">
                  <c:v>0.21801000000000001</c:v>
                </c:pt>
                <c:pt idx="122">
                  <c:v>0.21765999999999999</c:v>
                </c:pt>
                <c:pt idx="123">
                  <c:v>0.21748999999999999</c:v>
                </c:pt>
                <c:pt idx="124">
                  <c:v>0.21734000000000001</c:v>
                </c:pt>
                <c:pt idx="125">
                  <c:v>0.21708</c:v>
                </c:pt>
                <c:pt idx="126">
                  <c:v>0.21697</c:v>
                </c:pt>
                <c:pt idx="127">
                  <c:v>0.21684999999999999</c:v>
                </c:pt>
                <c:pt idx="128">
                  <c:v>0.21662999999999999</c:v>
                </c:pt>
                <c:pt idx="129">
                  <c:v>0.21647</c:v>
                </c:pt>
                <c:pt idx="130">
                  <c:v>0.21632000000000001</c:v>
                </c:pt>
                <c:pt idx="131">
                  <c:v>0.21623999999999999</c:v>
                </c:pt>
                <c:pt idx="132">
                  <c:v>0.21628</c:v>
                </c:pt>
                <c:pt idx="133">
                  <c:v>0.21625</c:v>
                </c:pt>
                <c:pt idx="134">
                  <c:v>0.21629000000000001</c:v>
                </c:pt>
                <c:pt idx="135">
                  <c:v>0.21640999999999999</c:v>
                </c:pt>
                <c:pt idx="136">
                  <c:v>0.21640999999999999</c:v>
                </c:pt>
                <c:pt idx="137">
                  <c:v>0.2165</c:v>
                </c:pt>
                <c:pt idx="138">
                  <c:v>0.21668999999999999</c:v>
                </c:pt>
                <c:pt idx="139">
                  <c:v>0.21681</c:v>
                </c:pt>
                <c:pt idx="140">
                  <c:v>0.21686</c:v>
                </c:pt>
                <c:pt idx="141">
                  <c:v>0.21712999999999999</c:v>
                </c:pt>
                <c:pt idx="142">
                  <c:v>0.21745999999999999</c:v>
                </c:pt>
                <c:pt idx="143">
                  <c:v>0.21758</c:v>
                </c:pt>
                <c:pt idx="144">
                  <c:v>0.21793999999999999</c:v>
                </c:pt>
                <c:pt idx="145">
                  <c:v>0.21828</c:v>
                </c:pt>
                <c:pt idx="146">
                  <c:v>0.21853</c:v>
                </c:pt>
                <c:pt idx="147">
                  <c:v>0.21898999999999999</c:v>
                </c:pt>
                <c:pt idx="148">
                  <c:v>0.21947</c:v>
                </c:pt>
                <c:pt idx="149">
                  <c:v>0.22001000000000001</c:v>
                </c:pt>
                <c:pt idx="150">
                  <c:v>0.2205</c:v>
                </c:pt>
                <c:pt idx="151">
                  <c:v>0.22106999999999999</c:v>
                </c:pt>
                <c:pt idx="152">
                  <c:v>0.22173999999999999</c:v>
                </c:pt>
                <c:pt idx="153">
                  <c:v>0.22237999999999999</c:v>
                </c:pt>
                <c:pt idx="154">
                  <c:v>0.22298000000000001</c:v>
                </c:pt>
                <c:pt idx="155">
                  <c:v>0.22370999999999999</c:v>
                </c:pt>
                <c:pt idx="156">
                  <c:v>0.22453000000000001</c:v>
                </c:pt>
                <c:pt idx="157">
                  <c:v>0.22520000000000001</c:v>
                </c:pt>
                <c:pt idx="158">
                  <c:v>0.22608</c:v>
                </c:pt>
                <c:pt idx="159">
                  <c:v>0.22689999999999999</c:v>
                </c:pt>
                <c:pt idx="160">
                  <c:v>0.22774</c:v>
                </c:pt>
                <c:pt idx="161">
                  <c:v>0.22871</c:v>
                </c:pt>
                <c:pt idx="162">
                  <c:v>0.22978999999999999</c:v>
                </c:pt>
                <c:pt idx="163">
                  <c:v>0.23075000000000001</c:v>
                </c:pt>
                <c:pt idx="164">
                  <c:v>0.23182</c:v>
                </c:pt>
                <c:pt idx="165">
                  <c:v>0.23308999999999999</c:v>
                </c:pt>
                <c:pt idx="166">
                  <c:v>0.23397000000000001</c:v>
                </c:pt>
                <c:pt idx="167">
                  <c:v>0.23511000000000001</c:v>
                </c:pt>
                <c:pt idx="168">
                  <c:v>0.23626</c:v>
                </c:pt>
                <c:pt idx="169">
                  <c:v>0.23746999999999999</c:v>
                </c:pt>
                <c:pt idx="170">
                  <c:v>0.23866000000000001</c:v>
                </c:pt>
                <c:pt idx="171">
                  <c:v>0.23996999999999999</c:v>
                </c:pt>
                <c:pt idx="172">
                  <c:v>0.24116000000000001</c:v>
                </c:pt>
                <c:pt idx="173">
                  <c:v>0.24253</c:v>
                </c:pt>
                <c:pt idx="174">
                  <c:v>0.24390000000000001</c:v>
                </c:pt>
                <c:pt idx="175">
                  <c:v>0.24539</c:v>
                </c:pt>
                <c:pt idx="176">
                  <c:v>0.24668999999999999</c:v>
                </c:pt>
                <c:pt idx="177">
                  <c:v>0.24815000000000001</c:v>
                </c:pt>
                <c:pt idx="178">
                  <c:v>0.24969</c:v>
                </c:pt>
                <c:pt idx="179">
                  <c:v>0.25108000000000003</c:v>
                </c:pt>
                <c:pt idx="180">
                  <c:v>0.25255</c:v>
                </c:pt>
                <c:pt idx="181">
                  <c:v>0.25417000000000001</c:v>
                </c:pt>
                <c:pt idx="182">
                  <c:v>0.25567000000000001</c:v>
                </c:pt>
                <c:pt idx="183">
                  <c:v>0.2571</c:v>
                </c:pt>
                <c:pt idx="184">
                  <c:v>0.25878000000000001</c:v>
                </c:pt>
                <c:pt idx="185">
                  <c:v>0.26023000000000002</c:v>
                </c:pt>
                <c:pt idx="186">
                  <c:v>0.26183000000000001</c:v>
                </c:pt>
                <c:pt idx="187">
                  <c:v>0.26346000000000003</c:v>
                </c:pt>
                <c:pt idx="188">
                  <c:v>0.26496999999999998</c:v>
                </c:pt>
                <c:pt idx="189">
                  <c:v>0.26647999999999999</c:v>
                </c:pt>
                <c:pt idx="190">
                  <c:v>0.26798</c:v>
                </c:pt>
                <c:pt idx="191">
                  <c:v>0.26963999999999999</c:v>
                </c:pt>
                <c:pt idx="192">
                  <c:v>0.27132000000000001</c:v>
                </c:pt>
                <c:pt idx="193">
                  <c:v>0.27284000000000003</c:v>
                </c:pt>
                <c:pt idx="194">
                  <c:v>0.27446999999999999</c:v>
                </c:pt>
                <c:pt idx="195">
                  <c:v>0.27603</c:v>
                </c:pt>
                <c:pt idx="196">
                  <c:v>0.27754000000000001</c:v>
                </c:pt>
                <c:pt idx="197">
                  <c:v>0.27916000000000002</c:v>
                </c:pt>
                <c:pt idx="198">
                  <c:v>0.28065000000000001</c:v>
                </c:pt>
                <c:pt idx="199">
                  <c:v>0.28225</c:v>
                </c:pt>
                <c:pt idx="200">
                  <c:v>0.28383999999999998</c:v>
                </c:pt>
                <c:pt idx="201">
                  <c:v>0.28522999999999998</c:v>
                </c:pt>
                <c:pt idx="202">
                  <c:v>0.28682000000000002</c:v>
                </c:pt>
                <c:pt idx="203">
                  <c:v>0.28816999999999998</c:v>
                </c:pt>
                <c:pt idx="204">
                  <c:v>0.28969</c:v>
                </c:pt>
                <c:pt idx="205">
                  <c:v>0.29110000000000003</c:v>
                </c:pt>
                <c:pt idx="206">
                  <c:v>0.29255999999999999</c:v>
                </c:pt>
                <c:pt idx="207">
                  <c:v>0.29374</c:v>
                </c:pt>
                <c:pt idx="208">
                  <c:v>0.29524</c:v>
                </c:pt>
                <c:pt idx="209">
                  <c:v>0.29644999999999999</c:v>
                </c:pt>
                <c:pt idx="210">
                  <c:v>0.29776999999999998</c:v>
                </c:pt>
                <c:pt idx="211">
                  <c:v>0.29897000000000001</c:v>
                </c:pt>
                <c:pt idx="212">
                  <c:v>0.30014000000000002</c:v>
                </c:pt>
                <c:pt idx="213">
                  <c:v>0.30130000000000001</c:v>
                </c:pt>
                <c:pt idx="214">
                  <c:v>0.30249999999999999</c:v>
                </c:pt>
                <c:pt idx="215">
                  <c:v>0.30376999999999998</c:v>
                </c:pt>
                <c:pt idx="216">
                  <c:v>0.30482999999999999</c:v>
                </c:pt>
                <c:pt idx="217">
                  <c:v>0.30580000000000002</c:v>
                </c:pt>
                <c:pt idx="218">
                  <c:v>0.30682999999999999</c:v>
                </c:pt>
                <c:pt idx="219">
                  <c:v>0.30758999999999997</c:v>
                </c:pt>
                <c:pt idx="220">
                  <c:v>0.3085</c:v>
                </c:pt>
                <c:pt idx="221">
                  <c:v>0.30937999999999999</c:v>
                </c:pt>
                <c:pt idx="222">
                  <c:v>0.31013000000000002</c:v>
                </c:pt>
                <c:pt idx="223">
                  <c:v>0.31096000000000001</c:v>
                </c:pt>
                <c:pt idx="224">
                  <c:v>0.31168000000000001</c:v>
                </c:pt>
                <c:pt idx="225">
                  <c:v>0.31230000000000002</c:v>
                </c:pt>
                <c:pt idx="226">
                  <c:v>0.31290000000000001</c:v>
                </c:pt>
                <c:pt idx="227">
                  <c:v>0.31351000000000001</c:v>
                </c:pt>
                <c:pt idx="228">
                  <c:v>0.31405</c:v>
                </c:pt>
                <c:pt idx="229">
                  <c:v>0.31453999999999999</c:v>
                </c:pt>
                <c:pt idx="230">
                  <c:v>0.31502000000000002</c:v>
                </c:pt>
                <c:pt idx="231">
                  <c:v>0.31547999999999998</c:v>
                </c:pt>
                <c:pt idx="232">
                  <c:v>0.31602999999999998</c:v>
                </c:pt>
                <c:pt idx="233">
                  <c:v>0.31630000000000003</c:v>
                </c:pt>
                <c:pt idx="234">
                  <c:v>0.31670999999999999</c:v>
                </c:pt>
                <c:pt idx="235">
                  <c:v>0.31701000000000001</c:v>
                </c:pt>
                <c:pt idx="236">
                  <c:v>0.31720999999999999</c:v>
                </c:pt>
                <c:pt idx="237">
                  <c:v>0.31752000000000002</c:v>
                </c:pt>
                <c:pt idx="238">
                  <c:v>0.31766</c:v>
                </c:pt>
                <c:pt idx="239">
                  <c:v>0.31805</c:v>
                </c:pt>
                <c:pt idx="240">
                  <c:v>0.31820999999999999</c:v>
                </c:pt>
                <c:pt idx="241">
                  <c:v>0.31838</c:v>
                </c:pt>
                <c:pt idx="242">
                  <c:v>0.31862000000000001</c:v>
                </c:pt>
                <c:pt idx="243">
                  <c:v>0.31879999999999997</c:v>
                </c:pt>
                <c:pt idx="244">
                  <c:v>0.31892999999999999</c:v>
                </c:pt>
                <c:pt idx="245">
                  <c:v>0.31911</c:v>
                </c:pt>
                <c:pt idx="246">
                  <c:v>0.31913999999999998</c:v>
                </c:pt>
                <c:pt idx="247">
                  <c:v>0.31939000000000001</c:v>
                </c:pt>
                <c:pt idx="248">
                  <c:v>0.31952000000000003</c:v>
                </c:pt>
                <c:pt idx="249">
                  <c:v>0.31966</c:v>
                </c:pt>
                <c:pt idx="250">
                  <c:v>0.31968000000000002</c:v>
                </c:pt>
                <c:pt idx="251">
                  <c:v>0.32</c:v>
                </c:pt>
                <c:pt idx="252">
                  <c:v>0.32022</c:v>
                </c:pt>
                <c:pt idx="253">
                  <c:v>0.32050000000000001</c:v>
                </c:pt>
                <c:pt idx="254">
                  <c:v>0.32063999999999998</c:v>
                </c:pt>
                <c:pt idx="255">
                  <c:v>0.32085999999999998</c:v>
                </c:pt>
                <c:pt idx="256">
                  <c:v>0.3211</c:v>
                </c:pt>
                <c:pt idx="257">
                  <c:v>0.32140000000000002</c:v>
                </c:pt>
                <c:pt idx="258">
                  <c:v>0.32169999999999999</c:v>
                </c:pt>
                <c:pt idx="259">
                  <c:v>0.32222000000000001</c:v>
                </c:pt>
                <c:pt idx="260">
                  <c:v>0.32236999999999999</c:v>
                </c:pt>
                <c:pt idx="261">
                  <c:v>0.32274000000000003</c:v>
                </c:pt>
                <c:pt idx="262">
                  <c:v>0.32346000000000003</c:v>
                </c:pt>
                <c:pt idx="263">
                  <c:v>0.32380999999999999</c:v>
                </c:pt>
                <c:pt idx="264">
                  <c:v>0.32440000000000002</c:v>
                </c:pt>
                <c:pt idx="265">
                  <c:v>0.32497999999999999</c:v>
                </c:pt>
                <c:pt idx="266">
                  <c:v>0.32565</c:v>
                </c:pt>
                <c:pt idx="267">
                  <c:v>0.32645999999999997</c:v>
                </c:pt>
                <c:pt idx="268">
                  <c:v>0.32722000000000001</c:v>
                </c:pt>
                <c:pt idx="269">
                  <c:v>0.32790000000000002</c:v>
                </c:pt>
                <c:pt idx="270">
                  <c:v>0.32904</c:v>
                </c:pt>
                <c:pt idx="271">
                  <c:v>0.33004</c:v>
                </c:pt>
                <c:pt idx="272">
                  <c:v>0.33084000000000002</c:v>
                </c:pt>
                <c:pt idx="273">
                  <c:v>0.33206999999999998</c:v>
                </c:pt>
                <c:pt idx="274">
                  <c:v>0.33328999999999998</c:v>
                </c:pt>
                <c:pt idx="275">
                  <c:v>0.33445000000000003</c:v>
                </c:pt>
                <c:pt idx="276">
                  <c:v>0.33571000000000001</c:v>
                </c:pt>
                <c:pt idx="277">
                  <c:v>0.33690999999999999</c:v>
                </c:pt>
                <c:pt idx="278">
                  <c:v>0.33835999999999999</c:v>
                </c:pt>
                <c:pt idx="279">
                  <c:v>0.33972000000000002</c:v>
                </c:pt>
                <c:pt idx="280">
                  <c:v>0.34131</c:v>
                </c:pt>
                <c:pt idx="281">
                  <c:v>0.34292</c:v>
                </c:pt>
                <c:pt idx="282">
                  <c:v>0.34450999999999998</c:v>
                </c:pt>
                <c:pt idx="283">
                  <c:v>0.34627000000000002</c:v>
                </c:pt>
                <c:pt idx="284">
                  <c:v>0.34797</c:v>
                </c:pt>
                <c:pt idx="285">
                  <c:v>0.34974</c:v>
                </c:pt>
                <c:pt idx="286">
                  <c:v>0.35161999999999999</c:v>
                </c:pt>
                <c:pt idx="287">
                  <c:v>0.35365000000000002</c:v>
                </c:pt>
                <c:pt idx="288">
                  <c:v>0.35561999999999999</c:v>
                </c:pt>
                <c:pt idx="289">
                  <c:v>0.35759999999999997</c:v>
                </c:pt>
                <c:pt idx="290">
                  <c:v>0.35964000000000002</c:v>
                </c:pt>
                <c:pt idx="291">
                  <c:v>0.36177999999999999</c:v>
                </c:pt>
                <c:pt idx="292">
                  <c:v>0.36401</c:v>
                </c:pt>
                <c:pt idx="293">
                  <c:v>0.36632999999999999</c:v>
                </c:pt>
                <c:pt idx="294">
                  <c:v>0.36856</c:v>
                </c:pt>
                <c:pt idx="295">
                  <c:v>0.37090000000000001</c:v>
                </c:pt>
                <c:pt idx="296">
                  <c:v>0.373</c:v>
                </c:pt>
                <c:pt idx="297">
                  <c:v>0.37547999999999998</c:v>
                </c:pt>
                <c:pt idx="298">
                  <c:v>0.37780999999999998</c:v>
                </c:pt>
                <c:pt idx="299">
                  <c:v>0.38031999999999999</c:v>
                </c:pt>
                <c:pt idx="300">
                  <c:v>0.38250000000000001</c:v>
                </c:pt>
                <c:pt idx="301">
                  <c:v>0.38500000000000001</c:v>
                </c:pt>
                <c:pt idx="302">
                  <c:v>0.38728000000000001</c:v>
                </c:pt>
                <c:pt idx="303">
                  <c:v>0.38962000000000002</c:v>
                </c:pt>
                <c:pt idx="304">
                  <c:v>0.39205000000000001</c:v>
                </c:pt>
                <c:pt idx="305">
                  <c:v>0.39429999999999998</c:v>
                </c:pt>
                <c:pt idx="306">
                  <c:v>0.39674999999999999</c:v>
                </c:pt>
                <c:pt idx="307">
                  <c:v>0.39911000000000002</c:v>
                </c:pt>
                <c:pt idx="308">
                  <c:v>0.40149000000000001</c:v>
                </c:pt>
                <c:pt idx="309">
                  <c:v>0.40368999999999999</c:v>
                </c:pt>
                <c:pt idx="310">
                  <c:v>0.40599000000000002</c:v>
                </c:pt>
                <c:pt idx="311">
                  <c:v>0.40812999999999999</c:v>
                </c:pt>
                <c:pt idx="312">
                  <c:v>0.41034999999999999</c:v>
                </c:pt>
                <c:pt idx="313">
                  <c:v>0.41250999999999999</c:v>
                </c:pt>
                <c:pt idx="314">
                  <c:v>0.41453000000000001</c:v>
                </c:pt>
                <c:pt idx="315">
                  <c:v>0.41642000000000001</c:v>
                </c:pt>
                <c:pt idx="316">
                  <c:v>0.41838999999999998</c:v>
                </c:pt>
                <c:pt idx="317">
                  <c:v>0.42026999999999998</c:v>
                </c:pt>
                <c:pt idx="318">
                  <c:v>0.42219000000000001</c:v>
                </c:pt>
                <c:pt idx="319">
                  <c:v>0.42387000000000002</c:v>
                </c:pt>
                <c:pt idx="320">
                  <c:v>0.42554999999999998</c:v>
                </c:pt>
                <c:pt idx="321">
                  <c:v>0.42725999999999997</c:v>
                </c:pt>
                <c:pt idx="322">
                  <c:v>0.42873</c:v>
                </c:pt>
                <c:pt idx="323">
                  <c:v>0.43020999999999998</c:v>
                </c:pt>
                <c:pt idx="324">
                  <c:v>0.43169000000000002</c:v>
                </c:pt>
                <c:pt idx="325">
                  <c:v>0.43318000000000001</c:v>
                </c:pt>
                <c:pt idx="326">
                  <c:v>0.43448999999999999</c:v>
                </c:pt>
                <c:pt idx="327">
                  <c:v>0.43591999999999997</c:v>
                </c:pt>
                <c:pt idx="328">
                  <c:v>0.43719000000000002</c:v>
                </c:pt>
                <c:pt idx="329">
                  <c:v>0.43846000000000002</c:v>
                </c:pt>
                <c:pt idx="330">
                  <c:v>0.43976999999999999</c:v>
                </c:pt>
                <c:pt idx="331">
                  <c:v>0.44102000000000002</c:v>
                </c:pt>
                <c:pt idx="332">
                  <c:v>0.44214999999999999</c:v>
                </c:pt>
                <c:pt idx="333">
                  <c:v>0.44327</c:v>
                </c:pt>
                <c:pt idx="334">
                  <c:v>0.44444</c:v>
                </c:pt>
                <c:pt idx="335">
                  <c:v>0.44561000000000001</c:v>
                </c:pt>
                <c:pt idx="336">
                  <c:v>0.44678000000000001</c:v>
                </c:pt>
                <c:pt idx="337">
                  <c:v>0.44783000000000001</c:v>
                </c:pt>
                <c:pt idx="338">
                  <c:v>0.44899</c:v>
                </c:pt>
                <c:pt idx="339">
                  <c:v>0.45012999999999997</c:v>
                </c:pt>
                <c:pt idx="340">
                  <c:v>0.45224999999999999</c:v>
                </c:pt>
                <c:pt idx="341">
                  <c:v>0.45335999999999999</c:v>
                </c:pt>
                <c:pt idx="342">
                  <c:v>0.45440999999999998</c:v>
                </c:pt>
                <c:pt idx="343">
                  <c:v>0.45544000000000001</c:v>
                </c:pt>
                <c:pt idx="344">
                  <c:v>0.45641999999999999</c:v>
                </c:pt>
                <c:pt idx="345">
                  <c:v>0.45784999999999998</c:v>
                </c:pt>
                <c:pt idx="346">
                  <c:v>0.45895000000000002</c:v>
                </c:pt>
                <c:pt idx="347">
                  <c:v>0.46000999999999997</c:v>
                </c:pt>
                <c:pt idx="348">
                  <c:v>0.46122999999999997</c:v>
                </c:pt>
                <c:pt idx="349">
                  <c:v>0.46255000000000002</c:v>
                </c:pt>
                <c:pt idx="350">
                  <c:v>0.46388000000000001</c:v>
                </c:pt>
                <c:pt idx="351">
                  <c:v>0.46506999999999998</c:v>
                </c:pt>
                <c:pt idx="352">
                  <c:v>0.46645999999999999</c:v>
                </c:pt>
                <c:pt idx="353">
                  <c:v>0.46795999999999999</c:v>
                </c:pt>
                <c:pt idx="354">
                  <c:v>0.46959000000000001</c:v>
                </c:pt>
                <c:pt idx="355">
                  <c:v>0.47112999999999999</c:v>
                </c:pt>
                <c:pt idx="356">
                  <c:v>0.4728</c:v>
                </c:pt>
                <c:pt idx="357">
                  <c:v>0.47445999999999999</c:v>
                </c:pt>
                <c:pt idx="358">
                  <c:v>0.47616999999999998</c:v>
                </c:pt>
                <c:pt idx="359">
                  <c:v>0.47791</c:v>
                </c:pt>
                <c:pt idx="360">
                  <c:v>0.47964000000000001</c:v>
                </c:pt>
                <c:pt idx="361">
                  <c:v>0.48138999999999998</c:v>
                </c:pt>
                <c:pt idx="362">
                  <c:v>0.48332999999999998</c:v>
                </c:pt>
                <c:pt idx="363">
                  <c:v>0.4854</c:v>
                </c:pt>
                <c:pt idx="364">
                  <c:v>0.4874</c:v>
                </c:pt>
                <c:pt idx="365">
                  <c:v>0.48962</c:v>
                </c:pt>
                <c:pt idx="366">
                  <c:v>0.49177999999999999</c:v>
                </c:pt>
                <c:pt idx="367">
                  <c:v>0.49413000000000001</c:v>
                </c:pt>
                <c:pt idx="368">
                  <c:v>0.49637999999999999</c:v>
                </c:pt>
                <c:pt idx="369">
                  <c:v>0.49891999999999997</c:v>
                </c:pt>
                <c:pt idx="370">
                  <c:v>0.50139999999999996</c:v>
                </c:pt>
                <c:pt idx="371">
                  <c:v>0.50404000000000004</c:v>
                </c:pt>
                <c:pt idx="372">
                  <c:v>0.50668999999999997</c:v>
                </c:pt>
                <c:pt idx="373">
                  <c:v>0.50946000000000002</c:v>
                </c:pt>
                <c:pt idx="374">
                  <c:v>0.51215900000000003</c:v>
                </c:pt>
                <c:pt idx="375">
                  <c:v>0.51519999999999999</c:v>
                </c:pt>
                <c:pt idx="376">
                  <c:v>0.51812999999999998</c:v>
                </c:pt>
                <c:pt idx="377">
                  <c:v>0.52114000000000005</c:v>
                </c:pt>
                <c:pt idx="378">
                  <c:v>0.52427999999999997</c:v>
                </c:pt>
                <c:pt idx="379">
                  <c:v>0.52747900000000003</c:v>
                </c:pt>
                <c:pt idx="380">
                  <c:v>0.53066000000000002</c:v>
                </c:pt>
                <c:pt idx="381">
                  <c:v>0.53393999999999997</c:v>
                </c:pt>
                <c:pt idx="382">
                  <c:v>0.53703999999999996</c:v>
                </c:pt>
                <c:pt idx="383">
                  <c:v>0.5403</c:v>
                </c:pt>
                <c:pt idx="384">
                  <c:v>0.54357999999999995</c:v>
                </c:pt>
                <c:pt idx="385">
                  <c:v>0.54688000000000003</c:v>
                </c:pt>
                <c:pt idx="386">
                  <c:v>0.55049999999999999</c:v>
                </c:pt>
                <c:pt idx="387">
                  <c:v>0.55356000000000005</c:v>
                </c:pt>
                <c:pt idx="388">
                  <c:v>0.55661000000000005</c:v>
                </c:pt>
                <c:pt idx="389">
                  <c:v>0.55984</c:v>
                </c:pt>
                <c:pt idx="390">
                  <c:v>0.56298999999999999</c:v>
                </c:pt>
                <c:pt idx="391">
                  <c:v>0.56591999999999998</c:v>
                </c:pt>
                <c:pt idx="392">
                  <c:v>0.56888000000000005</c:v>
                </c:pt>
                <c:pt idx="393">
                  <c:v>0.57181000000000004</c:v>
                </c:pt>
                <c:pt idx="394">
                  <c:v>0.57474000000000003</c:v>
                </c:pt>
                <c:pt idx="395">
                  <c:v>0.57765</c:v>
                </c:pt>
                <c:pt idx="396">
                  <c:v>0.58021999999999996</c:v>
                </c:pt>
                <c:pt idx="397">
                  <c:v>0.58281000000000005</c:v>
                </c:pt>
                <c:pt idx="398">
                  <c:v>0.58560000000000001</c:v>
                </c:pt>
                <c:pt idx="399">
                  <c:v>0.58804000000000001</c:v>
                </c:pt>
                <c:pt idx="400">
                  <c:v>0.59052000000000004</c:v>
                </c:pt>
                <c:pt idx="401">
                  <c:v>0.59282000000000001</c:v>
                </c:pt>
                <c:pt idx="402">
                  <c:v>0.59519</c:v>
                </c:pt>
                <c:pt idx="403">
                  <c:v>0.59743000000000002</c:v>
                </c:pt>
                <c:pt idx="404">
                  <c:v>0.59960999999999998</c:v>
                </c:pt>
                <c:pt idx="405">
                  <c:v>0.60163</c:v>
                </c:pt>
                <c:pt idx="406">
                  <c:v>0.60375999999999996</c:v>
                </c:pt>
                <c:pt idx="407">
                  <c:v>0.60592000000000001</c:v>
                </c:pt>
                <c:pt idx="408">
                  <c:v>0.60777000000000003</c:v>
                </c:pt>
                <c:pt idx="409">
                  <c:v>0.60951999999999995</c:v>
                </c:pt>
                <c:pt idx="410">
                  <c:v>0.61148000000000002</c:v>
                </c:pt>
                <c:pt idx="411">
                  <c:v>0.61341000000000001</c:v>
                </c:pt>
                <c:pt idx="412">
                  <c:v>0.61519999999999997</c:v>
                </c:pt>
                <c:pt idx="413">
                  <c:v>0.61687000000000003</c:v>
                </c:pt>
                <c:pt idx="414">
                  <c:v>0.61872000000000005</c:v>
                </c:pt>
                <c:pt idx="415">
                  <c:v>0.62017</c:v>
                </c:pt>
                <c:pt idx="416">
                  <c:v>0.62204999999999999</c:v>
                </c:pt>
                <c:pt idx="417">
                  <c:v>0.62370999999999999</c:v>
                </c:pt>
                <c:pt idx="418">
                  <c:v>0.62544</c:v>
                </c:pt>
                <c:pt idx="419">
                  <c:v>0.62717999999999996</c:v>
                </c:pt>
                <c:pt idx="420">
                  <c:v>0.62921000000000005</c:v>
                </c:pt>
                <c:pt idx="421">
                  <c:v>0.63097000000000003</c:v>
                </c:pt>
                <c:pt idx="422">
                  <c:v>0.63285999999999998</c:v>
                </c:pt>
                <c:pt idx="423">
                  <c:v>0.63495000000000001</c:v>
                </c:pt>
                <c:pt idx="424">
                  <c:v>0.63695999999999997</c:v>
                </c:pt>
                <c:pt idx="425">
                  <c:v>0.63912000000000002</c:v>
                </c:pt>
                <c:pt idx="426">
                  <c:v>0.64117999999999997</c:v>
                </c:pt>
                <c:pt idx="427">
                  <c:v>0.64371999999999996</c:v>
                </c:pt>
                <c:pt idx="428">
                  <c:v>0.64609000000000005</c:v>
                </c:pt>
                <c:pt idx="429">
                  <c:v>0.64863000000000004</c:v>
                </c:pt>
                <c:pt idx="430">
                  <c:v>0.65142999999999995</c:v>
                </c:pt>
                <c:pt idx="431">
                  <c:v>0.65427000000000002</c:v>
                </c:pt>
                <c:pt idx="432">
                  <c:v>0.65717999999999999</c:v>
                </c:pt>
                <c:pt idx="433">
                  <c:v>0.66052</c:v>
                </c:pt>
                <c:pt idx="434">
                  <c:v>0.66342000000000001</c:v>
                </c:pt>
                <c:pt idx="435">
                  <c:v>0.66646000000000005</c:v>
                </c:pt>
                <c:pt idx="436">
                  <c:v>0.66996</c:v>
                </c:pt>
                <c:pt idx="437">
                  <c:v>0.67330000000000001</c:v>
                </c:pt>
                <c:pt idx="438">
                  <c:v>0.67679999999999996</c:v>
                </c:pt>
                <c:pt idx="439">
                  <c:v>0.68064000000000002</c:v>
                </c:pt>
                <c:pt idx="440">
                  <c:v>0.68406999999999996</c:v>
                </c:pt>
                <c:pt idx="441">
                  <c:v>0.68815999999999999</c:v>
                </c:pt>
                <c:pt idx="442">
                  <c:v>0.69181000000000004</c:v>
                </c:pt>
                <c:pt idx="443">
                  <c:v>0.69569000000000003</c:v>
                </c:pt>
                <c:pt idx="444">
                  <c:v>0.6996</c:v>
                </c:pt>
                <c:pt idx="445">
                  <c:v>0.70335000000000003</c:v>
                </c:pt>
                <c:pt idx="446">
                  <c:v>0.70669999999999999</c:v>
                </c:pt>
                <c:pt idx="447">
                  <c:v>0.71055999999999997</c:v>
                </c:pt>
                <c:pt idx="448">
                  <c:v>0.71389999999999998</c:v>
                </c:pt>
                <c:pt idx="449">
                  <c:v>0.71697999999999995</c:v>
                </c:pt>
                <c:pt idx="450">
                  <c:v>0.72038000000000002</c:v>
                </c:pt>
                <c:pt idx="451">
                  <c:v>0.72338000000000002</c:v>
                </c:pt>
                <c:pt idx="452">
                  <c:v>0.72614999999999996</c:v>
                </c:pt>
                <c:pt idx="453">
                  <c:v>0.72904000000000002</c:v>
                </c:pt>
                <c:pt idx="454">
                  <c:v>0.73107</c:v>
                </c:pt>
                <c:pt idx="455">
                  <c:v>0.73377000000000003</c:v>
                </c:pt>
                <c:pt idx="456">
                  <c:v>0.73592000000000002</c:v>
                </c:pt>
                <c:pt idx="457">
                  <c:v>0.73804999999999998</c:v>
                </c:pt>
                <c:pt idx="458">
                  <c:v>0.73994000000000004</c:v>
                </c:pt>
                <c:pt idx="459">
                  <c:v>0.74199999999999999</c:v>
                </c:pt>
                <c:pt idx="460">
                  <c:v>0.74390999999999996</c:v>
                </c:pt>
                <c:pt idx="461">
                  <c:v>0.74592999999999998</c:v>
                </c:pt>
                <c:pt idx="462">
                  <c:v>0.74751000000000001</c:v>
                </c:pt>
                <c:pt idx="463">
                  <c:v>0.74917999999999996</c:v>
                </c:pt>
                <c:pt idx="464">
                  <c:v>0.75066900000000003</c:v>
                </c:pt>
                <c:pt idx="465">
                  <c:v>0.75253000000000003</c:v>
                </c:pt>
                <c:pt idx="466">
                  <c:v>0.75382000000000005</c:v>
                </c:pt>
                <c:pt idx="467">
                  <c:v>0.75553999999999999</c:v>
                </c:pt>
                <c:pt idx="468">
                  <c:v>0.75688999999999995</c:v>
                </c:pt>
                <c:pt idx="469">
                  <c:v>0.75846999999999998</c:v>
                </c:pt>
                <c:pt idx="470">
                  <c:v>0.75988</c:v>
                </c:pt>
                <c:pt idx="471">
                  <c:v>0.76149</c:v>
                </c:pt>
                <c:pt idx="472">
                  <c:v>0.76256999999999997</c:v>
                </c:pt>
                <c:pt idx="473">
                  <c:v>0.76429999999999998</c:v>
                </c:pt>
                <c:pt idx="474">
                  <c:v>0.76578000000000002</c:v>
                </c:pt>
                <c:pt idx="475">
                  <c:v>0.76763000000000003</c:v>
                </c:pt>
                <c:pt idx="476">
                  <c:v>0.76866000000000001</c:v>
                </c:pt>
                <c:pt idx="477">
                  <c:v>0.77071999999999996</c:v>
                </c:pt>
                <c:pt idx="478">
                  <c:v>0.77214000000000005</c:v>
                </c:pt>
                <c:pt idx="479">
                  <c:v>0.7742</c:v>
                </c:pt>
                <c:pt idx="480">
                  <c:v>0.77578000000000003</c:v>
                </c:pt>
                <c:pt idx="481">
                  <c:v>0.77746000000000004</c:v>
                </c:pt>
                <c:pt idx="482">
                  <c:v>0.77910999999999997</c:v>
                </c:pt>
                <c:pt idx="483">
                  <c:v>0.78102000000000005</c:v>
                </c:pt>
                <c:pt idx="484">
                  <c:v>0.78254000000000001</c:v>
                </c:pt>
                <c:pt idx="485">
                  <c:v>0.78398999999999996</c:v>
                </c:pt>
                <c:pt idx="486">
                  <c:v>0.78591999999999995</c:v>
                </c:pt>
                <c:pt idx="487">
                  <c:v>0.78769999999999996</c:v>
                </c:pt>
                <c:pt idx="488">
                  <c:v>0.78949999999999998</c:v>
                </c:pt>
                <c:pt idx="489">
                  <c:v>0.79127999999999998</c:v>
                </c:pt>
                <c:pt idx="490">
                  <c:v>0.79315000000000002</c:v>
                </c:pt>
                <c:pt idx="491">
                  <c:v>0.79471000000000003</c:v>
                </c:pt>
                <c:pt idx="492">
                  <c:v>0.79642999999999997</c:v>
                </c:pt>
                <c:pt idx="493">
                  <c:v>0.79829000000000006</c:v>
                </c:pt>
                <c:pt idx="494">
                  <c:v>0.79996999999999996</c:v>
                </c:pt>
                <c:pt idx="495">
                  <c:v>0.80159999999999998</c:v>
                </c:pt>
                <c:pt idx="496">
                  <c:v>0.80288999999999999</c:v>
                </c:pt>
                <c:pt idx="497">
                  <c:v>0.80435999999999996</c:v>
                </c:pt>
                <c:pt idx="498">
                  <c:v>0.80562999999999996</c:v>
                </c:pt>
                <c:pt idx="499">
                  <c:v>0.80662999999999996</c:v>
                </c:pt>
                <c:pt idx="500">
                  <c:v>0.80771999999999999</c:v>
                </c:pt>
                <c:pt idx="501">
                  <c:v>0.80883000000000005</c:v>
                </c:pt>
                <c:pt idx="502">
                  <c:v>0.80928999999999995</c:v>
                </c:pt>
                <c:pt idx="503">
                  <c:v>0.80983000000000005</c:v>
                </c:pt>
                <c:pt idx="504">
                  <c:v>0.80976999999999999</c:v>
                </c:pt>
                <c:pt idx="505">
                  <c:v>0.81022000000000005</c:v>
                </c:pt>
                <c:pt idx="506">
                  <c:v>0.81054000000000004</c:v>
                </c:pt>
                <c:pt idx="507">
                  <c:v>0.81018000000000001</c:v>
                </c:pt>
                <c:pt idx="508">
                  <c:v>0.80983000000000005</c:v>
                </c:pt>
                <c:pt idx="509">
                  <c:v>0.80949000000000004</c:v>
                </c:pt>
                <c:pt idx="510">
                  <c:v>0.80896000000000001</c:v>
                </c:pt>
                <c:pt idx="511">
                  <c:v>0.80845999999999996</c:v>
                </c:pt>
                <c:pt idx="512">
                  <c:v>0.80781000000000003</c:v>
                </c:pt>
                <c:pt idx="513">
                  <c:v>0.80757000000000001</c:v>
                </c:pt>
                <c:pt idx="514">
                  <c:v>0.80713000000000001</c:v>
                </c:pt>
                <c:pt idx="515">
                  <c:v>0.80667999999999995</c:v>
                </c:pt>
                <c:pt idx="516">
                  <c:v>0.80623999999999996</c:v>
                </c:pt>
                <c:pt idx="517">
                  <c:v>0.82979000000000003</c:v>
                </c:pt>
                <c:pt idx="518">
                  <c:v>0.82384000000000002</c:v>
                </c:pt>
                <c:pt idx="519">
                  <c:v>0.81728999999999996</c:v>
                </c:pt>
                <c:pt idx="520">
                  <c:v>0.81437999999999999</c:v>
                </c:pt>
                <c:pt idx="521">
                  <c:v>0.81364999999999998</c:v>
                </c:pt>
                <c:pt idx="522">
                  <c:v>0.81040999999999996</c:v>
                </c:pt>
                <c:pt idx="523">
                  <c:v>0.81157999999999997</c:v>
                </c:pt>
                <c:pt idx="524">
                  <c:v>0.80937000000000003</c:v>
                </c:pt>
                <c:pt idx="525">
                  <c:v>0.80864999999999998</c:v>
                </c:pt>
                <c:pt idx="526">
                  <c:v>0.80935999999999997</c:v>
                </c:pt>
                <c:pt idx="527">
                  <c:v>0.80989999999999995</c:v>
                </c:pt>
                <c:pt idx="528">
                  <c:v>0.80823999999999996</c:v>
                </c:pt>
                <c:pt idx="529">
                  <c:v>0.80674000000000001</c:v>
                </c:pt>
                <c:pt idx="530">
                  <c:v>0.80686000000000002</c:v>
                </c:pt>
                <c:pt idx="531">
                  <c:v>0.81008000000000002</c:v>
                </c:pt>
                <c:pt idx="532">
                  <c:v>0.81015999999999999</c:v>
                </c:pt>
                <c:pt idx="533">
                  <c:v>0.80859000000000003</c:v>
                </c:pt>
                <c:pt idx="534">
                  <c:v>0.80884</c:v>
                </c:pt>
                <c:pt idx="535">
                  <c:v>0.80761000000000005</c:v>
                </c:pt>
                <c:pt idx="536">
                  <c:v>0.80703999999999998</c:v>
                </c:pt>
                <c:pt idx="537">
                  <c:v>0.80717000000000005</c:v>
                </c:pt>
                <c:pt idx="538">
                  <c:v>0.80733900000000003</c:v>
                </c:pt>
                <c:pt idx="539">
                  <c:v>0.80598000000000003</c:v>
                </c:pt>
                <c:pt idx="540">
                  <c:v>0.80539000000000005</c:v>
                </c:pt>
                <c:pt idx="541">
                  <c:v>0.80320999999999998</c:v>
                </c:pt>
                <c:pt idx="542">
                  <c:v>0.80354000000000003</c:v>
                </c:pt>
                <c:pt idx="543">
                  <c:v>0.80118</c:v>
                </c:pt>
                <c:pt idx="544">
                  <c:v>0.79895000000000005</c:v>
                </c:pt>
                <c:pt idx="545">
                  <c:v>0.80059999999999998</c:v>
                </c:pt>
                <c:pt idx="546">
                  <c:v>0.79790000000000005</c:v>
                </c:pt>
                <c:pt idx="547">
                  <c:v>0.79859999999999998</c:v>
                </c:pt>
                <c:pt idx="548">
                  <c:v>0.79730999999999996</c:v>
                </c:pt>
                <c:pt idx="549">
                  <c:v>0.79474999999999996</c:v>
                </c:pt>
                <c:pt idx="550">
                  <c:v>0.79679999999999995</c:v>
                </c:pt>
                <c:pt idx="551">
                  <c:v>0.79503000000000001</c:v>
                </c:pt>
                <c:pt idx="552">
                  <c:v>0.79569999999999996</c:v>
                </c:pt>
                <c:pt idx="553">
                  <c:v>0.79054999999999997</c:v>
                </c:pt>
                <c:pt idx="554">
                  <c:v>0.79754000000000003</c:v>
                </c:pt>
                <c:pt idx="555">
                  <c:v>0.79503999999999997</c:v>
                </c:pt>
                <c:pt idx="556">
                  <c:v>0.79657999999999995</c:v>
                </c:pt>
                <c:pt idx="557">
                  <c:v>0.79574</c:v>
                </c:pt>
                <c:pt idx="558">
                  <c:v>0.79515999999999998</c:v>
                </c:pt>
                <c:pt idx="559">
                  <c:v>0.79949000000000003</c:v>
                </c:pt>
                <c:pt idx="560">
                  <c:v>0.79218900000000003</c:v>
                </c:pt>
                <c:pt idx="561">
                  <c:v>0.79442999999999997</c:v>
                </c:pt>
                <c:pt idx="562">
                  <c:v>0.79779</c:v>
                </c:pt>
                <c:pt idx="563">
                  <c:v>0.79747000000000001</c:v>
                </c:pt>
                <c:pt idx="564">
                  <c:v>0.79615000000000002</c:v>
                </c:pt>
                <c:pt idx="565">
                  <c:v>0.79808000000000001</c:v>
                </c:pt>
                <c:pt idx="566">
                  <c:v>0.79788000000000003</c:v>
                </c:pt>
                <c:pt idx="567">
                  <c:v>0.80198000000000003</c:v>
                </c:pt>
                <c:pt idx="568">
                  <c:v>0.79698999999999998</c:v>
                </c:pt>
                <c:pt idx="569">
                  <c:v>0.79776999999999998</c:v>
                </c:pt>
                <c:pt idx="570">
                  <c:v>0.80218</c:v>
                </c:pt>
                <c:pt idx="571">
                  <c:v>0.81015000000000004</c:v>
                </c:pt>
                <c:pt idx="572">
                  <c:v>0.80771000000000004</c:v>
                </c:pt>
                <c:pt idx="573">
                  <c:v>0.87278999999999995</c:v>
                </c:pt>
                <c:pt idx="574">
                  <c:v>0.87161</c:v>
                </c:pt>
                <c:pt idx="575">
                  <c:v>0.87161999999999995</c:v>
                </c:pt>
                <c:pt idx="576">
                  <c:v>0.86880999999999997</c:v>
                </c:pt>
                <c:pt idx="577">
                  <c:v>0.86533000000000004</c:v>
                </c:pt>
                <c:pt idx="578">
                  <c:v>0.86978999999999995</c:v>
                </c:pt>
                <c:pt idx="579">
                  <c:v>0.87261999999999995</c:v>
                </c:pt>
                <c:pt idx="580">
                  <c:v>0.86731000000000003</c:v>
                </c:pt>
                <c:pt idx="581">
                  <c:v>0.87360000000000004</c:v>
                </c:pt>
                <c:pt idx="582">
                  <c:v>0.87534000000000001</c:v>
                </c:pt>
                <c:pt idx="583">
                  <c:v>0.87463000000000002</c:v>
                </c:pt>
                <c:pt idx="584">
                  <c:v>0.87080000000000002</c:v>
                </c:pt>
                <c:pt idx="585">
                  <c:v>0.87944</c:v>
                </c:pt>
                <c:pt idx="586">
                  <c:v>0.89285000000000003</c:v>
                </c:pt>
                <c:pt idx="587">
                  <c:v>0.90258000000000005</c:v>
                </c:pt>
                <c:pt idx="588">
                  <c:v>0.91786999999999996</c:v>
                </c:pt>
                <c:pt idx="589">
                  <c:v>0.93723000000000001</c:v>
                </c:pt>
                <c:pt idx="590">
                  <c:v>0.96130000000000004</c:v>
                </c:pt>
              </c:numCache>
            </c:numRef>
          </c:yVal>
          <c:smooth val="1"/>
        </c:ser>
        <c:dLbls>
          <c:showLegendKey val="0"/>
          <c:showVal val="0"/>
          <c:showCatName val="0"/>
          <c:showSerName val="0"/>
          <c:showPercent val="0"/>
          <c:showBubbleSize val="0"/>
        </c:dLbls>
        <c:axId val="42861312"/>
        <c:axId val="42863232"/>
      </c:scatterChart>
      <c:valAx>
        <c:axId val="42861312"/>
        <c:scaling>
          <c:orientation val="minMax"/>
          <c:max val="800"/>
          <c:min val="320"/>
        </c:scaling>
        <c:delete val="0"/>
        <c:axPos val="b"/>
        <c:title>
          <c:tx>
            <c:rich>
              <a:bodyPr/>
              <a:lstStyle/>
              <a:p>
                <a:pPr>
                  <a:defRPr sz="1000"/>
                </a:pPr>
                <a:r>
                  <a:rPr lang="en-US" sz="1000"/>
                  <a:t>Wavelength (nm)</a:t>
                </a:r>
                <a:endParaRPr lang="ms-MY" sz="1000"/>
              </a:p>
            </c:rich>
          </c:tx>
          <c:layout/>
          <c:overlay val="0"/>
        </c:title>
        <c:numFmt formatCode="General" sourceLinked="1"/>
        <c:majorTickMark val="out"/>
        <c:minorTickMark val="none"/>
        <c:tickLblPos val="nextTo"/>
        <c:txPr>
          <a:bodyPr/>
          <a:lstStyle/>
          <a:p>
            <a:pPr>
              <a:defRPr sz="1000"/>
            </a:pPr>
            <a:endParaRPr lang="en-US"/>
          </a:p>
        </c:txPr>
        <c:crossAx val="42863232"/>
        <c:crossesAt val="0"/>
        <c:crossBetween val="midCat"/>
      </c:valAx>
      <c:valAx>
        <c:axId val="42863232"/>
        <c:scaling>
          <c:orientation val="minMax"/>
          <c:max val="1"/>
          <c:min val="0"/>
        </c:scaling>
        <c:delete val="0"/>
        <c:axPos val="l"/>
        <c:title>
          <c:tx>
            <c:rich>
              <a:bodyPr rot="-5400000" vert="horz"/>
              <a:lstStyle/>
              <a:p>
                <a:pPr>
                  <a:defRPr/>
                </a:pPr>
                <a:r>
                  <a:rPr lang="en-US"/>
                  <a:t>Absorbaance (a.u)</a:t>
                </a:r>
                <a:endParaRPr lang="ms-MY"/>
              </a:p>
            </c:rich>
          </c:tx>
          <c:layout/>
          <c:overlay val="0"/>
        </c:title>
        <c:numFmt formatCode="General" sourceLinked="1"/>
        <c:majorTickMark val="out"/>
        <c:minorTickMark val="none"/>
        <c:tickLblPos val="nextTo"/>
        <c:txPr>
          <a:bodyPr/>
          <a:lstStyle/>
          <a:p>
            <a:pPr>
              <a:defRPr sz="1000"/>
            </a:pPr>
            <a:endParaRPr lang="en-US"/>
          </a:p>
        </c:txPr>
        <c:crossAx val="42861312"/>
        <c:crosses val="autoZero"/>
        <c:crossBetween val="midCat"/>
      </c:valAx>
    </c:plotArea>
    <c:plotVisOnly val="1"/>
    <c:dispBlanksAs val="gap"/>
    <c:showDLblsOverMax val="0"/>
  </c:chart>
  <c:spPr>
    <a:ln>
      <a:noFill/>
    </a:ln>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tio2</c:v>
          </c:tx>
          <c:spPr>
            <a:ln w="28575">
              <a:solidFill>
                <a:schemeClr val="tx1"/>
              </a:solidFill>
            </a:ln>
          </c:spPr>
          <c:marker>
            <c:symbol val="none"/>
          </c:marker>
          <c:xVal>
            <c:numRef>
              <c:f>'TiO2'!$M$2:$M$592</c:f>
              <c:numCache>
                <c:formatCode>General</c:formatCode>
                <c:ptCount val="591"/>
                <c:pt idx="0">
                  <c:v>1.3772222222222221</c:v>
                </c:pt>
                <c:pt idx="1">
                  <c:v>1.378754171301446</c:v>
                </c:pt>
                <c:pt idx="2">
                  <c:v>1.3802895322939865</c:v>
                </c:pt>
                <c:pt idx="3">
                  <c:v>1.3818283166109253</c:v>
                </c:pt>
                <c:pt idx="4">
                  <c:v>1.3833705357142858</c:v>
                </c:pt>
                <c:pt idx="5">
                  <c:v>1.3849162011173184</c:v>
                </c:pt>
                <c:pt idx="6">
                  <c:v>1.3864653243847875</c:v>
                </c:pt>
                <c:pt idx="7">
                  <c:v>1.3880179171332587</c:v>
                </c:pt>
                <c:pt idx="8">
                  <c:v>1.3895739910313902</c:v>
                </c:pt>
                <c:pt idx="9">
                  <c:v>1.3911335578002244</c:v>
                </c:pt>
                <c:pt idx="10">
                  <c:v>1.3926966292134833</c:v>
                </c:pt>
                <c:pt idx="11">
                  <c:v>1.3942632170978628</c:v>
                </c:pt>
                <c:pt idx="12">
                  <c:v>1.3958333333333333</c:v>
                </c:pt>
                <c:pt idx="13">
                  <c:v>1.3974069898534385</c:v>
                </c:pt>
                <c:pt idx="14">
                  <c:v>1.3989841986455982</c:v>
                </c:pt>
                <c:pt idx="15">
                  <c:v>1.4005649717514124</c:v>
                </c:pt>
                <c:pt idx="16">
                  <c:v>1.4021493212669682</c:v>
                </c:pt>
                <c:pt idx="17">
                  <c:v>1.4037372593431483</c:v>
                </c:pt>
                <c:pt idx="18">
                  <c:v>1.405328798185941</c:v>
                </c:pt>
                <c:pt idx="19">
                  <c:v>1.4069239500567536</c:v>
                </c:pt>
                <c:pt idx="20">
                  <c:v>1.4085227272727272</c:v>
                </c:pt>
                <c:pt idx="21">
                  <c:v>1.4101251422070535</c:v>
                </c:pt>
                <c:pt idx="22">
                  <c:v>1.4117312072892938</c:v>
                </c:pt>
                <c:pt idx="23">
                  <c:v>1.4133409350057013</c:v>
                </c:pt>
                <c:pt idx="24">
                  <c:v>1.4149543378995433</c:v>
                </c:pt>
                <c:pt idx="25">
                  <c:v>1.4165714285714286</c:v>
                </c:pt>
                <c:pt idx="26">
                  <c:v>1.4181922196796339</c:v>
                </c:pt>
                <c:pt idx="27">
                  <c:v>1.4198167239404353</c:v>
                </c:pt>
                <c:pt idx="28">
                  <c:v>1.4214449541284404</c:v>
                </c:pt>
                <c:pt idx="29">
                  <c:v>1.4230769230769231</c:v>
                </c:pt>
                <c:pt idx="30">
                  <c:v>1.424712643678161</c:v>
                </c:pt>
                <c:pt idx="31">
                  <c:v>1.4263521288837744</c:v>
                </c:pt>
                <c:pt idx="32">
                  <c:v>1.4279953917050692</c:v>
                </c:pt>
                <c:pt idx="33">
                  <c:v>1.4296424452133796</c:v>
                </c:pt>
                <c:pt idx="34">
                  <c:v>1.4312933025404158</c:v>
                </c:pt>
                <c:pt idx="35">
                  <c:v>1.4329479768786126</c:v>
                </c:pt>
                <c:pt idx="36">
                  <c:v>1.4346064814814814</c:v>
                </c:pt>
                <c:pt idx="37">
                  <c:v>1.436268829663963</c:v>
                </c:pt>
                <c:pt idx="38">
                  <c:v>1.4379350348027842</c:v>
                </c:pt>
                <c:pt idx="39">
                  <c:v>1.4396051103368177</c:v>
                </c:pt>
                <c:pt idx="40">
                  <c:v>1.4412790697674418</c:v>
                </c:pt>
                <c:pt idx="41">
                  <c:v>1.4429569266589057</c:v>
                </c:pt>
                <c:pt idx="42">
                  <c:v>1.4446386946386947</c:v>
                </c:pt>
                <c:pt idx="43">
                  <c:v>1.4463243873978997</c:v>
                </c:pt>
                <c:pt idx="44">
                  <c:v>1.4480140186915889</c:v>
                </c:pt>
                <c:pt idx="45">
                  <c:v>1.4497076023391813</c:v>
                </c:pt>
                <c:pt idx="46">
                  <c:v>1.4514051522248244</c:v>
                </c:pt>
                <c:pt idx="47">
                  <c:v>1.4531066822977725</c:v>
                </c:pt>
                <c:pt idx="48">
                  <c:v>1.45481220657277</c:v>
                </c:pt>
                <c:pt idx="49">
                  <c:v>1.4565217391304348</c:v>
                </c:pt>
                <c:pt idx="50">
                  <c:v>1.4582352941176471</c:v>
                </c:pt>
                <c:pt idx="51">
                  <c:v>1.4599528857479387</c:v>
                </c:pt>
                <c:pt idx="52">
                  <c:v>1.4616745283018868</c:v>
                </c:pt>
                <c:pt idx="53">
                  <c:v>1.4634002361275089</c:v>
                </c:pt>
                <c:pt idx="54">
                  <c:v>1.4651300236406619</c:v>
                </c:pt>
                <c:pt idx="55">
                  <c:v>1.4668639053254438</c:v>
                </c:pt>
                <c:pt idx="56">
                  <c:v>1.4686018957345972</c:v>
                </c:pt>
                <c:pt idx="57">
                  <c:v>1.4703440094899169</c:v>
                </c:pt>
                <c:pt idx="58">
                  <c:v>1.4720902612826603</c:v>
                </c:pt>
                <c:pt idx="59">
                  <c:v>1.4738406658739596</c:v>
                </c:pt>
                <c:pt idx="60">
                  <c:v>1.4755952380952382</c:v>
                </c:pt>
                <c:pt idx="61">
                  <c:v>1.4773539928486292</c:v>
                </c:pt>
                <c:pt idx="62">
                  <c:v>1.4791169451073987</c:v>
                </c:pt>
                <c:pt idx="63">
                  <c:v>1.4808841099163679</c:v>
                </c:pt>
                <c:pt idx="64">
                  <c:v>1.4826555023923444</c:v>
                </c:pt>
                <c:pt idx="65">
                  <c:v>1.4844311377245509</c:v>
                </c:pt>
                <c:pt idx="66">
                  <c:v>1.48621103117506</c:v>
                </c:pt>
                <c:pt idx="67">
                  <c:v>1.4879951980792316</c:v>
                </c:pt>
                <c:pt idx="68">
                  <c:v>1.4897836538461537</c:v>
                </c:pt>
                <c:pt idx="69">
                  <c:v>1.4915764139590855</c:v>
                </c:pt>
                <c:pt idx="70">
                  <c:v>1.4933734939759036</c:v>
                </c:pt>
                <c:pt idx="71">
                  <c:v>1.4951749095295537</c:v>
                </c:pt>
                <c:pt idx="72">
                  <c:v>1.4969806763285025</c:v>
                </c:pt>
                <c:pt idx="73">
                  <c:v>1.4987908101571947</c:v>
                </c:pt>
                <c:pt idx="74">
                  <c:v>1.5006053268765134</c:v>
                </c:pt>
                <c:pt idx="75">
                  <c:v>1.5024242424242424</c:v>
                </c:pt>
                <c:pt idx="76">
                  <c:v>1.504247572815534</c:v>
                </c:pt>
                <c:pt idx="77">
                  <c:v>1.5060753341433779</c:v>
                </c:pt>
                <c:pt idx="78">
                  <c:v>1.5079075425790753</c:v>
                </c:pt>
                <c:pt idx="79">
                  <c:v>1.5097442143727162</c:v>
                </c:pt>
                <c:pt idx="80">
                  <c:v>1.5115853658536584</c:v>
                </c:pt>
                <c:pt idx="81">
                  <c:v>1.5134310134310134</c:v>
                </c:pt>
                <c:pt idx="82">
                  <c:v>1.5152811735941321</c:v>
                </c:pt>
                <c:pt idx="83">
                  <c:v>1.5171358629130967</c:v>
                </c:pt>
                <c:pt idx="84">
                  <c:v>1.5189950980392157</c:v>
                </c:pt>
                <c:pt idx="85">
                  <c:v>1.5208588957055216</c:v>
                </c:pt>
                <c:pt idx="86">
                  <c:v>1.5227272727272727</c:v>
                </c:pt>
                <c:pt idx="87">
                  <c:v>1.5246002460024601</c:v>
                </c:pt>
                <c:pt idx="88">
                  <c:v>1.5264778325123152</c:v>
                </c:pt>
                <c:pt idx="89">
                  <c:v>1.528360049321825</c:v>
                </c:pt>
                <c:pt idx="90">
                  <c:v>1.530246913580247</c:v>
                </c:pt>
                <c:pt idx="91">
                  <c:v>1.5321384425216316</c:v>
                </c:pt>
                <c:pt idx="92">
                  <c:v>1.5340346534653466</c:v>
                </c:pt>
                <c:pt idx="93">
                  <c:v>1.5359355638166048</c:v>
                </c:pt>
                <c:pt idx="94">
                  <c:v>1.5378411910669976</c:v>
                </c:pt>
                <c:pt idx="95">
                  <c:v>1.539751552795031</c:v>
                </c:pt>
                <c:pt idx="96">
                  <c:v>1.5416666666666667</c:v>
                </c:pt>
                <c:pt idx="97">
                  <c:v>1.5435865504358655</c:v>
                </c:pt>
                <c:pt idx="98">
                  <c:v>1.5455112219451372</c:v>
                </c:pt>
                <c:pt idx="99">
                  <c:v>1.5474406991260923</c:v>
                </c:pt>
                <c:pt idx="100">
                  <c:v>1.5493749999999999</c:v>
                </c:pt>
                <c:pt idx="101">
                  <c:v>1.5513141426783479</c:v>
                </c:pt>
                <c:pt idx="102">
                  <c:v>1.5532581453634084</c:v>
                </c:pt>
                <c:pt idx="103">
                  <c:v>1.555207026348808</c:v>
                </c:pt>
                <c:pt idx="104">
                  <c:v>1.5571608040201006</c:v>
                </c:pt>
                <c:pt idx="105">
                  <c:v>1.5591194968553459</c:v>
                </c:pt>
                <c:pt idx="106">
                  <c:v>1.5610831234256928</c:v>
                </c:pt>
                <c:pt idx="107">
                  <c:v>1.5630517023959647</c:v>
                </c:pt>
                <c:pt idx="108">
                  <c:v>1.5650252525252526</c:v>
                </c:pt>
                <c:pt idx="109">
                  <c:v>1.5670037926675096</c:v>
                </c:pt>
                <c:pt idx="110">
                  <c:v>1.5689873417721518</c:v>
                </c:pt>
                <c:pt idx="111">
                  <c:v>1.5709759188846641</c:v>
                </c:pt>
                <c:pt idx="112">
                  <c:v>1.5729695431472082</c:v>
                </c:pt>
                <c:pt idx="113">
                  <c:v>1.5749682337992377</c:v>
                </c:pt>
                <c:pt idx="114">
                  <c:v>1.5769720101781171</c:v>
                </c:pt>
                <c:pt idx="115">
                  <c:v>1.5789808917197452</c:v>
                </c:pt>
                <c:pt idx="116">
                  <c:v>1.5809948979591837</c:v>
                </c:pt>
                <c:pt idx="117">
                  <c:v>1.58301404853129</c:v>
                </c:pt>
                <c:pt idx="118">
                  <c:v>1.5850383631713556</c:v>
                </c:pt>
                <c:pt idx="119">
                  <c:v>1.587067861715749</c:v>
                </c:pt>
                <c:pt idx="120">
                  <c:v>1.589102564102564</c:v>
                </c:pt>
                <c:pt idx="121">
                  <c:v>1.5911424903722722</c:v>
                </c:pt>
                <c:pt idx="122">
                  <c:v>1.5931876606683804</c:v>
                </c:pt>
                <c:pt idx="123">
                  <c:v>1.5952380952380953</c:v>
                </c:pt>
                <c:pt idx="124">
                  <c:v>1.5972938144329898</c:v>
                </c:pt>
                <c:pt idx="125">
                  <c:v>1.5993548387096774</c:v>
                </c:pt>
                <c:pt idx="126">
                  <c:v>1.601421188630491</c:v>
                </c:pt>
                <c:pt idx="127">
                  <c:v>1.6034928848641656</c:v>
                </c:pt>
                <c:pt idx="128">
                  <c:v>1.6055699481865284</c:v>
                </c:pt>
                <c:pt idx="129">
                  <c:v>1.6076523994811933</c:v>
                </c:pt>
                <c:pt idx="130">
                  <c:v>1.6097402597402597</c:v>
                </c:pt>
                <c:pt idx="131">
                  <c:v>1.6118335500650196</c:v>
                </c:pt>
                <c:pt idx="132">
                  <c:v>1.6139322916666667</c:v>
                </c:pt>
                <c:pt idx="133">
                  <c:v>1.6160365058670143</c:v>
                </c:pt>
                <c:pt idx="134">
                  <c:v>1.6181462140992167</c:v>
                </c:pt>
                <c:pt idx="135">
                  <c:v>1.6202614379084967</c:v>
                </c:pt>
                <c:pt idx="136">
                  <c:v>1.6223821989528795</c:v>
                </c:pt>
                <c:pt idx="137">
                  <c:v>1.6245085190039319</c:v>
                </c:pt>
                <c:pt idx="138">
                  <c:v>1.6266404199475066</c:v>
                </c:pt>
                <c:pt idx="139">
                  <c:v>1.6287779237844942</c:v>
                </c:pt>
                <c:pt idx="140">
                  <c:v>1.6309210526315789</c:v>
                </c:pt>
                <c:pt idx="141">
                  <c:v>1.6330698287220027</c:v>
                </c:pt>
                <c:pt idx="142">
                  <c:v>1.6352242744063326</c:v>
                </c:pt>
                <c:pt idx="143">
                  <c:v>1.6373844121532364</c:v>
                </c:pt>
                <c:pt idx="144">
                  <c:v>1.6395502645502646</c:v>
                </c:pt>
                <c:pt idx="145">
                  <c:v>1.6417218543046357</c:v>
                </c:pt>
                <c:pt idx="146">
                  <c:v>1.6438992042440319</c:v>
                </c:pt>
                <c:pt idx="147">
                  <c:v>1.6460823373173972</c:v>
                </c:pt>
                <c:pt idx="148">
                  <c:v>1.6482712765957446</c:v>
                </c:pt>
                <c:pt idx="149">
                  <c:v>1.6504660452729694</c:v>
                </c:pt>
                <c:pt idx="150">
                  <c:v>1.6526666666666667</c:v>
                </c:pt>
                <c:pt idx="151">
                  <c:v>1.6548731642189587</c:v>
                </c:pt>
                <c:pt idx="152">
                  <c:v>1.6570855614973261</c:v>
                </c:pt>
                <c:pt idx="153">
                  <c:v>1.6593038821954484</c:v>
                </c:pt>
                <c:pt idx="154">
                  <c:v>1.6615281501340482</c:v>
                </c:pt>
                <c:pt idx="155">
                  <c:v>1.6637583892617449</c:v>
                </c:pt>
                <c:pt idx="156">
                  <c:v>1.665994623655914</c:v>
                </c:pt>
                <c:pt idx="157">
                  <c:v>1.6682368775235532</c:v>
                </c:pt>
                <c:pt idx="158">
                  <c:v>1.6704851752021563</c:v>
                </c:pt>
                <c:pt idx="159">
                  <c:v>1.6727395411605939</c:v>
                </c:pt>
                <c:pt idx="160">
                  <c:v>1.675</c:v>
                </c:pt>
                <c:pt idx="161">
                  <c:v>1.6772665764546684</c:v>
                </c:pt>
                <c:pt idx="162">
                  <c:v>1.679539295392954</c:v>
                </c:pt>
                <c:pt idx="163">
                  <c:v>1.6818181818181819</c:v>
                </c:pt>
                <c:pt idx="164">
                  <c:v>1.6841032608695652</c:v>
                </c:pt>
                <c:pt idx="165">
                  <c:v>1.6863945578231292</c:v>
                </c:pt>
                <c:pt idx="166">
                  <c:v>1.688692098092643</c:v>
                </c:pt>
                <c:pt idx="167">
                  <c:v>1.6909959072305594</c:v>
                </c:pt>
                <c:pt idx="168">
                  <c:v>1.6933060109289617</c:v>
                </c:pt>
                <c:pt idx="169">
                  <c:v>1.6956224350205198</c:v>
                </c:pt>
                <c:pt idx="170">
                  <c:v>1.6979452054794522</c:v>
                </c:pt>
                <c:pt idx="171">
                  <c:v>1.7002743484224965</c:v>
                </c:pt>
                <c:pt idx="172">
                  <c:v>1.7026098901098901</c:v>
                </c:pt>
                <c:pt idx="173">
                  <c:v>1.7049518569463549</c:v>
                </c:pt>
                <c:pt idx="174">
                  <c:v>1.7073002754820936</c:v>
                </c:pt>
                <c:pt idx="175">
                  <c:v>1.7096551724137932</c:v>
                </c:pt>
                <c:pt idx="176">
                  <c:v>1.7120165745856353</c:v>
                </c:pt>
                <c:pt idx="177">
                  <c:v>1.714384508990318</c:v>
                </c:pt>
                <c:pt idx="178">
                  <c:v>1.7167590027700832</c:v>
                </c:pt>
                <c:pt idx="179">
                  <c:v>1.719140083217753</c:v>
                </c:pt>
                <c:pt idx="180">
                  <c:v>1.7215277777777778</c:v>
                </c:pt>
                <c:pt idx="181">
                  <c:v>1.7239221140472878</c:v>
                </c:pt>
                <c:pt idx="182">
                  <c:v>1.7263231197771587</c:v>
                </c:pt>
                <c:pt idx="183">
                  <c:v>1.7287308228730822</c:v>
                </c:pt>
                <c:pt idx="184">
                  <c:v>1.7311452513966481</c:v>
                </c:pt>
                <c:pt idx="185">
                  <c:v>1.7335664335664336</c:v>
                </c:pt>
                <c:pt idx="186">
                  <c:v>1.7359943977591037</c:v>
                </c:pt>
                <c:pt idx="187">
                  <c:v>1.738429172510519</c:v>
                </c:pt>
                <c:pt idx="188">
                  <c:v>1.740870786516854</c:v>
                </c:pt>
                <c:pt idx="189">
                  <c:v>1.7433192686357244</c:v>
                </c:pt>
                <c:pt idx="190">
                  <c:v>1.7457746478873239</c:v>
                </c:pt>
                <c:pt idx="191">
                  <c:v>1.7482369534555713</c:v>
                </c:pt>
                <c:pt idx="192">
                  <c:v>1.7507062146892656</c:v>
                </c:pt>
                <c:pt idx="193">
                  <c:v>1.7531824611032532</c:v>
                </c:pt>
                <c:pt idx="194">
                  <c:v>1.7556657223796035</c:v>
                </c:pt>
                <c:pt idx="195">
                  <c:v>1.7581560283687943</c:v>
                </c:pt>
                <c:pt idx="196">
                  <c:v>1.7606534090909092</c:v>
                </c:pt>
                <c:pt idx="197">
                  <c:v>1.763157894736842</c:v>
                </c:pt>
                <c:pt idx="198">
                  <c:v>1.7656695156695157</c:v>
                </c:pt>
                <c:pt idx="199">
                  <c:v>1.7681883024251071</c:v>
                </c:pt>
                <c:pt idx="200">
                  <c:v>1.7707142857142857</c:v>
                </c:pt>
                <c:pt idx="201">
                  <c:v>1.7732474964234621</c:v>
                </c:pt>
                <c:pt idx="202">
                  <c:v>1.7757879656160458</c:v>
                </c:pt>
                <c:pt idx="203">
                  <c:v>1.7783357245337159</c:v>
                </c:pt>
                <c:pt idx="204">
                  <c:v>1.7808908045977012</c:v>
                </c:pt>
                <c:pt idx="205">
                  <c:v>1.783453237410072</c:v>
                </c:pt>
                <c:pt idx="206">
                  <c:v>1.7860230547550433</c:v>
                </c:pt>
                <c:pt idx="207">
                  <c:v>1.7886002886002885</c:v>
                </c:pt>
                <c:pt idx="208">
                  <c:v>1.7911849710982659</c:v>
                </c:pt>
                <c:pt idx="209">
                  <c:v>1.7937771345875542</c:v>
                </c:pt>
                <c:pt idx="210">
                  <c:v>1.7963768115942029</c:v>
                </c:pt>
                <c:pt idx="211">
                  <c:v>1.7989840348330914</c:v>
                </c:pt>
                <c:pt idx="212">
                  <c:v>1.8015988372093024</c:v>
                </c:pt>
                <c:pt idx="213">
                  <c:v>1.8042212518195051</c:v>
                </c:pt>
                <c:pt idx="214">
                  <c:v>1.8068513119533527</c:v>
                </c:pt>
                <c:pt idx="215">
                  <c:v>1.8094890510948904</c:v>
                </c:pt>
                <c:pt idx="216">
                  <c:v>1.8121345029239766</c:v>
                </c:pt>
                <c:pt idx="217">
                  <c:v>1.8147877013177161</c:v>
                </c:pt>
                <c:pt idx="218">
                  <c:v>1.8174486803519061</c:v>
                </c:pt>
                <c:pt idx="219">
                  <c:v>1.8201174743024964</c:v>
                </c:pt>
                <c:pt idx="220">
                  <c:v>1.8227941176470588</c:v>
                </c:pt>
                <c:pt idx="221">
                  <c:v>1.8254786450662739</c:v>
                </c:pt>
                <c:pt idx="222">
                  <c:v>1.8281710914454277</c:v>
                </c:pt>
                <c:pt idx="223">
                  <c:v>1.8308714918759232</c:v>
                </c:pt>
                <c:pt idx="224">
                  <c:v>1.8335798816568047</c:v>
                </c:pt>
                <c:pt idx="225">
                  <c:v>1.8362962962962963</c:v>
                </c:pt>
                <c:pt idx="226">
                  <c:v>1.8390207715133531</c:v>
                </c:pt>
                <c:pt idx="227">
                  <c:v>1.8417533432392272</c:v>
                </c:pt>
                <c:pt idx="228">
                  <c:v>1.8444940476190477</c:v>
                </c:pt>
                <c:pt idx="229">
                  <c:v>1.8472429210134129</c:v>
                </c:pt>
                <c:pt idx="230">
                  <c:v>1.85</c:v>
                </c:pt>
                <c:pt idx="231">
                  <c:v>1.8527653213751869</c:v>
                </c:pt>
                <c:pt idx="232">
                  <c:v>1.8555389221556886</c:v>
                </c:pt>
                <c:pt idx="233">
                  <c:v>1.85832083958021</c:v>
                </c:pt>
                <c:pt idx="234">
                  <c:v>1.8611111111111112</c:v>
                </c:pt>
                <c:pt idx="235">
                  <c:v>1.8639097744360902</c:v>
                </c:pt>
                <c:pt idx="236">
                  <c:v>1.8667168674698795</c:v>
                </c:pt>
                <c:pt idx="237">
                  <c:v>1.8695324283559578</c:v>
                </c:pt>
                <c:pt idx="238">
                  <c:v>1.8723564954682779</c:v>
                </c:pt>
                <c:pt idx="239">
                  <c:v>1.8751891074130105</c:v>
                </c:pt>
                <c:pt idx="240">
                  <c:v>1.8780303030303029</c:v>
                </c:pt>
                <c:pt idx="241">
                  <c:v>1.8808801213960546</c:v>
                </c:pt>
                <c:pt idx="242">
                  <c:v>1.8837386018237081</c:v>
                </c:pt>
                <c:pt idx="243">
                  <c:v>1.8866057838660579</c:v>
                </c:pt>
                <c:pt idx="244">
                  <c:v>1.8894817073170731</c:v>
                </c:pt>
                <c:pt idx="245">
                  <c:v>1.8923664122137405</c:v>
                </c:pt>
                <c:pt idx="246">
                  <c:v>1.8952599388379205</c:v>
                </c:pt>
                <c:pt idx="247">
                  <c:v>1.8981623277182236</c:v>
                </c:pt>
                <c:pt idx="248">
                  <c:v>1.9010736196319018</c:v>
                </c:pt>
                <c:pt idx="249">
                  <c:v>1.9039938556067588</c:v>
                </c:pt>
                <c:pt idx="250">
                  <c:v>1.9069230769230769</c:v>
                </c:pt>
                <c:pt idx="251">
                  <c:v>1.9098613251155625</c:v>
                </c:pt>
                <c:pt idx="252">
                  <c:v>1.9128086419753085</c:v>
                </c:pt>
                <c:pt idx="253">
                  <c:v>1.9157650695517774</c:v>
                </c:pt>
                <c:pt idx="254">
                  <c:v>1.9187306501547987</c:v>
                </c:pt>
                <c:pt idx="255">
                  <c:v>1.9217054263565891</c:v>
                </c:pt>
                <c:pt idx="256">
                  <c:v>1.9246894409937889</c:v>
                </c:pt>
                <c:pt idx="257">
                  <c:v>1.927682737169518</c:v>
                </c:pt>
                <c:pt idx="258">
                  <c:v>1.9306853582554517</c:v>
                </c:pt>
                <c:pt idx="259">
                  <c:v>1.9336973478939157</c:v>
                </c:pt>
                <c:pt idx="260">
                  <c:v>1.93671875</c:v>
                </c:pt>
                <c:pt idx="261">
                  <c:v>1.9397496087636932</c:v>
                </c:pt>
                <c:pt idx="262">
                  <c:v>1.9427899686520376</c:v>
                </c:pt>
                <c:pt idx="263">
                  <c:v>1.945839874411303</c:v>
                </c:pt>
                <c:pt idx="264">
                  <c:v>1.9488993710691824</c:v>
                </c:pt>
                <c:pt idx="265">
                  <c:v>1.9519685039370078</c:v>
                </c:pt>
                <c:pt idx="266">
                  <c:v>1.9550473186119874</c:v>
                </c:pt>
                <c:pt idx="267">
                  <c:v>1.9581358609794628</c:v>
                </c:pt>
                <c:pt idx="268">
                  <c:v>1.9612341772151898</c:v>
                </c:pt>
                <c:pt idx="269">
                  <c:v>1.9643423137876386</c:v>
                </c:pt>
                <c:pt idx="270">
                  <c:v>1.9674603174603174</c:v>
                </c:pt>
                <c:pt idx="271">
                  <c:v>1.9705882352941178</c:v>
                </c:pt>
                <c:pt idx="272">
                  <c:v>1.9737261146496816</c:v>
                </c:pt>
                <c:pt idx="273">
                  <c:v>1.9768740031897927</c:v>
                </c:pt>
                <c:pt idx="274">
                  <c:v>1.9800319488817892</c:v>
                </c:pt>
                <c:pt idx="275">
                  <c:v>1.9832000000000001</c:v>
                </c:pt>
                <c:pt idx="276">
                  <c:v>1.9863782051282051</c:v>
                </c:pt>
                <c:pt idx="277">
                  <c:v>1.9895666131621188</c:v>
                </c:pt>
                <c:pt idx="278">
                  <c:v>1.992765273311897</c:v>
                </c:pt>
                <c:pt idx="279">
                  <c:v>1.9959742351046699</c:v>
                </c:pt>
                <c:pt idx="280">
                  <c:v>1.9991935483870968</c:v>
                </c:pt>
                <c:pt idx="281">
                  <c:v>2.0024232633279482</c:v>
                </c:pt>
                <c:pt idx="282">
                  <c:v>2.0056634304207122</c:v>
                </c:pt>
                <c:pt idx="283">
                  <c:v>2.0089141004862237</c:v>
                </c:pt>
                <c:pt idx="284">
                  <c:v>2.0121753246753249</c:v>
                </c:pt>
                <c:pt idx="285">
                  <c:v>2.0154471544715449</c:v>
                </c:pt>
                <c:pt idx="286">
                  <c:v>2.018729641693811</c:v>
                </c:pt>
                <c:pt idx="287">
                  <c:v>2.0220228384991845</c:v>
                </c:pt>
                <c:pt idx="288">
                  <c:v>2.0253267973856208</c:v>
                </c:pt>
                <c:pt idx="289">
                  <c:v>2.0286415711947625</c:v>
                </c:pt>
                <c:pt idx="290">
                  <c:v>2.0319672131147541</c:v>
                </c:pt>
                <c:pt idx="291">
                  <c:v>2.035303776683087</c:v>
                </c:pt>
                <c:pt idx="292">
                  <c:v>2.0386513157894739</c:v>
                </c:pt>
                <c:pt idx="293">
                  <c:v>2.0420098846787478</c:v>
                </c:pt>
                <c:pt idx="294">
                  <c:v>2.0453795379537953</c:v>
                </c:pt>
                <c:pt idx="295">
                  <c:v>2.0487603305785123</c:v>
                </c:pt>
                <c:pt idx="296">
                  <c:v>2.0521523178807946</c:v>
                </c:pt>
                <c:pt idx="297">
                  <c:v>2.0555555555555554</c:v>
                </c:pt>
                <c:pt idx="298">
                  <c:v>2.058970099667774</c:v>
                </c:pt>
                <c:pt idx="299">
                  <c:v>2.062396006655574</c:v>
                </c:pt>
                <c:pt idx="300">
                  <c:v>2.0658333333333334</c:v>
                </c:pt>
                <c:pt idx="301">
                  <c:v>2.0692821368948247</c:v>
                </c:pt>
                <c:pt idx="302">
                  <c:v>2.0727424749163879</c:v>
                </c:pt>
                <c:pt idx="303">
                  <c:v>2.0762144053601341</c:v>
                </c:pt>
                <c:pt idx="304">
                  <c:v>2.0796979865771812</c:v>
                </c:pt>
                <c:pt idx="305">
                  <c:v>2.0831932773109245</c:v>
                </c:pt>
                <c:pt idx="306">
                  <c:v>2.0867003367003365</c:v>
                </c:pt>
                <c:pt idx="307">
                  <c:v>2.0902192242833051</c:v>
                </c:pt>
                <c:pt idx="308">
                  <c:v>2.09375</c:v>
                </c:pt>
                <c:pt idx="309">
                  <c:v>2.0972927241962775</c:v>
                </c:pt>
                <c:pt idx="310">
                  <c:v>2.1008474576271188</c:v>
                </c:pt>
                <c:pt idx="311">
                  <c:v>2.1044142614601018</c:v>
                </c:pt>
                <c:pt idx="312">
                  <c:v>2.1079931972789114</c:v>
                </c:pt>
                <c:pt idx="313">
                  <c:v>2.1115843270868826</c:v>
                </c:pt>
                <c:pt idx="314">
                  <c:v>2.1151877133105801</c:v>
                </c:pt>
                <c:pt idx="315">
                  <c:v>2.1188034188034188</c:v>
                </c:pt>
                <c:pt idx="316">
                  <c:v>2.1224315068493151</c:v>
                </c:pt>
                <c:pt idx="317">
                  <c:v>2.1260720411663807</c:v>
                </c:pt>
                <c:pt idx="318">
                  <c:v>2.1297250859106529</c:v>
                </c:pt>
                <c:pt idx="319">
                  <c:v>2.1333907056798624</c:v>
                </c:pt>
                <c:pt idx="320">
                  <c:v>2.1370689655172415</c:v>
                </c:pt>
                <c:pt idx="321">
                  <c:v>2.1407599309153715</c:v>
                </c:pt>
                <c:pt idx="322">
                  <c:v>2.144463667820069</c:v>
                </c:pt>
                <c:pt idx="323">
                  <c:v>2.1481802426343153</c:v>
                </c:pt>
                <c:pt idx="324">
                  <c:v>2.1519097222222223</c:v>
                </c:pt>
                <c:pt idx="325">
                  <c:v>2.1556521739130434</c:v>
                </c:pt>
                <c:pt idx="326">
                  <c:v>2.1594076655052263</c:v>
                </c:pt>
                <c:pt idx="327">
                  <c:v>2.163176265270506</c:v>
                </c:pt>
                <c:pt idx="328">
                  <c:v>2.1669580419580421</c:v>
                </c:pt>
                <c:pt idx="329">
                  <c:v>2.1707530647985989</c:v>
                </c:pt>
                <c:pt idx="330">
                  <c:v>2.1745614035087719</c:v>
                </c:pt>
                <c:pt idx="331">
                  <c:v>2.178383128295255</c:v>
                </c:pt>
                <c:pt idx="332">
                  <c:v>2.182218309859155</c:v>
                </c:pt>
                <c:pt idx="333">
                  <c:v>2.1860670194003529</c:v>
                </c:pt>
                <c:pt idx="334">
                  <c:v>2.1899293286219081</c:v>
                </c:pt>
                <c:pt idx="335">
                  <c:v>2.1938053097345134</c:v>
                </c:pt>
                <c:pt idx="336">
                  <c:v>2.1976950354609928</c:v>
                </c:pt>
                <c:pt idx="337">
                  <c:v>2.2015985790408528</c:v>
                </c:pt>
                <c:pt idx="338">
                  <c:v>2.2055160142348753</c:v>
                </c:pt>
                <c:pt idx="339">
                  <c:v>2.2094474153297683</c:v>
                </c:pt>
                <c:pt idx="340">
                  <c:v>2.2133928571428569</c:v>
                </c:pt>
                <c:pt idx="341">
                  <c:v>2.2173524150268338</c:v>
                </c:pt>
                <c:pt idx="342">
                  <c:v>2.2213261648745521</c:v>
                </c:pt>
                <c:pt idx="343">
                  <c:v>2.2253141831238779</c:v>
                </c:pt>
                <c:pt idx="344">
                  <c:v>2.2293165467625897</c:v>
                </c:pt>
                <c:pt idx="345">
                  <c:v>2.2333333333333334</c:v>
                </c:pt>
                <c:pt idx="346">
                  <c:v>2.237364620938628</c:v>
                </c:pt>
                <c:pt idx="347">
                  <c:v>2.2414104882459314</c:v>
                </c:pt>
                <c:pt idx="348">
                  <c:v>2.2454710144927534</c:v>
                </c:pt>
                <c:pt idx="349">
                  <c:v>2.2495462794918328</c:v>
                </c:pt>
                <c:pt idx="350">
                  <c:v>2.2536363636363634</c:v>
                </c:pt>
                <c:pt idx="351">
                  <c:v>2.2577413479052821</c:v>
                </c:pt>
                <c:pt idx="352">
                  <c:v>2.261861313868613</c:v>
                </c:pt>
                <c:pt idx="353">
                  <c:v>2.2659963436928701</c:v>
                </c:pt>
                <c:pt idx="354">
                  <c:v>2.2701465201465201</c:v>
                </c:pt>
                <c:pt idx="355">
                  <c:v>2.2743119266055047</c:v>
                </c:pt>
                <c:pt idx="356">
                  <c:v>2.2784926470588234</c:v>
                </c:pt>
                <c:pt idx="357">
                  <c:v>2.2826887661141804</c:v>
                </c:pt>
                <c:pt idx="358">
                  <c:v>2.28690036900369</c:v>
                </c:pt>
                <c:pt idx="359">
                  <c:v>2.2911275415896486</c:v>
                </c:pt>
                <c:pt idx="360">
                  <c:v>2.2953703703703705</c:v>
                </c:pt>
                <c:pt idx="361">
                  <c:v>2.2996289424860854</c:v>
                </c:pt>
                <c:pt idx="362">
                  <c:v>2.303903345724907</c:v>
                </c:pt>
                <c:pt idx="363">
                  <c:v>2.308193668528864</c:v>
                </c:pt>
                <c:pt idx="364">
                  <c:v>2.3125</c:v>
                </c:pt>
                <c:pt idx="365">
                  <c:v>2.3168224299065421</c:v>
                </c:pt>
                <c:pt idx="366">
                  <c:v>2.3211610486891385</c:v>
                </c:pt>
                <c:pt idx="367">
                  <c:v>2.3255159474671672</c:v>
                </c:pt>
                <c:pt idx="368">
                  <c:v>2.3298872180451129</c:v>
                </c:pt>
                <c:pt idx="369">
                  <c:v>2.3342749529190208</c:v>
                </c:pt>
                <c:pt idx="370">
                  <c:v>2.3386792452830187</c:v>
                </c:pt>
                <c:pt idx="371">
                  <c:v>2.3431001890359169</c:v>
                </c:pt>
                <c:pt idx="372">
                  <c:v>2.3475378787878789</c:v>
                </c:pt>
                <c:pt idx="373">
                  <c:v>2.3519924098671727</c:v>
                </c:pt>
                <c:pt idx="374">
                  <c:v>2.3564638783269962</c:v>
                </c:pt>
                <c:pt idx="375">
                  <c:v>2.3609523809523809</c:v>
                </c:pt>
                <c:pt idx="376">
                  <c:v>2.3654580152671754</c:v>
                </c:pt>
                <c:pt idx="377">
                  <c:v>2.3699808795411088</c:v>
                </c:pt>
                <c:pt idx="378">
                  <c:v>2.3745210727969348</c:v>
                </c:pt>
                <c:pt idx="379">
                  <c:v>2.3790786948176583</c:v>
                </c:pt>
                <c:pt idx="380">
                  <c:v>2.3836538461538463</c:v>
                </c:pt>
                <c:pt idx="381">
                  <c:v>2.3882466281310211</c:v>
                </c:pt>
                <c:pt idx="382">
                  <c:v>2.3928571428571428</c:v>
                </c:pt>
                <c:pt idx="383">
                  <c:v>2.3974854932301741</c:v>
                </c:pt>
                <c:pt idx="384">
                  <c:v>2.4021317829457365</c:v>
                </c:pt>
                <c:pt idx="385">
                  <c:v>2.4067961165048546</c:v>
                </c:pt>
                <c:pt idx="386">
                  <c:v>2.4114785992217898</c:v>
                </c:pt>
                <c:pt idx="387">
                  <c:v>2.4161793372319686</c:v>
                </c:pt>
                <c:pt idx="388">
                  <c:v>2.4208984375</c:v>
                </c:pt>
                <c:pt idx="389">
                  <c:v>2.4256360078277885</c:v>
                </c:pt>
                <c:pt idx="390">
                  <c:v>2.4303921568627449</c:v>
                </c:pt>
                <c:pt idx="391">
                  <c:v>2.4351669941060905</c:v>
                </c:pt>
                <c:pt idx="392">
                  <c:v>2.4399606299212597</c:v>
                </c:pt>
                <c:pt idx="393">
                  <c:v>2.4447731755424065</c:v>
                </c:pt>
                <c:pt idx="394">
                  <c:v>2.4496047430830039</c:v>
                </c:pt>
                <c:pt idx="395">
                  <c:v>2.4544554455445544</c:v>
                </c:pt>
                <c:pt idx="396">
                  <c:v>2.4593253968253967</c:v>
                </c:pt>
                <c:pt idx="397">
                  <c:v>2.4642147117296225</c:v>
                </c:pt>
                <c:pt idx="398">
                  <c:v>2.4691235059760954</c:v>
                </c:pt>
                <c:pt idx="399">
                  <c:v>2.4740518962075848</c:v>
                </c:pt>
                <c:pt idx="400">
                  <c:v>2.4790000000000001</c:v>
                </c:pt>
                <c:pt idx="401">
                  <c:v>2.4839679358717435</c:v>
                </c:pt>
                <c:pt idx="402">
                  <c:v>2.4889558232931726</c:v>
                </c:pt>
                <c:pt idx="403">
                  <c:v>2.4939637826961771</c:v>
                </c:pt>
                <c:pt idx="404">
                  <c:v>2.498991935483871</c:v>
                </c:pt>
                <c:pt idx="405">
                  <c:v>2.5040404040404041</c:v>
                </c:pt>
                <c:pt idx="406">
                  <c:v>2.5091093117408905</c:v>
                </c:pt>
                <c:pt idx="407">
                  <c:v>2.5141987829614605</c:v>
                </c:pt>
                <c:pt idx="408">
                  <c:v>2.5193089430894311</c:v>
                </c:pt>
                <c:pt idx="409">
                  <c:v>2.5244399185336048</c:v>
                </c:pt>
                <c:pt idx="410">
                  <c:v>2.5295918367346939</c:v>
                </c:pt>
                <c:pt idx="411">
                  <c:v>2.5347648261758691</c:v>
                </c:pt>
                <c:pt idx="412">
                  <c:v>2.5399590163934427</c:v>
                </c:pt>
                <c:pt idx="413">
                  <c:v>2.5451745379876796</c:v>
                </c:pt>
                <c:pt idx="414">
                  <c:v>2.5504115226337447</c:v>
                </c:pt>
                <c:pt idx="415">
                  <c:v>2.5556701030927833</c:v>
                </c:pt>
                <c:pt idx="416">
                  <c:v>2.5609504132231407</c:v>
                </c:pt>
                <c:pt idx="417">
                  <c:v>2.5662525879917184</c:v>
                </c:pt>
                <c:pt idx="418">
                  <c:v>2.5715767634854774</c:v>
                </c:pt>
                <c:pt idx="419">
                  <c:v>2.5769230769230771</c:v>
                </c:pt>
                <c:pt idx="420">
                  <c:v>2.5822916666666669</c:v>
                </c:pt>
                <c:pt idx="421">
                  <c:v>2.5876826722338206</c:v>
                </c:pt>
                <c:pt idx="422">
                  <c:v>2.5930962343096233</c:v>
                </c:pt>
                <c:pt idx="423">
                  <c:v>2.5985324947589099</c:v>
                </c:pt>
                <c:pt idx="424">
                  <c:v>2.6039915966386555</c:v>
                </c:pt>
                <c:pt idx="425">
                  <c:v>2.6094736842105264</c:v>
                </c:pt>
                <c:pt idx="426">
                  <c:v>2.6149789029535864</c:v>
                </c:pt>
                <c:pt idx="427">
                  <c:v>2.6205073995771668</c:v>
                </c:pt>
                <c:pt idx="428">
                  <c:v>2.6260593220338984</c:v>
                </c:pt>
                <c:pt idx="429">
                  <c:v>2.6316348195329087</c:v>
                </c:pt>
                <c:pt idx="430">
                  <c:v>2.6372340425531915</c:v>
                </c:pt>
                <c:pt idx="431">
                  <c:v>2.6428571428571428</c:v>
                </c:pt>
                <c:pt idx="432">
                  <c:v>2.6485042735042734</c:v>
                </c:pt>
                <c:pt idx="433">
                  <c:v>2.6541755888650962</c:v>
                </c:pt>
                <c:pt idx="434">
                  <c:v>2.6598712446351933</c:v>
                </c:pt>
                <c:pt idx="435">
                  <c:v>2.6655913978494623</c:v>
                </c:pt>
                <c:pt idx="436">
                  <c:v>2.6713362068965516</c:v>
                </c:pt>
                <c:pt idx="437">
                  <c:v>2.6771058315334773</c:v>
                </c:pt>
                <c:pt idx="438">
                  <c:v>2.6829004329004329</c:v>
                </c:pt>
                <c:pt idx="439">
                  <c:v>2.688720173535792</c:v>
                </c:pt>
                <c:pt idx="440">
                  <c:v>2.6945652173913044</c:v>
                </c:pt>
                <c:pt idx="441">
                  <c:v>2.7004357298474946</c:v>
                </c:pt>
                <c:pt idx="442">
                  <c:v>2.7063318777292578</c:v>
                </c:pt>
                <c:pt idx="443">
                  <c:v>2.7122538293216629</c:v>
                </c:pt>
                <c:pt idx="444">
                  <c:v>2.7182017543859649</c:v>
                </c:pt>
                <c:pt idx="445">
                  <c:v>2.7241758241758243</c:v>
                </c:pt>
                <c:pt idx="446">
                  <c:v>2.7301762114537445</c:v>
                </c:pt>
                <c:pt idx="447">
                  <c:v>2.7362030905077264</c:v>
                </c:pt>
                <c:pt idx="448">
                  <c:v>2.7422566371681416</c:v>
                </c:pt>
                <c:pt idx="449">
                  <c:v>2.7483370288248339</c:v>
                </c:pt>
                <c:pt idx="450">
                  <c:v>2.7544444444444443</c:v>
                </c:pt>
                <c:pt idx="451">
                  <c:v>2.7605790645879731</c:v>
                </c:pt>
                <c:pt idx="452">
                  <c:v>2.7667410714285716</c:v>
                </c:pt>
                <c:pt idx="453">
                  <c:v>2.7729306487695751</c:v>
                </c:pt>
                <c:pt idx="454">
                  <c:v>2.7791479820627805</c:v>
                </c:pt>
                <c:pt idx="455">
                  <c:v>2.7853932584269665</c:v>
                </c:pt>
                <c:pt idx="456">
                  <c:v>2.7916666666666665</c:v>
                </c:pt>
                <c:pt idx="457">
                  <c:v>2.7979683972911964</c:v>
                </c:pt>
                <c:pt idx="458">
                  <c:v>2.8042986425339365</c:v>
                </c:pt>
                <c:pt idx="459">
                  <c:v>2.8106575963718821</c:v>
                </c:pt>
                <c:pt idx="460">
                  <c:v>2.8170454545454544</c:v>
                </c:pt>
                <c:pt idx="461">
                  <c:v>2.8234624145785876</c:v>
                </c:pt>
                <c:pt idx="462">
                  <c:v>2.8299086757990866</c:v>
                </c:pt>
                <c:pt idx="463">
                  <c:v>2.8363844393592679</c:v>
                </c:pt>
                <c:pt idx="464">
                  <c:v>2.8428899082568808</c:v>
                </c:pt>
                <c:pt idx="465">
                  <c:v>2.8494252873563219</c:v>
                </c:pt>
                <c:pt idx="466">
                  <c:v>2.8559907834101383</c:v>
                </c:pt>
                <c:pt idx="467">
                  <c:v>2.8625866050808315</c:v>
                </c:pt>
                <c:pt idx="468">
                  <c:v>2.8692129629629628</c:v>
                </c:pt>
                <c:pt idx="469">
                  <c:v>2.8758700696055683</c:v>
                </c:pt>
                <c:pt idx="470">
                  <c:v>2.8825581395348836</c:v>
                </c:pt>
                <c:pt idx="471">
                  <c:v>2.8892773892773893</c:v>
                </c:pt>
                <c:pt idx="472">
                  <c:v>2.8960280373831777</c:v>
                </c:pt>
                <c:pt idx="473">
                  <c:v>2.9028103044496487</c:v>
                </c:pt>
                <c:pt idx="474">
                  <c:v>2.90962441314554</c:v>
                </c:pt>
                <c:pt idx="475">
                  <c:v>2.9164705882352941</c:v>
                </c:pt>
                <c:pt idx="476">
                  <c:v>2.9233490566037736</c:v>
                </c:pt>
                <c:pt idx="477">
                  <c:v>2.9302600472813238</c:v>
                </c:pt>
                <c:pt idx="478">
                  <c:v>2.9372037914691944</c:v>
                </c:pt>
                <c:pt idx="479">
                  <c:v>2.9441805225653206</c:v>
                </c:pt>
                <c:pt idx="480">
                  <c:v>2.9511904761904764</c:v>
                </c:pt>
                <c:pt idx="481">
                  <c:v>2.9582338902147973</c:v>
                </c:pt>
                <c:pt idx="482">
                  <c:v>2.9653110047846889</c:v>
                </c:pt>
                <c:pt idx="483">
                  <c:v>2.9724220623501201</c:v>
                </c:pt>
                <c:pt idx="484">
                  <c:v>2.9795673076923075</c:v>
                </c:pt>
                <c:pt idx="485">
                  <c:v>2.9867469879518072</c:v>
                </c:pt>
                <c:pt idx="486">
                  <c:v>2.993961352657005</c:v>
                </c:pt>
                <c:pt idx="487">
                  <c:v>3.0012106537530268</c:v>
                </c:pt>
                <c:pt idx="488">
                  <c:v>3.008495145631068</c:v>
                </c:pt>
                <c:pt idx="489">
                  <c:v>3.0158150851581507</c:v>
                </c:pt>
                <c:pt idx="490">
                  <c:v>3.0231707317073169</c:v>
                </c:pt>
                <c:pt idx="491">
                  <c:v>3.0305623471882641</c:v>
                </c:pt>
                <c:pt idx="492">
                  <c:v>3.0379901960784315</c:v>
                </c:pt>
                <c:pt idx="493">
                  <c:v>3.0454545454545454</c:v>
                </c:pt>
                <c:pt idx="494">
                  <c:v>3.0529556650246303</c:v>
                </c:pt>
                <c:pt idx="495">
                  <c:v>3.060493827160494</c:v>
                </c:pt>
                <c:pt idx="496">
                  <c:v>3.0680693069306932</c:v>
                </c:pt>
                <c:pt idx="497">
                  <c:v>3.0756823821339951</c:v>
                </c:pt>
                <c:pt idx="498">
                  <c:v>3.0833333333333335</c:v>
                </c:pt>
                <c:pt idx="499">
                  <c:v>3.0910224438902745</c:v>
                </c:pt>
                <c:pt idx="500">
                  <c:v>3.0987499999999999</c:v>
                </c:pt>
                <c:pt idx="501">
                  <c:v>3.1065162907268169</c:v>
                </c:pt>
                <c:pt idx="502">
                  <c:v>3.1143216080402012</c:v>
                </c:pt>
                <c:pt idx="503">
                  <c:v>3.1221662468513856</c:v>
                </c:pt>
                <c:pt idx="504">
                  <c:v>3.1300505050505052</c:v>
                </c:pt>
                <c:pt idx="505">
                  <c:v>3.1379746835443036</c:v>
                </c:pt>
                <c:pt idx="506">
                  <c:v>3.1459390862944163</c:v>
                </c:pt>
                <c:pt idx="507">
                  <c:v>3.1539440203562341</c:v>
                </c:pt>
                <c:pt idx="508">
                  <c:v>3.1619897959183674</c:v>
                </c:pt>
                <c:pt idx="509">
                  <c:v>3.1700767263427112</c:v>
                </c:pt>
                <c:pt idx="510">
                  <c:v>3.178205128205128</c:v>
                </c:pt>
                <c:pt idx="511">
                  <c:v>3.1863753213367607</c:v>
                </c:pt>
                <c:pt idx="512">
                  <c:v>3.1945876288659796</c:v>
                </c:pt>
                <c:pt idx="513">
                  <c:v>3.202842377260982</c:v>
                </c:pt>
                <c:pt idx="514">
                  <c:v>3.2111398963730569</c:v>
                </c:pt>
                <c:pt idx="515">
                  <c:v>3.2194805194805194</c:v>
                </c:pt>
                <c:pt idx="516">
                  <c:v>3.2278645833333335</c:v>
                </c:pt>
                <c:pt idx="517">
                  <c:v>3.2362924281984333</c:v>
                </c:pt>
                <c:pt idx="518">
                  <c:v>3.244764397905759</c:v>
                </c:pt>
                <c:pt idx="519">
                  <c:v>3.2532808398950133</c:v>
                </c:pt>
                <c:pt idx="520">
                  <c:v>3.2618421052631579</c:v>
                </c:pt>
                <c:pt idx="521">
                  <c:v>3.2704485488126651</c:v>
                </c:pt>
                <c:pt idx="522">
                  <c:v>3.2791005291005293</c:v>
                </c:pt>
                <c:pt idx="523">
                  <c:v>3.2877984084880638</c:v>
                </c:pt>
                <c:pt idx="524">
                  <c:v>3.2965425531914891</c:v>
                </c:pt>
                <c:pt idx="525">
                  <c:v>3.3053333333333335</c:v>
                </c:pt>
                <c:pt idx="526">
                  <c:v>3.3141711229946522</c:v>
                </c:pt>
                <c:pt idx="527">
                  <c:v>3.3230563002680964</c:v>
                </c:pt>
                <c:pt idx="528">
                  <c:v>3.331989247311828</c:v>
                </c:pt>
                <c:pt idx="529">
                  <c:v>3.3409703504043127</c:v>
                </c:pt>
                <c:pt idx="530">
                  <c:v>3.35</c:v>
                </c:pt>
                <c:pt idx="531">
                  <c:v>3.359078590785908</c:v>
                </c:pt>
                <c:pt idx="532">
                  <c:v>3.3682065217391304</c:v>
                </c:pt>
                <c:pt idx="533">
                  <c:v>3.377384196185286</c:v>
                </c:pt>
                <c:pt idx="534">
                  <c:v>3.3866120218579234</c:v>
                </c:pt>
                <c:pt idx="535">
                  <c:v>3.3958904109589043</c:v>
                </c:pt>
                <c:pt idx="536">
                  <c:v>3.4052197802197801</c:v>
                </c:pt>
                <c:pt idx="537">
                  <c:v>3.4146005509641872</c:v>
                </c:pt>
                <c:pt idx="538">
                  <c:v>3.4240331491712706</c:v>
                </c:pt>
                <c:pt idx="539">
                  <c:v>3.4335180055401664</c:v>
                </c:pt>
                <c:pt idx="540">
                  <c:v>3.4430555555555555</c:v>
                </c:pt>
                <c:pt idx="541">
                  <c:v>3.4526462395543174</c:v>
                </c:pt>
                <c:pt idx="542">
                  <c:v>3.4622905027932962</c:v>
                </c:pt>
                <c:pt idx="543">
                  <c:v>3.4719887955182074</c:v>
                </c:pt>
                <c:pt idx="544">
                  <c:v>3.481741573033708</c:v>
                </c:pt>
                <c:pt idx="545">
                  <c:v>3.4915492957746479</c:v>
                </c:pt>
                <c:pt idx="546">
                  <c:v>3.5014124293785311</c:v>
                </c:pt>
                <c:pt idx="547">
                  <c:v>3.511331444759207</c:v>
                </c:pt>
                <c:pt idx="548">
                  <c:v>3.5213068181818183</c:v>
                </c:pt>
                <c:pt idx="549">
                  <c:v>3.5313390313390314</c:v>
                </c:pt>
                <c:pt idx="550">
                  <c:v>3.5414285714285714</c:v>
                </c:pt>
                <c:pt idx="551">
                  <c:v>3.5515759312320916</c:v>
                </c:pt>
                <c:pt idx="552">
                  <c:v>3.5617816091954024</c:v>
                </c:pt>
                <c:pt idx="553">
                  <c:v>3.5720461095100866</c:v>
                </c:pt>
                <c:pt idx="554">
                  <c:v>3.5823699421965318</c:v>
                </c:pt>
                <c:pt idx="555">
                  <c:v>3.5927536231884059</c:v>
                </c:pt>
                <c:pt idx="556">
                  <c:v>3.6031976744186047</c:v>
                </c:pt>
                <c:pt idx="557">
                  <c:v>3.6137026239067054</c:v>
                </c:pt>
                <c:pt idx="558">
                  <c:v>3.6242690058479532</c:v>
                </c:pt>
                <c:pt idx="559">
                  <c:v>3.6348973607038122</c:v>
                </c:pt>
                <c:pt idx="560">
                  <c:v>3.6455882352941176</c:v>
                </c:pt>
                <c:pt idx="561">
                  <c:v>3.6563421828908553</c:v>
                </c:pt>
                <c:pt idx="562">
                  <c:v>3.6671597633136095</c:v>
                </c:pt>
                <c:pt idx="563">
                  <c:v>3.6780415430267062</c:v>
                </c:pt>
                <c:pt idx="564">
                  <c:v>3.6889880952380953</c:v>
                </c:pt>
                <c:pt idx="565">
                  <c:v>3.7</c:v>
                </c:pt>
                <c:pt idx="566">
                  <c:v>3.7110778443113772</c:v>
                </c:pt>
                <c:pt idx="567">
                  <c:v>3.7222222222222223</c:v>
                </c:pt>
                <c:pt idx="568">
                  <c:v>3.7334337349397591</c:v>
                </c:pt>
                <c:pt idx="569">
                  <c:v>3.7447129909365557</c:v>
                </c:pt>
                <c:pt idx="570">
                  <c:v>3.7560606060606059</c:v>
                </c:pt>
                <c:pt idx="571">
                  <c:v>3.7674772036474162</c:v>
                </c:pt>
                <c:pt idx="572">
                  <c:v>3.7789634146341462</c:v>
                </c:pt>
                <c:pt idx="573">
                  <c:v>3.7905198776758411</c:v>
                </c:pt>
                <c:pt idx="574">
                  <c:v>3.8021472392638036</c:v>
                </c:pt>
                <c:pt idx="575">
                  <c:v>3.8138461538461539</c:v>
                </c:pt>
                <c:pt idx="576">
                  <c:v>3.8256172839506171</c:v>
                </c:pt>
                <c:pt idx="577">
                  <c:v>3.8374613003095974</c:v>
                </c:pt>
                <c:pt idx="578">
                  <c:v>3.8493788819875778</c:v>
                </c:pt>
                <c:pt idx="579">
                  <c:v>3.8613707165109035</c:v>
                </c:pt>
                <c:pt idx="580">
                  <c:v>3.8734375000000001</c:v>
                </c:pt>
                <c:pt idx="581">
                  <c:v>3.8855799373040751</c:v>
                </c:pt>
                <c:pt idx="582">
                  <c:v>3.8977987421383649</c:v>
                </c:pt>
                <c:pt idx="583">
                  <c:v>3.9100946372239749</c:v>
                </c:pt>
                <c:pt idx="584">
                  <c:v>3.9224683544303796</c:v>
                </c:pt>
                <c:pt idx="585">
                  <c:v>3.9349206349206347</c:v>
                </c:pt>
                <c:pt idx="586">
                  <c:v>3.9474522292993632</c:v>
                </c:pt>
                <c:pt idx="587">
                  <c:v>3.9600638977635785</c:v>
                </c:pt>
                <c:pt idx="588">
                  <c:v>3.9727564102564101</c:v>
                </c:pt>
                <c:pt idx="589">
                  <c:v>3.985530546623794</c:v>
                </c:pt>
                <c:pt idx="590">
                  <c:v>3.9983870967741937</c:v>
                </c:pt>
              </c:numCache>
            </c:numRef>
          </c:xVal>
          <c:yVal>
            <c:numRef>
              <c:f>'TiO2'!$N$2:$N$592</c:f>
              <c:numCache>
                <c:formatCode>General</c:formatCode>
                <c:ptCount val="591"/>
                <c:pt idx="0">
                  <c:v>0</c:v>
                </c:pt>
                <c:pt idx="1">
                  <c:v>3.2215559672111363E-6</c:v>
                </c:pt>
                <c:pt idx="2">
                  <c:v>9.3748393371093777E-6</c:v>
                </c:pt>
                <c:pt idx="3">
                  <c:v>2.1777718338347991E-5</c:v>
                </c:pt>
                <c:pt idx="4">
                  <c:v>3.5458964254188118E-5</c:v>
                </c:pt>
                <c:pt idx="5">
                  <c:v>5.651032762082788E-5</c:v>
                </c:pt>
                <c:pt idx="6">
                  <c:v>7.7163957018919671E-5</c:v>
                </c:pt>
                <c:pt idx="7">
                  <c:v>1.0793394098920504E-4</c:v>
                </c:pt>
                <c:pt idx="8">
                  <c:v>1.3002155294654689E-4</c:v>
                </c:pt>
                <c:pt idx="9">
                  <c:v>1.6266784245455053E-4</c:v>
                </c:pt>
                <c:pt idx="10">
                  <c:v>2.0255717073506502E-4</c:v>
                </c:pt>
                <c:pt idx="11">
                  <c:v>2.5014479157944104E-4</c:v>
                </c:pt>
                <c:pt idx="12">
                  <c:v>2.8110517062211114E-4</c:v>
                </c:pt>
                <c:pt idx="13">
                  <c:v>3.3982577546501396E-4</c:v>
                </c:pt>
                <c:pt idx="14">
                  <c:v>4.0326345166807269E-4</c:v>
                </c:pt>
                <c:pt idx="15">
                  <c:v>4.6846328554343467E-4</c:v>
                </c:pt>
                <c:pt idx="16">
                  <c:v>5.3756688723787958E-4</c:v>
                </c:pt>
                <c:pt idx="17">
                  <c:v>6.0829397478378178E-4</c:v>
                </c:pt>
                <c:pt idx="18">
                  <c:v>6.9114080111786326E-4</c:v>
                </c:pt>
                <c:pt idx="19">
                  <c:v>7.3168826318489844E-4</c:v>
                </c:pt>
                <c:pt idx="20">
                  <c:v>8.1625042873087223E-4</c:v>
                </c:pt>
                <c:pt idx="21">
                  <c:v>9.2716782037428219E-4</c:v>
                </c:pt>
                <c:pt idx="22">
                  <c:v>1.0247695959832495E-3</c:v>
                </c:pt>
                <c:pt idx="23">
                  <c:v>1.0657290605020173E-3</c:v>
                </c:pt>
                <c:pt idx="24">
                  <c:v>1.1905069458811712E-3</c:v>
                </c:pt>
                <c:pt idx="25">
                  <c:v>1.3038272392695363E-3</c:v>
                </c:pt>
                <c:pt idx="26">
                  <c:v>1.3906224224326364E-3</c:v>
                </c:pt>
                <c:pt idx="27">
                  <c:v>1.5128890547727158E-3</c:v>
                </c:pt>
                <c:pt idx="28">
                  <c:v>1.645441925812815E-3</c:v>
                </c:pt>
                <c:pt idx="29">
                  <c:v>1.7889150912740672E-3</c:v>
                </c:pt>
                <c:pt idx="30">
                  <c:v>1.9142882399357489E-3</c:v>
                </c:pt>
                <c:pt idx="31">
                  <c:v>2.0419982986076765E-3</c:v>
                </c:pt>
                <c:pt idx="32">
                  <c:v>2.1443965140144779E-3</c:v>
                </c:pt>
                <c:pt idx="33">
                  <c:v>2.3199487967774839E-3</c:v>
                </c:pt>
                <c:pt idx="34">
                  <c:v>2.4456911424413524E-3</c:v>
                </c:pt>
                <c:pt idx="35">
                  <c:v>2.5704676901502081E-3</c:v>
                </c:pt>
                <c:pt idx="36">
                  <c:v>2.7335631412099652E-3</c:v>
                </c:pt>
                <c:pt idx="37">
                  <c:v>2.8971267768739366E-3</c:v>
                </c:pt>
                <c:pt idx="38">
                  <c:v>3.0537626180655859E-3</c:v>
                </c:pt>
                <c:pt idx="39">
                  <c:v>3.1953951491970776E-3</c:v>
                </c:pt>
                <c:pt idx="40">
                  <c:v>3.4064648078172767E-3</c:v>
                </c:pt>
                <c:pt idx="41">
                  <c:v>3.5132791187672172E-3</c:v>
                </c:pt>
                <c:pt idx="42">
                  <c:v>3.6599662600639953E-3</c:v>
                </c:pt>
                <c:pt idx="43">
                  <c:v>3.8174773835205123E-3</c:v>
                </c:pt>
                <c:pt idx="44">
                  <c:v>3.9889689451494707E-3</c:v>
                </c:pt>
                <c:pt idx="45">
                  <c:v>4.175136533505765E-3</c:v>
                </c:pt>
                <c:pt idx="46">
                  <c:v>4.3182422855252084E-3</c:v>
                </c:pt>
                <c:pt idx="47">
                  <c:v>4.4835324076535656E-3</c:v>
                </c:pt>
                <c:pt idx="48">
                  <c:v>4.6836657198090033E-3</c:v>
                </c:pt>
                <c:pt idx="49">
                  <c:v>4.8410399550050534E-3</c:v>
                </c:pt>
                <c:pt idx="50">
                  <c:v>5.0459135248057934E-3</c:v>
                </c:pt>
                <c:pt idx="51">
                  <c:v>5.2519718246003388E-3</c:v>
                </c:pt>
                <c:pt idx="52">
                  <c:v>5.359638677420067E-3</c:v>
                </c:pt>
                <c:pt idx="53">
                  <c:v>5.5498977533272086E-3</c:v>
                </c:pt>
                <c:pt idx="54">
                  <c:v>5.7083225055971363E-3</c:v>
                </c:pt>
                <c:pt idx="55">
                  <c:v>5.9013750829762148E-3</c:v>
                </c:pt>
                <c:pt idx="56">
                  <c:v>6.0679939576003669E-3</c:v>
                </c:pt>
                <c:pt idx="57">
                  <c:v>6.2102788259470942E-3</c:v>
                </c:pt>
                <c:pt idx="58">
                  <c:v>6.3744274694213223E-3</c:v>
                </c:pt>
                <c:pt idx="59">
                  <c:v>6.5543864840353705E-3</c:v>
                </c:pt>
                <c:pt idx="60">
                  <c:v>6.7056894796397887E-3</c:v>
                </c:pt>
                <c:pt idx="61">
                  <c:v>6.8657158691462902E-3</c:v>
                </c:pt>
                <c:pt idx="62">
                  <c:v>6.9816798449332026E-3</c:v>
                </c:pt>
                <c:pt idx="63">
                  <c:v>7.1271091302599482E-3</c:v>
                </c:pt>
                <c:pt idx="64">
                  <c:v>7.230878903612104E-3</c:v>
                </c:pt>
                <c:pt idx="65">
                  <c:v>7.3571170790663488E-3</c:v>
                </c:pt>
                <c:pt idx="66">
                  <c:v>7.4844476852637971E-3</c:v>
                </c:pt>
                <c:pt idx="67">
                  <c:v>7.6091863323142148E-3</c:v>
                </c:pt>
                <c:pt idx="68">
                  <c:v>7.7349558772741751E-3</c:v>
                </c:pt>
                <c:pt idx="69">
                  <c:v>7.8056878696111387E-3</c:v>
                </c:pt>
                <c:pt idx="70">
                  <c:v>7.9405892438040946E-3</c:v>
                </c:pt>
                <c:pt idx="71">
                  <c:v>8.0387367888945325E-3</c:v>
                </c:pt>
                <c:pt idx="72">
                  <c:v>8.1603613394916757E-3</c:v>
                </c:pt>
                <c:pt idx="73">
                  <c:v>8.2330079839149344E-3</c:v>
                </c:pt>
                <c:pt idx="74">
                  <c:v>8.3290861530546968E-3</c:v>
                </c:pt>
                <c:pt idx="75">
                  <c:v>8.4451156746862092E-3</c:v>
                </c:pt>
                <c:pt idx="76">
                  <c:v>8.4257216848185323E-3</c:v>
                </c:pt>
                <c:pt idx="77">
                  <c:v>8.4839705379363955E-3</c:v>
                </c:pt>
                <c:pt idx="78">
                  <c:v>8.561947798496396E-3</c:v>
                </c:pt>
                <c:pt idx="79">
                  <c:v>8.6206648362185112E-3</c:v>
                </c:pt>
                <c:pt idx="80">
                  <c:v>8.561947798496396E-3</c:v>
                </c:pt>
                <c:pt idx="81">
                  <c:v>8.6324323218282886E-3</c:v>
                </c:pt>
                <c:pt idx="82">
                  <c:v>8.6481347875641337E-3</c:v>
                </c:pt>
                <c:pt idx="83">
                  <c:v>8.6874533765175822E-3</c:v>
                </c:pt>
                <c:pt idx="84">
                  <c:v>8.6874533765175822E-3</c:v>
                </c:pt>
                <c:pt idx="85">
                  <c:v>8.7387008632967104E-3</c:v>
                </c:pt>
                <c:pt idx="86">
                  <c:v>8.6795825244852659E-3</c:v>
                </c:pt>
                <c:pt idx="87">
                  <c:v>8.7071461127517426E-3</c:v>
                </c:pt>
                <c:pt idx="88">
                  <c:v>8.6481347875641337E-3</c:v>
                </c:pt>
                <c:pt idx="89">
                  <c:v>8.6638515217830996E-3</c:v>
                </c:pt>
                <c:pt idx="90">
                  <c:v>8.5385171655600767E-3</c:v>
                </c:pt>
                <c:pt idx="91">
                  <c:v>8.5190161620686197E-3</c:v>
                </c:pt>
                <c:pt idx="92">
                  <c:v>8.5073262613360734E-3</c:v>
                </c:pt>
                <c:pt idx="93">
                  <c:v>8.4102225449679963E-3</c:v>
                </c:pt>
                <c:pt idx="94">
                  <c:v>8.387000588598122E-3</c:v>
                </c:pt>
                <c:pt idx="95">
                  <c:v>8.2675319166309203E-3</c:v>
                </c:pt>
                <c:pt idx="96">
                  <c:v>8.2176872001040839E-3</c:v>
                </c:pt>
                <c:pt idx="97">
                  <c:v>8.1565467496924268E-3</c:v>
                </c:pt>
                <c:pt idx="98">
                  <c:v>8.0614718332760321E-3</c:v>
                </c:pt>
                <c:pt idx="99">
                  <c:v>8.0122531464485273E-3</c:v>
                </c:pt>
                <c:pt idx="100">
                  <c:v>7.8655013510873298E-3</c:v>
                </c:pt>
                <c:pt idx="101">
                  <c:v>7.7982272364702093E-3</c:v>
                </c:pt>
                <c:pt idx="102">
                  <c:v>7.7052702980252947E-3</c:v>
                </c:pt>
                <c:pt idx="103">
                  <c:v>7.6091863323142148E-3</c:v>
                </c:pt>
                <c:pt idx="104">
                  <c:v>7.4844476852637971E-3</c:v>
                </c:pt>
                <c:pt idx="105">
                  <c:v>7.5356858083508726E-3</c:v>
                </c:pt>
                <c:pt idx="106">
                  <c:v>7.386124905364346E-3</c:v>
                </c:pt>
                <c:pt idx="107">
                  <c:v>7.3173245089373914E-3</c:v>
                </c:pt>
                <c:pt idx="108">
                  <c:v>7.2344705483616909E-3</c:v>
                </c:pt>
                <c:pt idx="109">
                  <c:v>7.1378091549720623E-3</c:v>
                </c:pt>
                <c:pt idx="110">
                  <c:v>7.0595286891445754E-3</c:v>
                </c:pt>
                <c:pt idx="111">
                  <c:v>6.92181954499658E-3</c:v>
                </c:pt>
                <c:pt idx="112">
                  <c:v>6.8098404890268157E-3</c:v>
                </c:pt>
                <c:pt idx="113">
                  <c:v>6.581767703251226E-3</c:v>
                </c:pt>
                <c:pt idx="114">
                  <c:v>6.4386530334297467E-3</c:v>
                </c:pt>
                <c:pt idx="115">
                  <c:v>6.2402680563535626E-3</c:v>
                </c:pt>
                <c:pt idx="116">
                  <c:v>6.1042354589787599E-3</c:v>
                </c:pt>
                <c:pt idx="117">
                  <c:v>5.8981312325040326E-3</c:v>
                </c:pt>
                <c:pt idx="118">
                  <c:v>5.7115137410375929E-3</c:v>
                </c:pt>
                <c:pt idx="119">
                  <c:v>5.5404631647167982E-3</c:v>
                </c:pt>
                <c:pt idx="120">
                  <c:v>5.4652753926178544E-3</c:v>
                </c:pt>
                <c:pt idx="121">
                  <c:v>5.3318485769831957E-3</c:v>
                </c:pt>
                <c:pt idx="122">
                  <c:v>5.2275156444356744E-3</c:v>
                </c:pt>
                <c:pt idx="123">
                  <c:v>5.1878960796652128E-3</c:v>
                </c:pt>
                <c:pt idx="124">
                  <c:v>5.1605554364484059E-3</c:v>
                </c:pt>
                <c:pt idx="125">
                  <c:v>5.1030735143012826E-3</c:v>
                </c:pt>
                <c:pt idx="126">
                  <c:v>5.0519152055419703E-3</c:v>
                </c:pt>
                <c:pt idx="127">
                  <c:v>4.9266290054496252E-3</c:v>
                </c:pt>
                <c:pt idx="128">
                  <c:v>4.8970308206602369E-3</c:v>
                </c:pt>
                <c:pt idx="129">
                  <c:v>4.7795298617011213E-3</c:v>
                </c:pt>
                <c:pt idx="130">
                  <c:v>4.6548077125843782E-3</c:v>
                </c:pt>
                <c:pt idx="131">
                  <c:v>4.5317344650547542E-3</c:v>
                </c:pt>
                <c:pt idx="132">
                  <c:v>4.4215358482513432E-3</c:v>
                </c:pt>
                <c:pt idx="133">
                  <c:v>4.3043773328884684E-3</c:v>
                </c:pt>
                <c:pt idx="134">
                  <c:v>4.1942603139732493E-3</c:v>
                </c:pt>
                <c:pt idx="135">
                  <c:v>4.072084197323347E-3</c:v>
                </c:pt>
                <c:pt idx="136">
                  <c:v>4.0076619957811052E-3</c:v>
                </c:pt>
                <c:pt idx="137">
                  <c:v>3.885621875611432E-3</c:v>
                </c:pt>
                <c:pt idx="138">
                  <c:v>3.8226978648027588E-3</c:v>
                </c:pt>
                <c:pt idx="139">
                  <c:v>3.734434811432858E-3</c:v>
                </c:pt>
                <c:pt idx="140">
                  <c:v>3.6829969295813026E-3</c:v>
                </c:pt>
                <c:pt idx="141">
                  <c:v>3.6395551948799026E-3</c:v>
                </c:pt>
                <c:pt idx="142">
                  <c:v>3.5610013984215694E-3</c:v>
                </c:pt>
                <c:pt idx="143">
                  <c:v>3.5408685686593999E-3</c:v>
                </c:pt>
                <c:pt idx="144">
                  <c:v>3.5007741309332394E-3</c:v>
                </c:pt>
                <c:pt idx="145">
                  <c:v>3.5182873563621955E-3</c:v>
                </c:pt>
                <c:pt idx="146">
                  <c:v>3.4683655008481574E-3</c:v>
                </c:pt>
                <c:pt idx="147">
                  <c:v>3.4857975742790394E-3</c:v>
                </c:pt>
                <c:pt idx="148">
                  <c:v>3.473341634355981E-3</c:v>
                </c:pt>
                <c:pt idx="149">
                  <c:v>3.4882914376042325E-3</c:v>
                </c:pt>
                <c:pt idx="150">
                  <c:v>3.4633929344611114E-3</c:v>
                </c:pt>
                <c:pt idx="151">
                  <c:v>3.5333334718718767E-3</c:v>
                </c:pt>
                <c:pt idx="152">
                  <c:v>3.5358442790208579E-3</c:v>
                </c:pt>
                <c:pt idx="153">
                  <c:v>3.5710892160274164E-3</c:v>
                </c:pt>
                <c:pt idx="154">
                  <c:v>3.5913076566886195E-3</c:v>
                </c:pt>
                <c:pt idx="155">
                  <c:v>3.6497535932303641E-3</c:v>
                </c:pt>
                <c:pt idx="156">
                  <c:v>3.7138168532426978E-3</c:v>
                </c:pt>
                <c:pt idx="157">
                  <c:v>3.7473500181581429E-3</c:v>
                </c:pt>
                <c:pt idx="158">
                  <c:v>3.8200871782715397E-3</c:v>
                </c:pt>
                <c:pt idx="159">
                  <c:v>3.9093508090241955E-3</c:v>
                </c:pt>
                <c:pt idx="160">
                  <c:v>3.9969749018818421E-3</c:v>
                </c:pt>
                <c:pt idx="161">
                  <c:v>4.1370200642599306E-3</c:v>
                </c:pt>
                <c:pt idx="162">
                  <c:v>4.2408857039834156E-3</c:v>
                </c:pt>
                <c:pt idx="163">
                  <c:v>4.3488236579835061E-3</c:v>
                </c:pt>
                <c:pt idx="164">
                  <c:v>4.4609382645434455E-3</c:v>
                </c:pt>
                <c:pt idx="165">
                  <c:v>4.5944961718672982E-3</c:v>
                </c:pt>
                <c:pt idx="166">
                  <c:v>4.7532887834691182E-3</c:v>
                </c:pt>
                <c:pt idx="167">
                  <c:v>4.9325593437698967E-3</c:v>
                </c:pt>
                <c:pt idx="168">
                  <c:v>5.0789669119744429E-3</c:v>
                </c:pt>
                <c:pt idx="169">
                  <c:v>5.2397366002764076E-3</c:v>
                </c:pt>
                <c:pt idx="170">
                  <c:v>5.4185438807640854E-3</c:v>
                </c:pt>
                <c:pt idx="171">
                  <c:v>5.5908737157796574E-3</c:v>
                </c:pt>
                <c:pt idx="172">
                  <c:v>5.8398944184188681E-3</c:v>
                </c:pt>
                <c:pt idx="173">
                  <c:v>6.0220244719262411E-3</c:v>
                </c:pt>
                <c:pt idx="174">
                  <c:v>6.3306691527494482E-3</c:v>
                </c:pt>
                <c:pt idx="175">
                  <c:v>6.5783419296185546E-3</c:v>
                </c:pt>
                <c:pt idx="176">
                  <c:v>6.8098404890268157E-3</c:v>
                </c:pt>
                <c:pt idx="177">
                  <c:v>7.0701778823854308E-3</c:v>
                </c:pt>
                <c:pt idx="178">
                  <c:v>7.4224649484546735E-3</c:v>
                </c:pt>
                <c:pt idx="179">
                  <c:v>7.7126863421563049E-3</c:v>
                </c:pt>
                <c:pt idx="180">
                  <c:v>8.031165575008983E-3</c:v>
                </c:pt>
                <c:pt idx="181">
                  <c:v>8.3754016494458437E-3</c:v>
                </c:pt>
                <c:pt idx="182">
                  <c:v>8.7821818363268342E-3</c:v>
                </c:pt>
                <c:pt idx="183">
                  <c:v>9.0815190072179326E-3</c:v>
                </c:pt>
                <c:pt idx="184">
                  <c:v>9.4514503904053401E-3</c:v>
                </c:pt>
                <c:pt idx="185">
                  <c:v>9.8413313425240855E-3</c:v>
                </c:pt>
                <c:pt idx="186">
                  <c:v>1.0234819099655786E-2</c:v>
                </c:pt>
                <c:pt idx="187">
                  <c:v>1.0679618997631053E-2</c:v>
                </c:pt>
                <c:pt idx="188">
                  <c:v>1.1107158489863678E-2</c:v>
                </c:pt>
                <c:pt idx="189">
                  <c:v>1.1520413000986036E-2</c:v>
                </c:pt>
                <c:pt idx="190">
                  <c:v>1.198740975399301E-2</c:v>
                </c:pt>
                <c:pt idx="191">
                  <c:v>1.2416580758098804E-2</c:v>
                </c:pt>
                <c:pt idx="192">
                  <c:v>1.292521963336651E-2</c:v>
                </c:pt>
                <c:pt idx="193">
                  <c:v>1.3424488574088149E-2</c:v>
                </c:pt>
                <c:pt idx="194">
                  <c:v>1.3868488099335236E-2</c:v>
                </c:pt>
                <c:pt idx="195">
                  <c:v>1.4426035767811426E-2</c:v>
                </c:pt>
                <c:pt idx="196">
                  <c:v>1.492741778171356E-2</c:v>
                </c:pt>
                <c:pt idx="197">
                  <c:v>1.5447860705579138E-2</c:v>
                </c:pt>
                <c:pt idx="198">
                  <c:v>1.5982560073588583E-2</c:v>
                </c:pt>
                <c:pt idx="199">
                  <c:v>1.655351342789927E-2</c:v>
                </c:pt>
                <c:pt idx="200">
                  <c:v>1.701859240758926E-2</c:v>
                </c:pt>
                <c:pt idx="201">
                  <c:v>1.7624416597113182E-2</c:v>
                </c:pt>
                <c:pt idx="202">
                  <c:v>1.8229430158436651E-2</c:v>
                </c:pt>
                <c:pt idx="203">
                  <c:v>1.8717325334506204E-2</c:v>
                </c:pt>
                <c:pt idx="204">
                  <c:v>1.9328914883013672E-2</c:v>
                </c:pt>
                <c:pt idx="205">
                  <c:v>1.9837160037323706E-2</c:v>
                </c:pt>
                <c:pt idx="206">
                  <c:v>2.0430399424685886E-2</c:v>
                </c:pt>
                <c:pt idx="207">
                  <c:v>2.1001766565008673E-2</c:v>
                </c:pt>
                <c:pt idx="208">
                  <c:v>2.1605837068772209E-2</c:v>
                </c:pt>
                <c:pt idx="209">
                  <c:v>2.2017486375537187E-2</c:v>
                </c:pt>
                <c:pt idx="210">
                  <c:v>2.2566050250293311E-2</c:v>
                </c:pt>
                <c:pt idx="211">
                  <c:v>2.3134209211351862E-2</c:v>
                </c:pt>
                <c:pt idx="212">
                  <c:v>2.3644447940295715E-2</c:v>
                </c:pt>
                <c:pt idx="213">
                  <c:v>2.4153688321307359E-2</c:v>
                </c:pt>
                <c:pt idx="214">
                  <c:v>2.4562339463044886E-2</c:v>
                </c:pt>
                <c:pt idx="215">
                  <c:v>2.5108078624022083E-2</c:v>
                </c:pt>
                <c:pt idx="216">
                  <c:v>2.5605722295331982E-2</c:v>
                </c:pt>
                <c:pt idx="217">
                  <c:v>2.6019613983406138E-2</c:v>
                </c:pt>
                <c:pt idx="218">
                  <c:v>2.6409364289725866E-2</c:v>
                </c:pt>
                <c:pt idx="219">
                  <c:v>2.6705303778060494E-2</c:v>
                </c:pt>
                <c:pt idx="220">
                  <c:v>2.698901428453257E-2</c:v>
                </c:pt>
                <c:pt idx="221">
                  <c:v>2.7371955849036431E-2</c:v>
                </c:pt>
                <c:pt idx="222">
                  <c:v>2.7764631640297362E-2</c:v>
                </c:pt>
                <c:pt idx="223">
                  <c:v>2.8018542865545396E-2</c:v>
                </c:pt>
                <c:pt idx="224">
                  <c:v>2.8252310113778708E-2</c:v>
                </c:pt>
                <c:pt idx="225">
                  <c:v>2.8522699653535186E-2</c:v>
                </c:pt>
                <c:pt idx="226">
                  <c:v>2.8801543715463916E-2</c:v>
                </c:pt>
                <c:pt idx="227">
                  <c:v>2.8887614773105825E-2</c:v>
                </c:pt>
                <c:pt idx="228">
                  <c:v>2.9110559376849674E-2</c:v>
                </c:pt>
                <c:pt idx="229">
                  <c:v>2.9218743462184622E-2</c:v>
                </c:pt>
                <c:pt idx="230">
                  <c:v>2.9421223939822602E-2</c:v>
                </c:pt>
                <c:pt idx="231">
                  <c:v>2.9457454739838587E-2</c:v>
                </c:pt>
                <c:pt idx="232">
                  <c:v>2.94937078343596E-2</c:v>
                </c:pt>
                <c:pt idx="233">
                  <c:v>2.9515470392434545E-2</c:v>
                </c:pt>
                <c:pt idx="234">
                  <c:v>2.9595335105784749E-2</c:v>
                </c:pt>
                <c:pt idx="235">
                  <c:v>2.9580806222790232E-2</c:v>
                </c:pt>
                <c:pt idx="236">
                  <c:v>2.9631672919424566E-2</c:v>
                </c:pt>
                <c:pt idx="237">
                  <c:v>2.9486455431895011E-2</c:v>
                </c:pt>
                <c:pt idx="238">
                  <c:v>2.9370538274568533E-2</c:v>
                </c:pt>
                <c:pt idx="239">
                  <c:v>2.934882922330544E-2</c:v>
                </c:pt>
                <c:pt idx="240">
                  <c:v>2.917544574998527E-2</c:v>
                </c:pt>
                <c:pt idx="241">
                  <c:v>2.9038548125817958E-2</c:v>
                </c:pt>
                <c:pt idx="242">
                  <c:v>2.881587997393557E-2</c:v>
                </c:pt>
                <c:pt idx="243">
                  <c:v>2.8651228366429377E-2</c:v>
                </c:pt>
                <c:pt idx="244">
                  <c:v>2.8387343917331134E-2</c:v>
                </c:pt>
                <c:pt idx="245">
                  <c:v>2.8231018415648512E-2</c:v>
                </c:pt>
                <c:pt idx="246">
                  <c:v>2.8089278870893207E-2</c:v>
                </c:pt>
                <c:pt idx="247">
                  <c:v>2.7849140299031398E-2</c:v>
                </c:pt>
                <c:pt idx="248">
                  <c:v>2.7610032625079189E-2</c:v>
                </c:pt>
                <c:pt idx="249">
                  <c:v>2.7302129459491117E-2</c:v>
                </c:pt>
                <c:pt idx="250">
                  <c:v>2.7079284289239308E-2</c:v>
                </c:pt>
                <c:pt idx="251">
                  <c:v>2.6795098463921328E-2</c:v>
                </c:pt>
                <c:pt idx="252">
                  <c:v>2.641622787602382E-2</c:v>
                </c:pt>
                <c:pt idx="253">
                  <c:v>2.6149208819527696E-2</c:v>
                </c:pt>
                <c:pt idx="254">
                  <c:v>2.5849584941302777E-2</c:v>
                </c:pt>
                <c:pt idx="255">
                  <c:v>2.5565190885308519E-2</c:v>
                </c:pt>
                <c:pt idx="256">
                  <c:v>2.5221970102627618E-2</c:v>
                </c:pt>
                <c:pt idx="257">
                  <c:v>2.4981093136761494E-2</c:v>
                </c:pt>
                <c:pt idx="258">
                  <c:v>2.4648459122707564E-2</c:v>
                </c:pt>
                <c:pt idx="259">
                  <c:v>2.4364176985128147E-2</c:v>
                </c:pt>
                <c:pt idx="260">
                  <c:v>2.3963721749305285E-2</c:v>
                </c:pt>
                <c:pt idx="261">
                  <c:v>2.3741957416654139E-2</c:v>
                </c:pt>
                <c:pt idx="262">
                  <c:v>2.3398321956180961E-2</c:v>
                </c:pt>
                <c:pt idx="263">
                  <c:v>2.3159910316673669E-2</c:v>
                </c:pt>
                <c:pt idx="264">
                  <c:v>2.2922719524258145E-2</c:v>
                </c:pt>
                <c:pt idx="265">
                  <c:v>2.2585086636301387E-2</c:v>
                </c:pt>
                <c:pt idx="266">
                  <c:v>2.2439346119685347E-2</c:v>
                </c:pt>
                <c:pt idx="267">
                  <c:v>2.2199591013308932E-2</c:v>
                </c:pt>
                <c:pt idx="268">
                  <c:v>2.1961123637539194E-2</c:v>
                </c:pt>
                <c:pt idx="269">
                  <c:v>2.1892333942474678E-2</c:v>
                </c:pt>
                <c:pt idx="270">
                  <c:v>2.16306749308618E-2</c:v>
                </c:pt>
                <c:pt idx="271">
                  <c:v>2.1457109534381139E-2</c:v>
                </c:pt>
                <c:pt idx="272">
                  <c:v>2.1345900976502897E-2</c:v>
                </c:pt>
                <c:pt idx="273">
                  <c:v>2.1247291489269567E-2</c:v>
                </c:pt>
                <c:pt idx="274">
                  <c:v>2.1130489240096029E-2</c:v>
                </c:pt>
                <c:pt idx="275">
                  <c:v>2.1050757401995426E-2</c:v>
                </c:pt>
                <c:pt idx="276">
                  <c:v>2.095894640110563E-2</c:v>
                </c:pt>
                <c:pt idx="277">
                  <c:v>2.0800282651742556E-2</c:v>
                </c:pt>
                <c:pt idx="278">
                  <c:v>2.0879539170997306E-2</c:v>
                </c:pt>
                <c:pt idx="279">
                  <c:v>2.0916169934432356E-2</c:v>
                </c:pt>
                <c:pt idx="280">
                  <c:v>2.0928387323152314E-2</c:v>
                </c:pt>
                <c:pt idx="281">
                  <c:v>2.0910062577742711E-2</c:v>
                </c:pt>
                <c:pt idx="282">
                  <c:v>2.0983409715511891E-2</c:v>
                </c:pt>
                <c:pt idx="283">
                  <c:v>2.1087537984503864E-2</c:v>
                </c:pt>
                <c:pt idx="284">
                  <c:v>2.1284243293576116E-2</c:v>
                </c:pt>
                <c:pt idx="285">
                  <c:v>2.1376763259723746E-2</c:v>
                </c:pt>
                <c:pt idx="286">
                  <c:v>2.1543804838162022E-2</c:v>
                </c:pt>
                <c:pt idx="287">
                  <c:v>2.1748849629760904E-2</c:v>
                </c:pt>
                <c:pt idx="288">
                  <c:v>2.1998690770182776E-2</c:v>
                </c:pt>
                <c:pt idx="289">
                  <c:v>2.2287772022900557E-2</c:v>
                </c:pt>
                <c:pt idx="290">
                  <c:v>2.2502653595979361E-2</c:v>
                </c:pt>
                <c:pt idx="291">
                  <c:v>2.2903541345198595E-2</c:v>
                </c:pt>
                <c:pt idx="292">
                  <c:v>2.3249976549605016E-2</c:v>
                </c:pt>
                <c:pt idx="293">
                  <c:v>2.3657437610667589E-2</c:v>
                </c:pt>
                <c:pt idx="294">
                  <c:v>2.408154374913583E-2</c:v>
                </c:pt>
                <c:pt idx="295">
                  <c:v>2.4535871426752315E-2</c:v>
                </c:pt>
                <c:pt idx="296">
                  <c:v>2.49677449707498E-2</c:v>
                </c:pt>
                <c:pt idx="297">
                  <c:v>2.5524691579372157E-2</c:v>
                </c:pt>
                <c:pt idx="298">
                  <c:v>2.6046870353394199E-2</c:v>
                </c:pt>
                <c:pt idx="299">
                  <c:v>2.6670807490530652E-2</c:v>
                </c:pt>
                <c:pt idx="300">
                  <c:v>2.7204522333200896E-2</c:v>
                </c:pt>
                <c:pt idx="301">
                  <c:v>2.7877338388909177E-2</c:v>
                </c:pt>
                <c:pt idx="302">
                  <c:v>2.8479920957411409E-2</c:v>
                </c:pt>
                <c:pt idx="303">
                  <c:v>2.9132180141873132E-2</c:v>
                </c:pt>
                <c:pt idx="304">
                  <c:v>2.9711694586089684E-2</c:v>
                </c:pt>
                <c:pt idx="305">
                  <c:v>3.046622401549973E-2</c:v>
                </c:pt>
                <c:pt idx="306">
                  <c:v>3.1140718847431699E-2</c:v>
                </c:pt>
                <c:pt idx="307">
                  <c:v>3.1928158533288509E-2</c:v>
                </c:pt>
                <c:pt idx="308">
                  <c:v>3.2534711753124758E-2</c:v>
                </c:pt>
                <c:pt idx="309">
                  <c:v>3.3200816716948925E-2</c:v>
                </c:pt>
                <c:pt idx="310">
                  <c:v>3.4005937282911965E-2</c:v>
                </c:pt>
                <c:pt idx="311">
                  <c:v>3.4718330097941133E-2</c:v>
                </c:pt>
                <c:pt idx="312">
                  <c:v>3.5414261096395387E-2</c:v>
                </c:pt>
                <c:pt idx="313">
                  <c:v>3.6109072464810502E-2</c:v>
                </c:pt>
                <c:pt idx="314">
                  <c:v>3.6907930504329341E-2</c:v>
                </c:pt>
                <c:pt idx="315">
                  <c:v>3.7527125600259933E-2</c:v>
                </c:pt>
                <c:pt idx="316">
                  <c:v>3.8283569235866122E-2</c:v>
                </c:pt>
                <c:pt idx="317">
                  <c:v>3.9072600749377316E-2</c:v>
                </c:pt>
                <c:pt idx="318">
                  <c:v>3.9886547709855343E-2</c:v>
                </c:pt>
                <c:pt idx="319">
                  <c:v>4.0564157975910967E-2</c:v>
                </c:pt>
                <c:pt idx="320">
                  <c:v>4.1367643016989905E-2</c:v>
                </c:pt>
                <c:pt idx="321">
                  <c:v>4.2265786959022604E-2</c:v>
                </c:pt>
                <c:pt idx="322">
                  <c:v>4.3042049963651137E-2</c:v>
                </c:pt>
                <c:pt idx="323">
                  <c:v>4.3666381267635272E-2</c:v>
                </c:pt>
                <c:pt idx="324">
                  <c:v>4.4490968057661999E-2</c:v>
                </c:pt>
                <c:pt idx="325">
                  <c:v>4.494643543037221E-2</c:v>
                </c:pt>
                <c:pt idx="326">
                  <c:v>4.5530295073606203E-2</c:v>
                </c:pt>
                <c:pt idx="327">
                  <c:v>4.6199583246849092E-2</c:v>
                </c:pt>
                <c:pt idx="328">
                  <c:v>4.6691064716986974E-2</c:v>
                </c:pt>
                <c:pt idx="329">
                  <c:v>4.7203495887548921E-2</c:v>
                </c:pt>
                <c:pt idx="330">
                  <c:v>4.766338693593393E-2</c:v>
                </c:pt>
                <c:pt idx="331">
                  <c:v>4.8032904978999348E-2</c:v>
                </c:pt>
                <c:pt idx="332">
                  <c:v>4.8394558858383882E-2</c:v>
                </c:pt>
                <c:pt idx="333">
                  <c:v>4.8608477754738429E-2</c:v>
                </c:pt>
                <c:pt idx="334">
                  <c:v>4.890688881189334E-2</c:v>
                </c:pt>
                <c:pt idx="335">
                  <c:v>4.910321734383169E-2</c:v>
                </c:pt>
                <c:pt idx="336">
                  <c:v>4.9318695071973208E-2</c:v>
                </c:pt>
                <c:pt idx="337">
                  <c:v>4.9412528184463192E-2</c:v>
                </c:pt>
                <c:pt idx="338">
                  <c:v>4.939375442772366E-2</c:v>
                </c:pt>
                <c:pt idx="339">
                  <c:v>4.9431305508323545E-2</c:v>
                </c:pt>
                <c:pt idx="340">
                  <c:v>4.9939641624213833E-2</c:v>
                </c:pt>
                <c:pt idx="341">
                  <c:v>4.9873599503941012E-2</c:v>
                </c:pt>
                <c:pt idx="342">
                  <c:v>4.9873599503941012E-2</c:v>
                </c:pt>
                <c:pt idx="343">
                  <c:v>4.965691163007005E-2</c:v>
                </c:pt>
                <c:pt idx="344">
                  <c:v>4.9553445061985425E-2</c:v>
                </c:pt>
                <c:pt idx="345">
                  <c:v>4.933745456022972E-2</c:v>
                </c:pt>
                <c:pt idx="346">
                  <c:v>4.9112576131125234E-2</c:v>
                </c:pt>
                <c:pt idx="347">
                  <c:v>4.8850867179821275E-2</c:v>
                </c:pt>
                <c:pt idx="348">
                  <c:v>4.8627101692404605E-2</c:v>
                </c:pt>
                <c:pt idx="349">
                  <c:v>4.8227473136825752E-2</c:v>
                </c:pt>
                <c:pt idx="350">
                  <c:v>4.7986637192848791E-2</c:v>
                </c:pt>
                <c:pt idx="351">
                  <c:v>4.7746404092285942E-2</c:v>
                </c:pt>
                <c:pt idx="352">
                  <c:v>4.7534392713776137E-2</c:v>
                </c:pt>
                <c:pt idx="353">
                  <c:v>4.7038480879611877E-2</c:v>
                </c:pt>
                <c:pt idx="354">
                  <c:v>4.6828048843833583E-2</c:v>
                </c:pt>
                <c:pt idx="355">
                  <c:v>4.6399502531756835E-2</c:v>
                </c:pt>
                <c:pt idx="356">
                  <c:v>4.622681955178265E-2</c:v>
                </c:pt>
                <c:pt idx="357">
                  <c:v>4.597292616213873E-2</c:v>
                </c:pt>
                <c:pt idx="358">
                  <c:v>4.5575363415389737E-2</c:v>
                </c:pt>
                <c:pt idx="359">
                  <c:v>4.5251368967899171E-2</c:v>
                </c:pt>
                <c:pt idx="360">
                  <c:v>4.5080837853544123E-2</c:v>
                </c:pt>
                <c:pt idx="361">
                  <c:v>4.474074142278877E-2</c:v>
                </c:pt>
                <c:pt idx="362">
                  <c:v>4.4553345853099148E-2</c:v>
                </c:pt>
                <c:pt idx="363">
                  <c:v>4.4482060511149023E-2</c:v>
                </c:pt>
                <c:pt idx="364">
                  <c:v>4.4153108211644712E-2</c:v>
                </c:pt>
                <c:pt idx="365">
                  <c:v>4.4188611764908799E-2</c:v>
                </c:pt>
                <c:pt idx="366">
                  <c:v>4.3922682909705364E-2</c:v>
                </c:pt>
                <c:pt idx="367">
                  <c:v>4.4037820205248261E-2</c:v>
                </c:pt>
                <c:pt idx="368">
                  <c:v>4.3975804472571808E-2</c:v>
                </c:pt>
                <c:pt idx="369">
                  <c:v>4.3860748329026998E-2</c:v>
                </c:pt>
                <c:pt idx="370">
                  <c:v>4.4011236683420038E-2</c:v>
                </c:pt>
                <c:pt idx="371">
                  <c:v>4.4073277385942064E-2</c:v>
                </c:pt>
                <c:pt idx="372">
                  <c:v>4.4250777316658621E-2</c:v>
                </c:pt>
                <c:pt idx="373">
                  <c:v>4.4366343558477052E-2</c:v>
                </c:pt>
                <c:pt idx="374">
                  <c:v>4.4696087758797597E-2</c:v>
                </c:pt>
                <c:pt idx="375">
                  <c:v>4.4919579023803204E-2</c:v>
                </c:pt>
                <c:pt idx="376">
                  <c:v>4.5161575619708655E-2</c:v>
                </c:pt>
                <c:pt idx="377">
                  <c:v>4.5602415121822233E-2</c:v>
                </c:pt>
                <c:pt idx="378">
                  <c:v>4.6000095583557346E-2</c:v>
                </c:pt>
                <c:pt idx="379">
                  <c:v>4.6326754670281058E-2</c:v>
                </c:pt>
                <c:pt idx="380">
                  <c:v>4.691033563220303E-2</c:v>
                </c:pt>
                <c:pt idx="381">
                  <c:v>4.739637858080023E-2</c:v>
                </c:pt>
                <c:pt idx="382">
                  <c:v>4.8125507434815286E-2</c:v>
                </c:pt>
                <c:pt idx="383">
                  <c:v>4.8785549185069658E-2</c:v>
                </c:pt>
                <c:pt idx="384">
                  <c:v>4.9309316665515357E-2</c:v>
                </c:pt>
                <c:pt idx="385">
                  <c:v>5.0109664869745954E-2</c:v>
                </c:pt>
                <c:pt idx="386">
                  <c:v>5.0887871509317159E-2</c:v>
                </c:pt>
                <c:pt idx="387">
                  <c:v>5.1720085695382056E-2</c:v>
                </c:pt>
                <c:pt idx="388">
                  <c:v>5.2694685966846171E-2</c:v>
                </c:pt>
                <c:pt idx="389">
                  <c:v>5.3600134926375241E-2</c:v>
                </c:pt>
                <c:pt idx="390">
                  <c:v>5.437533849612787E-2</c:v>
                </c:pt>
                <c:pt idx="391">
                  <c:v>5.5314915883854864E-2</c:v>
                </c:pt>
                <c:pt idx="392">
                  <c:v>5.6142397392406063E-2</c:v>
                </c:pt>
                <c:pt idx="393">
                  <c:v>5.7026436938818793E-2</c:v>
                </c:pt>
                <c:pt idx="394">
                  <c:v>5.7947877300868013E-2</c:v>
                </c:pt>
                <c:pt idx="395">
                  <c:v>5.8979221546364903E-2</c:v>
                </c:pt>
                <c:pt idx="396">
                  <c:v>5.9761280676393837E-2</c:v>
                </c:pt>
                <c:pt idx="397">
                  <c:v>6.0766917574107619E-2</c:v>
                </c:pt>
                <c:pt idx="398">
                  <c:v>6.1686507046354803E-2</c:v>
                </c:pt>
                <c:pt idx="399">
                  <c:v>6.2507371099942713E-2</c:v>
                </c:pt>
                <c:pt idx="400">
                  <c:v>6.3418715172474202E-2</c:v>
                </c:pt>
                <c:pt idx="401">
                  <c:v>6.4261692253755207E-2</c:v>
                </c:pt>
                <c:pt idx="402">
                  <c:v>6.5110234935255307E-2</c:v>
                </c:pt>
                <c:pt idx="403">
                  <c:v>6.5910120751452972E-2</c:v>
                </c:pt>
                <c:pt idx="404">
                  <c:v>6.6791269592352001E-2</c:v>
                </c:pt>
                <c:pt idx="405">
                  <c:v>6.7469682460586322E-2</c:v>
                </c:pt>
                <c:pt idx="406">
                  <c:v>6.8162548856388352E-2</c:v>
                </c:pt>
                <c:pt idx="407">
                  <c:v>6.8969820842080337E-2</c:v>
                </c:pt>
                <c:pt idx="408">
                  <c:v>6.9592319091866361E-2</c:v>
                </c:pt>
                <c:pt idx="409">
                  <c:v>7.0206423460533754E-2</c:v>
                </c:pt>
                <c:pt idx="410">
                  <c:v>7.0800749036177724E-2</c:v>
                </c:pt>
                <c:pt idx="411">
                  <c:v>7.1138270005719609E-2</c:v>
                </c:pt>
                <c:pt idx="412">
                  <c:v>7.1668666534271272E-2</c:v>
                </c:pt>
                <c:pt idx="413">
                  <c:v>7.1985583814106066E-2</c:v>
                </c:pt>
                <c:pt idx="414">
                  <c:v>7.2325913891273366E-2</c:v>
                </c:pt>
                <c:pt idx="415">
                  <c:v>7.2496379905674091E-2</c:v>
                </c:pt>
                <c:pt idx="416">
                  <c:v>7.2872111427272721E-2</c:v>
                </c:pt>
                <c:pt idx="417">
                  <c:v>7.3123138635358659E-2</c:v>
                </c:pt>
                <c:pt idx="418">
                  <c:v>7.3225955987458777E-2</c:v>
                </c:pt>
                <c:pt idx="419">
                  <c:v>7.3294541018967735E-2</c:v>
                </c:pt>
                <c:pt idx="420">
                  <c:v>7.3283107950932375E-2</c:v>
                </c:pt>
                <c:pt idx="421">
                  <c:v>7.3317409830379002E-2</c:v>
                </c:pt>
                <c:pt idx="422">
                  <c:v>7.3157403060036846E-2</c:v>
                </c:pt>
                <c:pt idx="423">
                  <c:v>7.3077465220710416E-2</c:v>
                </c:pt>
                <c:pt idx="424">
                  <c:v>7.2997571078613641E-2</c:v>
                </c:pt>
                <c:pt idx="425">
                  <c:v>7.2929125164815659E-2</c:v>
                </c:pt>
                <c:pt idx="426">
                  <c:v>7.2644279422150737E-2</c:v>
                </c:pt>
                <c:pt idx="427">
                  <c:v>7.2382713601568657E-2</c:v>
                </c:pt>
                <c:pt idx="428">
                  <c:v>7.2257783667665693E-2</c:v>
                </c:pt>
                <c:pt idx="429">
                  <c:v>7.2212381354197774E-2</c:v>
                </c:pt>
                <c:pt idx="430">
                  <c:v>7.1940267111537351E-2</c:v>
                </c:pt>
                <c:pt idx="431">
                  <c:v>7.1804402614729951E-2</c:v>
                </c:pt>
                <c:pt idx="432">
                  <c:v>7.148788485242398E-2</c:v>
                </c:pt>
                <c:pt idx="433">
                  <c:v>7.1250955351606679E-2</c:v>
                </c:pt>
                <c:pt idx="434">
                  <c:v>7.1239682804007151E-2</c:v>
                </c:pt>
                <c:pt idx="435">
                  <c:v>7.107070160363689E-2</c:v>
                </c:pt>
                <c:pt idx="436">
                  <c:v>7.1025673837852479E-2</c:v>
                </c:pt>
                <c:pt idx="437">
                  <c:v>7.1138270005719609E-2</c:v>
                </c:pt>
                <c:pt idx="438">
                  <c:v>7.0969409195676389E-2</c:v>
                </c:pt>
                <c:pt idx="439">
                  <c:v>7.1183333442712104E-2</c:v>
                </c:pt>
                <c:pt idx="440">
                  <c:v>7.1307331466307675E-2</c:v>
                </c:pt>
                <c:pt idx="441">
                  <c:v>7.1408864654921841E-2</c:v>
                </c:pt>
                <c:pt idx="442">
                  <c:v>7.165736099080422E-2</c:v>
                </c:pt>
                <c:pt idx="443">
                  <c:v>7.1883641298380777E-2</c:v>
                </c:pt>
                <c:pt idx="444">
                  <c:v>7.212161953271165E-2</c:v>
                </c:pt>
                <c:pt idx="445">
                  <c:v>7.2701203981673831E-2</c:v>
                </c:pt>
                <c:pt idx="446">
                  <c:v>7.294053058766474E-2</c:v>
                </c:pt>
                <c:pt idx="447">
                  <c:v>7.347759138963994E-2</c:v>
                </c:pt>
                <c:pt idx="448">
                  <c:v>7.4407787249678531E-2</c:v>
                </c:pt>
                <c:pt idx="449">
                  <c:v>7.4915531223516921E-2</c:v>
                </c:pt>
                <c:pt idx="450">
                  <c:v>7.5425001683819742E-2</c:v>
                </c:pt>
                <c:pt idx="451">
                  <c:v>7.5819865903687875E-2</c:v>
                </c:pt>
                <c:pt idx="452">
                  <c:v>7.6764725305530773E-2</c:v>
                </c:pt>
                <c:pt idx="453">
                  <c:v>7.7480148389674652E-2</c:v>
                </c:pt>
                <c:pt idx="454">
                  <c:v>7.8045437156164105E-2</c:v>
                </c:pt>
                <c:pt idx="455">
                  <c:v>7.8683842981131694E-2</c:v>
                </c:pt>
                <c:pt idx="456">
                  <c:v>7.9491460531650709E-2</c:v>
                </c:pt>
                <c:pt idx="457">
                  <c:v>7.9956513649714844E-2</c:v>
                </c:pt>
                <c:pt idx="458">
                  <c:v>8.0938741763107183E-2</c:v>
                </c:pt>
                <c:pt idx="459">
                  <c:v>8.166124424435714E-2</c:v>
                </c:pt>
                <c:pt idx="460">
                  <c:v>8.2326358440380651E-2</c:v>
                </c:pt>
                <c:pt idx="461">
                  <c:v>8.3249864611259744E-2</c:v>
                </c:pt>
                <c:pt idx="462">
                  <c:v>8.3982586893584871E-2</c:v>
                </c:pt>
                <c:pt idx="463">
                  <c:v>8.4583358256503885E-2</c:v>
                </c:pt>
                <c:pt idx="464">
                  <c:v>8.5284908807879256E-2</c:v>
                </c:pt>
                <c:pt idx="465">
                  <c:v>8.6051288658457542E-2</c:v>
                </c:pt>
                <c:pt idx="466">
                  <c:v>8.663453832403567E-2</c:v>
                </c:pt>
                <c:pt idx="467">
                  <c:v>8.7481875764597497E-2</c:v>
                </c:pt>
                <c:pt idx="468">
                  <c:v>8.7819462279983995E-2</c:v>
                </c:pt>
                <c:pt idx="469">
                  <c:v>8.8308234967768878E-2</c:v>
                </c:pt>
                <c:pt idx="470">
                  <c:v>8.8798364053235726E-2</c:v>
                </c:pt>
                <c:pt idx="471">
                  <c:v>8.918892142063499E-2</c:v>
                </c:pt>
                <c:pt idx="472">
                  <c:v>8.9100656137814566E-2</c:v>
                </c:pt>
                <c:pt idx="473">
                  <c:v>8.9542419524213795E-2</c:v>
                </c:pt>
                <c:pt idx="474">
                  <c:v>8.9605617757433628E-2</c:v>
                </c:pt>
                <c:pt idx="475">
                  <c:v>8.9782691417215427E-2</c:v>
                </c:pt>
                <c:pt idx="476">
                  <c:v>8.9985275341356363E-2</c:v>
                </c:pt>
                <c:pt idx="477">
                  <c:v>9.0061303170402326E-2</c:v>
                </c:pt>
                <c:pt idx="478">
                  <c:v>8.9947273465866007E-2</c:v>
                </c:pt>
                <c:pt idx="479">
                  <c:v>9.5358670174228943E-2</c:v>
                </c:pt>
                <c:pt idx="480">
                  <c:v>9.5554391403852149E-2</c:v>
                </c:pt>
                <c:pt idx="481">
                  <c:v>9.5371712013742421E-2</c:v>
                </c:pt>
                <c:pt idx="482">
                  <c:v>9.5410842882964142E-2</c:v>
                </c:pt>
                <c:pt idx="483">
                  <c:v>9.5345629226495726E-2</c:v>
                </c:pt>
                <c:pt idx="484">
                  <c:v>9.504593355996481E-2</c:v>
                </c:pt>
                <c:pt idx="485">
                  <c:v>9.4928789758975188E-2</c:v>
                </c:pt>
                <c:pt idx="486">
                  <c:v>9.4967829666616599E-2</c:v>
                </c:pt>
                <c:pt idx="487">
                  <c:v>9.4811718192181663E-2</c:v>
                </c:pt>
                <c:pt idx="488">
                  <c:v>9.4837727853452208E-2</c:v>
                </c:pt>
                <c:pt idx="489">
                  <c:v>9.4993860730611834E-2</c:v>
                </c:pt>
                <c:pt idx="490">
                  <c:v>9.5319550006369658E-2</c:v>
                </c:pt>
                <c:pt idx="491">
                  <c:v>9.5423888289598316E-2</c:v>
                </c:pt>
                <c:pt idx="492">
                  <c:v>9.5489128699472875E-2</c:v>
                </c:pt>
                <c:pt idx="493">
                  <c:v>9.5867962724382069E-2</c:v>
                </c:pt>
                <c:pt idx="494">
                  <c:v>9.6299962009387674E-2</c:v>
                </c:pt>
                <c:pt idx="495">
                  <c:v>9.6509765786015958E-2</c:v>
                </c:pt>
                <c:pt idx="496">
                  <c:v>9.7022118925810599E-2</c:v>
                </c:pt>
                <c:pt idx="497">
                  <c:v>9.7667767343660478E-2</c:v>
                </c:pt>
                <c:pt idx="498">
                  <c:v>9.8302315327489148E-2</c:v>
                </c:pt>
                <c:pt idx="499">
                  <c:v>9.9124980777078237E-2</c:v>
                </c:pt>
                <c:pt idx="500">
                  <c:v>9.9870979882999242E-2</c:v>
                </c:pt>
                <c:pt idx="501">
                  <c:v>0.10063317237965522</c:v>
                </c:pt>
                <c:pt idx="502">
                  <c:v>0.1013982622701763</c:v>
                </c:pt>
                <c:pt idx="503">
                  <c:v>0.10220675019816894</c:v>
                </c:pt>
                <c:pt idx="504">
                  <c:v>0.10338476018223795</c:v>
                </c:pt>
                <c:pt idx="505">
                  <c:v>0.10436476954649626</c:v>
                </c:pt>
                <c:pt idx="506">
                  <c:v>0.10566491150409543</c:v>
                </c:pt>
                <c:pt idx="507">
                  <c:v>0.10693166744051176</c:v>
                </c:pt>
                <c:pt idx="508">
                  <c:v>0.10817818888422348</c:v>
                </c:pt>
                <c:pt idx="509">
                  <c:v>0.10939002587478322</c:v>
                </c:pt>
                <c:pt idx="510">
                  <c:v>0.1106507533770575</c:v>
                </c:pt>
                <c:pt idx="511">
                  <c:v>0.11197522532792317</c:v>
                </c:pt>
                <c:pt idx="512">
                  <c:v>0.113364447655444</c:v>
                </c:pt>
                <c:pt idx="513">
                  <c:v>0.11483377993586981</c:v>
                </c:pt>
                <c:pt idx="514">
                  <c:v>0.11624056854974149</c:v>
                </c:pt>
                <c:pt idx="515">
                  <c:v>0.11769938406628591</c:v>
                </c:pt>
                <c:pt idx="516">
                  <c:v>0.11903612334556252</c:v>
                </c:pt>
                <c:pt idx="517">
                  <c:v>0.13951933354771565</c:v>
                </c:pt>
                <c:pt idx="518">
                  <c:v>0.1399139797273253</c:v>
                </c:pt>
                <c:pt idx="519">
                  <c:v>0.13898350919898567</c:v>
                </c:pt>
                <c:pt idx="520">
                  <c:v>0.13843300213517701</c:v>
                </c:pt>
                <c:pt idx="521">
                  <c:v>0.13983500590239342</c:v>
                </c:pt>
                <c:pt idx="522">
                  <c:v>0.13887332039176453</c:v>
                </c:pt>
                <c:pt idx="523">
                  <c:v>0.13967712513604449</c:v>
                </c:pt>
                <c:pt idx="524">
                  <c:v>0.13906224224326397</c:v>
                </c:pt>
                <c:pt idx="525">
                  <c:v>0.13975605437196639</c:v>
                </c:pt>
                <c:pt idx="526">
                  <c:v>0.14005618879435508</c:v>
                </c:pt>
                <c:pt idx="527">
                  <c:v>0.14091096011465171</c:v>
                </c:pt>
                <c:pt idx="528">
                  <c:v>0.1407683176424456</c:v>
                </c:pt>
                <c:pt idx="529">
                  <c:v>0.14261235500546138</c:v>
                </c:pt>
                <c:pt idx="530">
                  <c:v>0.14368291260984836</c:v>
                </c:pt>
                <c:pt idx="531">
                  <c:v>0.14480568171540911</c:v>
                </c:pt>
                <c:pt idx="532">
                  <c:v>0.1462395122261311</c:v>
                </c:pt>
                <c:pt idx="533">
                  <c:v>0.14860693717122817</c:v>
                </c:pt>
                <c:pt idx="534">
                  <c:v>0.15041954864593773</c:v>
                </c:pt>
                <c:pt idx="535">
                  <c:v>0.15288648020914777</c:v>
                </c:pt>
                <c:pt idx="536">
                  <c:v>0.15537347682682506</c:v>
                </c:pt>
                <c:pt idx="537">
                  <c:v>0.15796445278620094</c:v>
                </c:pt>
                <c:pt idx="538">
                  <c:v>0.16195056758882503</c:v>
                </c:pt>
                <c:pt idx="539">
                  <c:v>0.16512716534910726</c:v>
                </c:pt>
                <c:pt idx="540">
                  <c:v>0.16835194287228561</c:v>
                </c:pt>
                <c:pt idx="541">
                  <c:v>0.17220324859996744</c:v>
                </c:pt>
                <c:pt idx="542">
                  <c:v>0.17631084214712606</c:v>
                </c:pt>
                <c:pt idx="543">
                  <c:v>0.18150891789775753</c:v>
                </c:pt>
                <c:pt idx="544">
                  <c:v>0.1851070944914254</c:v>
                </c:pt>
                <c:pt idx="545">
                  <c:v>0.1909117983714298</c:v>
                </c:pt>
                <c:pt idx="546">
                  <c:v>0.19639415313841005</c:v>
                </c:pt>
                <c:pt idx="547">
                  <c:v>0.20051429670830287</c:v>
                </c:pt>
                <c:pt idx="548">
                  <c:v>0.20571025626452313</c:v>
                </c:pt>
                <c:pt idx="549">
                  <c:v>0.21276106958578758</c:v>
                </c:pt>
                <c:pt idx="550">
                  <c:v>0.21959412489694261</c:v>
                </c:pt>
                <c:pt idx="551">
                  <c:v>0.22577199464691436</c:v>
                </c:pt>
                <c:pt idx="552">
                  <c:v>0.23440138599826588</c:v>
                </c:pt>
                <c:pt idx="553">
                  <c:v>0.2423186819432841</c:v>
                </c:pt>
                <c:pt idx="554">
                  <c:v>0.25032521476564906</c:v>
                </c:pt>
                <c:pt idx="555">
                  <c:v>0.26149808497122223</c:v>
                </c:pt>
                <c:pt idx="556">
                  <c:v>0.27014206896785187</c:v>
                </c:pt>
                <c:pt idx="557">
                  <c:v>0.28342778717935596</c:v>
                </c:pt>
                <c:pt idx="558">
                  <c:v>0.29758507071585527</c:v>
                </c:pt>
                <c:pt idx="559">
                  <c:v>0.31112080886971094</c:v>
                </c:pt>
                <c:pt idx="560">
                  <c:v>0.32587305203757538</c:v>
                </c:pt>
                <c:pt idx="561">
                  <c:v>0.34445297143320136</c:v>
                </c:pt>
                <c:pt idx="562">
                  <c:v>0.36553687942640689</c:v>
                </c:pt>
                <c:pt idx="563">
                  <c:v>0.38806216684971528</c:v>
                </c:pt>
                <c:pt idx="564">
                  <c:v>0.41497968176505007</c:v>
                </c:pt>
                <c:pt idx="565">
                  <c:v>0.44282781346067723</c:v>
                </c:pt>
                <c:pt idx="566">
                  <c:v>0.47126129050534882</c:v>
                </c:pt>
                <c:pt idx="567">
                  <c:v>0.50777630800488416</c:v>
                </c:pt>
                <c:pt idx="568">
                  <c:v>0.54316084785082264</c:v>
                </c:pt>
                <c:pt idx="569">
                  <c:v>0.59234569161978678</c:v>
                </c:pt>
                <c:pt idx="570">
                  <c:v>0.63609473199402444</c:v>
                </c:pt>
                <c:pt idx="571">
                  <c:v>0.69513653644527207</c:v>
                </c:pt>
                <c:pt idx="572">
                  <c:v>0.75834205729280313</c:v>
                </c:pt>
                <c:pt idx="573">
                  <c:v>0.76102915556443895</c:v>
                </c:pt>
                <c:pt idx="574">
                  <c:v>0.83364108833522788</c:v>
                </c:pt>
                <c:pt idx="575">
                  <c:v>0.91520861316907043</c:v>
                </c:pt>
                <c:pt idx="576">
                  <c:v>1.0066750301901315</c:v>
                </c:pt>
                <c:pt idx="577">
                  <c:v>1.1084470625113603</c:v>
                </c:pt>
                <c:pt idx="578">
                  <c:v>1.2239333932438159</c:v>
                </c:pt>
                <c:pt idx="579">
                  <c:v>1.3648545566616095</c:v>
                </c:pt>
                <c:pt idx="580">
                  <c:v>1.5228188489273755</c:v>
                </c:pt>
                <c:pt idx="581">
                  <c:v>1.7045047887616624</c:v>
                </c:pt>
                <c:pt idx="582">
                  <c:v>1.9195276911663592</c:v>
                </c:pt>
                <c:pt idx="583">
                  <c:v>2.1676040810649662</c:v>
                </c:pt>
                <c:pt idx="584">
                  <c:v>2.4463157898814156</c:v>
                </c:pt>
                <c:pt idx="585">
                  <c:v>2.7661985938049898</c:v>
                </c:pt>
                <c:pt idx="586">
                  <c:v>3.1339273690800158</c:v>
                </c:pt>
                <c:pt idx="587">
                  <c:v>3.5733674651820979</c:v>
                </c:pt>
                <c:pt idx="588">
                  <c:v>4.0605847099447017</c:v>
                </c:pt>
                <c:pt idx="589">
                  <c:v>4.631857410744475</c:v>
                </c:pt>
                <c:pt idx="590">
                  <c:v>5.3018981104783967</c:v>
                </c:pt>
              </c:numCache>
            </c:numRef>
          </c:yVal>
          <c:smooth val="1"/>
        </c:ser>
        <c:ser>
          <c:idx val="0"/>
          <c:order val="1"/>
          <c:tx>
            <c:v>tio2-dye</c:v>
          </c:tx>
          <c:spPr>
            <a:ln w="28575">
              <a:solidFill>
                <a:schemeClr val="tx1"/>
              </a:solidFill>
              <a:prstDash val="sysDash"/>
            </a:ln>
          </c:spPr>
          <c:marker>
            <c:symbol val="none"/>
          </c:marker>
          <c:xVal>
            <c:numRef>
              <c:f>'TiO2-dye'!$M$2:$M$592</c:f>
              <c:numCache>
                <c:formatCode>General</c:formatCode>
                <c:ptCount val="591"/>
                <c:pt idx="0">
                  <c:v>1.3772222222222221</c:v>
                </c:pt>
                <c:pt idx="1">
                  <c:v>1.378754171301446</c:v>
                </c:pt>
                <c:pt idx="2">
                  <c:v>1.3802895322939865</c:v>
                </c:pt>
                <c:pt idx="3">
                  <c:v>1.3818283166109253</c:v>
                </c:pt>
                <c:pt idx="4">
                  <c:v>1.3833705357142858</c:v>
                </c:pt>
                <c:pt idx="5">
                  <c:v>1.3849162011173184</c:v>
                </c:pt>
                <c:pt idx="6">
                  <c:v>1.3864653243847875</c:v>
                </c:pt>
                <c:pt idx="7">
                  <c:v>1.3880179171332587</c:v>
                </c:pt>
                <c:pt idx="8">
                  <c:v>1.3895739910313902</c:v>
                </c:pt>
                <c:pt idx="9">
                  <c:v>1.3911335578002244</c:v>
                </c:pt>
                <c:pt idx="10">
                  <c:v>1.3926966292134833</c:v>
                </c:pt>
                <c:pt idx="11">
                  <c:v>1.3942632170978628</c:v>
                </c:pt>
                <c:pt idx="12">
                  <c:v>1.3958333333333333</c:v>
                </c:pt>
                <c:pt idx="13">
                  <c:v>1.3974069898534385</c:v>
                </c:pt>
                <c:pt idx="14">
                  <c:v>1.3989841986455982</c:v>
                </c:pt>
                <c:pt idx="15">
                  <c:v>1.4005649717514124</c:v>
                </c:pt>
                <c:pt idx="16">
                  <c:v>1.4021493212669682</c:v>
                </c:pt>
                <c:pt idx="17">
                  <c:v>1.4037372593431483</c:v>
                </c:pt>
                <c:pt idx="18">
                  <c:v>1.405328798185941</c:v>
                </c:pt>
                <c:pt idx="19">
                  <c:v>1.4069239500567536</c:v>
                </c:pt>
                <c:pt idx="20">
                  <c:v>1.4085227272727272</c:v>
                </c:pt>
                <c:pt idx="21">
                  <c:v>1.4101251422070535</c:v>
                </c:pt>
                <c:pt idx="22">
                  <c:v>1.4117312072892938</c:v>
                </c:pt>
                <c:pt idx="23">
                  <c:v>1.4133409350057013</c:v>
                </c:pt>
                <c:pt idx="24">
                  <c:v>1.4149543378995433</c:v>
                </c:pt>
                <c:pt idx="25">
                  <c:v>1.4165714285714286</c:v>
                </c:pt>
                <c:pt idx="26">
                  <c:v>1.4181922196796339</c:v>
                </c:pt>
                <c:pt idx="27">
                  <c:v>1.4198167239404353</c:v>
                </c:pt>
                <c:pt idx="28">
                  <c:v>1.4214449541284404</c:v>
                </c:pt>
                <c:pt idx="29">
                  <c:v>1.4230769230769231</c:v>
                </c:pt>
                <c:pt idx="30">
                  <c:v>1.424712643678161</c:v>
                </c:pt>
                <c:pt idx="31">
                  <c:v>1.4263521288837744</c:v>
                </c:pt>
                <c:pt idx="32">
                  <c:v>1.4279953917050692</c:v>
                </c:pt>
                <c:pt idx="33">
                  <c:v>1.4296424452133796</c:v>
                </c:pt>
                <c:pt idx="34">
                  <c:v>1.4312933025404158</c:v>
                </c:pt>
                <c:pt idx="35">
                  <c:v>1.4329479768786126</c:v>
                </c:pt>
                <c:pt idx="36">
                  <c:v>1.4346064814814814</c:v>
                </c:pt>
                <c:pt idx="37">
                  <c:v>1.436268829663963</c:v>
                </c:pt>
                <c:pt idx="38">
                  <c:v>1.4379350348027842</c:v>
                </c:pt>
                <c:pt idx="39">
                  <c:v>1.4396051103368177</c:v>
                </c:pt>
                <c:pt idx="40">
                  <c:v>1.4412790697674418</c:v>
                </c:pt>
                <c:pt idx="41">
                  <c:v>1.4429569266589057</c:v>
                </c:pt>
                <c:pt idx="42">
                  <c:v>1.4446386946386947</c:v>
                </c:pt>
                <c:pt idx="43">
                  <c:v>1.4463243873978997</c:v>
                </c:pt>
                <c:pt idx="44">
                  <c:v>1.4480140186915889</c:v>
                </c:pt>
                <c:pt idx="45">
                  <c:v>1.4497076023391813</c:v>
                </c:pt>
                <c:pt idx="46">
                  <c:v>1.4514051522248244</c:v>
                </c:pt>
                <c:pt idx="47">
                  <c:v>1.4531066822977725</c:v>
                </c:pt>
                <c:pt idx="48">
                  <c:v>1.45481220657277</c:v>
                </c:pt>
                <c:pt idx="49">
                  <c:v>1.4565217391304348</c:v>
                </c:pt>
                <c:pt idx="50">
                  <c:v>1.4582352941176471</c:v>
                </c:pt>
                <c:pt idx="51">
                  <c:v>1.4599528857479387</c:v>
                </c:pt>
                <c:pt idx="52">
                  <c:v>1.4616745283018868</c:v>
                </c:pt>
                <c:pt idx="53">
                  <c:v>1.4634002361275089</c:v>
                </c:pt>
                <c:pt idx="54">
                  <c:v>1.4651300236406619</c:v>
                </c:pt>
                <c:pt idx="55">
                  <c:v>1.4668639053254438</c:v>
                </c:pt>
                <c:pt idx="56">
                  <c:v>1.4686018957345972</c:v>
                </c:pt>
                <c:pt idx="57">
                  <c:v>1.4703440094899169</c:v>
                </c:pt>
                <c:pt idx="58">
                  <c:v>1.4720902612826603</c:v>
                </c:pt>
                <c:pt idx="59">
                  <c:v>1.4738406658739596</c:v>
                </c:pt>
                <c:pt idx="60">
                  <c:v>1.4755952380952382</c:v>
                </c:pt>
                <c:pt idx="61">
                  <c:v>1.4773539928486292</c:v>
                </c:pt>
                <c:pt idx="62">
                  <c:v>1.4791169451073987</c:v>
                </c:pt>
                <c:pt idx="63">
                  <c:v>1.4808841099163679</c:v>
                </c:pt>
                <c:pt idx="64">
                  <c:v>1.4826555023923444</c:v>
                </c:pt>
                <c:pt idx="65">
                  <c:v>1.4844311377245509</c:v>
                </c:pt>
                <c:pt idx="66">
                  <c:v>1.48621103117506</c:v>
                </c:pt>
                <c:pt idx="67">
                  <c:v>1.4879951980792316</c:v>
                </c:pt>
                <c:pt idx="68">
                  <c:v>1.4897836538461537</c:v>
                </c:pt>
                <c:pt idx="69">
                  <c:v>1.4915764139590855</c:v>
                </c:pt>
                <c:pt idx="70">
                  <c:v>1.4933734939759036</c:v>
                </c:pt>
                <c:pt idx="71">
                  <c:v>1.4951749095295537</c:v>
                </c:pt>
                <c:pt idx="72">
                  <c:v>1.4969806763285025</c:v>
                </c:pt>
                <c:pt idx="73">
                  <c:v>1.4987908101571947</c:v>
                </c:pt>
                <c:pt idx="74">
                  <c:v>1.5006053268765134</c:v>
                </c:pt>
                <c:pt idx="75">
                  <c:v>1.5024242424242424</c:v>
                </c:pt>
                <c:pt idx="76">
                  <c:v>1.504247572815534</c:v>
                </c:pt>
                <c:pt idx="77">
                  <c:v>1.5060753341433779</c:v>
                </c:pt>
                <c:pt idx="78">
                  <c:v>1.5079075425790753</c:v>
                </c:pt>
                <c:pt idx="79">
                  <c:v>1.5097442143727162</c:v>
                </c:pt>
                <c:pt idx="80">
                  <c:v>1.5115853658536584</c:v>
                </c:pt>
                <c:pt idx="81">
                  <c:v>1.5134310134310134</c:v>
                </c:pt>
                <c:pt idx="82">
                  <c:v>1.5152811735941321</c:v>
                </c:pt>
                <c:pt idx="83">
                  <c:v>1.5171358629130967</c:v>
                </c:pt>
                <c:pt idx="84">
                  <c:v>1.5189950980392157</c:v>
                </c:pt>
                <c:pt idx="85">
                  <c:v>1.5208588957055216</c:v>
                </c:pt>
                <c:pt idx="86">
                  <c:v>1.5227272727272727</c:v>
                </c:pt>
                <c:pt idx="87">
                  <c:v>1.5246002460024601</c:v>
                </c:pt>
                <c:pt idx="88">
                  <c:v>1.5264778325123152</c:v>
                </c:pt>
                <c:pt idx="89">
                  <c:v>1.528360049321825</c:v>
                </c:pt>
                <c:pt idx="90">
                  <c:v>1.530246913580247</c:v>
                </c:pt>
                <c:pt idx="91">
                  <c:v>1.5321384425216316</c:v>
                </c:pt>
                <c:pt idx="92">
                  <c:v>1.5340346534653466</c:v>
                </c:pt>
                <c:pt idx="93">
                  <c:v>1.5359355638166048</c:v>
                </c:pt>
                <c:pt idx="94">
                  <c:v>1.5378411910669976</c:v>
                </c:pt>
                <c:pt idx="95">
                  <c:v>1.539751552795031</c:v>
                </c:pt>
                <c:pt idx="96">
                  <c:v>1.5416666666666667</c:v>
                </c:pt>
                <c:pt idx="97">
                  <c:v>1.5435865504358655</c:v>
                </c:pt>
                <c:pt idx="98">
                  <c:v>1.5455112219451372</c:v>
                </c:pt>
                <c:pt idx="99">
                  <c:v>1.5474406991260923</c:v>
                </c:pt>
                <c:pt idx="100">
                  <c:v>1.5493749999999999</c:v>
                </c:pt>
                <c:pt idx="101">
                  <c:v>1.5513141426783479</c:v>
                </c:pt>
                <c:pt idx="102">
                  <c:v>1.5532581453634084</c:v>
                </c:pt>
                <c:pt idx="103">
                  <c:v>1.555207026348808</c:v>
                </c:pt>
                <c:pt idx="104">
                  <c:v>1.5571608040201006</c:v>
                </c:pt>
                <c:pt idx="105">
                  <c:v>1.5591194968553459</c:v>
                </c:pt>
                <c:pt idx="106">
                  <c:v>1.5610831234256928</c:v>
                </c:pt>
                <c:pt idx="107">
                  <c:v>1.5630517023959647</c:v>
                </c:pt>
                <c:pt idx="108">
                  <c:v>1.5650252525252526</c:v>
                </c:pt>
                <c:pt idx="109">
                  <c:v>1.5670037926675096</c:v>
                </c:pt>
                <c:pt idx="110">
                  <c:v>1.5689873417721518</c:v>
                </c:pt>
                <c:pt idx="111">
                  <c:v>1.5709759188846641</c:v>
                </c:pt>
                <c:pt idx="112">
                  <c:v>1.5729695431472082</c:v>
                </c:pt>
                <c:pt idx="113">
                  <c:v>1.5749682337992377</c:v>
                </c:pt>
                <c:pt idx="114">
                  <c:v>1.5769720101781171</c:v>
                </c:pt>
                <c:pt idx="115">
                  <c:v>1.5789808917197452</c:v>
                </c:pt>
                <c:pt idx="116">
                  <c:v>1.5809948979591837</c:v>
                </c:pt>
                <c:pt idx="117">
                  <c:v>1.58301404853129</c:v>
                </c:pt>
                <c:pt idx="118">
                  <c:v>1.5850383631713556</c:v>
                </c:pt>
                <c:pt idx="119">
                  <c:v>1.587067861715749</c:v>
                </c:pt>
                <c:pt idx="120">
                  <c:v>1.589102564102564</c:v>
                </c:pt>
                <c:pt idx="121">
                  <c:v>1.5911424903722722</c:v>
                </c:pt>
                <c:pt idx="122">
                  <c:v>1.5931876606683804</c:v>
                </c:pt>
                <c:pt idx="123">
                  <c:v>1.5952380952380953</c:v>
                </c:pt>
                <c:pt idx="124">
                  <c:v>1.5972938144329898</c:v>
                </c:pt>
                <c:pt idx="125">
                  <c:v>1.5993548387096774</c:v>
                </c:pt>
                <c:pt idx="126">
                  <c:v>1.601421188630491</c:v>
                </c:pt>
                <c:pt idx="127">
                  <c:v>1.6034928848641656</c:v>
                </c:pt>
                <c:pt idx="128">
                  <c:v>1.6055699481865284</c:v>
                </c:pt>
                <c:pt idx="129">
                  <c:v>1.6076523994811933</c:v>
                </c:pt>
                <c:pt idx="130">
                  <c:v>1.6097402597402597</c:v>
                </c:pt>
                <c:pt idx="131">
                  <c:v>1.6118335500650196</c:v>
                </c:pt>
                <c:pt idx="132">
                  <c:v>1.6139322916666667</c:v>
                </c:pt>
                <c:pt idx="133">
                  <c:v>1.6160365058670143</c:v>
                </c:pt>
                <c:pt idx="134">
                  <c:v>1.6181462140992167</c:v>
                </c:pt>
                <c:pt idx="135">
                  <c:v>1.6202614379084967</c:v>
                </c:pt>
                <c:pt idx="136">
                  <c:v>1.6223821989528795</c:v>
                </c:pt>
                <c:pt idx="137">
                  <c:v>1.6245085190039319</c:v>
                </c:pt>
                <c:pt idx="138">
                  <c:v>1.6266404199475066</c:v>
                </c:pt>
                <c:pt idx="139">
                  <c:v>1.6287779237844942</c:v>
                </c:pt>
                <c:pt idx="140">
                  <c:v>1.6309210526315789</c:v>
                </c:pt>
                <c:pt idx="141">
                  <c:v>1.6330698287220027</c:v>
                </c:pt>
                <c:pt idx="142">
                  <c:v>1.6352242744063326</c:v>
                </c:pt>
                <c:pt idx="143">
                  <c:v>1.6373844121532364</c:v>
                </c:pt>
                <c:pt idx="144">
                  <c:v>1.6395502645502646</c:v>
                </c:pt>
                <c:pt idx="145">
                  <c:v>1.6417218543046357</c:v>
                </c:pt>
                <c:pt idx="146">
                  <c:v>1.6438992042440319</c:v>
                </c:pt>
                <c:pt idx="147">
                  <c:v>1.6460823373173972</c:v>
                </c:pt>
                <c:pt idx="148">
                  <c:v>1.6482712765957446</c:v>
                </c:pt>
                <c:pt idx="149">
                  <c:v>1.6504660452729694</c:v>
                </c:pt>
                <c:pt idx="150">
                  <c:v>1.6526666666666667</c:v>
                </c:pt>
                <c:pt idx="151">
                  <c:v>1.6548731642189587</c:v>
                </c:pt>
                <c:pt idx="152">
                  <c:v>1.6570855614973261</c:v>
                </c:pt>
                <c:pt idx="153">
                  <c:v>1.6593038821954484</c:v>
                </c:pt>
                <c:pt idx="154">
                  <c:v>1.6615281501340482</c:v>
                </c:pt>
                <c:pt idx="155">
                  <c:v>1.6637583892617449</c:v>
                </c:pt>
                <c:pt idx="156">
                  <c:v>1.665994623655914</c:v>
                </c:pt>
                <c:pt idx="157">
                  <c:v>1.6682368775235532</c:v>
                </c:pt>
                <c:pt idx="158">
                  <c:v>1.6704851752021563</c:v>
                </c:pt>
                <c:pt idx="159">
                  <c:v>1.6727395411605939</c:v>
                </c:pt>
                <c:pt idx="160">
                  <c:v>1.675</c:v>
                </c:pt>
                <c:pt idx="161">
                  <c:v>1.6772665764546684</c:v>
                </c:pt>
                <c:pt idx="162">
                  <c:v>1.679539295392954</c:v>
                </c:pt>
                <c:pt idx="163">
                  <c:v>1.6818181818181819</c:v>
                </c:pt>
                <c:pt idx="164">
                  <c:v>1.6841032608695652</c:v>
                </c:pt>
                <c:pt idx="165">
                  <c:v>1.6863945578231292</c:v>
                </c:pt>
                <c:pt idx="166">
                  <c:v>1.688692098092643</c:v>
                </c:pt>
                <c:pt idx="167">
                  <c:v>1.6909959072305594</c:v>
                </c:pt>
                <c:pt idx="168">
                  <c:v>1.6933060109289617</c:v>
                </c:pt>
                <c:pt idx="169">
                  <c:v>1.6956224350205198</c:v>
                </c:pt>
                <c:pt idx="170">
                  <c:v>1.6979452054794522</c:v>
                </c:pt>
                <c:pt idx="171">
                  <c:v>1.7002743484224965</c:v>
                </c:pt>
                <c:pt idx="172">
                  <c:v>1.7026098901098901</c:v>
                </c:pt>
                <c:pt idx="173">
                  <c:v>1.7049518569463549</c:v>
                </c:pt>
                <c:pt idx="174">
                  <c:v>1.7073002754820936</c:v>
                </c:pt>
                <c:pt idx="175">
                  <c:v>1.7096551724137932</c:v>
                </c:pt>
                <c:pt idx="176">
                  <c:v>1.7120165745856353</c:v>
                </c:pt>
                <c:pt idx="177">
                  <c:v>1.714384508990318</c:v>
                </c:pt>
                <c:pt idx="178">
                  <c:v>1.7167590027700832</c:v>
                </c:pt>
                <c:pt idx="179">
                  <c:v>1.719140083217753</c:v>
                </c:pt>
                <c:pt idx="180">
                  <c:v>1.7215277777777778</c:v>
                </c:pt>
                <c:pt idx="181">
                  <c:v>1.7239221140472878</c:v>
                </c:pt>
                <c:pt idx="182">
                  <c:v>1.7263231197771587</c:v>
                </c:pt>
                <c:pt idx="183">
                  <c:v>1.7287308228730822</c:v>
                </c:pt>
                <c:pt idx="184">
                  <c:v>1.7311452513966481</c:v>
                </c:pt>
                <c:pt idx="185">
                  <c:v>1.7335664335664336</c:v>
                </c:pt>
                <c:pt idx="186">
                  <c:v>1.7359943977591037</c:v>
                </c:pt>
                <c:pt idx="187">
                  <c:v>1.738429172510519</c:v>
                </c:pt>
                <c:pt idx="188">
                  <c:v>1.740870786516854</c:v>
                </c:pt>
                <c:pt idx="189">
                  <c:v>1.7433192686357244</c:v>
                </c:pt>
                <c:pt idx="190">
                  <c:v>1.7457746478873239</c:v>
                </c:pt>
                <c:pt idx="191">
                  <c:v>1.7482369534555713</c:v>
                </c:pt>
                <c:pt idx="192">
                  <c:v>1.7507062146892656</c:v>
                </c:pt>
                <c:pt idx="193">
                  <c:v>1.7531824611032532</c:v>
                </c:pt>
                <c:pt idx="194">
                  <c:v>1.7556657223796035</c:v>
                </c:pt>
                <c:pt idx="195">
                  <c:v>1.7581560283687943</c:v>
                </c:pt>
                <c:pt idx="196">
                  <c:v>1.7606534090909092</c:v>
                </c:pt>
                <c:pt idx="197">
                  <c:v>1.763157894736842</c:v>
                </c:pt>
                <c:pt idx="198">
                  <c:v>1.7656695156695157</c:v>
                </c:pt>
                <c:pt idx="199">
                  <c:v>1.7681883024251071</c:v>
                </c:pt>
                <c:pt idx="200">
                  <c:v>1.7707142857142857</c:v>
                </c:pt>
                <c:pt idx="201">
                  <c:v>1.7732474964234621</c:v>
                </c:pt>
                <c:pt idx="202">
                  <c:v>1.7757879656160458</c:v>
                </c:pt>
                <c:pt idx="203">
                  <c:v>1.7783357245337159</c:v>
                </c:pt>
                <c:pt idx="204">
                  <c:v>1.7808908045977012</c:v>
                </c:pt>
                <c:pt idx="205">
                  <c:v>1.783453237410072</c:v>
                </c:pt>
                <c:pt idx="206">
                  <c:v>1.7860230547550433</c:v>
                </c:pt>
                <c:pt idx="207">
                  <c:v>1.7886002886002885</c:v>
                </c:pt>
                <c:pt idx="208">
                  <c:v>1.7911849710982659</c:v>
                </c:pt>
                <c:pt idx="209">
                  <c:v>1.7937771345875542</c:v>
                </c:pt>
                <c:pt idx="210">
                  <c:v>1.7963768115942029</c:v>
                </c:pt>
                <c:pt idx="211">
                  <c:v>1.7989840348330914</c:v>
                </c:pt>
                <c:pt idx="212">
                  <c:v>1.8015988372093024</c:v>
                </c:pt>
                <c:pt idx="213">
                  <c:v>1.8042212518195051</c:v>
                </c:pt>
                <c:pt idx="214">
                  <c:v>1.8068513119533527</c:v>
                </c:pt>
                <c:pt idx="215">
                  <c:v>1.8094890510948904</c:v>
                </c:pt>
                <c:pt idx="216">
                  <c:v>1.8121345029239766</c:v>
                </c:pt>
                <c:pt idx="217">
                  <c:v>1.8147877013177161</c:v>
                </c:pt>
                <c:pt idx="218">
                  <c:v>1.8174486803519061</c:v>
                </c:pt>
                <c:pt idx="219">
                  <c:v>1.8201174743024964</c:v>
                </c:pt>
                <c:pt idx="220">
                  <c:v>1.8227941176470588</c:v>
                </c:pt>
                <c:pt idx="221">
                  <c:v>1.8254786450662739</c:v>
                </c:pt>
                <c:pt idx="222">
                  <c:v>1.8281710914454277</c:v>
                </c:pt>
                <c:pt idx="223">
                  <c:v>1.8308714918759232</c:v>
                </c:pt>
                <c:pt idx="224">
                  <c:v>1.8335798816568047</c:v>
                </c:pt>
                <c:pt idx="225">
                  <c:v>1.8362962962962963</c:v>
                </c:pt>
                <c:pt idx="226">
                  <c:v>1.8390207715133531</c:v>
                </c:pt>
                <c:pt idx="227">
                  <c:v>1.8417533432392272</c:v>
                </c:pt>
                <c:pt idx="228">
                  <c:v>1.8444940476190477</c:v>
                </c:pt>
                <c:pt idx="229">
                  <c:v>1.8472429210134129</c:v>
                </c:pt>
                <c:pt idx="230">
                  <c:v>1.85</c:v>
                </c:pt>
                <c:pt idx="231">
                  <c:v>1.8527653213751869</c:v>
                </c:pt>
                <c:pt idx="232">
                  <c:v>1.8555389221556886</c:v>
                </c:pt>
                <c:pt idx="233">
                  <c:v>1.85832083958021</c:v>
                </c:pt>
                <c:pt idx="234">
                  <c:v>1.8611111111111112</c:v>
                </c:pt>
                <c:pt idx="235">
                  <c:v>1.8639097744360902</c:v>
                </c:pt>
                <c:pt idx="236">
                  <c:v>1.8667168674698795</c:v>
                </c:pt>
                <c:pt idx="237">
                  <c:v>1.8695324283559578</c:v>
                </c:pt>
                <c:pt idx="238">
                  <c:v>1.8723564954682779</c:v>
                </c:pt>
                <c:pt idx="239">
                  <c:v>1.8751891074130105</c:v>
                </c:pt>
                <c:pt idx="240">
                  <c:v>1.8780303030303029</c:v>
                </c:pt>
                <c:pt idx="241">
                  <c:v>1.8808801213960546</c:v>
                </c:pt>
                <c:pt idx="242">
                  <c:v>1.8837386018237081</c:v>
                </c:pt>
                <c:pt idx="243">
                  <c:v>1.8866057838660579</c:v>
                </c:pt>
                <c:pt idx="244">
                  <c:v>1.8894817073170731</c:v>
                </c:pt>
                <c:pt idx="245">
                  <c:v>1.8923664122137405</c:v>
                </c:pt>
                <c:pt idx="246">
                  <c:v>1.8952599388379205</c:v>
                </c:pt>
                <c:pt idx="247">
                  <c:v>1.8981623277182236</c:v>
                </c:pt>
                <c:pt idx="248">
                  <c:v>1.9010736196319018</c:v>
                </c:pt>
                <c:pt idx="249">
                  <c:v>1.9039938556067588</c:v>
                </c:pt>
                <c:pt idx="250">
                  <c:v>1.9069230769230769</c:v>
                </c:pt>
                <c:pt idx="251">
                  <c:v>1.9098613251155625</c:v>
                </c:pt>
                <c:pt idx="252">
                  <c:v>1.9128086419753085</c:v>
                </c:pt>
                <c:pt idx="253">
                  <c:v>1.9157650695517774</c:v>
                </c:pt>
                <c:pt idx="254">
                  <c:v>1.9187306501547987</c:v>
                </c:pt>
                <c:pt idx="255">
                  <c:v>1.9217054263565891</c:v>
                </c:pt>
                <c:pt idx="256">
                  <c:v>1.9246894409937889</c:v>
                </c:pt>
                <c:pt idx="257">
                  <c:v>1.927682737169518</c:v>
                </c:pt>
                <c:pt idx="258">
                  <c:v>1.9306853582554517</c:v>
                </c:pt>
                <c:pt idx="259">
                  <c:v>1.9336973478939157</c:v>
                </c:pt>
                <c:pt idx="260">
                  <c:v>1.93671875</c:v>
                </c:pt>
                <c:pt idx="261">
                  <c:v>1.9397496087636932</c:v>
                </c:pt>
                <c:pt idx="262">
                  <c:v>1.9427899686520376</c:v>
                </c:pt>
                <c:pt idx="263">
                  <c:v>1.945839874411303</c:v>
                </c:pt>
                <c:pt idx="264">
                  <c:v>1.9488993710691824</c:v>
                </c:pt>
                <c:pt idx="265">
                  <c:v>1.9519685039370078</c:v>
                </c:pt>
                <c:pt idx="266">
                  <c:v>1.9550473186119874</c:v>
                </c:pt>
                <c:pt idx="267">
                  <c:v>1.9581358609794628</c:v>
                </c:pt>
                <c:pt idx="268">
                  <c:v>1.9612341772151898</c:v>
                </c:pt>
                <c:pt idx="269">
                  <c:v>1.9643423137876386</c:v>
                </c:pt>
                <c:pt idx="270">
                  <c:v>1.9674603174603174</c:v>
                </c:pt>
                <c:pt idx="271">
                  <c:v>1.9705882352941178</c:v>
                </c:pt>
                <c:pt idx="272">
                  <c:v>1.9737261146496816</c:v>
                </c:pt>
                <c:pt idx="273">
                  <c:v>1.9768740031897927</c:v>
                </c:pt>
                <c:pt idx="274">
                  <c:v>1.9800319488817892</c:v>
                </c:pt>
                <c:pt idx="275">
                  <c:v>1.9832000000000001</c:v>
                </c:pt>
                <c:pt idx="276">
                  <c:v>1.9863782051282051</c:v>
                </c:pt>
                <c:pt idx="277">
                  <c:v>1.9895666131621188</c:v>
                </c:pt>
                <c:pt idx="278">
                  <c:v>1.992765273311897</c:v>
                </c:pt>
                <c:pt idx="279">
                  <c:v>1.9959742351046699</c:v>
                </c:pt>
                <c:pt idx="280">
                  <c:v>1.9991935483870968</c:v>
                </c:pt>
                <c:pt idx="281">
                  <c:v>2.0024232633279482</c:v>
                </c:pt>
                <c:pt idx="282">
                  <c:v>2.0056634304207122</c:v>
                </c:pt>
                <c:pt idx="283">
                  <c:v>2.0089141004862237</c:v>
                </c:pt>
                <c:pt idx="284">
                  <c:v>2.0121753246753249</c:v>
                </c:pt>
                <c:pt idx="285">
                  <c:v>2.0154471544715449</c:v>
                </c:pt>
                <c:pt idx="286">
                  <c:v>2.018729641693811</c:v>
                </c:pt>
                <c:pt idx="287">
                  <c:v>2.0220228384991845</c:v>
                </c:pt>
                <c:pt idx="288">
                  <c:v>2.0253267973856208</c:v>
                </c:pt>
                <c:pt idx="289">
                  <c:v>2.0286415711947625</c:v>
                </c:pt>
                <c:pt idx="290">
                  <c:v>2.0319672131147541</c:v>
                </c:pt>
                <c:pt idx="291">
                  <c:v>2.035303776683087</c:v>
                </c:pt>
                <c:pt idx="292">
                  <c:v>2.0386513157894739</c:v>
                </c:pt>
                <c:pt idx="293">
                  <c:v>2.0420098846787478</c:v>
                </c:pt>
                <c:pt idx="294">
                  <c:v>2.0453795379537953</c:v>
                </c:pt>
                <c:pt idx="295">
                  <c:v>2.0487603305785123</c:v>
                </c:pt>
                <c:pt idx="296">
                  <c:v>2.0521523178807946</c:v>
                </c:pt>
                <c:pt idx="297">
                  <c:v>2.0555555555555554</c:v>
                </c:pt>
                <c:pt idx="298">
                  <c:v>2.058970099667774</c:v>
                </c:pt>
                <c:pt idx="299">
                  <c:v>2.062396006655574</c:v>
                </c:pt>
                <c:pt idx="300">
                  <c:v>2.0658333333333334</c:v>
                </c:pt>
                <c:pt idx="301">
                  <c:v>2.0692821368948247</c:v>
                </c:pt>
                <c:pt idx="302">
                  <c:v>2.0727424749163879</c:v>
                </c:pt>
                <c:pt idx="303">
                  <c:v>2.0762144053601341</c:v>
                </c:pt>
                <c:pt idx="304">
                  <c:v>2.0796979865771812</c:v>
                </c:pt>
                <c:pt idx="305">
                  <c:v>2.0831932773109245</c:v>
                </c:pt>
                <c:pt idx="306">
                  <c:v>2.0867003367003365</c:v>
                </c:pt>
                <c:pt idx="307">
                  <c:v>2.0902192242833051</c:v>
                </c:pt>
                <c:pt idx="308">
                  <c:v>2.09375</c:v>
                </c:pt>
                <c:pt idx="309">
                  <c:v>2.0972927241962775</c:v>
                </c:pt>
                <c:pt idx="310">
                  <c:v>2.1008474576271188</c:v>
                </c:pt>
                <c:pt idx="311">
                  <c:v>2.1044142614601018</c:v>
                </c:pt>
                <c:pt idx="312">
                  <c:v>2.1079931972789114</c:v>
                </c:pt>
                <c:pt idx="313">
                  <c:v>2.1115843270868826</c:v>
                </c:pt>
                <c:pt idx="314">
                  <c:v>2.1151877133105801</c:v>
                </c:pt>
                <c:pt idx="315">
                  <c:v>2.1188034188034188</c:v>
                </c:pt>
                <c:pt idx="316">
                  <c:v>2.1224315068493151</c:v>
                </c:pt>
                <c:pt idx="317">
                  <c:v>2.1260720411663807</c:v>
                </c:pt>
                <c:pt idx="318">
                  <c:v>2.1297250859106529</c:v>
                </c:pt>
                <c:pt idx="319">
                  <c:v>2.1333907056798624</c:v>
                </c:pt>
                <c:pt idx="320">
                  <c:v>2.1370689655172415</c:v>
                </c:pt>
                <c:pt idx="321">
                  <c:v>2.1407599309153715</c:v>
                </c:pt>
                <c:pt idx="322">
                  <c:v>2.144463667820069</c:v>
                </c:pt>
                <c:pt idx="323">
                  <c:v>2.1481802426343153</c:v>
                </c:pt>
                <c:pt idx="324">
                  <c:v>2.1519097222222223</c:v>
                </c:pt>
                <c:pt idx="325">
                  <c:v>2.1556521739130434</c:v>
                </c:pt>
                <c:pt idx="326">
                  <c:v>2.1594076655052263</c:v>
                </c:pt>
                <c:pt idx="327">
                  <c:v>2.163176265270506</c:v>
                </c:pt>
                <c:pt idx="328">
                  <c:v>2.1669580419580421</c:v>
                </c:pt>
                <c:pt idx="329">
                  <c:v>2.1707530647985989</c:v>
                </c:pt>
                <c:pt idx="330">
                  <c:v>2.1745614035087719</c:v>
                </c:pt>
                <c:pt idx="331">
                  <c:v>2.178383128295255</c:v>
                </c:pt>
                <c:pt idx="332">
                  <c:v>2.182218309859155</c:v>
                </c:pt>
                <c:pt idx="333">
                  <c:v>2.1860670194003529</c:v>
                </c:pt>
                <c:pt idx="334">
                  <c:v>2.1899293286219081</c:v>
                </c:pt>
                <c:pt idx="335">
                  <c:v>2.1938053097345134</c:v>
                </c:pt>
                <c:pt idx="336">
                  <c:v>2.1976950354609928</c:v>
                </c:pt>
                <c:pt idx="337">
                  <c:v>2.2015985790408528</c:v>
                </c:pt>
                <c:pt idx="338">
                  <c:v>2.2055160142348753</c:v>
                </c:pt>
                <c:pt idx="339">
                  <c:v>2.2094474153297683</c:v>
                </c:pt>
                <c:pt idx="340">
                  <c:v>2.2133928571428569</c:v>
                </c:pt>
                <c:pt idx="341">
                  <c:v>2.2173524150268338</c:v>
                </c:pt>
                <c:pt idx="342">
                  <c:v>2.2213261648745521</c:v>
                </c:pt>
                <c:pt idx="343">
                  <c:v>2.2253141831238779</c:v>
                </c:pt>
                <c:pt idx="344">
                  <c:v>2.2293165467625897</c:v>
                </c:pt>
                <c:pt idx="345">
                  <c:v>2.2333333333333334</c:v>
                </c:pt>
                <c:pt idx="346">
                  <c:v>2.237364620938628</c:v>
                </c:pt>
                <c:pt idx="347">
                  <c:v>2.2414104882459314</c:v>
                </c:pt>
                <c:pt idx="348">
                  <c:v>2.2454710144927534</c:v>
                </c:pt>
                <c:pt idx="349">
                  <c:v>2.2495462794918328</c:v>
                </c:pt>
                <c:pt idx="350">
                  <c:v>2.2536363636363634</c:v>
                </c:pt>
                <c:pt idx="351">
                  <c:v>2.2577413479052821</c:v>
                </c:pt>
                <c:pt idx="352">
                  <c:v>2.261861313868613</c:v>
                </c:pt>
                <c:pt idx="353">
                  <c:v>2.2659963436928701</c:v>
                </c:pt>
                <c:pt idx="354">
                  <c:v>2.2701465201465201</c:v>
                </c:pt>
                <c:pt idx="355">
                  <c:v>2.2743119266055047</c:v>
                </c:pt>
                <c:pt idx="356">
                  <c:v>2.2784926470588234</c:v>
                </c:pt>
                <c:pt idx="357">
                  <c:v>2.2826887661141804</c:v>
                </c:pt>
                <c:pt idx="358">
                  <c:v>2.28690036900369</c:v>
                </c:pt>
                <c:pt idx="359">
                  <c:v>2.2911275415896486</c:v>
                </c:pt>
                <c:pt idx="360">
                  <c:v>2.2953703703703705</c:v>
                </c:pt>
                <c:pt idx="361">
                  <c:v>2.2996289424860854</c:v>
                </c:pt>
                <c:pt idx="362">
                  <c:v>2.303903345724907</c:v>
                </c:pt>
                <c:pt idx="363">
                  <c:v>2.308193668528864</c:v>
                </c:pt>
                <c:pt idx="364">
                  <c:v>2.3125</c:v>
                </c:pt>
                <c:pt idx="365">
                  <c:v>2.3168224299065421</c:v>
                </c:pt>
                <c:pt idx="366">
                  <c:v>2.3211610486891385</c:v>
                </c:pt>
                <c:pt idx="367">
                  <c:v>2.3255159474671672</c:v>
                </c:pt>
                <c:pt idx="368">
                  <c:v>2.3298872180451129</c:v>
                </c:pt>
                <c:pt idx="369">
                  <c:v>2.3342749529190208</c:v>
                </c:pt>
                <c:pt idx="370">
                  <c:v>2.3386792452830187</c:v>
                </c:pt>
                <c:pt idx="371">
                  <c:v>2.3431001890359169</c:v>
                </c:pt>
                <c:pt idx="372">
                  <c:v>2.3475378787878789</c:v>
                </c:pt>
                <c:pt idx="373">
                  <c:v>2.3519924098671727</c:v>
                </c:pt>
                <c:pt idx="374">
                  <c:v>2.3564638783269962</c:v>
                </c:pt>
                <c:pt idx="375">
                  <c:v>2.3609523809523809</c:v>
                </c:pt>
                <c:pt idx="376">
                  <c:v>2.3654580152671754</c:v>
                </c:pt>
                <c:pt idx="377">
                  <c:v>2.3699808795411088</c:v>
                </c:pt>
                <c:pt idx="378">
                  <c:v>2.3745210727969348</c:v>
                </c:pt>
                <c:pt idx="379">
                  <c:v>2.3790786948176583</c:v>
                </c:pt>
                <c:pt idx="380">
                  <c:v>2.3836538461538463</c:v>
                </c:pt>
                <c:pt idx="381">
                  <c:v>2.3882466281310211</c:v>
                </c:pt>
                <c:pt idx="382">
                  <c:v>2.3928571428571428</c:v>
                </c:pt>
                <c:pt idx="383">
                  <c:v>2.3974854932301741</c:v>
                </c:pt>
                <c:pt idx="384">
                  <c:v>2.4021317829457365</c:v>
                </c:pt>
                <c:pt idx="385">
                  <c:v>2.4067961165048546</c:v>
                </c:pt>
                <c:pt idx="386">
                  <c:v>2.4114785992217898</c:v>
                </c:pt>
                <c:pt idx="387">
                  <c:v>2.4161793372319686</c:v>
                </c:pt>
                <c:pt idx="388">
                  <c:v>2.4208984375</c:v>
                </c:pt>
                <c:pt idx="389">
                  <c:v>2.4256360078277885</c:v>
                </c:pt>
                <c:pt idx="390">
                  <c:v>2.4303921568627449</c:v>
                </c:pt>
                <c:pt idx="391">
                  <c:v>2.4351669941060905</c:v>
                </c:pt>
                <c:pt idx="392">
                  <c:v>2.4399606299212597</c:v>
                </c:pt>
                <c:pt idx="393">
                  <c:v>2.4447731755424065</c:v>
                </c:pt>
                <c:pt idx="394">
                  <c:v>2.4496047430830039</c:v>
                </c:pt>
                <c:pt idx="395">
                  <c:v>2.4544554455445544</c:v>
                </c:pt>
                <c:pt idx="396">
                  <c:v>2.4593253968253967</c:v>
                </c:pt>
                <c:pt idx="397">
                  <c:v>2.4642147117296225</c:v>
                </c:pt>
                <c:pt idx="398">
                  <c:v>2.4691235059760954</c:v>
                </c:pt>
                <c:pt idx="399">
                  <c:v>2.4740518962075848</c:v>
                </c:pt>
                <c:pt idx="400">
                  <c:v>2.4790000000000001</c:v>
                </c:pt>
                <c:pt idx="401">
                  <c:v>2.4839679358717435</c:v>
                </c:pt>
                <c:pt idx="402">
                  <c:v>2.4889558232931726</c:v>
                </c:pt>
                <c:pt idx="403">
                  <c:v>2.4939637826961771</c:v>
                </c:pt>
                <c:pt idx="404">
                  <c:v>2.498991935483871</c:v>
                </c:pt>
                <c:pt idx="405">
                  <c:v>2.5040404040404041</c:v>
                </c:pt>
                <c:pt idx="406">
                  <c:v>2.5091093117408905</c:v>
                </c:pt>
                <c:pt idx="407">
                  <c:v>2.5141987829614605</c:v>
                </c:pt>
                <c:pt idx="408">
                  <c:v>2.5193089430894311</c:v>
                </c:pt>
                <c:pt idx="409">
                  <c:v>2.5244399185336048</c:v>
                </c:pt>
                <c:pt idx="410">
                  <c:v>2.5295918367346939</c:v>
                </c:pt>
                <c:pt idx="411">
                  <c:v>2.5347648261758691</c:v>
                </c:pt>
                <c:pt idx="412">
                  <c:v>2.5399590163934427</c:v>
                </c:pt>
                <c:pt idx="413">
                  <c:v>2.5451745379876796</c:v>
                </c:pt>
                <c:pt idx="414">
                  <c:v>2.5504115226337447</c:v>
                </c:pt>
                <c:pt idx="415">
                  <c:v>2.5556701030927833</c:v>
                </c:pt>
                <c:pt idx="416">
                  <c:v>2.5609504132231407</c:v>
                </c:pt>
                <c:pt idx="417">
                  <c:v>2.5662525879917184</c:v>
                </c:pt>
                <c:pt idx="418">
                  <c:v>2.5715767634854774</c:v>
                </c:pt>
                <c:pt idx="419">
                  <c:v>2.5769230769230771</c:v>
                </c:pt>
                <c:pt idx="420">
                  <c:v>2.5822916666666669</c:v>
                </c:pt>
                <c:pt idx="421">
                  <c:v>2.5876826722338206</c:v>
                </c:pt>
                <c:pt idx="422">
                  <c:v>2.5930962343096233</c:v>
                </c:pt>
                <c:pt idx="423">
                  <c:v>2.5985324947589099</c:v>
                </c:pt>
                <c:pt idx="424">
                  <c:v>2.6039915966386555</c:v>
                </c:pt>
                <c:pt idx="425">
                  <c:v>2.6094736842105264</c:v>
                </c:pt>
                <c:pt idx="426">
                  <c:v>2.6149789029535864</c:v>
                </c:pt>
                <c:pt idx="427">
                  <c:v>2.6205073995771668</c:v>
                </c:pt>
                <c:pt idx="428">
                  <c:v>2.6260593220338984</c:v>
                </c:pt>
                <c:pt idx="429">
                  <c:v>2.6316348195329087</c:v>
                </c:pt>
                <c:pt idx="430">
                  <c:v>2.6372340425531915</c:v>
                </c:pt>
                <c:pt idx="431">
                  <c:v>2.6428571428571428</c:v>
                </c:pt>
                <c:pt idx="432">
                  <c:v>2.6485042735042734</c:v>
                </c:pt>
                <c:pt idx="433">
                  <c:v>2.6541755888650962</c:v>
                </c:pt>
                <c:pt idx="434">
                  <c:v>2.6598712446351933</c:v>
                </c:pt>
                <c:pt idx="435">
                  <c:v>2.6655913978494623</c:v>
                </c:pt>
                <c:pt idx="436">
                  <c:v>2.6713362068965516</c:v>
                </c:pt>
                <c:pt idx="437">
                  <c:v>2.6771058315334773</c:v>
                </c:pt>
                <c:pt idx="438">
                  <c:v>2.6829004329004329</c:v>
                </c:pt>
                <c:pt idx="439">
                  <c:v>2.688720173535792</c:v>
                </c:pt>
                <c:pt idx="440">
                  <c:v>2.6945652173913044</c:v>
                </c:pt>
                <c:pt idx="441">
                  <c:v>2.7004357298474946</c:v>
                </c:pt>
                <c:pt idx="442">
                  <c:v>2.7063318777292578</c:v>
                </c:pt>
                <c:pt idx="443">
                  <c:v>2.7122538293216629</c:v>
                </c:pt>
                <c:pt idx="444">
                  <c:v>2.7182017543859649</c:v>
                </c:pt>
                <c:pt idx="445">
                  <c:v>2.7241758241758243</c:v>
                </c:pt>
                <c:pt idx="446">
                  <c:v>2.7301762114537445</c:v>
                </c:pt>
                <c:pt idx="447">
                  <c:v>2.7362030905077264</c:v>
                </c:pt>
                <c:pt idx="448">
                  <c:v>2.7422566371681416</c:v>
                </c:pt>
                <c:pt idx="449">
                  <c:v>2.7483370288248339</c:v>
                </c:pt>
                <c:pt idx="450">
                  <c:v>2.7544444444444443</c:v>
                </c:pt>
                <c:pt idx="451">
                  <c:v>2.7605790645879731</c:v>
                </c:pt>
                <c:pt idx="452">
                  <c:v>2.7667410714285716</c:v>
                </c:pt>
                <c:pt idx="453">
                  <c:v>2.7729306487695751</c:v>
                </c:pt>
                <c:pt idx="454">
                  <c:v>2.7791479820627805</c:v>
                </c:pt>
                <c:pt idx="455">
                  <c:v>2.7853932584269665</c:v>
                </c:pt>
                <c:pt idx="456">
                  <c:v>2.7916666666666665</c:v>
                </c:pt>
                <c:pt idx="457">
                  <c:v>2.7979683972911964</c:v>
                </c:pt>
                <c:pt idx="458">
                  <c:v>2.8042986425339365</c:v>
                </c:pt>
                <c:pt idx="459">
                  <c:v>2.8106575963718821</c:v>
                </c:pt>
                <c:pt idx="460">
                  <c:v>2.8170454545454544</c:v>
                </c:pt>
                <c:pt idx="461">
                  <c:v>2.8234624145785876</c:v>
                </c:pt>
                <c:pt idx="462">
                  <c:v>2.8299086757990866</c:v>
                </c:pt>
                <c:pt idx="463">
                  <c:v>2.8363844393592679</c:v>
                </c:pt>
                <c:pt idx="464">
                  <c:v>2.8428899082568808</c:v>
                </c:pt>
                <c:pt idx="465">
                  <c:v>2.8494252873563219</c:v>
                </c:pt>
                <c:pt idx="466">
                  <c:v>2.8559907834101383</c:v>
                </c:pt>
                <c:pt idx="467">
                  <c:v>2.8625866050808315</c:v>
                </c:pt>
                <c:pt idx="468">
                  <c:v>2.8692129629629628</c:v>
                </c:pt>
                <c:pt idx="469">
                  <c:v>2.8758700696055683</c:v>
                </c:pt>
                <c:pt idx="470">
                  <c:v>2.8825581395348836</c:v>
                </c:pt>
                <c:pt idx="471">
                  <c:v>2.8892773892773893</c:v>
                </c:pt>
                <c:pt idx="472">
                  <c:v>2.8960280373831777</c:v>
                </c:pt>
                <c:pt idx="473">
                  <c:v>2.9028103044496487</c:v>
                </c:pt>
                <c:pt idx="474">
                  <c:v>2.90962441314554</c:v>
                </c:pt>
                <c:pt idx="475">
                  <c:v>2.9164705882352941</c:v>
                </c:pt>
                <c:pt idx="476">
                  <c:v>2.9233490566037736</c:v>
                </c:pt>
                <c:pt idx="477">
                  <c:v>2.9302600472813238</c:v>
                </c:pt>
                <c:pt idx="478">
                  <c:v>2.9372037914691944</c:v>
                </c:pt>
                <c:pt idx="479">
                  <c:v>2.9441805225653206</c:v>
                </c:pt>
                <c:pt idx="480">
                  <c:v>2.9511904761904764</c:v>
                </c:pt>
                <c:pt idx="481">
                  <c:v>2.9582338902147973</c:v>
                </c:pt>
                <c:pt idx="482">
                  <c:v>2.9653110047846889</c:v>
                </c:pt>
                <c:pt idx="483">
                  <c:v>2.9724220623501201</c:v>
                </c:pt>
                <c:pt idx="484">
                  <c:v>2.9795673076923075</c:v>
                </c:pt>
                <c:pt idx="485">
                  <c:v>2.9867469879518072</c:v>
                </c:pt>
                <c:pt idx="486">
                  <c:v>2.993961352657005</c:v>
                </c:pt>
                <c:pt idx="487">
                  <c:v>3.0012106537530268</c:v>
                </c:pt>
                <c:pt idx="488">
                  <c:v>3.008495145631068</c:v>
                </c:pt>
                <c:pt idx="489">
                  <c:v>3.0158150851581507</c:v>
                </c:pt>
                <c:pt idx="490">
                  <c:v>3.0231707317073169</c:v>
                </c:pt>
                <c:pt idx="491">
                  <c:v>3.0305623471882641</c:v>
                </c:pt>
                <c:pt idx="492">
                  <c:v>3.0379901960784315</c:v>
                </c:pt>
                <c:pt idx="493">
                  <c:v>3.0454545454545454</c:v>
                </c:pt>
                <c:pt idx="494">
                  <c:v>3.0529556650246303</c:v>
                </c:pt>
                <c:pt idx="495">
                  <c:v>3.060493827160494</c:v>
                </c:pt>
                <c:pt idx="496">
                  <c:v>3.0680693069306932</c:v>
                </c:pt>
                <c:pt idx="497">
                  <c:v>3.0756823821339951</c:v>
                </c:pt>
                <c:pt idx="498">
                  <c:v>3.0833333333333335</c:v>
                </c:pt>
                <c:pt idx="499">
                  <c:v>3.0910224438902745</c:v>
                </c:pt>
                <c:pt idx="500">
                  <c:v>3.0987499999999999</c:v>
                </c:pt>
                <c:pt idx="501">
                  <c:v>3.1065162907268169</c:v>
                </c:pt>
                <c:pt idx="502">
                  <c:v>3.1143216080402012</c:v>
                </c:pt>
                <c:pt idx="503">
                  <c:v>3.1221662468513856</c:v>
                </c:pt>
                <c:pt idx="504">
                  <c:v>3.1300505050505052</c:v>
                </c:pt>
                <c:pt idx="505">
                  <c:v>3.1379746835443036</c:v>
                </c:pt>
                <c:pt idx="506">
                  <c:v>3.1459390862944163</c:v>
                </c:pt>
                <c:pt idx="507">
                  <c:v>3.1539440203562341</c:v>
                </c:pt>
                <c:pt idx="508">
                  <c:v>3.1619897959183674</c:v>
                </c:pt>
                <c:pt idx="509">
                  <c:v>3.1700767263427112</c:v>
                </c:pt>
                <c:pt idx="510">
                  <c:v>3.178205128205128</c:v>
                </c:pt>
                <c:pt idx="511">
                  <c:v>3.1863753213367607</c:v>
                </c:pt>
                <c:pt idx="512">
                  <c:v>3.1945876288659796</c:v>
                </c:pt>
                <c:pt idx="513">
                  <c:v>3.202842377260982</c:v>
                </c:pt>
                <c:pt idx="514">
                  <c:v>3.2111398963730569</c:v>
                </c:pt>
                <c:pt idx="515">
                  <c:v>3.2194805194805194</c:v>
                </c:pt>
                <c:pt idx="516">
                  <c:v>3.2278645833333335</c:v>
                </c:pt>
                <c:pt idx="517">
                  <c:v>3.2362924281984333</c:v>
                </c:pt>
                <c:pt idx="518">
                  <c:v>3.244764397905759</c:v>
                </c:pt>
                <c:pt idx="519">
                  <c:v>3.2532808398950133</c:v>
                </c:pt>
                <c:pt idx="520">
                  <c:v>3.2618421052631579</c:v>
                </c:pt>
                <c:pt idx="521">
                  <c:v>3.2704485488126651</c:v>
                </c:pt>
                <c:pt idx="522">
                  <c:v>3.2791005291005293</c:v>
                </c:pt>
                <c:pt idx="523">
                  <c:v>3.2877984084880638</c:v>
                </c:pt>
                <c:pt idx="524">
                  <c:v>3.2965425531914891</c:v>
                </c:pt>
                <c:pt idx="525">
                  <c:v>3.3053333333333335</c:v>
                </c:pt>
                <c:pt idx="526">
                  <c:v>3.3141711229946522</c:v>
                </c:pt>
                <c:pt idx="527">
                  <c:v>3.3230563002680964</c:v>
                </c:pt>
                <c:pt idx="528">
                  <c:v>3.331989247311828</c:v>
                </c:pt>
                <c:pt idx="529">
                  <c:v>3.3409703504043127</c:v>
                </c:pt>
                <c:pt idx="530">
                  <c:v>3.35</c:v>
                </c:pt>
                <c:pt idx="531">
                  <c:v>3.359078590785908</c:v>
                </c:pt>
                <c:pt idx="532">
                  <c:v>3.3682065217391304</c:v>
                </c:pt>
                <c:pt idx="533">
                  <c:v>3.377384196185286</c:v>
                </c:pt>
                <c:pt idx="534">
                  <c:v>3.3866120218579234</c:v>
                </c:pt>
                <c:pt idx="535">
                  <c:v>3.3958904109589043</c:v>
                </c:pt>
                <c:pt idx="536">
                  <c:v>3.4052197802197801</c:v>
                </c:pt>
                <c:pt idx="537">
                  <c:v>3.4146005509641872</c:v>
                </c:pt>
                <c:pt idx="538">
                  <c:v>3.4240331491712706</c:v>
                </c:pt>
                <c:pt idx="539">
                  <c:v>3.4335180055401664</c:v>
                </c:pt>
                <c:pt idx="540">
                  <c:v>3.4430555555555555</c:v>
                </c:pt>
                <c:pt idx="541">
                  <c:v>3.4526462395543174</c:v>
                </c:pt>
                <c:pt idx="542">
                  <c:v>3.4622905027932962</c:v>
                </c:pt>
                <c:pt idx="543">
                  <c:v>3.4719887955182074</c:v>
                </c:pt>
                <c:pt idx="544">
                  <c:v>3.481741573033708</c:v>
                </c:pt>
                <c:pt idx="545">
                  <c:v>3.4915492957746479</c:v>
                </c:pt>
                <c:pt idx="546">
                  <c:v>3.5014124293785311</c:v>
                </c:pt>
                <c:pt idx="547">
                  <c:v>3.511331444759207</c:v>
                </c:pt>
                <c:pt idx="548">
                  <c:v>3.5213068181818183</c:v>
                </c:pt>
                <c:pt idx="549">
                  <c:v>3.5313390313390314</c:v>
                </c:pt>
                <c:pt idx="550">
                  <c:v>3.5414285714285714</c:v>
                </c:pt>
                <c:pt idx="551">
                  <c:v>3.5515759312320916</c:v>
                </c:pt>
                <c:pt idx="552">
                  <c:v>3.5617816091954024</c:v>
                </c:pt>
                <c:pt idx="553">
                  <c:v>3.5720461095100866</c:v>
                </c:pt>
                <c:pt idx="554">
                  <c:v>3.5823699421965318</c:v>
                </c:pt>
                <c:pt idx="555">
                  <c:v>3.5927536231884059</c:v>
                </c:pt>
                <c:pt idx="556">
                  <c:v>3.6031976744186047</c:v>
                </c:pt>
                <c:pt idx="557">
                  <c:v>3.6137026239067054</c:v>
                </c:pt>
                <c:pt idx="558">
                  <c:v>3.6242690058479532</c:v>
                </c:pt>
                <c:pt idx="559">
                  <c:v>3.6348973607038122</c:v>
                </c:pt>
                <c:pt idx="560">
                  <c:v>3.6455882352941176</c:v>
                </c:pt>
                <c:pt idx="561">
                  <c:v>3.6563421828908553</c:v>
                </c:pt>
                <c:pt idx="562">
                  <c:v>3.6671597633136095</c:v>
                </c:pt>
                <c:pt idx="563">
                  <c:v>3.6780415430267062</c:v>
                </c:pt>
                <c:pt idx="564">
                  <c:v>3.6889880952380953</c:v>
                </c:pt>
                <c:pt idx="565">
                  <c:v>3.7</c:v>
                </c:pt>
                <c:pt idx="566">
                  <c:v>3.7110778443113772</c:v>
                </c:pt>
                <c:pt idx="567">
                  <c:v>3.7222222222222223</c:v>
                </c:pt>
                <c:pt idx="568">
                  <c:v>3.7334337349397591</c:v>
                </c:pt>
                <c:pt idx="569">
                  <c:v>3.7447129909365557</c:v>
                </c:pt>
                <c:pt idx="570">
                  <c:v>3.7560606060606059</c:v>
                </c:pt>
                <c:pt idx="571">
                  <c:v>3.7674772036474162</c:v>
                </c:pt>
                <c:pt idx="572">
                  <c:v>3.7789634146341462</c:v>
                </c:pt>
                <c:pt idx="573">
                  <c:v>3.7905198776758411</c:v>
                </c:pt>
                <c:pt idx="574">
                  <c:v>3.8021472392638036</c:v>
                </c:pt>
                <c:pt idx="575">
                  <c:v>3.8138461538461539</c:v>
                </c:pt>
                <c:pt idx="576">
                  <c:v>3.8256172839506171</c:v>
                </c:pt>
                <c:pt idx="577">
                  <c:v>3.8374613003095974</c:v>
                </c:pt>
                <c:pt idx="578">
                  <c:v>3.8493788819875778</c:v>
                </c:pt>
                <c:pt idx="579">
                  <c:v>3.8613707165109035</c:v>
                </c:pt>
                <c:pt idx="580">
                  <c:v>3.8734375000000001</c:v>
                </c:pt>
                <c:pt idx="581">
                  <c:v>3.8855799373040751</c:v>
                </c:pt>
                <c:pt idx="582">
                  <c:v>3.8977987421383649</c:v>
                </c:pt>
                <c:pt idx="583">
                  <c:v>3.9100946372239749</c:v>
                </c:pt>
                <c:pt idx="584">
                  <c:v>3.9224683544303796</c:v>
                </c:pt>
                <c:pt idx="585">
                  <c:v>3.9349206349206347</c:v>
                </c:pt>
                <c:pt idx="586">
                  <c:v>3.9474522292993632</c:v>
                </c:pt>
                <c:pt idx="587">
                  <c:v>3.9600638977635785</c:v>
                </c:pt>
                <c:pt idx="588">
                  <c:v>3.9727564102564101</c:v>
                </c:pt>
                <c:pt idx="589">
                  <c:v>3.985530546623794</c:v>
                </c:pt>
                <c:pt idx="590">
                  <c:v>3.9983870967741937</c:v>
                </c:pt>
              </c:numCache>
            </c:numRef>
          </c:xVal>
          <c:yVal>
            <c:numRef>
              <c:f>'TiO2-dye'!$N$2:$N$592</c:f>
              <c:numCache>
                <c:formatCode>General</c:formatCode>
                <c:ptCount val="591"/>
                <c:pt idx="0">
                  <c:v>0</c:v>
                </c:pt>
                <c:pt idx="1">
                  <c:v>6.244468817903209E-6</c:v>
                </c:pt>
                <c:pt idx="2">
                  <c:v>2.1614170056560637E-5</c:v>
                </c:pt>
                <c:pt idx="3">
                  <c:v>4.8227461242221606E-5</c:v>
                </c:pt>
                <c:pt idx="4">
                  <c:v>9.3062510949781289E-5</c:v>
                </c:pt>
                <c:pt idx="5">
                  <c:v>1.4822676989452579E-4</c:v>
                </c:pt>
                <c:pt idx="6">
                  <c:v>2.1107587945860535E-4</c:v>
                </c:pt>
                <c:pt idx="7">
                  <c:v>2.8206829645219408E-4</c:v>
                </c:pt>
                <c:pt idx="8">
                  <c:v>3.8014006017328357E-4</c:v>
                </c:pt>
                <c:pt idx="9">
                  <c:v>4.6609691271697263E-4</c:v>
                </c:pt>
                <c:pt idx="10">
                  <c:v>5.9574056218395812E-4</c:v>
                </c:pt>
                <c:pt idx="11">
                  <c:v>7.1306582332574919E-4</c:v>
                </c:pt>
                <c:pt idx="12">
                  <c:v>8.6468838196901703E-4</c:v>
                </c:pt>
                <c:pt idx="13">
                  <c:v>1.0365210339186688E-3</c:v>
                </c:pt>
                <c:pt idx="14">
                  <c:v>1.2097256790848041E-3</c:v>
                </c:pt>
                <c:pt idx="15">
                  <c:v>1.4268729451401632E-3</c:v>
                </c:pt>
                <c:pt idx="16">
                  <c:v>1.6359765315811156E-3</c:v>
                </c:pt>
                <c:pt idx="17">
                  <c:v>1.8518624081808252E-3</c:v>
                </c:pt>
                <c:pt idx="18">
                  <c:v>2.0784734723675738E-3</c:v>
                </c:pt>
                <c:pt idx="19">
                  <c:v>2.3603214056016207E-3</c:v>
                </c:pt>
                <c:pt idx="20">
                  <c:v>2.591593025206822E-3</c:v>
                </c:pt>
                <c:pt idx="21">
                  <c:v>2.9587637390426358E-3</c:v>
                </c:pt>
                <c:pt idx="22">
                  <c:v>3.200593374138382E-3</c:v>
                </c:pt>
                <c:pt idx="23">
                  <c:v>3.558578065700172E-3</c:v>
                </c:pt>
                <c:pt idx="24">
                  <c:v>3.8341182073524625E-3</c:v>
                </c:pt>
                <c:pt idx="25">
                  <c:v>4.2137128474532427E-3</c:v>
                </c:pt>
                <c:pt idx="26">
                  <c:v>4.6349299623761808E-3</c:v>
                </c:pt>
                <c:pt idx="27">
                  <c:v>5.0060655255317558E-3</c:v>
                </c:pt>
                <c:pt idx="28">
                  <c:v>5.365921193689103E-3</c:v>
                </c:pt>
                <c:pt idx="29">
                  <c:v>5.795637067822575E-3</c:v>
                </c:pt>
                <c:pt idx="30">
                  <c:v>6.2740836080948971E-3</c:v>
                </c:pt>
                <c:pt idx="31">
                  <c:v>6.661960865705651E-3</c:v>
                </c:pt>
                <c:pt idx="32">
                  <c:v>7.1005925849874684E-3</c:v>
                </c:pt>
                <c:pt idx="33">
                  <c:v>7.6342337791311674E-3</c:v>
                </c:pt>
                <c:pt idx="34">
                  <c:v>8.045848630145824E-3</c:v>
                </c:pt>
                <c:pt idx="35">
                  <c:v>8.5325659676788769E-3</c:v>
                </c:pt>
                <c:pt idx="36">
                  <c:v>8.9729200661370547E-3</c:v>
                </c:pt>
                <c:pt idx="37">
                  <c:v>9.5488777525946505E-3</c:v>
                </c:pt>
                <c:pt idx="38">
                  <c:v>1.0095982210633774E-2</c:v>
                </c:pt>
                <c:pt idx="39">
                  <c:v>1.0502906955606834E-2</c:v>
                </c:pt>
                <c:pt idx="40">
                  <c:v>1.1076319911261691E-2</c:v>
                </c:pt>
                <c:pt idx="41">
                  <c:v>1.1646150487090303E-2</c:v>
                </c:pt>
                <c:pt idx="42">
                  <c:v>1.2223847438794681E-2</c:v>
                </c:pt>
                <c:pt idx="43">
                  <c:v>1.2703931927891616E-2</c:v>
                </c:pt>
                <c:pt idx="44">
                  <c:v>1.3226659654763785E-2</c:v>
                </c:pt>
                <c:pt idx="45">
                  <c:v>1.3828179474527314E-2</c:v>
                </c:pt>
                <c:pt idx="46">
                  <c:v>1.4429109970435417E-2</c:v>
                </c:pt>
                <c:pt idx="47">
                  <c:v>1.4950305286422784E-2</c:v>
                </c:pt>
                <c:pt idx="48">
                  <c:v>1.5459063167288898E-2</c:v>
                </c:pt>
                <c:pt idx="49">
                  <c:v>1.600572858749872E-2</c:v>
                </c:pt>
                <c:pt idx="50">
                  <c:v>1.6561892422284178E-2</c:v>
                </c:pt>
                <c:pt idx="51">
                  <c:v>1.718083444513821E-2</c:v>
                </c:pt>
                <c:pt idx="52">
                  <c:v>1.7694984048269267E-2</c:v>
                </c:pt>
                <c:pt idx="53">
                  <c:v>1.835817179697544E-2</c:v>
                </c:pt>
                <c:pt idx="54">
                  <c:v>1.8761940535398806E-2</c:v>
                </c:pt>
                <c:pt idx="55">
                  <c:v>1.9307130957363021E-2</c:v>
                </c:pt>
                <c:pt idx="56">
                  <c:v>1.9942111369841826E-2</c:v>
                </c:pt>
                <c:pt idx="57">
                  <c:v>2.0429241571795115E-2</c:v>
                </c:pt>
                <c:pt idx="58">
                  <c:v>2.0855056763676206E-2</c:v>
                </c:pt>
                <c:pt idx="59">
                  <c:v>2.1480716065318137E-2</c:v>
                </c:pt>
                <c:pt idx="60">
                  <c:v>2.1977561667851097E-2</c:v>
                </c:pt>
                <c:pt idx="61">
                  <c:v>2.2410436081444812E-2</c:v>
                </c:pt>
                <c:pt idx="62">
                  <c:v>2.293545778097501E-2</c:v>
                </c:pt>
                <c:pt idx="63">
                  <c:v>2.324452774823103E-2</c:v>
                </c:pt>
                <c:pt idx="64">
                  <c:v>2.3743342266567616E-2</c:v>
                </c:pt>
                <c:pt idx="65">
                  <c:v>2.410288047660222E-2</c:v>
                </c:pt>
                <c:pt idx="66">
                  <c:v>2.4629009902347777E-2</c:v>
                </c:pt>
                <c:pt idx="67">
                  <c:v>2.4949250005144769E-2</c:v>
                </c:pt>
                <c:pt idx="68">
                  <c:v>2.5262321126771837E-2</c:v>
                </c:pt>
                <c:pt idx="69">
                  <c:v>2.5661059504835982E-2</c:v>
                </c:pt>
                <c:pt idx="70">
                  <c:v>2.5950458888733572E-2</c:v>
                </c:pt>
                <c:pt idx="71">
                  <c:v>2.6316846933208349E-2</c:v>
                </c:pt>
                <c:pt idx="72">
                  <c:v>2.6524660423874004E-2</c:v>
                </c:pt>
                <c:pt idx="73">
                  <c:v>2.6876008045482094E-2</c:v>
                </c:pt>
                <c:pt idx="74">
                  <c:v>2.7086013348080133E-2</c:v>
                </c:pt>
                <c:pt idx="75">
                  <c:v>2.7335255123758923E-2</c:v>
                </c:pt>
                <c:pt idx="76">
                  <c:v>2.756633761937613E-2</c:v>
                </c:pt>
                <c:pt idx="77">
                  <c:v>2.7653244313377359E-2</c:v>
                </c:pt>
                <c:pt idx="78">
                  <c:v>2.7769332669865514E-2</c:v>
                </c:pt>
                <c:pt idx="79">
                  <c:v>2.7875960605436383E-2</c:v>
                </c:pt>
                <c:pt idx="80">
                  <c:v>2.7992515017466375E-2</c:v>
                </c:pt>
                <c:pt idx="81">
                  <c:v>2.8128802491315219E-2</c:v>
                </c:pt>
                <c:pt idx="82">
                  <c:v>2.8226353319765803E-2</c:v>
                </c:pt>
                <c:pt idx="83">
                  <c:v>2.8236117689949523E-2</c:v>
                </c:pt>
                <c:pt idx="84">
                  <c:v>2.8255651496138186E-2</c:v>
                </c:pt>
                <c:pt idx="85">
                  <c:v>2.8226353319765803E-2</c:v>
                </c:pt>
                <c:pt idx="86">
                  <c:v>2.8167802559410988E-2</c:v>
                </c:pt>
                <c:pt idx="87">
                  <c:v>2.8148299148149005E-2</c:v>
                </c:pt>
                <c:pt idx="88">
                  <c:v>2.8119056695808848E-2</c:v>
                </c:pt>
                <c:pt idx="89">
                  <c:v>2.810931258890954E-2</c:v>
                </c:pt>
                <c:pt idx="90">
                  <c:v>2.8031420523568128E-2</c:v>
                </c:pt>
                <c:pt idx="91">
                  <c:v>2.7866258713712948E-2</c:v>
                </c:pt>
                <c:pt idx="92">
                  <c:v>2.7740287784548533E-2</c:v>
                </c:pt>
                <c:pt idx="93">
                  <c:v>2.7508475810691897E-2</c:v>
                </c:pt>
                <c:pt idx="94">
                  <c:v>2.7258443766920458E-2</c:v>
                </c:pt>
                <c:pt idx="95">
                  <c:v>2.7181740480932203E-2</c:v>
                </c:pt>
                <c:pt idx="96">
                  <c:v>2.6904597006899549E-2</c:v>
                </c:pt>
                <c:pt idx="97">
                  <c:v>2.6685803348984394E-2</c:v>
                </c:pt>
                <c:pt idx="98">
                  <c:v>2.6562532502470038E-2</c:v>
                </c:pt>
                <c:pt idx="99">
                  <c:v>2.6345137011180471E-2</c:v>
                </c:pt>
                <c:pt idx="100">
                  <c:v>2.6156823554562645E-2</c:v>
                </c:pt>
                <c:pt idx="101">
                  <c:v>2.5875619824912679E-2</c:v>
                </c:pt>
                <c:pt idx="102">
                  <c:v>2.555875946909756E-2</c:v>
                </c:pt>
                <c:pt idx="103">
                  <c:v>2.5308525636785342E-2</c:v>
                </c:pt>
                <c:pt idx="104">
                  <c:v>2.5114750380710663E-2</c:v>
                </c:pt>
                <c:pt idx="105">
                  <c:v>2.4592542744805473E-2</c:v>
                </c:pt>
                <c:pt idx="106">
                  <c:v>2.410288047660222E-2</c:v>
                </c:pt>
                <c:pt idx="107">
                  <c:v>2.3949746614662034E-2</c:v>
                </c:pt>
                <c:pt idx="108">
                  <c:v>2.3680700855668889E-2</c:v>
                </c:pt>
                <c:pt idx="109">
                  <c:v>2.3377619533264862E-2</c:v>
                </c:pt>
                <c:pt idx="110">
                  <c:v>2.3050013726578271E-2</c:v>
                </c:pt>
                <c:pt idx="111">
                  <c:v>2.2812408986285795E-2</c:v>
                </c:pt>
                <c:pt idx="112">
                  <c:v>2.2419136629196146E-2</c:v>
                </c:pt>
                <c:pt idx="113">
                  <c:v>2.2141556650244695E-2</c:v>
                </c:pt>
                <c:pt idx="114">
                  <c:v>2.192590042420188E-2</c:v>
                </c:pt>
                <c:pt idx="115">
                  <c:v>2.1685618397454351E-2</c:v>
                </c:pt>
                <c:pt idx="116">
                  <c:v>2.1412631429639964E-2</c:v>
                </c:pt>
                <c:pt idx="117">
                  <c:v>2.1183643651050518E-2</c:v>
                </c:pt>
                <c:pt idx="118">
                  <c:v>2.1031669017840288E-2</c:v>
                </c:pt>
                <c:pt idx="119">
                  <c:v>2.0787971783363151E-2</c:v>
                </c:pt>
                <c:pt idx="120">
                  <c:v>2.0512388582231422E-2</c:v>
                </c:pt>
                <c:pt idx="121">
                  <c:v>2.0396030048617599E-2</c:v>
                </c:pt>
                <c:pt idx="122">
                  <c:v>2.0106581695115981E-2</c:v>
                </c:pt>
                <c:pt idx="123">
                  <c:v>1.9966738859153513E-2</c:v>
                </c:pt>
                <c:pt idx="124">
                  <c:v>1.9843753387228213E-2</c:v>
                </c:pt>
                <c:pt idx="125">
                  <c:v>1.9631478596774245E-2</c:v>
                </c:pt>
                <c:pt idx="126">
                  <c:v>1.9542013663113977E-2</c:v>
                </c:pt>
                <c:pt idx="127">
                  <c:v>1.9444648581437324E-2</c:v>
                </c:pt>
                <c:pt idx="128">
                  <c:v>1.9266777470728049E-2</c:v>
                </c:pt>
                <c:pt idx="129">
                  <c:v>1.9137929999478449E-2</c:v>
                </c:pt>
                <c:pt idx="130">
                  <c:v>1.9017528096317633E-2</c:v>
                </c:pt>
                <c:pt idx="131">
                  <c:v>1.8953469099812492E-2</c:v>
                </c:pt>
                <c:pt idx="132">
                  <c:v>1.8985485089208772E-2</c:v>
                </c:pt>
                <c:pt idx="133">
                  <c:v>1.8961470564251064E-2</c:v>
                </c:pt>
                <c:pt idx="134">
                  <c:v>1.8993493308075465E-2</c:v>
                </c:pt>
                <c:pt idx="135">
                  <c:v>1.9089723645824147E-2</c:v>
                </c:pt>
                <c:pt idx="136">
                  <c:v>1.9089723645824147E-2</c:v>
                </c:pt>
                <c:pt idx="137">
                  <c:v>1.916205597250056E-2</c:v>
                </c:pt>
                <c:pt idx="138">
                  <c:v>1.9315206720511062E-2</c:v>
                </c:pt>
                <c:pt idx="139">
                  <c:v>1.9412247589636906E-2</c:v>
                </c:pt>
                <c:pt idx="140">
                  <c:v>1.9452753050904978E-2</c:v>
                </c:pt>
                <c:pt idx="141">
                  <c:v>1.9672212019992166E-2</c:v>
                </c:pt>
                <c:pt idx="142">
                  <c:v>1.9942111369841826E-2</c:v>
                </c:pt>
                <c:pt idx="143">
                  <c:v>2.0040712511868581E-2</c:v>
                </c:pt>
                <c:pt idx="144">
                  <c:v>2.0337974894427718E-2</c:v>
                </c:pt>
                <c:pt idx="145">
                  <c:v>2.0620732142550516E-2</c:v>
                </c:pt>
                <c:pt idx="146">
                  <c:v>2.0829887231506021E-2</c:v>
                </c:pt>
                <c:pt idx="147">
                  <c:v>2.1217490090473471E-2</c:v>
                </c:pt>
                <c:pt idx="148">
                  <c:v>2.1625754745129348E-2</c:v>
                </c:pt>
                <c:pt idx="149">
                  <c:v>2.2089702905393437E-2</c:v>
                </c:pt>
                <c:pt idx="150">
                  <c:v>2.2514954102524583E-2</c:v>
                </c:pt>
                <c:pt idx="151">
                  <c:v>2.3014735348389048E-2</c:v>
                </c:pt>
                <c:pt idx="152">
                  <c:v>2.3609211988206813E-2</c:v>
                </c:pt>
                <c:pt idx="153">
                  <c:v>2.4184148911711334E-2</c:v>
                </c:pt>
                <c:pt idx="154">
                  <c:v>2.4729433895669586E-2</c:v>
                </c:pt>
                <c:pt idx="155">
                  <c:v>2.5401061302340006E-2</c:v>
                </c:pt>
                <c:pt idx="156">
                  <c:v>2.6166223185626666E-2</c:v>
                </c:pt>
                <c:pt idx="157">
                  <c:v>2.6799845113745318E-2</c:v>
                </c:pt>
                <c:pt idx="158">
                  <c:v>2.7643581259615736E-2</c:v>
                </c:pt>
                <c:pt idx="159">
                  <c:v>2.844155953203361E-2</c:v>
                </c:pt>
                <c:pt idx="160">
                  <c:v>2.9270773657397359E-2</c:v>
                </c:pt>
                <c:pt idx="161">
                  <c:v>3.0243141977120407E-2</c:v>
                </c:pt>
                <c:pt idx="162">
                  <c:v>3.1344471749068042E-2</c:v>
                </c:pt>
                <c:pt idx="163">
                  <c:v>3.2339966386448156E-2</c:v>
                </c:pt>
                <c:pt idx="164">
                  <c:v>3.3467867234405528E-2</c:v>
                </c:pt>
                <c:pt idx="165">
                  <c:v>3.483168168270917E-2</c:v>
                </c:pt>
                <c:pt idx="166">
                  <c:v>3.5792661192280147E-2</c:v>
                </c:pt>
                <c:pt idx="167">
                  <c:v>3.7057009087451291E-2</c:v>
                </c:pt>
                <c:pt idx="168">
                  <c:v>3.8354682486774823E-2</c:v>
                </c:pt>
                <c:pt idx="169">
                  <c:v>3.974417051644883E-2</c:v>
                </c:pt>
                <c:pt idx="170">
                  <c:v>4.1134805110300043E-2</c:v>
                </c:pt>
                <c:pt idx="171">
                  <c:v>4.2693322704244474E-2</c:v>
                </c:pt>
                <c:pt idx="172">
                  <c:v>4.4134193357406766E-2</c:v>
                </c:pt>
                <c:pt idx="173">
                  <c:v>4.5822622245033355E-2</c:v>
                </c:pt>
                <c:pt idx="174">
                  <c:v>4.7542744598112432E-2</c:v>
                </c:pt>
                <c:pt idx="175">
                  <c:v>4.9449513752665E-2</c:v>
                </c:pt>
                <c:pt idx="176">
                  <c:v>5.1143760735833002E-2</c:v>
                </c:pt>
                <c:pt idx="177">
                  <c:v>5.3080552479176334E-2</c:v>
                </c:pt>
                <c:pt idx="178">
                  <c:v>5.5162476620021293E-2</c:v>
                </c:pt>
                <c:pt idx="179">
                  <c:v>5.7076001891323641E-2</c:v>
                </c:pt>
                <c:pt idx="180">
                  <c:v>5.9135154321989035E-2</c:v>
                </c:pt>
                <c:pt idx="181">
                  <c:v>6.1446688493116131E-2</c:v>
                </c:pt>
                <c:pt idx="182">
                  <c:v>6.3626511315461057E-2</c:v>
                </c:pt>
                <c:pt idx="183">
                  <c:v>6.5739984545856986E-2</c:v>
                </c:pt>
                <c:pt idx="184">
                  <c:v>6.8267059273444952E-2</c:v>
                </c:pt>
                <c:pt idx="185">
                  <c:v>7.0486484152293805E-2</c:v>
                </c:pt>
                <c:pt idx="186">
                  <c:v>7.2976706719935391E-2</c:v>
                </c:pt>
                <c:pt idx="187">
                  <c:v>7.5558072696630674E-2</c:v>
                </c:pt>
                <c:pt idx="188">
                  <c:v>7.7989431267312267E-2</c:v>
                </c:pt>
                <c:pt idx="189">
                  <c:v>8.0459291767014246E-2</c:v>
                </c:pt>
                <c:pt idx="190">
                  <c:v>8.2950915878495415E-2</c:v>
                </c:pt>
                <c:pt idx="191">
                  <c:v>8.5752602013866058E-2</c:v>
                </c:pt>
                <c:pt idx="192">
                  <c:v>8.8635418962872484E-2</c:v>
                </c:pt>
                <c:pt idx="193">
                  <c:v>9.1284748839842944E-2</c:v>
                </c:pt>
                <c:pt idx="194">
                  <c:v>9.4169157300980424E-2</c:v>
                </c:pt>
                <c:pt idx="195">
                  <c:v>9.697171138036749E-2</c:v>
                </c:pt>
                <c:pt idx="196">
                  <c:v>9.972357938666826E-2</c:v>
                </c:pt>
                <c:pt idx="197">
                  <c:v>0.10271872585290148</c:v>
                </c:pt>
                <c:pt idx="198">
                  <c:v>0.10551264524021156</c:v>
                </c:pt>
                <c:pt idx="199">
                  <c:v>0.10855456949854686</c:v>
                </c:pt>
                <c:pt idx="200">
                  <c:v>0.11162030564899557</c:v>
                </c:pt>
                <c:pt idx="201">
                  <c:v>0.11433538735102439</c:v>
                </c:pt>
                <c:pt idx="202">
                  <c:v>0.11748113308003716</c:v>
                </c:pt>
                <c:pt idx="203">
                  <c:v>0.12018555967167095</c:v>
                </c:pt>
                <c:pt idx="204">
                  <c:v>0.12326737558261673</c:v>
                </c:pt>
                <c:pt idx="205">
                  <c:v>0.12616104605334511</c:v>
                </c:pt>
                <c:pt idx="206">
                  <c:v>0.12919270695811746</c:v>
                </c:pt>
                <c:pt idx="207">
                  <c:v>0.13166925518598419</c:v>
                </c:pt>
                <c:pt idx="208">
                  <c:v>0.13485135071435034</c:v>
                </c:pt>
                <c:pt idx="209">
                  <c:v>0.13744592666388558</c:v>
                </c:pt>
                <c:pt idx="210">
                  <c:v>0.14030456951456935</c:v>
                </c:pt>
                <c:pt idx="211">
                  <c:v>0.14292886748084307</c:v>
                </c:pt>
                <c:pt idx="212">
                  <c:v>0.14551096969020599</c:v>
                </c:pt>
                <c:pt idx="213">
                  <c:v>0.14809382248539618</c:v>
                </c:pt>
                <c:pt idx="214">
                  <c:v>0.15078964984570067</c:v>
                </c:pt>
                <c:pt idx="215">
                  <c:v>0.15366921875907402</c:v>
                </c:pt>
                <c:pt idx="216">
                  <c:v>0.15609349109033047</c:v>
                </c:pt>
                <c:pt idx="217">
                  <c:v>0.15832855415893674</c:v>
                </c:pt>
                <c:pt idx="218">
                  <c:v>0.16071926120384167</c:v>
                </c:pt>
                <c:pt idx="219">
                  <c:v>0.16249476395756593</c:v>
                </c:pt>
                <c:pt idx="220">
                  <c:v>0.16463352576692811</c:v>
                </c:pt>
                <c:pt idx="221">
                  <c:v>0.16671507841422528</c:v>
                </c:pt>
                <c:pt idx="222">
                  <c:v>0.16849945057640442</c:v>
                </c:pt>
                <c:pt idx="223">
                  <c:v>0.17048522796554885</c:v>
                </c:pt>
                <c:pt idx="224">
                  <c:v>0.17221725246531888</c:v>
                </c:pt>
                <c:pt idx="225">
                  <c:v>0.17371573248041364</c:v>
                </c:pt>
                <c:pt idx="226">
                  <c:v>0.17517205473225592</c:v>
                </c:pt>
                <c:pt idx="227">
                  <c:v>0.17665888082589404</c:v>
                </c:pt>
                <c:pt idx="228">
                  <c:v>0.17798033065658322</c:v>
                </c:pt>
                <c:pt idx="229">
                  <c:v>0.17918368522132247</c:v>
                </c:pt>
                <c:pt idx="230">
                  <c:v>0.18036641260681754</c:v>
                </c:pt>
                <c:pt idx="231">
                  <c:v>0.18150351045299465</c:v>
                </c:pt>
                <c:pt idx="232">
                  <c:v>0.18286777407076976</c:v>
                </c:pt>
                <c:pt idx="233">
                  <c:v>0.18353937277112073</c:v>
                </c:pt>
                <c:pt idx="234">
                  <c:v>0.18456156175282401</c:v>
                </c:pt>
                <c:pt idx="235">
                  <c:v>0.18531130327666112</c:v>
                </c:pt>
                <c:pt idx="236">
                  <c:v>0.18581197526273688</c:v>
                </c:pt>
                <c:pt idx="237">
                  <c:v>0.1865893516850162</c:v>
                </c:pt>
                <c:pt idx="238">
                  <c:v>0.18694095681919703</c:v>
                </c:pt>
                <c:pt idx="239">
                  <c:v>0.18792217343978712</c:v>
                </c:pt>
                <c:pt idx="240">
                  <c:v>0.18832546683532991</c:v>
                </c:pt>
                <c:pt idx="241">
                  <c:v>0.18875443972236783</c:v>
                </c:pt>
                <c:pt idx="242">
                  <c:v>0.1893608792987298</c:v>
                </c:pt>
                <c:pt idx="243">
                  <c:v>0.18981634727446059</c:v>
                </c:pt>
                <c:pt idx="244">
                  <c:v>0.19014563662236181</c:v>
                </c:pt>
                <c:pt idx="245">
                  <c:v>0.1906020468408188</c:v>
                </c:pt>
                <c:pt idx="246">
                  <c:v>0.19067816840168311</c:v>
                </c:pt>
                <c:pt idx="247">
                  <c:v>0.19131310575468252</c:v>
                </c:pt>
                <c:pt idx="248">
                  <c:v>0.19164369026418016</c:v>
                </c:pt>
                <c:pt idx="249">
                  <c:v>0.19200002349806106</c:v>
                </c:pt>
                <c:pt idx="250">
                  <c:v>0.1920509552634708</c:v>
                </c:pt>
                <c:pt idx="251">
                  <c:v>0.19286678211225586</c:v>
                </c:pt>
                <c:pt idx="252">
                  <c:v>0.19342866610337459</c:v>
                </c:pt>
                <c:pt idx="253">
                  <c:v>0.19414497320790533</c:v>
                </c:pt>
                <c:pt idx="254">
                  <c:v>0.19450362321063905</c:v>
                </c:pt>
                <c:pt idx="255">
                  <c:v>0.19506788476046405</c:v>
                </c:pt>
                <c:pt idx="256">
                  <c:v>0.1956843749259024</c:v>
                </c:pt>
                <c:pt idx="257">
                  <c:v>0.19645635540439918</c:v>
                </c:pt>
                <c:pt idx="258">
                  <c:v>0.19722985562922779</c:v>
                </c:pt>
                <c:pt idx="259">
                  <c:v>0.19857418946246461</c:v>
                </c:pt>
                <c:pt idx="260">
                  <c:v>0.19896282659324122</c:v>
                </c:pt>
                <c:pt idx="261">
                  <c:v>0.19992308928912586</c:v>
                </c:pt>
                <c:pt idx="262">
                  <c:v>0.20179833468323313</c:v>
                </c:pt>
                <c:pt idx="263">
                  <c:v>0.20271307422204277</c:v>
                </c:pt>
                <c:pt idx="264">
                  <c:v>0.20425974623763207</c:v>
                </c:pt>
                <c:pt idx="265">
                  <c:v>0.20578593291696792</c:v>
                </c:pt>
                <c:pt idx="266">
                  <c:v>0.20755601270919727</c:v>
                </c:pt>
                <c:pt idx="267">
                  <c:v>0.20970608143126995</c:v>
                </c:pt>
                <c:pt idx="268">
                  <c:v>0.21173350409143193</c:v>
                </c:pt>
                <c:pt idx="269">
                  <c:v>0.21355578126004421</c:v>
                </c:pt>
                <c:pt idx="270">
                  <c:v>0.21662829294622371</c:v>
                </c:pt>
                <c:pt idx="271">
                  <c:v>0.21934154673113632</c:v>
                </c:pt>
                <c:pt idx="272">
                  <c:v>0.22152430772972337</c:v>
                </c:pt>
                <c:pt idx="273">
                  <c:v>0.22490138417958749</c:v>
                </c:pt>
                <c:pt idx="274">
                  <c:v>0.22827624095550339</c:v>
                </c:pt>
                <c:pt idx="275">
                  <c:v>0.23150843070018978</c:v>
                </c:pt>
                <c:pt idx="276">
                  <c:v>0.23504500199469749</c:v>
                </c:pt>
                <c:pt idx="277">
                  <c:v>0.23843808897217036</c:v>
                </c:pt>
                <c:pt idx="278">
                  <c:v>0.24257051143262304</c:v>
                </c:pt>
                <c:pt idx="279">
                  <c:v>0.24647870460911284</c:v>
                </c:pt>
                <c:pt idx="280">
                  <c:v>0.2510874442763657</c:v>
                </c:pt>
                <c:pt idx="281">
                  <c:v>0.25579765402899901</c:v>
                </c:pt>
                <c:pt idx="282">
                  <c:v>0.26049231002222689</c:v>
                </c:pt>
                <c:pt idx="283">
                  <c:v>0.26573869050234356</c:v>
                </c:pt>
                <c:pt idx="284">
                  <c:v>0.27085587903537506</c:v>
                </c:pt>
                <c:pt idx="285">
                  <c:v>0.27623563160929315</c:v>
                </c:pt>
                <c:pt idx="286">
                  <c:v>0.28200765519632892</c:v>
                </c:pt>
                <c:pt idx="287">
                  <c:v>0.28830722748332388</c:v>
                </c:pt>
                <c:pt idx="288">
                  <c:v>0.29448713663273585</c:v>
                </c:pt>
                <c:pt idx="289">
                  <c:v>0.30076444885748288</c:v>
                </c:pt>
                <c:pt idx="290">
                  <c:v>0.30730122230768903</c:v>
                </c:pt>
                <c:pt idx="291">
                  <c:v>0.31423395046726038</c:v>
                </c:pt>
                <c:pt idx="292">
                  <c:v>0.32154052018276236</c:v>
                </c:pt>
                <c:pt idx="293">
                  <c:v>0.32923109855715627</c:v>
                </c:pt>
                <c:pt idx="294">
                  <c:v>0.33670900278553229</c:v>
                </c:pt>
                <c:pt idx="295">
                  <c:v>0.34464606037449469</c:v>
                </c:pt>
                <c:pt idx="296">
                  <c:v>0.35184778363484837</c:v>
                </c:pt>
                <c:pt idx="297">
                  <c:v>0.36044857523689267</c:v>
                </c:pt>
                <c:pt idx="298">
                  <c:v>0.36862378129761297</c:v>
                </c:pt>
                <c:pt idx="299">
                  <c:v>0.37753311771012538</c:v>
                </c:pt>
                <c:pt idx="300">
                  <c:v>0.3853574303845303</c:v>
                </c:pt>
                <c:pt idx="301">
                  <c:v>0.39442904953190216</c:v>
                </c:pt>
                <c:pt idx="302">
                  <c:v>0.40279438176889293</c:v>
                </c:pt>
                <c:pt idx="303">
                  <c:v>0.41147113029261628</c:v>
                </c:pt>
                <c:pt idx="304">
                  <c:v>0.42057946397846102</c:v>
                </c:pt>
                <c:pt idx="305">
                  <c:v>0.42910201144059734</c:v>
                </c:pt>
                <c:pt idx="306">
                  <c:v>0.43847934022722401</c:v>
                </c:pt>
                <c:pt idx="307">
                  <c:v>0.44760803766961599</c:v>
                </c:pt>
                <c:pt idx="308">
                  <c:v>0.45690934452319348</c:v>
                </c:pt>
                <c:pt idx="309">
                  <c:v>0.46559226321702468</c:v>
                </c:pt>
                <c:pt idx="310">
                  <c:v>0.47475724544739889</c:v>
                </c:pt>
                <c:pt idx="311">
                  <c:v>0.48336488603958011</c:v>
                </c:pt>
                <c:pt idx="312">
                  <c:v>0.49237602941457642</c:v>
                </c:pt>
                <c:pt idx="313">
                  <c:v>0.50122350624124767</c:v>
                </c:pt>
                <c:pt idx="314">
                  <c:v>0.50956882510765211</c:v>
                </c:pt>
                <c:pt idx="315">
                  <c:v>0.5174394621831695</c:v>
                </c:pt>
                <c:pt idx="316">
                  <c:v>0.52570745044607159</c:v>
                </c:pt>
                <c:pt idx="317">
                  <c:v>0.53365882404548248</c:v>
                </c:pt>
                <c:pt idx="318">
                  <c:v>0.54184097619124427</c:v>
                </c:pt>
                <c:pt idx="319">
                  <c:v>0.54905142279554409</c:v>
                </c:pt>
                <c:pt idx="320">
                  <c:v>0.55630952864481842</c:v>
                </c:pt>
                <c:pt idx="321">
                  <c:v>0.56374618695774137</c:v>
                </c:pt>
                <c:pt idx="322">
                  <c:v>0.57017857156530571</c:v>
                </c:pt>
                <c:pt idx="323">
                  <c:v>0.57669157618287714</c:v>
                </c:pt>
                <c:pt idx="324">
                  <c:v>0.58324156804895821</c:v>
                </c:pt>
                <c:pt idx="325">
                  <c:v>0.58987317958041174</c:v>
                </c:pt>
                <c:pt idx="326">
                  <c:v>0.59573462588593196</c:v>
                </c:pt>
                <c:pt idx="327">
                  <c:v>0.60216608007101935</c:v>
                </c:pt>
                <c:pt idx="328">
                  <c:v>0.60790688215826938</c:v>
                </c:pt>
                <c:pt idx="329">
                  <c:v>0.61367491978839728</c:v>
                </c:pt>
                <c:pt idx="330">
                  <c:v>0.61965316366536061</c:v>
                </c:pt>
                <c:pt idx="331">
                  <c:v>0.6253846125582404</c:v>
                </c:pt>
                <c:pt idx="332">
                  <c:v>0.63058854905621142</c:v>
                </c:pt>
                <c:pt idx="333">
                  <c:v>0.6357677094674522</c:v>
                </c:pt>
                <c:pt idx="334">
                  <c:v>0.6412007038212052</c:v>
                </c:pt>
                <c:pt idx="335">
                  <c:v>0.64665681351666937</c:v>
                </c:pt>
                <c:pt idx="336">
                  <c:v>0.65213603855384472</c:v>
                </c:pt>
                <c:pt idx="337">
                  <c:v>0.65707297250733621</c:v>
                </c:pt>
                <c:pt idx="338">
                  <c:v>0.66254875363046228</c:v>
                </c:pt>
                <c:pt idx="339">
                  <c:v>0.66795226237246175</c:v>
                </c:pt>
                <c:pt idx="340">
                  <c:v>0.67805924416932584</c:v>
                </c:pt>
                <c:pt idx="341">
                  <c:v>0.68338137809397337</c:v>
                </c:pt>
                <c:pt idx="342">
                  <c:v>0.6884349779075587</c:v>
                </c:pt>
                <c:pt idx="343">
                  <c:v>0.69341040703564272</c:v>
                </c:pt>
                <c:pt idx="344">
                  <c:v>0.69816094156859154</c:v>
                </c:pt>
                <c:pt idx="345">
                  <c:v>0.70512194123145755</c:v>
                </c:pt>
                <c:pt idx="346">
                  <c:v>0.71050005332364086</c:v>
                </c:pt>
                <c:pt idx="347">
                  <c:v>0.71570192887672501</c:v>
                </c:pt>
                <c:pt idx="348">
                  <c:v>0.72171247833919128</c:v>
                </c:pt>
                <c:pt idx="349">
                  <c:v>0.72824400359873043</c:v>
                </c:pt>
                <c:pt idx="350">
                  <c:v>0.73485476758772195</c:v>
                </c:pt>
                <c:pt idx="351">
                  <c:v>0.74079498065702754</c:v>
                </c:pt>
                <c:pt idx="352">
                  <c:v>0.74776382727678847</c:v>
                </c:pt>
                <c:pt idx="353">
                  <c:v>0.75532076591316544</c:v>
                </c:pt>
                <c:pt idx="354">
                  <c:v>0.76357571475253838</c:v>
                </c:pt>
                <c:pt idx="355">
                  <c:v>0.77141608607985213</c:v>
                </c:pt>
                <c:pt idx="356">
                  <c:v>0.77996356751347695</c:v>
                </c:pt>
                <c:pt idx="357">
                  <c:v>0.78850653783340607</c:v>
                </c:pt>
                <c:pt idx="358">
                  <c:v>0.79735548121528788</c:v>
                </c:pt>
                <c:pt idx="359">
                  <c:v>0.8064103527580806</c:v>
                </c:pt>
                <c:pt idx="360">
                  <c:v>0.81546386919372638</c:v>
                </c:pt>
                <c:pt idx="361">
                  <c:v>0.8246734686435</c:v>
                </c:pt>
                <c:pt idx="362">
                  <c:v>0.83494340777373444</c:v>
                </c:pt>
                <c:pt idx="363">
                  <c:v>0.84597162180346064</c:v>
                </c:pt>
                <c:pt idx="364">
                  <c:v>0.85669562736558647</c:v>
                </c:pt>
                <c:pt idx="365">
                  <c:v>0.86867837127031033</c:v>
                </c:pt>
                <c:pt idx="366">
                  <c:v>0.88041713509887909</c:v>
                </c:pt>
                <c:pt idx="367">
                  <c:v>0.89327795888366901</c:v>
                </c:pt>
                <c:pt idx="368">
                  <c:v>0.90567889898532938</c:v>
                </c:pt>
                <c:pt idx="369">
                  <c:v>0.91978090550967095</c:v>
                </c:pt>
                <c:pt idx="370">
                  <c:v>0.93365490618041458</c:v>
                </c:pt>
                <c:pt idx="371">
                  <c:v>0.94853812648652491</c:v>
                </c:pt>
                <c:pt idx="372">
                  <c:v>0.96359608131577468</c:v>
                </c:pt>
                <c:pt idx="373">
                  <c:v>0.97946266446201724</c:v>
                </c:pt>
                <c:pt idx="374">
                  <c:v>0.99504718523037483</c:v>
                </c:pt>
                <c:pt idx="375">
                  <c:v>1.0127538527422801</c:v>
                </c:pt>
                <c:pt idx="376">
                  <c:v>1.0299619176644756</c:v>
                </c:pt>
                <c:pt idx="377">
                  <c:v>1.047790783765872</c:v>
                </c:pt>
                <c:pt idx="378">
                  <c:v>1.0665527107924135</c:v>
                </c:pt>
                <c:pt idx="379">
                  <c:v>1.0858383826022895</c:v>
                </c:pt>
                <c:pt idx="380">
                  <c:v>1.1051868881385185</c:v>
                </c:pt>
                <c:pt idx="381">
                  <c:v>1.1253164889247449</c:v>
                </c:pt>
                <c:pt idx="382">
                  <c:v>1.14450840284685</c:v>
                </c:pt>
                <c:pt idx="383">
                  <c:v>1.1648659216791082</c:v>
                </c:pt>
                <c:pt idx="384">
                  <c:v>1.1855294465011568</c:v>
                </c:pt>
                <c:pt idx="385">
                  <c:v>1.2065023004916422</c:v>
                </c:pt>
                <c:pt idx="386">
                  <c:v>1.229720387186604</c:v>
                </c:pt>
                <c:pt idx="387">
                  <c:v>1.2495193080570361</c:v>
                </c:pt>
                <c:pt idx="388">
                  <c:v>1.269410866753748</c:v>
                </c:pt>
                <c:pt idx="389">
                  <c:v>1.2906476154074624</c:v>
                </c:pt>
                <c:pt idx="390">
                  <c:v>1.3115280561564027</c:v>
                </c:pt>
                <c:pt idx="391">
                  <c:v>1.3311005880144717</c:v>
                </c:pt>
                <c:pt idx="392">
                  <c:v>1.3510207204751381</c:v>
                </c:pt>
                <c:pt idx="393">
                  <c:v>1.370884667069602</c:v>
                </c:pt>
                <c:pt idx="394">
                  <c:v>1.3908935788894714</c:v>
                </c:pt>
                <c:pt idx="395">
                  <c:v>1.410909395423509</c:v>
                </c:pt>
                <c:pt idx="396">
                  <c:v>1.4287055025484128</c:v>
                </c:pt>
                <c:pt idx="397">
                  <c:v>1.4467529368786851</c:v>
                </c:pt>
                <c:pt idx="398">
                  <c:v>1.4663207271281988</c:v>
                </c:pt>
                <c:pt idx="399">
                  <c:v>1.483541519925925</c:v>
                </c:pt>
                <c:pt idx="400">
                  <c:v>1.5011476393403356</c:v>
                </c:pt>
                <c:pt idx="401">
                  <c:v>1.5175687179776118</c:v>
                </c:pt>
                <c:pt idx="402">
                  <c:v>1.534583015242464</c:v>
                </c:pt>
                <c:pt idx="403">
                  <c:v>1.5507512249761486</c:v>
                </c:pt>
                <c:pt idx="404">
                  <c:v>1.5665677113731598</c:v>
                </c:pt>
                <c:pt idx="405">
                  <c:v>1.5812949854423117</c:v>
                </c:pt>
                <c:pt idx="406">
                  <c:v>1.5968988719920152</c:v>
                </c:pt>
                <c:pt idx="407">
                  <c:v>1.6128007681328904</c:v>
                </c:pt>
                <c:pt idx="408">
                  <c:v>1.6264830823544629</c:v>
                </c:pt>
                <c:pt idx="409">
                  <c:v>1.6394790031451409</c:v>
                </c:pt>
                <c:pt idx="410">
                  <c:v>1.6540958288053031</c:v>
                </c:pt>
                <c:pt idx="411">
                  <c:v>1.6685523153173045</c:v>
                </c:pt>
                <c:pt idx="412">
                  <c:v>1.6820163652592675</c:v>
                </c:pt>
                <c:pt idx="413">
                  <c:v>1.694626582873894</c:v>
                </c:pt>
                <c:pt idx="414">
                  <c:v>1.7086509666657168</c:v>
                </c:pt>
                <c:pt idx="415">
                  <c:v>1.7196834511826353</c:v>
                </c:pt>
                <c:pt idx="416">
                  <c:v>1.7340404947820027</c:v>
                </c:pt>
                <c:pt idx="417">
                  <c:v>1.7467670734631529</c:v>
                </c:pt>
                <c:pt idx="418">
                  <c:v>1.7600798309691477</c:v>
                </c:pt>
                <c:pt idx="419">
                  <c:v>1.7735205181884686</c:v>
                </c:pt>
                <c:pt idx="420">
                  <c:v>1.7892659353368667</c:v>
                </c:pt>
                <c:pt idx="421">
                  <c:v>1.8029734528627499</c:v>
                </c:pt>
                <c:pt idx="422">
                  <c:v>1.8177517017567901</c:v>
                </c:pt>
                <c:pt idx="423">
                  <c:v>1.8341640173678559</c:v>
                </c:pt>
                <c:pt idx="424">
                  <c:v>1.8500176894247022</c:v>
                </c:pt>
                <c:pt idx="425">
                  <c:v>1.867130519442997</c:v>
                </c:pt>
                <c:pt idx="426">
                  <c:v>1.8835244858057081</c:v>
                </c:pt>
                <c:pt idx="427">
                  <c:v>1.9038370539186771</c:v>
                </c:pt>
                <c:pt idx="428">
                  <c:v>1.9228883685088689</c:v>
                </c:pt>
                <c:pt idx="429">
                  <c:v>1.9434115295596837</c:v>
                </c:pt>
                <c:pt idx="430">
                  <c:v>1.9661617268855609</c:v>
                </c:pt>
                <c:pt idx="431">
                  <c:v>1.989372164190653</c:v>
                </c:pt>
                <c:pt idx="432">
                  <c:v>2.0132959628253007</c:v>
                </c:pt>
                <c:pt idx="433">
                  <c:v>2.0409311415763076</c:v>
                </c:pt>
                <c:pt idx="434">
                  <c:v>2.0650785430217096</c:v>
                </c:pt>
                <c:pt idx="435">
                  <c:v>2.090544142040649</c:v>
                </c:pt>
                <c:pt idx="436">
                  <c:v>2.1200563493547917</c:v>
                </c:pt>
                <c:pt idx="437">
                  <c:v>2.1484123133961877</c:v>
                </c:pt>
                <c:pt idx="438">
                  <c:v>2.1783287732346688</c:v>
                </c:pt>
                <c:pt idx="439">
                  <c:v>2.2113893754697846</c:v>
                </c:pt>
                <c:pt idx="440">
                  <c:v>2.2411306060232641</c:v>
                </c:pt>
                <c:pt idx="441">
                  <c:v>2.2768543197016715</c:v>
                </c:pt>
                <c:pt idx="442">
                  <c:v>2.3089734196650684</c:v>
                </c:pt>
                <c:pt idx="443">
                  <c:v>2.3433631380068141</c:v>
                </c:pt>
                <c:pt idx="444">
                  <c:v>2.3782759217968397</c:v>
                </c:pt>
                <c:pt idx="445">
                  <c:v>2.4120025756581924</c:v>
                </c:pt>
                <c:pt idx="446">
                  <c:v>2.4423325373660516</c:v>
                </c:pt>
                <c:pt idx="447">
                  <c:v>2.4775148709642707</c:v>
                </c:pt>
                <c:pt idx="448">
                  <c:v>2.5081606536903145</c:v>
                </c:pt>
                <c:pt idx="449">
                  <c:v>2.5365877857638357</c:v>
                </c:pt>
                <c:pt idx="450">
                  <c:v>2.5681544030557846</c:v>
                </c:pt>
                <c:pt idx="451">
                  <c:v>2.5961694069417516</c:v>
                </c:pt>
                <c:pt idx="452">
                  <c:v>2.6221715380500799</c:v>
                </c:pt>
                <c:pt idx="453">
                  <c:v>2.649438221375032</c:v>
                </c:pt>
                <c:pt idx="454">
                  <c:v>2.6686752692302895</c:v>
                </c:pt>
                <c:pt idx="455">
                  <c:v>2.6943693165178715</c:v>
                </c:pt>
                <c:pt idx="456">
                  <c:v>2.7149174309591566</c:v>
                </c:pt>
                <c:pt idx="457">
                  <c:v>2.7353513702357239</c:v>
                </c:pt>
                <c:pt idx="458">
                  <c:v>2.7535470423118364</c:v>
                </c:pt>
                <c:pt idx="459">
                  <c:v>2.7734480631180709</c:v>
                </c:pt>
                <c:pt idx="460">
                  <c:v>2.7919640014703893</c:v>
                </c:pt>
                <c:pt idx="461">
                  <c:v>2.8116133286435314</c:v>
                </c:pt>
                <c:pt idx="462">
                  <c:v>2.8270306283373108</c:v>
                </c:pt>
                <c:pt idx="463">
                  <c:v>2.8433719532199886</c:v>
                </c:pt>
                <c:pt idx="464">
                  <c:v>2.857981866406833</c:v>
                </c:pt>
                <c:pt idx="465">
                  <c:v>2.8762944417527461</c:v>
                </c:pt>
                <c:pt idx="466">
                  <c:v>2.88902259337135</c:v>
                </c:pt>
                <c:pt idx="467">
                  <c:v>2.9060371734778805</c:v>
                </c:pt>
                <c:pt idx="468">
                  <c:v>2.9194266325812563</c:v>
                </c:pt>
                <c:pt idx="469">
                  <c:v>2.9351363449781886</c:v>
                </c:pt>
                <c:pt idx="470">
                  <c:v>2.9491913668560668</c:v>
                </c:pt>
                <c:pt idx="471">
                  <c:v>2.9652810605841111</c:v>
                </c:pt>
                <c:pt idx="472">
                  <c:v>2.976098675765865</c:v>
                </c:pt>
                <c:pt idx="473">
                  <c:v>2.9934679368042927</c:v>
                </c:pt>
                <c:pt idx="474">
                  <c:v>3.0083673001936635</c:v>
                </c:pt>
                <c:pt idx="475">
                  <c:v>3.0270435177485937</c:v>
                </c:pt>
                <c:pt idx="476">
                  <c:v>3.0374666734825126</c:v>
                </c:pt>
                <c:pt idx="477">
                  <c:v>3.058366728246475</c:v>
                </c:pt>
                <c:pt idx="478">
                  <c:v>3.0728152842155332</c:v>
                </c:pt>
                <c:pt idx="479">
                  <c:v>3.0938363918406693</c:v>
                </c:pt>
                <c:pt idx="480">
                  <c:v>3.1100079348846426</c:v>
                </c:pt>
                <c:pt idx="481">
                  <c:v>3.1272492341262117</c:v>
                </c:pt>
                <c:pt idx="482">
                  <c:v>3.1442290432809661</c:v>
                </c:pt>
                <c:pt idx="483">
                  <c:v>3.1639418679887732</c:v>
                </c:pt>
                <c:pt idx="484">
                  <c:v>3.1796735795581661</c:v>
                </c:pt>
                <c:pt idx="485">
                  <c:v>3.1947171643415415</c:v>
                </c:pt>
                <c:pt idx="486">
                  <c:v>3.2147957717282014</c:v>
                </c:pt>
                <c:pt idx="487">
                  <c:v>3.2333696217031109</c:v>
                </c:pt>
                <c:pt idx="488">
                  <c:v>3.2522065735402497</c:v>
                </c:pt>
                <c:pt idx="489">
                  <c:v>3.2708880283099</c:v>
                </c:pt>
                <c:pt idx="490">
                  <c:v>3.2905716789539516</c:v>
                </c:pt>
                <c:pt idx="491">
                  <c:v>3.3070374415106056</c:v>
                </c:pt>
                <c:pt idx="492">
                  <c:v>3.32523963245418</c:v>
                </c:pt>
                <c:pt idx="493">
                  <c:v>3.3449796175618522</c:v>
                </c:pt>
                <c:pt idx="494">
                  <c:v>3.3628594939488834</c:v>
                </c:pt>
                <c:pt idx="495">
                  <c:v>3.3802527838654295</c:v>
                </c:pt>
                <c:pt idx="496">
                  <c:v>3.3940498288034329</c:v>
                </c:pt>
                <c:pt idx="497">
                  <c:v>3.4098062978848791</c:v>
                </c:pt>
                <c:pt idx="498">
                  <c:v>3.4234484097501459</c:v>
                </c:pt>
                <c:pt idx="499">
                  <c:v>3.4342093958063526</c:v>
                </c:pt>
                <c:pt idx="500">
                  <c:v>3.4459581046860572</c:v>
                </c:pt>
                <c:pt idx="501">
                  <c:v>3.4579430040976624</c:v>
                </c:pt>
                <c:pt idx="502">
                  <c:v>3.4629158167291445</c:v>
                </c:pt>
                <c:pt idx="503">
                  <c:v>3.4687580255790125</c:v>
                </c:pt>
                <c:pt idx="504">
                  <c:v>3.4681086481029464</c:v>
                </c:pt>
                <c:pt idx="505">
                  <c:v>3.4729804609261077</c:v>
                </c:pt>
                <c:pt idx="506">
                  <c:v>3.4764469415197783</c:v>
                </c:pt>
                <c:pt idx="507">
                  <c:v>3.4725472724316044</c:v>
                </c:pt>
                <c:pt idx="508">
                  <c:v>3.4687580255790125</c:v>
                </c:pt>
                <c:pt idx="509">
                  <c:v>3.4650790236582596</c:v>
                </c:pt>
                <c:pt idx="510">
                  <c:v>3.4593480019829599</c:v>
                </c:pt>
                <c:pt idx="511">
                  <c:v>3.453945725924096</c:v>
                </c:pt>
                <c:pt idx="512">
                  <c:v>3.4469290782163697</c:v>
                </c:pt>
                <c:pt idx="513">
                  <c:v>3.444340119418138</c:v>
                </c:pt>
                <c:pt idx="514">
                  <c:v>3.4395962211108393</c:v>
                </c:pt>
                <c:pt idx="515">
                  <c:v>3.4347478883685088</c:v>
                </c:pt>
                <c:pt idx="516">
                  <c:v>3.4300106026463628</c:v>
                </c:pt>
                <c:pt idx="517">
                  <c:v>3.6881580960527907</c:v>
                </c:pt>
                <c:pt idx="518">
                  <c:v>3.6220519632446573</c:v>
                </c:pt>
                <c:pt idx="519">
                  <c:v>3.5499709392888303</c:v>
                </c:pt>
                <c:pt idx="520">
                  <c:v>3.5181795810649863</c:v>
                </c:pt>
                <c:pt idx="521">
                  <c:v>3.5102268641786787</c:v>
                </c:pt>
                <c:pt idx="522">
                  <c:v>3.4750384752356305</c:v>
                </c:pt>
                <c:pt idx="523">
                  <c:v>3.4877249452781665</c:v>
                </c:pt>
                <c:pt idx="524">
                  <c:v>3.4637810184476523</c:v>
                </c:pt>
                <c:pt idx="525">
                  <c:v>3.4559980935316919</c:v>
                </c:pt>
                <c:pt idx="526">
                  <c:v>3.4636728623227149</c:v>
                </c:pt>
                <c:pt idx="527">
                  <c:v>3.4695157094660405</c:v>
                </c:pt>
                <c:pt idx="528">
                  <c:v>3.4515700618349681</c:v>
                </c:pt>
                <c:pt idx="529">
                  <c:v>3.4353941351671309</c:v>
                </c:pt>
                <c:pt idx="530">
                  <c:v>3.4366868111339319</c:v>
                </c:pt>
                <c:pt idx="531">
                  <c:v>3.471464419397841</c:v>
                </c:pt>
                <c:pt idx="532">
                  <c:v>3.4723306883159957</c:v>
                </c:pt>
                <c:pt idx="533">
                  <c:v>3.455349911589408</c:v>
                </c:pt>
                <c:pt idx="534">
                  <c:v>3.458051070726428</c:v>
                </c:pt>
                <c:pt idx="535">
                  <c:v>3.4447715450068963</c:v>
                </c:pt>
                <c:pt idx="536">
                  <c:v>3.4386262810080335</c:v>
                </c:pt>
                <c:pt idx="537">
                  <c:v>3.4400273495047595</c:v>
                </c:pt>
                <c:pt idx="538">
                  <c:v>3.4418491651855114</c:v>
                </c:pt>
                <c:pt idx="539">
                  <c:v>3.4272128340793153</c:v>
                </c:pt>
                <c:pt idx="540">
                  <c:v>3.4208682857439263</c:v>
                </c:pt>
                <c:pt idx="541">
                  <c:v>3.3974767014304743</c:v>
                </c:pt>
                <c:pt idx="542">
                  <c:v>3.4010124748581587</c:v>
                </c:pt>
                <c:pt idx="543">
                  <c:v>3.3757667865106882</c:v>
                </c:pt>
                <c:pt idx="544">
                  <c:v>3.3519981708626188</c:v>
                </c:pt>
                <c:pt idx="545">
                  <c:v>3.369576734743116</c:v>
                </c:pt>
                <c:pt idx="546">
                  <c:v>3.3408357480343045</c:v>
                </c:pt>
                <c:pt idx="547">
                  <c:v>3.3482752947095609</c:v>
                </c:pt>
                <c:pt idx="548">
                  <c:v>3.3345716989735181</c:v>
                </c:pt>
                <c:pt idx="549">
                  <c:v>3.307460180904771</c:v>
                </c:pt>
                <c:pt idx="550">
                  <c:v>3.3291617490399803</c:v>
                </c:pt>
                <c:pt idx="551">
                  <c:v>3.3104201131598834</c:v>
                </c:pt>
                <c:pt idx="552">
                  <c:v>3.3175081821907888</c:v>
                </c:pt>
                <c:pt idx="553">
                  <c:v>3.2632200612280173</c:v>
                </c:pt>
                <c:pt idx="554">
                  <c:v>3.3370129173206817</c:v>
                </c:pt>
                <c:pt idx="555">
                  <c:v>3.3105258495109378</c:v>
                </c:pt>
                <c:pt idx="556">
                  <c:v>3.3268294010985309</c:v>
                </c:pt>
                <c:pt idx="557">
                  <c:v>3.3179315902733419</c:v>
                </c:pt>
                <c:pt idx="558">
                  <c:v>3.3117948174349596</c:v>
                </c:pt>
                <c:pt idx="559">
                  <c:v>3.3577460946500408</c:v>
                </c:pt>
                <c:pt idx="560">
                  <c:v>3.2804488018009224</c:v>
                </c:pt>
                <c:pt idx="561">
                  <c:v>3.3040790222473988</c:v>
                </c:pt>
                <c:pt idx="562">
                  <c:v>3.3396674286883403</c:v>
                </c:pt>
                <c:pt idx="563">
                  <c:v>3.3362698432617246</c:v>
                </c:pt>
                <c:pt idx="564">
                  <c:v>3.3222730808594876</c:v>
                </c:pt>
                <c:pt idx="565">
                  <c:v>3.3427479840541348</c:v>
                </c:pt>
                <c:pt idx="566">
                  <c:v>3.3406233111375743</c:v>
                </c:pt>
                <c:pt idx="567">
                  <c:v>3.3843141100595546</c:v>
                </c:pt>
                <c:pt idx="568">
                  <c:v>3.3311767072473093</c:v>
                </c:pt>
                <c:pt idx="569">
                  <c:v>3.3394550289409661</c:v>
                </c:pt>
                <c:pt idx="570">
                  <c:v>3.3864526295538075</c:v>
                </c:pt>
                <c:pt idx="571">
                  <c:v>3.4722223987911023</c:v>
                </c:pt>
                <c:pt idx="572">
                  <c:v>3.4458502271812805</c:v>
                </c:pt>
                <c:pt idx="573">
                  <c:v>4.1836712187739264</c:v>
                </c:pt>
                <c:pt idx="574">
                  <c:v>4.169656773278815</c:v>
                </c:pt>
                <c:pt idx="575">
                  <c:v>4.1697754409825487</c:v>
                </c:pt>
                <c:pt idx="576">
                  <c:v>4.1364962460337562</c:v>
                </c:pt>
                <c:pt idx="577">
                  <c:v>4.0954669653543299</c:v>
                </c:pt>
                <c:pt idx="578">
                  <c:v>4.1480873715719824</c:v>
                </c:pt>
                <c:pt idx="579">
                  <c:v>4.1816507388215918</c:v>
                </c:pt>
                <c:pt idx="580">
                  <c:v>4.1187861354436617</c:v>
                </c:pt>
                <c:pt idx="581">
                  <c:v>4.1933049135693174</c:v>
                </c:pt>
                <c:pt idx="582">
                  <c:v>4.2140369789509444</c:v>
                </c:pt>
                <c:pt idx="583">
                  <c:v>4.2055711686852062</c:v>
                </c:pt>
                <c:pt idx="584">
                  <c:v>4.1600502971402333</c:v>
                </c:pt>
                <c:pt idx="585">
                  <c:v>4.2630905574132241</c:v>
                </c:pt>
                <c:pt idx="586">
                  <c:v>4.4255141533386642</c:v>
                </c:pt>
                <c:pt idx="587">
                  <c:v>4.5452660972982519</c:v>
                </c:pt>
                <c:pt idx="588">
                  <c:v>4.7366776555975436</c:v>
                </c:pt>
                <c:pt idx="589">
                  <c:v>4.9847042826357546</c:v>
                </c:pt>
                <c:pt idx="590">
                  <c:v>5.3018981104783967</c:v>
                </c:pt>
              </c:numCache>
            </c:numRef>
          </c:yVal>
          <c:smooth val="1"/>
        </c:ser>
        <c:dLbls>
          <c:showLegendKey val="0"/>
          <c:showVal val="0"/>
          <c:showCatName val="0"/>
          <c:showSerName val="0"/>
          <c:showPercent val="0"/>
          <c:showBubbleSize val="0"/>
        </c:dLbls>
        <c:axId val="42884480"/>
        <c:axId val="42903040"/>
      </c:scatterChart>
      <c:valAx>
        <c:axId val="42884480"/>
        <c:scaling>
          <c:orientation val="minMax"/>
          <c:max val="4"/>
          <c:min val="1.5"/>
        </c:scaling>
        <c:delete val="0"/>
        <c:axPos val="b"/>
        <c:title>
          <c:tx>
            <c:rich>
              <a:bodyPr/>
              <a:lstStyle/>
              <a:p>
                <a:pPr>
                  <a:defRPr sz="1000"/>
                </a:pPr>
                <a:r>
                  <a:rPr lang="ms-MY" sz="1000"/>
                  <a:t>Band Gap (eV)</a:t>
                </a:r>
              </a:p>
            </c:rich>
          </c:tx>
          <c:layout/>
          <c:overlay val="0"/>
        </c:title>
        <c:numFmt formatCode="General" sourceLinked="1"/>
        <c:majorTickMark val="out"/>
        <c:minorTickMark val="none"/>
        <c:tickLblPos val="nextTo"/>
        <c:txPr>
          <a:bodyPr/>
          <a:lstStyle/>
          <a:p>
            <a:pPr>
              <a:defRPr sz="1000"/>
            </a:pPr>
            <a:endParaRPr lang="en-US"/>
          </a:p>
        </c:txPr>
        <c:crossAx val="42903040"/>
        <c:crosses val="autoZero"/>
        <c:crossBetween val="midCat"/>
      </c:valAx>
      <c:valAx>
        <c:axId val="42903040"/>
        <c:scaling>
          <c:orientation val="minMax"/>
          <c:max val="4"/>
        </c:scaling>
        <c:delete val="0"/>
        <c:axPos val="l"/>
        <c:title>
          <c:tx>
            <c:rich>
              <a:bodyPr rot="-5400000" vert="horz"/>
              <a:lstStyle/>
              <a:p>
                <a:pPr>
                  <a:defRPr/>
                </a:pPr>
                <a:r>
                  <a:rPr lang="ms-MY"/>
                  <a:t>(ahv)</a:t>
                </a:r>
                <a:r>
                  <a:rPr lang="ms-MY" baseline="30000"/>
                  <a:t>2 </a:t>
                </a:r>
                <a:r>
                  <a:rPr lang="ms-MY" baseline="0"/>
                  <a:t>(eV.cm</a:t>
                </a:r>
                <a:r>
                  <a:rPr lang="ms-MY" baseline="30000"/>
                  <a:t>-1</a:t>
                </a:r>
                <a:r>
                  <a:rPr lang="ms-MY" baseline="0"/>
                  <a:t>)</a:t>
                </a:r>
                <a:r>
                  <a:rPr lang="ms-MY" baseline="30000"/>
                  <a:t>2 </a:t>
                </a:r>
              </a:p>
            </c:rich>
          </c:tx>
          <c:layout/>
          <c:overlay val="0"/>
        </c:title>
        <c:numFmt formatCode="General" sourceLinked="1"/>
        <c:majorTickMark val="out"/>
        <c:minorTickMark val="none"/>
        <c:tickLblPos val="nextTo"/>
        <c:txPr>
          <a:bodyPr/>
          <a:lstStyle/>
          <a:p>
            <a:pPr>
              <a:defRPr sz="1000"/>
            </a:pPr>
            <a:endParaRPr lang="en-US"/>
          </a:p>
        </c:txPr>
        <c:crossAx val="42884480"/>
        <c:crosses val="autoZero"/>
        <c:crossBetween val="midCat"/>
      </c:valAx>
    </c:plotArea>
    <c:plotVisOnly val="1"/>
    <c:dispBlanksAs val="gap"/>
    <c:showDLblsOverMax val="0"/>
  </c:chart>
  <c:spPr>
    <a:ln>
      <a:noFill/>
    </a:ln>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20607725977665"/>
          <c:y val="4.8807534457874766E-2"/>
          <c:w val="0.82836978710994458"/>
          <c:h val="0.71730258478582842"/>
        </c:manualLayout>
      </c:layout>
      <c:scatterChart>
        <c:scatterStyle val="smoothMarker"/>
        <c:varyColors val="0"/>
        <c:ser>
          <c:idx val="0"/>
          <c:order val="0"/>
          <c:tx>
            <c:v>0%</c:v>
          </c:tx>
          <c:spPr>
            <a:ln w="22225" cap="rnd" cmpd="sng" algn="ctr">
              <a:solidFill>
                <a:schemeClr val="tx1"/>
              </a:solidFill>
              <a:prstDash val="lgDash"/>
              <a:round/>
            </a:ln>
            <a:effectLst/>
          </c:spPr>
          <c:marker>
            <c:symbol val="none"/>
          </c:marker>
          <c:xVal>
            <c:numRef>
              <c:f>'pittaya skin'!$G$4:$G$1000</c:f>
              <c:numCache>
                <c:formatCode>General</c:formatCode>
                <c:ptCount val="997"/>
                <c:pt idx="0">
                  <c:v>-0.498411655426025</c:v>
                </c:pt>
                <c:pt idx="1">
                  <c:v>-0.49626469612121599</c:v>
                </c:pt>
                <c:pt idx="2">
                  <c:v>-0.49381104111671398</c:v>
                </c:pt>
                <c:pt idx="3">
                  <c:v>-0.49197080731391901</c:v>
                </c:pt>
                <c:pt idx="4">
                  <c:v>-0.49013057351112399</c:v>
                </c:pt>
                <c:pt idx="5">
                  <c:v>-0.48798364400863598</c:v>
                </c:pt>
                <c:pt idx="6">
                  <c:v>-0.48614338040351901</c:v>
                </c:pt>
                <c:pt idx="7">
                  <c:v>-0.48399645090103099</c:v>
                </c:pt>
                <c:pt idx="8">
                  <c:v>-0.48184949159622198</c:v>
                </c:pt>
                <c:pt idx="9">
                  <c:v>-0.48031598329544101</c:v>
                </c:pt>
                <c:pt idx="10">
                  <c:v>-0.47816902399063099</c:v>
                </c:pt>
                <c:pt idx="11">
                  <c:v>-0.47632879018783603</c:v>
                </c:pt>
                <c:pt idx="12">
                  <c:v>-0.47418186068534901</c:v>
                </c:pt>
                <c:pt idx="13">
                  <c:v>-0.472034871578217</c:v>
                </c:pt>
                <c:pt idx="14">
                  <c:v>-0.46988794207572898</c:v>
                </c:pt>
                <c:pt idx="15">
                  <c:v>-0.46835443377494801</c:v>
                </c:pt>
                <c:pt idx="16">
                  <c:v>-0.46651419997215299</c:v>
                </c:pt>
                <c:pt idx="17">
                  <c:v>-0.46436724066734297</c:v>
                </c:pt>
                <c:pt idx="18">
                  <c:v>-0.46191358566284202</c:v>
                </c:pt>
                <c:pt idx="19">
                  <c:v>-0.46038004755973799</c:v>
                </c:pt>
                <c:pt idx="20">
                  <c:v>-0.45792639255523698</c:v>
                </c:pt>
                <c:pt idx="21">
                  <c:v>-0.45608615875244102</c:v>
                </c:pt>
                <c:pt idx="22">
                  <c:v>-0.454245895147324</c:v>
                </c:pt>
                <c:pt idx="23">
                  <c:v>-0.45271238684654203</c:v>
                </c:pt>
                <c:pt idx="24">
                  <c:v>-0.45025873184204102</c:v>
                </c:pt>
                <c:pt idx="25">
                  <c:v>-0.448111772537231</c:v>
                </c:pt>
                <c:pt idx="26">
                  <c:v>-0.44596484303474399</c:v>
                </c:pt>
                <c:pt idx="27">
                  <c:v>-0.44381791353225702</c:v>
                </c:pt>
                <c:pt idx="28">
                  <c:v>-0.441977649927139</c:v>
                </c:pt>
                <c:pt idx="29">
                  <c:v>-0.44044411182403598</c:v>
                </c:pt>
                <c:pt idx="30">
                  <c:v>-0.43799048662185702</c:v>
                </c:pt>
                <c:pt idx="31">
                  <c:v>-0.43584352731704701</c:v>
                </c:pt>
                <c:pt idx="32">
                  <c:v>-0.43400329351425199</c:v>
                </c:pt>
                <c:pt idx="33">
                  <c:v>-0.43246975541114802</c:v>
                </c:pt>
                <c:pt idx="34">
                  <c:v>-0.43062952160835299</c:v>
                </c:pt>
                <c:pt idx="35">
                  <c:v>-0.42848259210586498</c:v>
                </c:pt>
                <c:pt idx="36">
                  <c:v>-0.42602893710136402</c:v>
                </c:pt>
                <c:pt idx="37">
                  <c:v>-0.42357528209686302</c:v>
                </c:pt>
                <c:pt idx="38">
                  <c:v>-0.42234846949577298</c:v>
                </c:pt>
                <c:pt idx="39">
                  <c:v>-0.42020151019096402</c:v>
                </c:pt>
                <c:pt idx="40">
                  <c:v>-0.41866797208786</c:v>
                </c:pt>
                <c:pt idx="41">
                  <c:v>-0.41621434688568099</c:v>
                </c:pt>
                <c:pt idx="42">
                  <c:v>-0.41406738758087203</c:v>
                </c:pt>
                <c:pt idx="43">
                  <c:v>-0.41161376237869302</c:v>
                </c:pt>
                <c:pt idx="44">
                  <c:v>-0.409466803073883</c:v>
                </c:pt>
                <c:pt idx="45">
                  <c:v>-0.40823996067047102</c:v>
                </c:pt>
                <c:pt idx="46">
                  <c:v>-0.40609303116798401</c:v>
                </c:pt>
                <c:pt idx="47">
                  <c:v>-0.40455949306487998</c:v>
                </c:pt>
                <c:pt idx="48">
                  <c:v>-0.40210583806037897</c:v>
                </c:pt>
                <c:pt idx="49">
                  <c:v>-0.39995890855789201</c:v>
                </c:pt>
                <c:pt idx="50">
                  <c:v>-0.397811979055405</c:v>
                </c:pt>
                <c:pt idx="51">
                  <c:v>-0.39597171545028698</c:v>
                </c:pt>
                <c:pt idx="52">
                  <c:v>-0.39443817734718301</c:v>
                </c:pt>
                <c:pt idx="53">
                  <c:v>-0.39198455214500399</c:v>
                </c:pt>
                <c:pt idx="54">
                  <c:v>-0.39014431834220897</c:v>
                </c:pt>
                <c:pt idx="55">
                  <c:v>-0.388610780239105</c:v>
                </c:pt>
                <c:pt idx="56">
                  <c:v>-0.38615712523460399</c:v>
                </c:pt>
                <c:pt idx="57">
                  <c:v>-0.38401019573211698</c:v>
                </c:pt>
                <c:pt idx="58">
                  <c:v>-0.38155651092529302</c:v>
                </c:pt>
                <c:pt idx="59">
                  <c:v>-0.380023002624512</c:v>
                </c:pt>
                <c:pt idx="60">
                  <c:v>-0.37787604331970198</c:v>
                </c:pt>
                <c:pt idx="61">
                  <c:v>-0.37603580951690702</c:v>
                </c:pt>
                <c:pt idx="62">
                  <c:v>-0.373888850212097</c:v>
                </c:pt>
                <c:pt idx="63">
                  <c:v>-0.37204861640930198</c:v>
                </c:pt>
                <c:pt idx="64">
                  <c:v>-0.36990165710449202</c:v>
                </c:pt>
                <c:pt idx="65">
                  <c:v>-0.36836814880371099</c:v>
                </c:pt>
                <c:pt idx="66">
                  <c:v>-0.36560776829719499</c:v>
                </c:pt>
                <c:pt idx="67">
                  <c:v>-0.36468768119812001</c:v>
                </c:pt>
                <c:pt idx="68">
                  <c:v>-0.36254072189331099</c:v>
                </c:pt>
                <c:pt idx="69">
                  <c:v>-0.36070048809051503</c:v>
                </c:pt>
                <c:pt idx="70">
                  <c:v>-0.35794010758400002</c:v>
                </c:pt>
                <c:pt idx="71">
                  <c:v>-0.35579317808151201</c:v>
                </c:pt>
                <c:pt idx="72">
                  <c:v>-0.35395294427871699</c:v>
                </c:pt>
                <c:pt idx="73">
                  <c:v>-0.35241940617561301</c:v>
                </c:pt>
                <c:pt idx="74">
                  <c:v>-0.350272446870804</c:v>
                </c:pt>
                <c:pt idx="75">
                  <c:v>-0.34843221306800798</c:v>
                </c:pt>
                <c:pt idx="76">
                  <c:v>-0.34628528356552102</c:v>
                </c:pt>
                <c:pt idx="77">
                  <c:v>-0.344445049762726</c:v>
                </c:pt>
                <c:pt idx="78">
                  <c:v>-0.34260478615760798</c:v>
                </c:pt>
                <c:pt idx="79">
                  <c:v>-0.34015116095542902</c:v>
                </c:pt>
                <c:pt idx="80">
                  <c:v>-0.338310927152634</c:v>
                </c:pt>
                <c:pt idx="81">
                  <c:v>-0.33647066354751598</c:v>
                </c:pt>
                <c:pt idx="82">
                  <c:v>-0.33401703834533703</c:v>
                </c:pt>
                <c:pt idx="83">
                  <c:v>-0.332176804542542</c:v>
                </c:pt>
                <c:pt idx="84">
                  <c:v>-0.33033654093742398</c:v>
                </c:pt>
                <c:pt idx="85">
                  <c:v>-0.32849630713462802</c:v>
                </c:pt>
                <c:pt idx="86">
                  <c:v>-0.326349377632141</c:v>
                </c:pt>
                <c:pt idx="87">
                  <c:v>-0.32420241832733199</c:v>
                </c:pt>
                <c:pt idx="88">
                  <c:v>-0.32205548882484403</c:v>
                </c:pt>
                <c:pt idx="89">
                  <c:v>-0.32021525502204901</c:v>
                </c:pt>
                <c:pt idx="90">
                  <c:v>-0.31837502121925398</c:v>
                </c:pt>
                <c:pt idx="91">
                  <c:v>-0.31622806191444403</c:v>
                </c:pt>
                <c:pt idx="92">
                  <c:v>-0.31377443671226501</c:v>
                </c:pt>
                <c:pt idx="93">
                  <c:v>-0.31224089860916099</c:v>
                </c:pt>
                <c:pt idx="94">
                  <c:v>-0.31009393930435197</c:v>
                </c:pt>
                <c:pt idx="95">
                  <c:v>-0.308560401201248</c:v>
                </c:pt>
                <c:pt idx="96">
                  <c:v>-0.305800050497055</c:v>
                </c:pt>
                <c:pt idx="97">
                  <c:v>-0.30395981669425998</c:v>
                </c:pt>
                <c:pt idx="98">
                  <c:v>-0.30211958289146401</c:v>
                </c:pt>
                <c:pt idx="99">
                  <c:v>-0.299972653388977</c:v>
                </c:pt>
                <c:pt idx="100">
                  <c:v>-0.29782569408416698</c:v>
                </c:pt>
                <c:pt idx="101">
                  <c:v>-0.29629215598106401</c:v>
                </c:pt>
                <c:pt idx="102">
                  <c:v>-0.29414522647857699</c:v>
                </c:pt>
                <c:pt idx="103">
                  <c:v>-0.29199826717376698</c:v>
                </c:pt>
                <c:pt idx="104">
                  <c:v>-0.29046472907066301</c:v>
                </c:pt>
                <c:pt idx="105">
                  <c:v>-0.288011103868485</c:v>
                </c:pt>
                <c:pt idx="106">
                  <c:v>-0.28617084026336698</c:v>
                </c:pt>
                <c:pt idx="107">
                  <c:v>-0.28463730216026301</c:v>
                </c:pt>
                <c:pt idx="108">
                  <c:v>-0.281876981258392</c:v>
                </c:pt>
                <c:pt idx="109">
                  <c:v>-0.28034344315528897</c:v>
                </c:pt>
                <c:pt idx="110">
                  <c:v>-0.27788978815078702</c:v>
                </c:pt>
                <c:pt idx="111">
                  <c:v>-0.27666294574737499</c:v>
                </c:pt>
                <c:pt idx="112">
                  <c:v>-0.27390256524085999</c:v>
                </c:pt>
                <c:pt idx="113">
                  <c:v>-0.27236905694007901</c:v>
                </c:pt>
                <c:pt idx="114">
                  <c:v>-0.270222127437592</c:v>
                </c:pt>
                <c:pt idx="115">
                  <c:v>-0.26868858933448803</c:v>
                </c:pt>
                <c:pt idx="116">
                  <c:v>-0.26623493432998702</c:v>
                </c:pt>
                <c:pt idx="117">
                  <c:v>-0.264087975025177</c:v>
                </c:pt>
                <c:pt idx="118">
                  <c:v>-0.26194104552268999</c:v>
                </c:pt>
                <c:pt idx="119">
                  <c:v>-0.26040753722190901</c:v>
                </c:pt>
                <c:pt idx="120">
                  <c:v>-0.25856727361679099</c:v>
                </c:pt>
                <c:pt idx="121">
                  <c:v>-0.25580692291259799</c:v>
                </c:pt>
                <c:pt idx="122">
                  <c:v>-0.25427338480949402</c:v>
                </c:pt>
                <c:pt idx="123">
                  <c:v>-0.252126425504684</c:v>
                </c:pt>
                <c:pt idx="124">
                  <c:v>-0.25059291720390298</c:v>
                </c:pt>
                <c:pt idx="125">
                  <c:v>-0.247832551598549</c:v>
                </c:pt>
                <c:pt idx="126">
                  <c:v>-0.246299028396606</c:v>
                </c:pt>
                <c:pt idx="127">
                  <c:v>-0.24415208399295801</c:v>
                </c:pt>
                <c:pt idx="128">
                  <c:v>-0.242005124688148</c:v>
                </c:pt>
                <c:pt idx="129">
                  <c:v>-0.240471601486206</c:v>
                </c:pt>
                <c:pt idx="130">
                  <c:v>-0.23832465708255801</c:v>
                </c:pt>
                <c:pt idx="131">
                  <c:v>-0.235871002078056</c:v>
                </c:pt>
                <c:pt idx="132">
                  <c:v>-0.23403076827526101</c:v>
                </c:pt>
                <c:pt idx="133">
                  <c:v>-0.23188382387161299</c:v>
                </c:pt>
                <c:pt idx="134">
                  <c:v>-0.22943018376827201</c:v>
                </c:pt>
                <c:pt idx="135">
                  <c:v>-0.22820334136486101</c:v>
                </c:pt>
                <c:pt idx="136">
                  <c:v>-0.22605639696121199</c:v>
                </c:pt>
                <c:pt idx="137">
                  <c:v>-0.224216163158417</c:v>
                </c:pt>
                <c:pt idx="138">
                  <c:v>-0.22206921875476801</c:v>
                </c:pt>
                <c:pt idx="139">
                  <c:v>-0.22022898495197299</c:v>
                </c:pt>
                <c:pt idx="140">
                  <c:v>-0.218082040548325</c:v>
                </c:pt>
                <c:pt idx="141">
                  <c:v>-0.21593509614467599</c:v>
                </c:pt>
                <c:pt idx="142">
                  <c:v>-0.21409486234188099</c:v>
                </c:pt>
                <c:pt idx="143">
                  <c:v>-0.21194791793823201</c:v>
                </c:pt>
                <c:pt idx="144">
                  <c:v>-0.20980097353458399</c:v>
                </c:pt>
                <c:pt idx="145">
                  <c:v>-0.207654014229774</c:v>
                </c:pt>
                <c:pt idx="146">
                  <c:v>-0.206427201628685</c:v>
                </c:pt>
                <c:pt idx="147">
                  <c:v>-0.20397354662418399</c:v>
                </c:pt>
                <c:pt idx="148">
                  <c:v>-0.20213331282138799</c:v>
                </c:pt>
                <c:pt idx="149">
                  <c:v>-0.200293079018593</c:v>
                </c:pt>
                <c:pt idx="150">
                  <c:v>-0.19814613461494399</c:v>
                </c:pt>
                <c:pt idx="151">
                  <c:v>-0.19630588591098799</c:v>
                </c:pt>
                <c:pt idx="152">
                  <c:v>-0.19385223090648701</c:v>
                </c:pt>
                <c:pt idx="153">
                  <c:v>-0.19231870770454401</c:v>
                </c:pt>
                <c:pt idx="154">
                  <c:v>-0.190171763300896</c:v>
                </c:pt>
                <c:pt idx="155">
                  <c:v>-0.1883315294981</c:v>
                </c:pt>
                <c:pt idx="156">
                  <c:v>-0.18618458509445199</c:v>
                </c:pt>
                <c:pt idx="157">
                  <c:v>-0.18373093008995101</c:v>
                </c:pt>
                <c:pt idx="158">
                  <c:v>-0.18158398568630199</c:v>
                </c:pt>
                <c:pt idx="159">
                  <c:v>-0.18035715818405201</c:v>
                </c:pt>
                <c:pt idx="160">
                  <c:v>-0.17851692438125599</c:v>
                </c:pt>
                <c:pt idx="161">
                  <c:v>-0.176369979977608</c:v>
                </c:pt>
                <c:pt idx="162">
                  <c:v>-0.17452974617481201</c:v>
                </c:pt>
                <c:pt idx="163">
                  <c:v>-0.17268949747085599</c:v>
                </c:pt>
                <c:pt idx="164">
                  <c:v>-0.170542567968369</c:v>
                </c:pt>
                <c:pt idx="165">
                  <c:v>-0.16839560866355899</c:v>
                </c:pt>
                <c:pt idx="166">
                  <c:v>-0.16594196856021901</c:v>
                </c:pt>
                <c:pt idx="167">
                  <c:v>-0.16410171985626201</c:v>
                </c:pt>
                <c:pt idx="168">
                  <c:v>-0.16226148605346699</c:v>
                </c:pt>
                <c:pt idx="169">
                  <c:v>-0.160114541649818</c:v>
                </c:pt>
                <c:pt idx="170">
                  <c:v>-0.158581003546715</c:v>
                </c:pt>
                <c:pt idx="171">
                  <c:v>-0.15643405914306599</c:v>
                </c:pt>
                <c:pt idx="172">
                  <c:v>-0.154593825340271</c:v>
                </c:pt>
                <c:pt idx="173">
                  <c:v>-0.15244688093662301</c:v>
                </c:pt>
                <c:pt idx="174">
                  <c:v>-0.15029993653297399</c:v>
                </c:pt>
                <c:pt idx="175">
                  <c:v>-0.148459702730179</c:v>
                </c:pt>
                <c:pt idx="176">
                  <c:v>-0.14661945402622201</c:v>
                </c:pt>
                <c:pt idx="177">
                  <c:v>-0.144165813922882</c:v>
                </c:pt>
                <c:pt idx="178">
                  <c:v>-0.142632275819778</c:v>
                </c:pt>
                <c:pt idx="179">
                  <c:v>-0.14048533141613001</c:v>
                </c:pt>
                <c:pt idx="180">
                  <c:v>-0.13833838701248199</c:v>
                </c:pt>
                <c:pt idx="181">
                  <c:v>-0.136498153209686</c:v>
                </c:pt>
                <c:pt idx="182">
                  <c:v>-0.13404449820518499</c:v>
                </c:pt>
                <c:pt idx="183">
                  <c:v>-0.13220426440239</c:v>
                </c:pt>
                <c:pt idx="184">
                  <c:v>-0.13036403059959401</c:v>
                </c:pt>
                <c:pt idx="185">
                  <c:v>-0.12883049249649001</c:v>
                </c:pt>
                <c:pt idx="186">
                  <c:v>-0.126070126891136</c:v>
                </c:pt>
                <c:pt idx="187">
                  <c:v>-0.124229900538921</c:v>
                </c:pt>
                <c:pt idx="188">
                  <c:v>-0.12208296358585401</c:v>
                </c:pt>
                <c:pt idx="189">
                  <c:v>-0.12054942548274999</c:v>
                </c:pt>
                <c:pt idx="190">
                  <c:v>-0.11840248852968201</c:v>
                </c:pt>
                <c:pt idx="191">
                  <c:v>-0.11686895787715899</c:v>
                </c:pt>
                <c:pt idx="192">
                  <c:v>-0.114415302872658</c:v>
                </c:pt>
                <c:pt idx="193">
                  <c:v>-0.112881772220135</c:v>
                </c:pt>
                <c:pt idx="194">
                  <c:v>-0.110428124666214</c:v>
                </c:pt>
                <c:pt idx="195">
                  <c:v>-0.108281172811985</c:v>
                </c:pt>
                <c:pt idx="196">
                  <c:v>-0.106134235858917</c:v>
                </c:pt>
                <c:pt idx="197">
                  <c:v>-0.10429399460554099</c:v>
                </c:pt>
                <c:pt idx="198">
                  <c:v>-0.10276046395301799</c:v>
                </c:pt>
                <c:pt idx="199">
                  <c:v>-0.10061351954937001</c:v>
                </c:pt>
                <c:pt idx="200">
                  <c:v>-9.8159871995449094E-2</c:v>
                </c:pt>
                <c:pt idx="201">
                  <c:v>-9.6319630742073101E-2</c:v>
                </c:pt>
                <c:pt idx="202">
                  <c:v>-9.4479389488697094E-2</c:v>
                </c:pt>
                <c:pt idx="203">
                  <c:v>-9.23324525356293E-2</c:v>
                </c:pt>
                <c:pt idx="204">
                  <c:v>-9.0492211282253293E-2</c:v>
                </c:pt>
                <c:pt idx="205">
                  <c:v>-8.8345266878604903E-2</c:v>
                </c:pt>
                <c:pt idx="206">
                  <c:v>-8.6505025625228896E-2</c:v>
                </c:pt>
                <c:pt idx="207">
                  <c:v>-8.4664784371852903E-2</c:v>
                </c:pt>
                <c:pt idx="208">
                  <c:v>-8.2211136817932101E-2</c:v>
                </c:pt>
                <c:pt idx="209">
                  <c:v>-8.0370903015136705E-2</c:v>
                </c:pt>
                <c:pt idx="210">
                  <c:v>-7.8530661761760698E-2</c:v>
                </c:pt>
                <c:pt idx="211">
                  <c:v>-7.6690427958965302E-2</c:v>
                </c:pt>
                <c:pt idx="212">
                  <c:v>-7.4543483555316897E-2</c:v>
                </c:pt>
                <c:pt idx="213">
                  <c:v>-7.2089836001396193E-2</c:v>
                </c:pt>
                <c:pt idx="214">
                  <c:v>-7.02495947480202E-2</c:v>
                </c:pt>
                <c:pt idx="215">
                  <c:v>-6.8409353494644207E-2</c:v>
                </c:pt>
                <c:pt idx="216">
                  <c:v>-6.65691122412682E-2</c:v>
                </c:pt>
                <c:pt idx="217">
                  <c:v>-6.4115464687347398E-2</c:v>
                </c:pt>
                <c:pt idx="218">
                  <c:v>-6.2581934034824399E-2</c:v>
                </c:pt>
                <c:pt idx="219">
                  <c:v>-6.0434985905885703E-2</c:v>
                </c:pt>
                <c:pt idx="220">
                  <c:v>-5.8594744652509703E-2</c:v>
                </c:pt>
                <c:pt idx="221">
                  <c:v>-5.6447803974151597E-2</c:v>
                </c:pt>
                <c:pt idx="222">
                  <c:v>-5.3994152694940602E-2</c:v>
                </c:pt>
                <c:pt idx="223">
                  <c:v>-5.21539151668549E-2</c:v>
                </c:pt>
                <c:pt idx="224">
                  <c:v>-4.97002638876438E-2</c:v>
                </c:pt>
                <c:pt idx="225">
                  <c:v>-4.7860026359558099E-2</c:v>
                </c:pt>
                <c:pt idx="226">
                  <c:v>-4.6326491981744801E-2</c:v>
                </c:pt>
                <c:pt idx="227">
                  <c:v>-4.4486254453659099E-2</c:v>
                </c:pt>
                <c:pt idx="228">
                  <c:v>-4.2339310050010702E-2</c:v>
                </c:pt>
                <c:pt idx="229">
                  <c:v>-4.0499076247215299E-2</c:v>
                </c:pt>
                <c:pt idx="230">
                  <c:v>-3.8045424968004199E-2</c:v>
                </c:pt>
                <c:pt idx="231">
                  <c:v>-3.6511890590190901E-2</c:v>
                </c:pt>
                <c:pt idx="232">
                  <c:v>-3.4058239310979802E-2</c:v>
                </c:pt>
                <c:pt idx="233">
                  <c:v>-3.22180017828941E-2</c:v>
                </c:pt>
                <c:pt idx="234">
                  <c:v>-3.09911798685789E-2</c:v>
                </c:pt>
                <c:pt idx="235">
                  <c:v>-2.8537528589367901E-2</c:v>
                </c:pt>
                <c:pt idx="236">
                  <c:v>-2.5777170434594199E-2</c:v>
                </c:pt>
                <c:pt idx="237">
                  <c:v>-2.42436397820711E-2</c:v>
                </c:pt>
                <c:pt idx="238">
                  <c:v>-2.2403402253985401E-2</c:v>
                </c:pt>
                <c:pt idx="239">
                  <c:v>-2.02564559876919E-2</c:v>
                </c:pt>
                <c:pt idx="240">
                  <c:v>-1.8416218459606198E-2</c:v>
                </c:pt>
                <c:pt idx="241">
                  <c:v>-1.6269274055957801E-2</c:v>
                </c:pt>
                <c:pt idx="242">
                  <c:v>-1.41223296523094E-2</c:v>
                </c:pt>
                <c:pt idx="243">
                  <c:v>-1.22820911929011E-2</c:v>
                </c:pt>
                <c:pt idx="244">
                  <c:v>-1.04418536648154E-2</c:v>
                </c:pt>
                <c:pt idx="245">
                  <c:v>-8.6016152054071392E-3</c:v>
                </c:pt>
                <c:pt idx="246">
                  <c:v>-6.4546708017587696E-3</c:v>
                </c:pt>
                <c:pt idx="247">
                  <c:v>-4.3077268637716796E-3</c:v>
                </c:pt>
                <c:pt idx="248">
                  <c:v>-2.3700816511074102E-3</c:v>
                </c:pt>
                <c:pt idx="249">
                  <c:v>-3.7122808827344501E-4</c:v>
                </c:pt>
                <c:pt idx="250">
                  <c:v>1.62762547456058E-3</c:v>
                </c:pt>
                <c:pt idx="251">
                  <c:v>3.6264790373945499E-3</c:v>
                </c:pt>
                <c:pt idx="252">
                  <c:v>5.6253326002285702E-3</c:v>
                </c:pt>
                <c:pt idx="253">
                  <c:v>7.6241861630625997E-3</c:v>
                </c:pt>
                <c:pt idx="254">
                  <c:v>9.6230397258966205E-3</c:v>
                </c:pt>
                <c:pt idx="255">
                  <c:v>1.1621893288730501E-2</c:v>
                </c:pt>
                <c:pt idx="256">
                  <c:v>1.36207468515646E-2</c:v>
                </c:pt>
                <c:pt idx="257">
                  <c:v>1.56196004143986E-2</c:v>
                </c:pt>
                <c:pt idx="258">
                  <c:v>1.76184539772326E-2</c:v>
                </c:pt>
                <c:pt idx="259">
                  <c:v>1.9617307540066499E-2</c:v>
                </c:pt>
                <c:pt idx="260">
                  <c:v>2.1616161102900499E-2</c:v>
                </c:pt>
                <c:pt idx="261">
                  <c:v>2.36150146657346E-2</c:v>
                </c:pt>
                <c:pt idx="262">
                  <c:v>2.56138682285686E-2</c:v>
                </c:pt>
                <c:pt idx="263">
                  <c:v>2.7612721791402599E-2</c:v>
                </c:pt>
                <c:pt idx="264">
                  <c:v>2.9611575354236499E-2</c:v>
                </c:pt>
                <c:pt idx="265">
                  <c:v>3.1610428917070603E-2</c:v>
                </c:pt>
                <c:pt idx="266">
                  <c:v>3.3609282479904599E-2</c:v>
                </c:pt>
                <c:pt idx="267">
                  <c:v>3.5608136042738603E-2</c:v>
                </c:pt>
                <c:pt idx="268">
                  <c:v>3.7606989605572502E-2</c:v>
                </c:pt>
                <c:pt idx="269">
                  <c:v>3.9605843168406499E-2</c:v>
                </c:pt>
                <c:pt idx="270">
                  <c:v>4.1604696731240599E-2</c:v>
                </c:pt>
                <c:pt idx="271">
                  <c:v>4.3603550294074603E-2</c:v>
                </c:pt>
                <c:pt idx="272">
                  <c:v>4.5602403856908599E-2</c:v>
                </c:pt>
                <c:pt idx="273">
                  <c:v>4.7601257419742499E-2</c:v>
                </c:pt>
                <c:pt idx="274">
                  <c:v>4.9600110982576599E-2</c:v>
                </c:pt>
                <c:pt idx="275">
                  <c:v>5.1598964545410603E-2</c:v>
                </c:pt>
                <c:pt idx="276">
                  <c:v>5.3597818108244599E-2</c:v>
                </c:pt>
                <c:pt idx="277">
                  <c:v>5.5596671671078603E-2</c:v>
                </c:pt>
                <c:pt idx="278">
                  <c:v>5.7595525233913501E-2</c:v>
                </c:pt>
                <c:pt idx="279">
                  <c:v>5.9594378796747602E-2</c:v>
                </c:pt>
                <c:pt idx="280">
                  <c:v>6.1593232359581598E-2</c:v>
                </c:pt>
                <c:pt idx="281">
                  <c:v>6.3592085922415595E-2</c:v>
                </c:pt>
                <c:pt idx="282">
                  <c:v>6.5590939485249494E-2</c:v>
                </c:pt>
                <c:pt idx="283">
                  <c:v>6.7589793048083505E-2</c:v>
                </c:pt>
                <c:pt idx="284">
                  <c:v>6.9588646610917598E-2</c:v>
                </c:pt>
                <c:pt idx="285">
                  <c:v>7.1587500173751595E-2</c:v>
                </c:pt>
                <c:pt idx="286">
                  <c:v>7.3586353736585605E-2</c:v>
                </c:pt>
                <c:pt idx="287">
                  <c:v>7.5585207299419505E-2</c:v>
                </c:pt>
                <c:pt idx="288">
                  <c:v>7.7584060862253598E-2</c:v>
                </c:pt>
                <c:pt idx="289">
                  <c:v>7.9582914425087595E-2</c:v>
                </c:pt>
                <c:pt idx="290">
                  <c:v>8.1581767987921605E-2</c:v>
                </c:pt>
                <c:pt idx="291">
                  <c:v>8.3580621550755504E-2</c:v>
                </c:pt>
                <c:pt idx="292">
                  <c:v>8.5579475113589501E-2</c:v>
                </c:pt>
                <c:pt idx="293">
                  <c:v>8.7578328676423595E-2</c:v>
                </c:pt>
                <c:pt idx="294">
                  <c:v>8.9577182239257605E-2</c:v>
                </c:pt>
                <c:pt idx="295">
                  <c:v>9.1576035802091602E-2</c:v>
                </c:pt>
                <c:pt idx="296">
                  <c:v>9.3574889364925501E-2</c:v>
                </c:pt>
                <c:pt idx="297">
                  <c:v>9.5573742927759595E-2</c:v>
                </c:pt>
                <c:pt idx="298">
                  <c:v>9.7572596490593605E-2</c:v>
                </c:pt>
                <c:pt idx="299">
                  <c:v>9.9571450053427601E-2</c:v>
                </c:pt>
                <c:pt idx="300">
                  <c:v>0.101570303616262</c:v>
                </c:pt>
                <c:pt idx="301">
                  <c:v>0.103569157179096</c:v>
                </c:pt>
                <c:pt idx="302">
                  <c:v>0.10556801074192999</c:v>
                </c:pt>
                <c:pt idx="303">
                  <c:v>0.107566864304764</c:v>
                </c:pt>
                <c:pt idx="304">
                  <c:v>0.109565717867598</c:v>
                </c:pt>
                <c:pt idx="305">
                  <c:v>0.111564571430432</c:v>
                </c:pt>
                <c:pt idx="306">
                  <c:v>0.11356342499326599</c:v>
                </c:pt>
                <c:pt idx="307">
                  <c:v>0.1155622785561</c:v>
                </c:pt>
                <c:pt idx="308">
                  <c:v>0.117561132118934</c:v>
                </c:pt>
                <c:pt idx="309">
                  <c:v>0.119559985681768</c:v>
                </c:pt>
                <c:pt idx="310">
                  <c:v>0.12155883924460301</c:v>
                </c:pt>
                <c:pt idx="311">
                  <c:v>0.123557692807437</c:v>
                </c:pt>
                <c:pt idx="312">
                  <c:v>0.125556546370271</c:v>
                </c:pt>
                <c:pt idx="313">
                  <c:v>0.127555399933105</c:v>
                </c:pt>
                <c:pt idx="314">
                  <c:v>0.12955425349593899</c:v>
                </c:pt>
                <c:pt idx="315">
                  <c:v>0.13155310705877299</c:v>
                </c:pt>
                <c:pt idx="316">
                  <c:v>0.13355196062160701</c:v>
                </c:pt>
                <c:pt idx="317">
                  <c:v>0.13555081418444101</c:v>
                </c:pt>
                <c:pt idx="318">
                  <c:v>0.13754966774727501</c:v>
                </c:pt>
                <c:pt idx="319">
                  <c:v>0.139548521310109</c:v>
                </c:pt>
                <c:pt idx="320">
                  <c:v>0.141547374872943</c:v>
                </c:pt>
                <c:pt idx="321">
                  <c:v>0.143546228435777</c:v>
                </c:pt>
                <c:pt idx="322">
                  <c:v>0.14554508199861099</c:v>
                </c:pt>
                <c:pt idx="323">
                  <c:v>0.14754393556144499</c:v>
                </c:pt>
                <c:pt idx="324">
                  <c:v>0.14954278912427901</c:v>
                </c:pt>
                <c:pt idx="325">
                  <c:v>0.15154164268711301</c:v>
                </c:pt>
                <c:pt idx="326">
                  <c:v>0.15354049624994701</c:v>
                </c:pt>
                <c:pt idx="327">
                  <c:v>0.155539349812781</c:v>
                </c:pt>
                <c:pt idx="328">
                  <c:v>0.157538203375615</c:v>
                </c:pt>
                <c:pt idx="329">
                  <c:v>0.159537056938449</c:v>
                </c:pt>
                <c:pt idx="330">
                  <c:v>0.16153591050128299</c:v>
                </c:pt>
                <c:pt idx="331">
                  <c:v>0.16353476406411699</c:v>
                </c:pt>
                <c:pt idx="332">
                  <c:v>0.16553361762695101</c:v>
                </c:pt>
                <c:pt idx="333">
                  <c:v>0.16753247118978501</c:v>
                </c:pt>
                <c:pt idx="334">
                  <c:v>0.16953132475261901</c:v>
                </c:pt>
                <c:pt idx="335">
                  <c:v>0.171530178315453</c:v>
                </c:pt>
                <c:pt idx="336">
                  <c:v>0.173529031878287</c:v>
                </c:pt>
                <c:pt idx="337">
                  <c:v>0.175527885441121</c:v>
                </c:pt>
                <c:pt idx="338">
                  <c:v>0.17752673900395499</c:v>
                </c:pt>
                <c:pt idx="339">
                  <c:v>0.17952559256678899</c:v>
                </c:pt>
                <c:pt idx="340">
                  <c:v>0.18152444612962301</c:v>
                </c:pt>
                <c:pt idx="341">
                  <c:v>0.18352329969245701</c:v>
                </c:pt>
                <c:pt idx="342">
                  <c:v>0.185522153255292</c:v>
                </c:pt>
                <c:pt idx="343">
                  <c:v>0.187521006818126</c:v>
                </c:pt>
                <c:pt idx="344">
                  <c:v>0.18951986038096</c:v>
                </c:pt>
                <c:pt idx="345">
                  <c:v>0.19151871394379399</c:v>
                </c:pt>
                <c:pt idx="346">
                  <c:v>0.19351756750662799</c:v>
                </c:pt>
                <c:pt idx="347">
                  <c:v>0.19551642106946199</c:v>
                </c:pt>
                <c:pt idx="348">
                  <c:v>0.19751527463229601</c:v>
                </c:pt>
                <c:pt idx="349">
                  <c:v>0.19951412819513001</c:v>
                </c:pt>
                <c:pt idx="350">
                  <c:v>0.201512981757964</c:v>
                </c:pt>
                <c:pt idx="351">
                  <c:v>0.203511835320798</c:v>
                </c:pt>
                <c:pt idx="352">
                  <c:v>0.205510688883632</c:v>
                </c:pt>
                <c:pt idx="353">
                  <c:v>0.20750954244646599</c:v>
                </c:pt>
                <c:pt idx="354">
                  <c:v>0.20950839600929999</c:v>
                </c:pt>
                <c:pt idx="355">
                  <c:v>0.21150724957213399</c:v>
                </c:pt>
                <c:pt idx="356">
                  <c:v>0.21350610313496801</c:v>
                </c:pt>
                <c:pt idx="357">
                  <c:v>0.21550495669780201</c:v>
                </c:pt>
                <c:pt idx="358">
                  <c:v>0.217503810260636</c:v>
                </c:pt>
                <c:pt idx="359">
                  <c:v>0.21950266382347</c:v>
                </c:pt>
                <c:pt idx="360">
                  <c:v>0.221501517386304</c:v>
                </c:pt>
                <c:pt idx="361">
                  <c:v>0.22350037094913799</c:v>
                </c:pt>
                <c:pt idx="362">
                  <c:v>0.22549922451197199</c:v>
                </c:pt>
                <c:pt idx="363">
                  <c:v>0.22749807807480599</c:v>
                </c:pt>
                <c:pt idx="364">
                  <c:v>0.22949693163764001</c:v>
                </c:pt>
                <c:pt idx="365">
                  <c:v>0.23149578520047401</c:v>
                </c:pt>
                <c:pt idx="366">
                  <c:v>0.233494638763308</c:v>
                </c:pt>
                <c:pt idx="367">
                  <c:v>0.235493492326142</c:v>
                </c:pt>
                <c:pt idx="368">
                  <c:v>0.237492345888976</c:v>
                </c:pt>
                <c:pt idx="369">
                  <c:v>0.23949119945180999</c:v>
                </c:pt>
                <c:pt idx="370">
                  <c:v>0.24149005301464399</c:v>
                </c:pt>
                <c:pt idx="371">
                  <c:v>0.24348890657747799</c:v>
                </c:pt>
                <c:pt idx="372">
                  <c:v>0.24548776014031201</c:v>
                </c:pt>
                <c:pt idx="373">
                  <c:v>0.24748661370314601</c:v>
                </c:pt>
                <c:pt idx="374">
                  <c:v>0.249485467265981</c:v>
                </c:pt>
                <c:pt idx="375">
                  <c:v>0.251484320828815</c:v>
                </c:pt>
                <c:pt idx="376">
                  <c:v>0.25348317439164902</c:v>
                </c:pt>
                <c:pt idx="377">
                  <c:v>0.25548202795448299</c:v>
                </c:pt>
                <c:pt idx="378">
                  <c:v>0.25748088151731702</c:v>
                </c:pt>
                <c:pt idx="379">
                  <c:v>0.25947973508015099</c:v>
                </c:pt>
                <c:pt idx="380">
                  <c:v>0.26147858864298501</c:v>
                </c:pt>
                <c:pt idx="381">
                  <c:v>0.26347744220581898</c:v>
                </c:pt>
                <c:pt idx="382">
                  <c:v>0.265476295768653</c:v>
                </c:pt>
                <c:pt idx="383">
                  <c:v>0.26747514933148703</c:v>
                </c:pt>
                <c:pt idx="384">
                  <c:v>0.269474002894321</c:v>
                </c:pt>
                <c:pt idx="385">
                  <c:v>0.27147285645715502</c:v>
                </c:pt>
                <c:pt idx="386">
                  <c:v>0.27347171001998899</c:v>
                </c:pt>
                <c:pt idx="387">
                  <c:v>0.27547056358282301</c:v>
                </c:pt>
                <c:pt idx="388">
                  <c:v>0.27746941714565698</c:v>
                </c:pt>
                <c:pt idx="389">
                  <c:v>0.27946827070849101</c:v>
                </c:pt>
                <c:pt idx="390">
                  <c:v>0.28146712427132498</c:v>
                </c:pt>
                <c:pt idx="391">
                  <c:v>0.283465977834159</c:v>
                </c:pt>
                <c:pt idx="392">
                  <c:v>0.28546483139699302</c:v>
                </c:pt>
                <c:pt idx="393">
                  <c:v>0.28746368495982699</c:v>
                </c:pt>
                <c:pt idx="394">
                  <c:v>0.28946253852266102</c:v>
                </c:pt>
                <c:pt idx="395">
                  <c:v>0.29146139208549499</c:v>
                </c:pt>
                <c:pt idx="396">
                  <c:v>0.29346024564832901</c:v>
                </c:pt>
                <c:pt idx="397">
                  <c:v>0.29545909921116298</c:v>
                </c:pt>
                <c:pt idx="398">
                  <c:v>0.297457952773997</c:v>
                </c:pt>
                <c:pt idx="399">
                  <c:v>0.29945680633683103</c:v>
                </c:pt>
                <c:pt idx="400">
                  <c:v>0.301455659899665</c:v>
                </c:pt>
                <c:pt idx="401">
                  <c:v>0.30345451346249902</c:v>
                </c:pt>
                <c:pt idx="402">
                  <c:v>0.30545336702533299</c:v>
                </c:pt>
                <c:pt idx="403">
                  <c:v>0.30745222058816701</c:v>
                </c:pt>
                <c:pt idx="404">
                  <c:v>0.30945107415100098</c:v>
                </c:pt>
                <c:pt idx="405">
                  <c:v>0.31144992771383501</c:v>
                </c:pt>
                <c:pt idx="406">
                  <c:v>0.31344878127666997</c:v>
                </c:pt>
                <c:pt idx="407">
                  <c:v>0.315447634839504</c:v>
                </c:pt>
                <c:pt idx="408">
                  <c:v>0.31744648840233802</c:v>
                </c:pt>
                <c:pt idx="409">
                  <c:v>0.31944534196517199</c:v>
                </c:pt>
                <c:pt idx="410">
                  <c:v>0.32144419552800602</c:v>
                </c:pt>
                <c:pt idx="411">
                  <c:v>0.32344304909083998</c:v>
                </c:pt>
                <c:pt idx="412">
                  <c:v>0.32544190265367401</c:v>
                </c:pt>
                <c:pt idx="413">
                  <c:v>0.32744075621650798</c:v>
                </c:pt>
                <c:pt idx="414">
                  <c:v>0.329439609779342</c:v>
                </c:pt>
                <c:pt idx="415">
                  <c:v>0.33143846334217603</c:v>
                </c:pt>
                <c:pt idx="416">
                  <c:v>0.33343731690500999</c:v>
                </c:pt>
                <c:pt idx="417">
                  <c:v>0.33543617046784402</c:v>
                </c:pt>
                <c:pt idx="418">
                  <c:v>0.33743502403067799</c:v>
                </c:pt>
                <c:pt idx="419">
                  <c:v>0.33943387759351201</c:v>
                </c:pt>
                <c:pt idx="420">
                  <c:v>0.34143273115634598</c:v>
                </c:pt>
                <c:pt idx="421">
                  <c:v>0.34343158471918001</c:v>
                </c:pt>
                <c:pt idx="422">
                  <c:v>0.34543043828201397</c:v>
                </c:pt>
                <c:pt idx="423">
                  <c:v>0.347429291844848</c:v>
                </c:pt>
                <c:pt idx="424">
                  <c:v>0.34942814540768202</c:v>
                </c:pt>
                <c:pt idx="425">
                  <c:v>0.35142699897051599</c:v>
                </c:pt>
                <c:pt idx="426">
                  <c:v>0.35342585253335002</c:v>
                </c:pt>
                <c:pt idx="427">
                  <c:v>0.35542470609618398</c:v>
                </c:pt>
                <c:pt idx="428">
                  <c:v>0.35742355965901801</c:v>
                </c:pt>
                <c:pt idx="429">
                  <c:v>0.35942241322185198</c:v>
                </c:pt>
                <c:pt idx="430">
                  <c:v>0.361421266784686</c:v>
                </c:pt>
                <c:pt idx="431">
                  <c:v>0.36342012034752003</c:v>
                </c:pt>
                <c:pt idx="432">
                  <c:v>0.36541897391035399</c:v>
                </c:pt>
                <c:pt idx="433">
                  <c:v>0.36741782747318802</c:v>
                </c:pt>
                <c:pt idx="434">
                  <c:v>0.36941668103602199</c:v>
                </c:pt>
                <c:pt idx="435">
                  <c:v>0.37141553459885601</c:v>
                </c:pt>
                <c:pt idx="436">
                  <c:v>0.37341438816168998</c:v>
                </c:pt>
                <c:pt idx="437">
                  <c:v>0.375413241724524</c:v>
                </c:pt>
                <c:pt idx="438">
                  <c:v>0.37741209528735897</c:v>
                </c:pt>
                <c:pt idx="439">
                  <c:v>0.379410948850193</c:v>
                </c:pt>
                <c:pt idx="440">
                  <c:v>0.38140980241302702</c:v>
                </c:pt>
                <c:pt idx="441">
                  <c:v>0.38340865597586099</c:v>
                </c:pt>
                <c:pt idx="442">
                  <c:v>0.38540750953869501</c:v>
                </c:pt>
                <c:pt idx="443">
                  <c:v>0.38740636310152898</c:v>
                </c:pt>
                <c:pt idx="444">
                  <c:v>0.38940521666436301</c:v>
                </c:pt>
                <c:pt idx="445">
                  <c:v>0.39140407022719698</c:v>
                </c:pt>
                <c:pt idx="446">
                  <c:v>0.393402923790031</c:v>
                </c:pt>
                <c:pt idx="447">
                  <c:v>0.39540177735286502</c:v>
                </c:pt>
                <c:pt idx="448">
                  <c:v>0.39740063091569899</c:v>
                </c:pt>
                <c:pt idx="449">
                  <c:v>0.39939948447853302</c:v>
                </c:pt>
                <c:pt idx="450">
                  <c:v>0.40139833804136699</c:v>
                </c:pt>
                <c:pt idx="451">
                  <c:v>0.40339719160420101</c:v>
                </c:pt>
                <c:pt idx="452">
                  <c:v>0.40539604516703498</c:v>
                </c:pt>
                <c:pt idx="453">
                  <c:v>0.407394898729869</c:v>
                </c:pt>
                <c:pt idx="454">
                  <c:v>0.40939375229270297</c:v>
                </c:pt>
                <c:pt idx="455">
                  <c:v>0.411392605855537</c:v>
                </c:pt>
                <c:pt idx="456">
                  <c:v>0.41339145941837102</c:v>
                </c:pt>
                <c:pt idx="457">
                  <c:v>0.41539031298120499</c:v>
                </c:pt>
                <c:pt idx="458">
                  <c:v>0.41738916654403901</c:v>
                </c:pt>
                <c:pt idx="459">
                  <c:v>0.41938802010687298</c:v>
                </c:pt>
                <c:pt idx="460">
                  <c:v>0.42138687366970701</c:v>
                </c:pt>
                <c:pt idx="461">
                  <c:v>0.42338572723254098</c:v>
                </c:pt>
                <c:pt idx="462">
                  <c:v>0.425384580795375</c:v>
                </c:pt>
                <c:pt idx="463">
                  <c:v>0.42738343435820902</c:v>
                </c:pt>
                <c:pt idx="464">
                  <c:v>0.42938228792104299</c:v>
                </c:pt>
                <c:pt idx="465">
                  <c:v>0.43138114148387702</c:v>
                </c:pt>
                <c:pt idx="466">
                  <c:v>0.43337999504671099</c:v>
                </c:pt>
                <c:pt idx="467">
                  <c:v>0.43537884860954501</c:v>
                </c:pt>
                <c:pt idx="468">
                  <c:v>0.43737770217237898</c:v>
                </c:pt>
                <c:pt idx="469">
                  <c:v>0.439376555735213</c:v>
                </c:pt>
                <c:pt idx="470">
                  <c:v>0.44137540929804803</c:v>
                </c:pt>
                <c:pt idx="471">
                  <c:v>0.443374262860882</c:v>
                </c:pt>
                <c:pt idx="472">
                  <c:v>0.44537311642371602</c:v>
                </c:pt>
                <c:pt idx="473">
                  <c:v>0.44737196998654999</c:v>
                </c:pt>
                <c:pt idx="474">
                  <c:v>0.44937082354938401</c:v>
                </c:pt>
                <c:pt idx="475">
                  <c:v>0.45136967711221798</c:v>
                </c:pt>
                <c:pt idx="476">
                  <c:v>0.45336853067505201</c:v>
                </c:pt>
                <c:pt idx="477">
                  <c:v>0.45536738423788597</c:v>
                </c:pt>
                <c:pt idx="478">
                  <c:v>0.45736623780072</c:v>
                </c:pt>
                <c:pt idx="479">
                  <c:v>0.45936509136355402</c:v>
                </c:pt>
                <c:pt idx="480">
                  <c:v>0.46136394492638799</c:v>
                </c:pt>
                <c:pt idx="481">
                  <c:v>0.46336279848922202</c:v>
                </c:pt>
                <c:pt idx="482">
                  <c:v>0.46536165205205599</c:v>
                </c:pt>
                <c:pt idx="483">
                  <c:v>0.46736050561489001</c:v>
                </c:pt>
                <c:pt idx="484">
                  <c:v>0.46935935917772398</c:v>
                </c:pt>
                <c:pt idx="485">
                  <c:v>0.471358212740558</c:v>
                </c:pt>
                <c:pt idx="486">
                  <c:v>0.47335706630339203</c:v>
                </c:pt>
                <c:pt idx="487">
                  <c:v>0.475355919866226</c:v>
                </c:pt>
                <c:pt idx="488">
                  <c:v>0.47735477342906002</c:v>
                </c:pt>
                <c:pt idx="489">
                  <c:v>0.47935362699189399</c:v>
                </c:pt>
                <c:pt idx="490">
                  <c:v>0.48135248055472801</c:v>
                </c:pt>
                <c:pt idx="491">
                  <c:v>0.48335133411756198</c:v>
                </c:pt>
                <c:pt idx="492">
                  <c:v>0.48535018768039601</c:v>
                </c:pt>
                <c:pt idx="493">
                  <c:v>0.48734904124322997</c:v>
                </c:pt>
                <c:pt idx="494">
                  <c:v>0.489347894806064</c:v>
                </c:pt>
                <c:pt idx="495">
                  <c:v>0.49134674836889802</c:v>
                </c:pt>
                <c:pt idx="496">
                  <c:v>0.49334560193173199</c:v>
                </c:pt>
                <c:pt idx="497">
                  <c:v>0.49534445549456602</c:v>
                </c:pt>
                <c:pt idx="498">
                  <c:v>0.49734330905739998</c:v>
                </c:pt>
                <c:pt idx="499">
                  <c:v>0.49934216262023401</c:v>
                </c:pt>
                <c:pt idx="500">
                  <c:v>0.50134101618306803</c:v>
                </c:pt>
                <c:pt idx="501">
                  <c:v>0.50333986974590295</c:v>
                </c:pt>
                <c:pt idx="502">
                  <c:v>0.50533872330873297</c:v>
                </c:pt>
                <c:pt idx="503">
                  <c:v>0.50733757687157299</c:v>
                </c:pt>
                <c:pt idx="504">
                  <c:v>0.50933643043440302</c:v>
                </c:pt>
                <c:pt idx="505">
                  <c:v>0.51133528399724204</c:v>
                </c:pt>
                <c:pt idx="506">
                  <c:v>0.51333413756007296</c:v>
                </c:pt>
                <c:pt idx="507">
                  <c:v>0.51533299112290298</c:v>
                </c:pt>
                <c:pt idx="508">
                  <c:v>0.517331844685743</c:v>
                </c:pt>
                <c:pt idx="509">
                  <c:v>0.51933069824857303</c:v>
                </c:pt>
                <c:pt idx="510">
                  <c:v>0.52132955181141205</c:v>
                </c:pt>
                <c:pt idx="511">
                  <c:v>0.52332840537424297</c:v>
                </c:pt>
                <c:pt idx="512">
                  <c:v>0.52532725893707299</c:v>
                </c:pt>
                <c:pt idx="513">
                  <c:v>0.52732611249991201</c:v>
                </c:pt>
                <c:pt idx="514">
                  <c:v>0.52932496606274304</c:v>
                </c:pt>
                <c:pt idx="515">
                  <c:v>0.53132381962558295</c:v>
                </c:pt>
                <c:pt idx="516">
                  <c:v>0.53332267318841298</c:v>
                </c:pt>
                <c:pt idx="517">
                  <c:v>0.535321526751243</c:v>
                </c:pt>
                <c:pt idx="518">
                  <c:v>0.53732038031408202</c:v>
                </c:pt>
                <c:pt idx="519">
                  <c:v>0.53931923387691305</c:v>
                </c:pt>
                <c:pt idx="520">
                  <c:v>0.54131808743975296</c:v>
                </c:pt>
                <c:pt idx="521">
                  <c:v>0.54331694100258299</c:v>
                </c:pt>
                <c:pt idx="522">
                  <c:v>0.54531579456541301</c:v>
                </c:pt>
                <c:pt idx="523">
                  <c:v>0.54731464812825203</c:v>
                </c:pt>
                <c:pt idx="524">
                  <c:v>0.54931350169108295</c:v>
                </c:pt>
                <c:pt idx="525">
                  <c:v>0.55131235525392297</c:v>
                </c:pt>
                <c:pt idx="526">
                  <c:v>0.553311208816753</c:v>
                </c:pt>
                <c:pt idx="527">
                  <c:v>0.55531006237958302</c:v>
                </c:pt>
                <c:pt idx="528">
                  <c:v>0.55730891594242205</c:v>
                </c:pt>
                <c:pt idx="529">
                  <c:v>0.55930776950525296</c:v>
                </c:pt>
                <c:pt idx="530">
                  <c:v>0.56130662306809298</c:v>
                </c:pt>
                <c:pt idx="531">
                  <c:v>0.56330547663092301</c:v>
                </c:pt>
                <c:pt idx="532">
                  <c:v>0.56530433019375304</c:v>
                </c:pt>
                <c:pt idx="533">
                  <c:v>0.56730318375659206</c:v>
                </c:pt>
                <c:pt idx="534">
                  <c:v>0.56930203731942297</c:v>
                </c:pt>
                <c:pt idx="535">
                  <c:v>0.57130089088226299</c:v>
                </c:pt>
                <c:pt idx="536">
                  <c:v>0.57329974444509202</c:v>
                </c:pt>
                <c:pt idx="537">
                  <c:v>0.57529859800792305</c:v>
                </c:pt>
                <c:pt idx="538">
                  <c:v>0.57729745157076295</c:v>
                </c:pt>
                <c:pt idx="539">
                  <c:v>0.57929630513359298</c:v>
                </c:pt>
                <c:pt idx="540">
                  <c:v>0.581295158696433</c:v>
                </c:pt>
                <c:pt idx="541">
                  <c:v>0.58329401225926203</c:v>
                </c:pt>
                <c:pt idx="542">
                  <c:v>0.58529286582209294</c:v>
                </c:pt>
                <c:pt idx="543">
                  <c:v>0.58729171938493296</c:v>
                </c:pt>
                <c:pt idx="544">
                  <c:v>0.58929057294776299</c:v>
                </c:pt>
                <c:pt idx="545">
                  <c:v>0.59128942651060301</c:v>
                </c:pt>
                <c:pt idx="546">
                  <c:v>0.59328828007343204</c:v>
                </c:pt>
                <c:pt idx="547">
                  <c:v>0.59528713363626296</c:v>
                </c:pt>
                <c:pt idx="548">
                  <c:v>0.59728598719910297</c:v>
                </c:pt>
                <c:pt idx="549">
                  <c:v>0.599284840761933</c:v>
                </c:pt>
                <c:pt idx="550">
                  <c:v>0.60128369432477302</c:v>
                </c:pt>
                <c:pt idx="551">
                  <c:v>0.60328254788760205</c:v>
                </c:pt>
                <c:pt idx="552">
                  <c:v>0.60528140145043297</c:v>
                </c:pt>
                <c:pt idx="553">
                  <c:v>0.60728025501327298</c:v>
                </c:pt>
                <c:pt idx="554">
                  <c:v>0.60927910857610301</c:v>
                </c:pt>
                <c:pt idx="555">
                  <c:v>0.61127796213894303</c:v>
                </c:pt>
                <c:pt idx="556">
                  <c:v>0.61327681570177295</c:v>
                </c:pt>
                <c:pt idx="557">
                  <c:v>0.61527566926461297</c:v>
                </c:pt>
                <c:pt idx="558">
                  <c:v>0.617274522827443</c:v>
                </c:pt>
                <c:pt idx="559">
                  <c:v>0.61927337639027202</c:v>
                </c:pt>
                <c:pt idx="560">
                  <c:v>0.62127222995311304</c:v>
                </c:pt>
                <c:pt idx="561">
                  <c:v>0.62327108351594296</c:v>
                </c:pt>
                <c:pt idx="562">
                  <c:v>0.62526993707878298</c:v>
                </c:pt>
                <c:pt idx="563">
                  <c:v>0.62726879064161301</c:v>
                </c:pt>
                <c:pt idx="564">
                  <c:v>0.62926764420444203</c:v>
                </c:pt>
                <c:pt idx="565">
                  <c:v>0.63126649776728305</c:v>
                </c:pt>
                <c:pt idx="566">
                  <c:v>0.63326535133011297</c:v>
                </c:pt>
                <c:pt idx="567">
                  <c:v>0.63526420489295299</c:v>
                </c:pt>
                <c:pt idx="568">
                  <c:v>0.63726305845578302</c:v>
                </c:pt>
                <c:pt idx="569">
                  <c:v>0.63926191201861204</c:v>
                </c:pt>
                <c:pt idx="570">
                  <c:v>0.64126076558145295</c:v>
                </c:pt>
                <c:pt idx="571">
                  <c:v>0.64325961914428298</c:v>
                </c:pt>
                <c:pt idx="572">
                  <c:v>0.645258472707123</c:v>
                </c:pt>
                <c:pt idx="573">
                  <c:v>0.64725732626995303</c:v>
                </c:pt>
                <c:pt idx="574">
                  <c:v>0.64925617983278205</c:v>
                </c:pt>
                <c:pt idx="575">
                  <c:v>0.65125503339562296</c:v>
                </c:pt>
                <c:pt idx="576">
                  <c:v>0.65325388695845299</c:v>
                </c:pt>
                <c:pt idx="577">
                  <c:v>0.65525274052129301</c:v>
                </c:pt>
                <c:pt idx="578">
                  <c:v>0.65725159408412304</c:v>
                </c:pt>
                <c:pt idx="579">
                  <c:v>0.65925044764695295</c:v>
                </c:pt>
                <c:pt idx="580">
                  <c:v>0.66124930120979297</c:v>
                </c:pt>
                <c:pt idx="581">
                  <c:v>0.663248154772623</c:v>
                </c:pt>
                <c:pt idx="582">
                  <c:v>0.66524700833546202</c:v>
                </c:pt>
                <c:pt idx="583">
                  <c:v>0.66724586189829305</c:v>
                </c:pt>
                <c:pt idx="584">
                  <c:v>0.66924471546112296</c:v>
                </c:pt>
                <c:pt idx="585">
                  <c:v>0.67124356902396298</c:v>
                </c:pt>
                <c:pt idx="586">
                  <c:v>0.67324242258679301</c:v>
                </c:pt>
                <c:pt idx="587">
                  <c:v>0.67524127614963203</c:v>
                </c:pt>
                <c:pt idx="588">
                  <c:v>0.67724012971246295</c:v>
                </c:pt>
                <c:pt idx="589">
                  <c:v>0.67923898327529297</c:v>
                </c:pt>
                <c:pt idx="590">
                  <c:v>0.68123783683813299</c:v>
                </c:pt>
                <c:pt idx="591">
                  <c:v>0.68323669040096302</c:v>
                </c:pt>
                <c:pt idx="592">
                  <c:v>0.68523554396380204</c:v>
                </c:pt>
                <c:pt idx="593">
                  <c:v>0.68723439752663296</c:v>
                </c:pt>
                <c:pt idx="594">
                  <c:v>0.68923325108946298</c:v>
                </c:pt>
                <c:pt idx="595">
                  <c:v>0.691232104652303</c:v>
                </c:pt>
                <c:pt idx="596">
                  <c:v>0.69323095821513303</c:v>
                </c:pt>
                <c:pt idx="597">
                  <c:v>0.69522981177797205</c:v>
                </c:pt>
                <c:pt idx="598">
                  <c:v>0.69722866534080297</c:v>
                </c:pt>
                <c:pt idx="599">
                  <c:v>0.69922751890363299</c:v>
                </c:pt>
                <c:pt idx="600">
                  <c:v>0.70122637246647201</c:v>
                </c:pt>
                <c:pt idx="601">
                  <c:v>0.70322522602930304</c:v>
                </c:pt>
                <c:pt idx="602">
                  <c:v>0.70522407959214295</c:v>
                </c:pt>
                <c:pt idx="603">
                  <c:v>0.70722293315497298</c:v>
                </c:pt>
                <c:pt idx="604">
                  <c:v>0.709221786717803</c:v>
                </c:pt>
                <c:pt idx="605">
                  <c:v>0.71122064028064202</c:v>
                </c:pt>
                <c:pt idx="606">
                  <c:v>0.71321949384347305</c:v>
                </c:pt>
                <c:pt idx="607">
                  <c:v>0.71521834740631296</c:v>
                </c:pt>
                <c:pt idx="608">
                  <c:v>0.71721720096914299</c:v>
                </c:pt>
                <c:pt idx="609">
                  <c:v>0.71921605453197301</c:v>
                </c:pt>
                <c:pt idx="610">
                  <c:v>0.72121490809481203</c:v>
                </c:pt>
                <c:pt idx="611">
                  <c:v>0.72321376165764295</c:v>
                </c:pt>
                <c:pt idx="612">
                  <c:v>0.72521261522048297</c:v>
                </c:pt>
                <c:pt idx="613">
                  <c:v>0.727211468783313</c:v>
                </c:pt>
                <c:pt idx="614">
                  <c:v>0.72921032234614303</c:v>
                </c:pt>
                <c:pt idx="615">
                  <c:v>0.73120917590898205</c:v>
                </c:pt>
                <c:pt idx="616">
                  <c:v>0.73320802947181296</c:v>
                </c:pt>
                <c:pt idx="617">
                  <c:v>0.73520688303465298</c:v>
                </c:pt>
                <c:pt idx="618">
                  <c:v>0.73720573659748301</c:v>
                </c:pt>
                <c:pt idx="619">
                  <c:v>0.73920459016032303</c:v>
                </c:pt>
                <c:pt idx="620">
                  <c:v>0.74120344372315194</c:v>
                </c:pt>
                <c:pt idx="621">
                  <c:v>0.74320229728598297</c:v>
                </c:pt>
                <c:pt idx="622">
                  <c:v>0.74520115084882299</c:v>
                </c:pt>
                <c:pt idx="623">
                  <c:v>0.74720000441165202</c:v>
                </c:pt>
                <c:pt idx="624">
                  <c:v>0.74919885797449304</c:v>
                </c:pt>
                <c:pt idx="625">
                  <c:v>0.75119771153732295</c:v>
                </c:pt>
                <c:pt idx="626">
                  <c:v>0.75319656510015298</c:v>
                </c:pt>
                <c:pt idx="627">
                  <c:v>0.755195418662993</c:v>
                </c:pt>
                <c:pt idx="628">
                  <c:v>0.75719427222582203</c:v>
                </c:pt>
                <c:pt idx="629">
                  <c:v>0.75919312578866305</c:v>
                </c:pt>
                <c:pt idx="630">
                  <c:v>0.76119197935149296</c:v>
                </c:pt>
                <c:pt idx="631">
                  <c:v>0.76319083291432299</c:v>
                </c:pt>
                <c:pt idx="632">
                  <c:v>0.76518968647716301</c:v>
                </c:pt>
                <c:pt idx="633">
                  <c:v>0.76718854003999204</c:v>
                </c:pt>
                <c:pt idx="634">
                  <c:v>0.76918739360283295</c:v>
                </c:pt>
                <c:pt idx="635">
                  <c:v>0.77118624716566297</c:v>
                </c:pt>
                <c:pt idx="636">
                  <c:v>0.773185100728493</c:v>
                </c:pt>
                <c:pt idx="637">
                  <c:v>0.77518395429133302</c:v>
                </c:pt>
                <c:pt idx="638">
                  <c:v>0.77718280785416205</c:v>
                </c:pt>
                <c:pt idx="639">
                  <c:v>0.77918166141700296</c:v>
                </c:pt>
                <c:pt idx="640">
                  <c:v>0.78118051497983299</c:v>
                </c:pt>
                <c:pt idx="641">
                  <c:v>0.78317936854266301</c:v>
                </c:pt>
                <c:pt idx="642">
                  <c:v>0.78517822210550303</c:v>
                </c:pt>
                <c:pt idx="643">
                  <c:v>0.78717707566833295</c:v>
                </c:pt>
                <c:pt idx="644">
                  <c:v>0.78917592923117297</c:v>
                </c:pt>
                <c:pt idx="645">
                  <c:v>0.791174782794003</c:v>
                </c:pt>
                <c:pt idx="646">
                  <c:v>0.79317363635683202</c:v>
                </c:pt>
                <c:pt idx="647">
                  <c:v>0.79517248991967304</c:v>
                </c:pt>
                <c:pt idx="648">
                  <c:v>0.79717134348250296</c:v>
                </c:pt>
                <c:pt idx="649">
                  <c:v>0.79917019704534298</c:v>
                </c:pt>
                <c:pt idx="650">
                  <c:v>0.80116905060817301</c:v>
                </c:pt>
                <c:pt idx="651">
                  <c:v>0.80316790417100203</c:v>
                </c:pt>
                <c:pt idx="652">
                  <c:v>0.80516675773384305</c:v>
                </c:pt>
                <c:pt idx="653">
                  <c:v>0.80716561129667297</c:v>
                </c:pt>
                <c:pt idx="654">
                  <c:v>0.80916446485951299</c:v>
                </c:pt>
                <c:pt idx="655">
                  <c:v>0.81116331842234302</c:v>
                </c:pt>
                <c:pt idx="656">
                  <c:v>0.81316217198517204</c:v>
                </c:pt>
                <c:pt idx="657">
                  <c:v>0.81516102554801295</c:v>
                </c:pt>
                <c:pt idx="658">
                  <c:v>0.81715987911084298</c:v>
                </c:pt>
                <c:pt idx="659">
                  <c:v>0.819158732673683</c:v>
                </c:pt>
                <c:pt idx="660">
                  <c:v>0.82115758623651303</c:v>
                </c:pt>
                <c:pt idx="661">
                  <c:v>0.82315643979934205</c:v>
                </c:pt>
                <c:pt idx="662">
                  <c:v>0.82515529336218296</c:v>
                </c:pt>
                <c:pt idx="663">
                  <c:v>0.82715414692501299</c:v>
                </c:pt>
                <c:pt idx="664">
                  <c:v>0.82915300048785301</c:v>
                </c:pt>
                <c:pt idx="665">
                  <c:v>0.83115185405068304</c:v>
                </c:pt>
                <c:pt idx="666">
                  <c:v>0.83315070761351295</c:v>
                </c:pt>
                <c:pt idx="667">
                  <c:v>0.83514956117635297</c:v>
                </c:pt>
                <c:pt idx="668">
                  <c:v>0.837148414739183</c:v>
                </c:pt>
                <c:pt idx="669">
                  <c:v>0.83914726830202202</c:v>
                </c:pt>
                <c:pt idx="670">
                  <c:v>0.84114612186485305</c:v>
                </c:pt>
                <c:pt idx="671">
                  <c:v>0.84314497542768296</c:v>
                </c:pt>
                <c:pt idx="672">
                  <c:v>0.84514382899052298</c:v>
                </c:pt>
                <c:pt idx="673">
                  <c:v>0.84714268255335301</c:v>
                </c:pt>
                <c:pt idx="674">
                  <c:v>0.84914153611619203</c:v>
                </c:pt>
                <c:pt idx="675">
                  <c:v>0.85114038967902295</c:v>
                </c:pt>
                <c:pt idx="676">
                  <c:v>0.85313924324185297</c:v>
                </c:pt>
                <c:pt idx="677">
                  <c:v>0.85513809680469299</c:v>
                </c:pt>
                <c:pt idx="678">
                  <c:v>0.85713695036752302</c:v>
                </c:pt>
                <c:pt idx="679">
                  <c:v>0.85913580393036204</c:v>
                </c:pt>
                <c:pt idx="680">
                  <c:v>0.86113465749319296</c:v>
                </c:pt>
                <c:pt idx="681">
                  <c:v>0.86313351105602298</c:v>
                </c:pt>
                <c:pt idx="682">
                  <c:v>0.865132364618863</c:v>
                </c:pt>
                <c:pt idx="683">
                  <c:v>0.86713121818169303</c:v>
                </c:pt>
                <c:pt idx="684">
                  <c:v>0.86913007174453205</c:v>
                </c:pt>
                <c:pt idx="685">
                  <c:v>0.87112892530736297</c:v>
                </c:pt>
                <c:pt idx="686">
                  <c:v>0.87312777887020299</c:v>
                </c:pt>
                <c:pt idx="687">
                  <c:v>0.87512663243303201</c:v>
                </c:pt>
                <c:pt idx="688">
                  <c:v>0.87712548599586304</c:v>
                </c:pt>
                <c:pt idx="689">
                  <c:v>0.87912433955870295</c:v>
                </c:pt>
                <c:pt idx="690">
                  <c:v>0.88112319312153298</c:v>
                </c:pt>
                <c:pt idx="691">
                  <c:v>0.883122046684373</c:v>
                </c:pt>
                <c:pt idx="692">
                  <c:v>0.88512090024720202</c:v>
                </c:pt>
                <c:pt idx="693">
                  <c:v>0.88711975381003305</c:v>
                </c:pt>
                <c:pt idx="694">
                  <c:v>0.88911860737287296</c:v>
                </c:pt>
                <c:pt idx="695">
                  <c:v>0.89111746093570299</c:v>
                </c:pt>
                <c:pt idx="696">
                  <c:v>0.89311631449854301</c:v>
                </c:pt>
                <c:pt idx="697">
                  <c:v>0.89511516806137204</c:v>
                </c:pt>
                <c:pt idx="698">
                  <c:v>0.89711402162420295</c:v>
                </c:pt>
                <c:pt idx="699">
                  <c:v>0.89911287518704297</c:v>
                </c:pt>
                <c:pt idx="700">
                  <c:v>0.901111728749873</c:v>
                </c:pt>
                <c:pt idx="701">
                  <c:v>0.90311058231271302</c:v>
                </c:pt>
                <c:pt idx="702">
                  <c:v>0.90510943587554205</c:v>
                </c:pt>
                <c:pt idx="703">
                  <c:v>0.90710828943837296</c:v>
                </c:pt>
                <c:pt idx="704">
                  <c:v>0.90910714300121298</c:v>
                </c:pt>
                <c:pt idx="705">
                  <c:v>0.91110599656404301</c:v>
                </c:pt>
                <c:pt idx="706">
                  <c:v>0.91310485012688303</c:v>
                </c:pt>
                <c:pt idx="707">
                  <c:v>0.91510370368971194</c:v>
                </c:pt>
                <c:pt idx="708">
                  <c:v>0.91710255725254297</c:v>
                </c:pt>
                <c:pt idx="709">
                  <c:v>0.91910141081538299</c:v>
                </c:pt>
                <c:pt idx="710">
                  <c:v>0.92110026437821202</c:v>
                </c:pt>
                <c:pt idx="711">
                  <c:v>0.92309911794105304</c:v>
                </c:pt>
                <c:pt idx="712">
                  <c:v>0.92509797150388295</c:v>
                </c:pt>
                <c:pt idx="713">
                  <c:v>0.92709682506671298</c:v>
                </c:pt>
                <c:pt idx="714">
                  <c:v>0.929095678629553</c:v>
                </c:pt>
                <c:pt idx="715">
                  <c:v>0.93109453219238203</c:v>
                </c:pt>
                <c:pt idx="716">
                  <c:v>0.93309338575522305</c:v>
                </c:pt>
                <c:pt idx="717">
                  <c:v>0.93509223931805296</c:v>
                </c:pt>
                <c:pt idx="718">
                  <c:v>0.93709109288088299</c:v>
                </c:pt>
                <c:pt idx="719">
                  <c:v>0.93908994644372301</c:v>
                </c:pt>
                <c:pt idx="720">
                  <c:v>0.94108880000655204</c:v>
                </c:pt>
                <c:pt idx="721">
                  <c:v>0.94308765356939295</c:v>
                </c:pt>
                <c:pt idx="722">
                  <c:v>0.94508650713222297</c:v>
                </c:pt>
                <c:pt idx="723">
                  <c:v>0.947085360695053</c:v>
                </c:pt>
                <c:pt idx="724">
                  <c:v>0.94908421425789302</c:v>
                </c:pt>
                <c:pt idx="725">
                  <c:v>0.95108306782072205</c:v>
                </c:pt>
                <c:pt idx="726">
                  <c:v>0.95308192138356296</c:v>
                </c:pt>
                <c:pt idx="727">
                  <c:v>0.95508077494639299</c:v>
                </c:pt>
                <c:pt idx="728">
                  <c:v>0.95707962850922301</c:v>
                </c:pt>
                <c:pt idx="729">
                  <c:v>0.95907848207206303</c:v>
                </c:pt>
                <c:pt idx="730">
                  <c:v>0.96107733563489295</c:v>
                </c:pt>
                <c:pt idx="731">
                  <c:v>0.96307618919773297</c:v>
                </c:pt>
                <c:pt idx="732">
                  <c:v>0.965075042760563</c:v>
                </c:pt>
                <c:pt idx="733">
                  <c:v>0.96707389632339202</c:v>
                </c:pt>
                <c:pt idx="734">
                  <c:v>0.96907274988623304</c:v>
                </c:pt>
                <c:pt idx="735">
                  <c:v>0.97107160344906296</c:v>
                </c:pt>
                <c:pt idx="736">
                  <c:v>0.97307045701190298</c:v>
                </c:pt>
                <c:pt idx="737">
                  <c:v>0.97506931057473301</c:v>
                </c:pt>
                <c:pt idx="738">
                  <c:v>0.97706816413756203</c:v>
                </c:pt>
                <c:pt idx="739">
                  <c:v>0.97906701770040305</c:v>
                </c:pt>
                <c:pt idx="740">
                  <c:v>0.98106587126323297</c:v>
                </c:pt>
                <c:pt idx="741">
                  <c:v>0.98306472482607299</c:v>
                </c:pt>
                <c:pt idx="742">
                  <c:v>0.98506357838890302</c:v>
                </c:pt>
                <c:pt idx="743">
                  <c:v>0.98706243195173204</c:v>
                </c:pt>
                <c:pt idx="744">
                  <c:v>0.98906128551457295</c:v>
                </c:pt>
                <c:pt idx="745">
                  <c:v>0.99106013907740298</c:v>
                </c:pt>
                <c:pt idx="746">
                  <c:v>0.993058992640243</c:v>
                </c:pt>
                <c:pt idx="747">
                  <c:v>0.99505784620307303</c:v>
                </c:pt>
                <c:pt idx="748">
                  <c:v>0.99705669976591205</c:v>
                </c:pt>
                <c:pt idx="749">
                  <c:v>0.99905555332874296</c:v>
                </c:pt>
                <c:pt idx="750">
                  <c:v>1.0010544068915701</c:v>
                </c:pt>
                <c:pt idx="751">
                  <c:v>1.00305326045441</c:v>
                </c:pt>
                <c:pt idx="752">
                  <c:v>1.0050521140172399</c:v>
                </c:pt>
                <c:pt idx="753">
                  <c:v>1.0070509675800801</c:v>
                </c:pt>
                <c:pt idx="754">
                  <c:v>1.00904982114291</c:v>
                </c:pt>
                <c:pt idx="755">
                  <c:v>1.0110486747057399</c:v>
                </c:pt>
                <c:pt idx="756">
                  <c:v>1.01304752826858</c:v>
                </c:pt>
                <c:pt idx="757">
                  <c:v>1.0150463818314099</c:v>
                </c:pt>
                <c:pt idx="758">
                  <c:v>1.0170452353942501</c:v>
                </c:pt>
                <c:pt idx="759">
                  <c:v>1.01904408895708</c:v>
                </c:pt>
                <c:pt idx="760">
                  <c:v>1.0210429425199099</c:v>
                </c:pt>
                <c:pt idx="761">
                  <c:v>1.02304179608275</c:v>
                </c:pt>
                <c:pt idx="762">
                  <c:v>1.0250406496455799</c:v>
                </c:pt>
                <c:pt idx="763">
                  <c:v>1.0270395032084201</c:v>
                </c:pt>
                <c:pt idx="764">
                  <c:v>1.02903835677125</c:v>
                </c:pt>
                <c:pt idx="765">
                  <c:v>1.0310372103340799</c:v>
                </c:pt>
                <c:pt idx="766">
                  <c:v>1.03303606389692</c:v>
                </c:pt>
                <c:pt idx="767">
                  <c:v>1.03503491745975</c:v>
                </c:pt>
                <c:pt idx="768">
                  <c:v>1.0370337710225901</c:v>
                </c:pt>
                <c:pt idx="769">
                  <c:v>1.03903262458542</c:v>
                </c:pt>
                <c:pt idx="770">
                  <c:v>1.0410314781482499</c:v>
                </c:pt>
                <c:pt idx="771">
                  <c:v>1.0430303317110901</c:v>
                </c:pt>
                <c:pt idx="772">
                  <c:v>1.04502918527392</c:v>
                </c:pt>
                <c:pt idx="773">
                  <c:v>1.0470280388367601</c:v>
                </c:pt>
                <c:pt idx="774">
                  <c:v>1.04902689239959</c:v>
                </c:pt>
                <c:pt idx="775">
                  <c:v>1.0510257459624199</c:v>
                </c:pt>
                <c:pt idx="776">
                  <c:v>1.0530245995252601</c:v>
                </c:pt>
                <c:pt idx="777">
                  <c:v>1.05502345308809</c:v>
                </c:pt>
                <c:pt idx="778">
                  <c:v>1.0570223066509301</c:v>
                </c:pt>
                <c:pt idx="779">
                  <c:v>1.05902116021376</c:v>
                </c:pt>
                <c:pt idx="780">
                  <c:v>1.0610200137765899</c:v>
                </c:pt>
                <c:pt idx="781">
                  <c:v>1.0630188673394301</c:v>
                </c:pt>
                <c:pt idx="782">
                  <c:v>1.06501772090226</c:v>
                </c:pt>
                <c:pt idx="783">
                  <c:v>1.0670165744650999</c:v>
                </c:pt>
                <c:pt idx="784">
                  <c:v>1.06901542802793</c:v>
                </c:pt>
                <c:pt idx="785">
                  <c:v>1.07101428159076</c:v>
                </c:pt>
                <c:pt idx="786">
                  <c:v>1.0730131351536001</c:v>
                </c:pt>
                <c:pt idx="787">
                  <c:v>1.07501198871643</c:v>
                </c:pt>
                <c:pt idx="788">
                  <c:v>1.0770108422792699</c:v>
                </c:pt>
                <c:pt idx="789">
                  <c:v>1.0790096958421</c:v>
                </c:pt>
                <c:pt idx="790">
                  <c:v>1.08100854940493</c:v>
                </c:pt>
                <c:pt idx="791">
                  <c:v>1.0830074029677701</c:v>
                </c:pt>
                <c:pt idx="792">
                  <c:v>1.0850062565306</c:v>
                </c:pt>
                <c:pt idx="793">
                  <c:v>1.0870051100934399</c:v>
                </c:pt>
                <c:pt idx="794">
                  <c:v>1.0890039636562701</c:v>
                </c:pt>
                <c:pt idx="795">
                  <c:v>1.0910028172191</c:v>
                </c:pt>
                <c:pt idx="796">
                  <c:v>1.0930016707819401</c:v>
                </c:pt>
                <c:pt idx="797">
                  <c:v>1.09500052434477</c:v>
                </c:pt>
                <c:pt idx="798">
                  <c:v>1.0969993779076099</c:v>
                </c:pt>
                <c:pt idx="799">
                  <c:v>1.0989982314704401</c:v>
                </c:pt>
                <c:pt idx="800">
                  <c:v>1.10099708503327</c:v>
                </c:pt>
                <c:pt idx="801">
                  <c:v>1.1029959385961099</c:v>
                </c:pt>
                <c:pt idx="802">
                  <c:v>1.10499479215894</c:v>
                </c:pt>
                <c:pt idx="803">
                  <c:v>1.1069936457217799</c:v>
                </c:pt>
                <c:pt idx="804">
                  <c:v>1.1089924992846101</c:v>
                </c:pt>
                <c:pt idx="805">
                  <c:v>1.11099135284744</c:v>
                </c:pt>
                <c:pt idx="806">
                  <c:v>1.1129902064102799</c:v>
                </c:pt>
                <c:pt idx="807">
                  <c:v>1.11498905997311</c:v>
                </c:pt>
                <c:pt idx="808">
                  <c:v>1.11698791353595</c:v>
                </c:pt>
                <c:pt idx="809">
                  <c:v>1.1189867670987801</c:v>
                </c:pt>
                <c:pt idx="810">
                  <c:v>1.12098562066161</c:v>
                </c:pt>
                <c:pt idx="811">
                  <c:v>1.1229844742244499</c:v>
                </c:pt>
                <c:pt idx="812">
                  <c:v>1.1249833277872801</c:v>
                </c:pt>
                <c:pt idx="813">
                  <c:v>1.12698218135012</c:v>
                </c:pt>
                <c:pt idx="814">
                  <c:v>1.1289810349129501</c:v>
                </c:pt>
                <c:pt idx="815">
                  <c:v>1.13097988847578</c:v>
                </c:pt>
                <c:pt idx="816">
                  <c:v>1.1329787420386199</c:v>
                </c:pt>
                <c:pt idx="817">
                  <c:v>1.1349775956014501</c:v>
                </c:pt>
                <c:pt idx="818">
                  <c:v>1.13697644916429</c:v>
                </c:pt>
                <c:pt idx="819">
                  <c:v>1.1389753027271201</c:v>
                </c:pt>
                <c:pt idx="820">
                  <c:v>1.14097415628996</c:v>
                </c:pt>
                <c:pt idx="821">
                  <c:v>1.1429730098527899</c:v>
                </c:pt>
                <c:pt idx="822">
                  <c:v>1.1449718634156201</c:v>
                </c:pt>
                <c:pt idx="823">
                  <c:v>1.14697071697846</c:v>
                </c:pt>
                <c:pt idx="824">
                  <c:v>1.1489695705412899</c:v>
                </c:pt>
                <c:pt idx="825">
                  <c:v>1.15096842410413</c:v>
                </c:pt>
                <c:pt idx="826">
                  <c:v>1.1529672776669599</c:v>
                </c:pt>
                <c:pt idx="827">
                  <c:v>1.1549661312297901</c:v>
                </c:pt>
                <c:pt idx="828">
                  <c:v>1.15696498479263</c:v>
                </c:pt>
                <c:pt idx="829">
                  <c:v>1.1589638383554599</c:v>
                </c:pt>
                <c:pt idx="830">
                  <c:v>1.1609626919183</c:v>
                </c:pt>
                <c:pt idx="831">
                  <c:v>1.16296154548113</c:v>
                </c:pt>
                <c:pt idx="832">
                  <c:v>1.1649603990439601</c:v>
                </c:pt>
                <c:pt idx="833">
                  <c:v>1.1669592526068</c:v>
                </c:pt>
                <c:pt idx="834">
                  <c:v>1.1689581061696299</c:v>
                </c:pt>
                <c:pt idx="835">
                  <c:v>1.17095695973247</c:v>
                </c:pt>
                <c:pt idx="836">
                  <c:v>1.1729558132953</c:v>
                </c:pt>
                <c:pt idx="837">
                  <c:v>1.1749546668581301</c:v>
                </c:pt>
                <c:pt idx="838">
                  <c:v>1.17695352042097</c:v>
                </c:pt>
                <c:pt idx="839">
                  <c:v>1.1789523739837999</c:v>
                </c:pt>
                <c:pt idx="840">
                  <c:v>1.1809512275466401</c:v>
                </c:pt>
                <c:pt idx="841">
                  <c:v>1.18295008110947</c:v>
                </c:pt>
                <c:pt idx="842">
                  <c:v>1.1849489346722999</c:v>
                </c:pt>
                <c:pt idx="843">
                  <c:v>1.18694778823514</c:v>
                </c:pt>
                <c:pt idx="844">
                  <c:v>1.1889466417979699</c:v>
                </c:pt>
                <c:pt idx="845">
                  <c:v>1.1909454953608101</c:v>
                </c:pt>
                <c:pt idx="846">
                  <c:v>1.19294434892364</c:v>
                </c:pt>
                <c:pt idx="847">
                  <c:v>1.1949432024864699</c:v>
                </c:pt>
                <c:pt idx="848">
                  <c:v>1.19694205604931</c:v>
                </c:pt>
                <c:pt idx="849">
                  <c:v>1.1989409096121399</c:v>
                </c:pt>
                <c:pt idx="850">
                  <c:v>1.2009397631749801</c:v>
                </c:pt>
                <c:pt idx="851">
                  <c:v>1.20293861673781</c:v>
                </c:pt>
                <c:pt idx="852">
                  <c:v>1.2049374703006399</c:v>
                </c:pt>
                <c:pt idx="853">
                  <c:v>1.20693632386348</c:v>
                </c:pt>
                <c:pt idx="854">
                  <c:v>1.20893517742631</c:v>
                </c:pt>
                <c:pt idx="855">
                  <c:v>1.2109340309891501</c:v>
                </c:pt>
                <c:pt idx="856">
                  <c:v>1.21293288455198</c:v>
                </c:pt>
                <c:pt idx="857">
                  <c:v>1.2149317381148099</c:v>
                </c:pt>
                <c:pt idx="858">
                  <c:v>1.2169305916776501</c:v>
                </c:pt>
                <c:pt idx="859">
                  <c:v>1.21892944524048</c:v>
                </c:pt>
                <c:pt idx="860">
                  <c:v>1.2209282988033201</c:v>
                </c:pt>
                <c:pt idx="861">
                  <c:v>1.22292715236615</c:v>
                </c:pt>
                <c:pt idx="862">
                  <c:v>1.2249260059289799</c:v>
                </c:pt>
                <c:pt idx="863">
                  <c:v>1.2269248594918201</c:v>
                </c:pt>
                <c:pt idx="864">
                  <c:v>1.22892371305465</c:v>
                </c:pt>
                <c:pt idx="865">
                  <c:v>1.2309225666174901</c:v>
                </c:pt>
                <c:pt idx="866">
                  <c:v>1.23292142018032</c:v>
                </c:pt>
                <c:pt idx="867">
                  <c:v>1.2349202737431499</c:v>
                </c:pt>
                <c:pt idx="868">
                  <c:v>1.2369191273059901</c:v>
                </c:pt>
                <c:pt idx="869">
                  <c:v>1.23891798086882</c:v>
                </c:pt>
                <c:pt idx="870">
                  <c:v>1.2409168344316599</c:v>
                </c:pt>
                <c:pt idx="871">
                  <c:v>1.24291568799449</c:v>
                </c:pt>
                <c:pt idx="872">
                  <c:v>1.24491454155732</c:v>
                </c:pt>
                <c:pt idx="873">
                  <c:v>1.2469133951201601</c:v>
                </c:pt>
                <c:pt idx="874">
                  <c:v>1.24891224868299</c:v>
                </c:pt>
                <c:pt idx="875">
                  <c:v>1.2509111022458299</c:v>
                </c:pt>
                <c:pt idx="876">
                  <c:v>1.25290995580866</c:v>
                </c:pt>
                <c:pt idx="877">
                  <c:v>1.25490880937149</c:v>
                </c:pt>
                <c:pt idx="878">
                  <c:v>1.2569076629343301</c:v>
                </c:pt>
                <c:pt idx="879">
                  <c:v>1.25890651649716</c:v>
                </c:pt>
                <c:pt idx="880">
                  <c:v>1.2609053700599999</c:v>
                </c:pt>
                <c:pt idx="881">
                  <c:v>1.2629042236228301</c:v>
                </c:pt>
                <c:pt idx="882">
                  <c:v>1.26490307718567</c:v>
                </c:pt>
                <c:pt idx="883">
                  <c:v>1.2669019307485001</c:v>
                </c:pt>
                <c:pt idx="884">
                  <c:v>1.26890078431133</c:v>
                </c:pt>
                <c:pt idx="885">
                  <c:v>1.2708996378741699</c:v>
                </c:pt>
                <c:pt idx="886">
                  <c:v>1.2728984914370001</c:v>
                </c:pt>
                <c:pt idx="887">
                  <c:v>1.27489734499984</c:v>
                </c:pt>
                <c:pt idx="888">
                  <c:v>1.2768961985626699</c:v>
                </c:pt>
                <c:pt idx="889">
                  <c:v>1.2788950521255</c:v>
                </c:pt>
                <c:pt idx="890">
                  <c:v>1.2808939056883399</c:v>
                </c:pt>
                <c:pt idx="891">
                  <c:v>1.2828927592511701</c:v>
                </c:pt>
                <c:pt idx="892">
                  <c:v>1.28489161281401</c:v>
                </c:pt>
                <c:pt idx="893">
                  <c:v>1.2868904663768399</c:v>
                </c:pt>
                <c:pt idx="894">
                  <c:v>1.28888931993967</c:v>
                </c:pt>
                <c:pt idx="895">
                  <c:v>1.29088817350251</c:v>
                </c:pt>
                <c:pt idx="896">
                  <c:v>1.2928870270653401</c:v>
                </c:pt>
                <c:pt idx="897">
                  <c:v>1.29488588062818</c:v>
                </c:pt>
                <c:pt idx="898">
                  <c:v>1.2968847341910099</c:v>
                </c:pt>
                <c:pt idx="899">
                  <c:v>1.2988835877538401</c:v>
                </c:pt>
                <c:pt idx="900">
                  <c:v>1.30088244131668</c:v>
                </c:pt>
                <c:pt idx="901">
                  <c:v>1.3028812948795101</c:v>
                </c:pt>
                <c:pt idx="902">
                  <c:v>1.30488014844235</c:v>
                </c:pt>
                <c:pt idx="903">
                  <c:v>1.3068790020051799</c:v>
                </c:pt>
                <c:pt idx="904">
                  <c:v>1.3088778555680101</c:v>
                </c:pt>
                <c:pt idx="905">
                  <c:v>1.31087670913085</c:v>
                </c:pt>
                <c:pt idx="906">
                  <c:v>1.3128755626936801</c:v>
                </c:pt>
                <c:pt idx="907">
                  <c:v>1.31487441625652</c:v>
                </c:pt>
                <c:pt idx="908">
                  <c:v>1.3168732698193499</c:v>
                </c:pt>
                <c:pt idx="909">
                  <c:v>1.3188721233821801</c:v>
                </c:pt>
                <c:pt idx="910">
                  <c:v>1.32087097694502</c:v>
                </c:pt>
                <c:pt idx="911">
                  <c:v>1.3228698305078499</c:v>
                </c:pt>
                <c:pt idx="912">
                  <c:v>1.32486868407069</c:v>
                </c:pt>
                <c:pt idx="913">
                  <c:v>1.3268675376335199</c:v>
                </c:pt>
                <c:pt idx="914">
                  <c:v>1.3288663911963501</c:v>
                </c:pt>
                <c:pt idx="915">
                  <c:v>1.33086524475919</c:v>
                </c:pt>
                <c:pt idx="916">
                  <c:v>1.3328640983220199</c:v>
                </c:pt>
                <c:pt idx="917">
                  <c:v>1.33486295188486</c:v>
                </c:pt>
                <c:pt idx="918">
                  <c:v>1.33686180544769</c:v>
                </c:pt>
                <c:pt idx="919">
                  <c:v>1.3388606590105201</c:v>
                </c:pt>
                <c:pt idx="920">
                  <c:v>1.34085951257336</c:v>
                </c:pt>
                <c:pt idx="921">
                  <c:v>1.3428583661361899</c:v>
                </c:pt>
                <c:pt idx="922">
                  <c:v>1.34485721969903</c:v>
                </c:pt>
                <c:pt idx="923">
                  <c:v>1.34685607326186</c:v>
                </c:pt>
                <c:pt idx="924">
                  <c:v>1.3488549268246901</c:v>
                </c:pt>
                <c:pt idx="925">
                  <c:v>1.35085378038753</c:v>
                </c:pt>
                <c:pt idx="926">
                  <c:v>1.3528526339503599</c:v>
                </c:pt>
                <c:pt idx="927">
                  <c:v>1.3548514875132001</c:v>
                </c:pt>
                <c:pt idx="928">
                  <c:v>1.35685034107603</c:v>
                </c:pt>
                <c:pt idx="929">
                  <c:v>1.3588491946388599</c:v>
                </c:pt>
                <c:pt idx="930">
                  <c:v>1.3608480482017</c:v>
                </c:pt>
                <c:pt idx="931">
                  <c:v>1.3628469017645299</c:v>
                </c:pt>
                <c:pt idx="932">
                  <c:v>1.3648457553273701</c:v>
                </c:pt>
                <c:pt idx="933">
                  <c:v>1.3668446088902</c:v>
                </c:pt>
                <c:pt idx="934">
                  <c:v>1.3688434624530299</c:v>
                </c:pt>
                <c:pt idx="935">
                  <c:v>1.37084231601587</c:v>
                </c:pt>
                <c:pt idx="936">
                  <c:v>1.3728411695786999</c:v>
                </c:pt>
                <c:pt idx="937">
                  <c:v>1.3748400231415401</c:v>
                </c:pt>
                <c:pt idx="938">
                  <c:v>1.37683887670437</c:v>
                </c:pt>
                <c:pt idx="939">
                  <c:v>1.3788377302671999</c:v>
                </c:pt>
                <c:pt idx="940">
                  <c:v>1.38083658383004</c:v>
                </c:pt>
                <c:pt idx="941">
                  <c:v>1.38283543739287</c:v>
                </c:pt>
                <c:pt idx="942">
                  <c:v>1.3848342909557101</c:v>
                </c:pt>
                <c:pt idx="943">
                  <c:v>1.38683314451854</c:v>
                </c:pt>
                <c:pt idx="944">
                  <c:v>1.3888319980813799</c:v>
                </c:pt>
                <c:pt idx="945">
                  <c:v>1.3908308516442101</c:v>
                </c:pt>
                <c:pt idx="946">
                  <c:v>1.39282970520704</c:v>
                </c:pt>
                <c:pt idx="947">
                  <c:v>1.3948285587698801</c:v>
                </c:pt>
                <c:pt idx="948">
                  <c:v>1.39682741233271</c:v>
                </c:pt>
                <c:pt idx="949">
                  <c:v>1.3988262658955499</c:v>
                </c:pt>
                <c:pt idx="950">
                  <c:v>1.4008251194583801</c:v>
                </c:pt>
                <c:pt idx="951">
                  <c:v>1.40282397302121</c:v>
                </c:pt>
                <c:pt idx="952">
                  <c:v>1.4048228265840501</c:v>
                </c:pt>
                <c:pt idx="953">
                  <c:v>1.40682168014688</c:v>
                </c:pt>
                <c:pt idx="954">
                  <c:v>1.4088205337097199</c:v>
                </c:pt>
                <c:pt idx="955">
                  <c:v>1.4108193872725501</c:v>
                </c:pt>
                <c:pt idx="956">
                  <c:v>1.41281824083538</c:v>
                </c:pt>
                <c:pt idx="957">
                  <c:v>1.4148170943982199</c:v>
                </c:pt>
                <c:pt idx="958">
                  <c:v>1.41681594796105</c:v>
                </c:pt>
                <c:pt idx="959">
                  <c:v>1.4188148015238899</c:v>
                </c:pt>
                <c:pt idx="960">
                  <c:v>1.4208136550867201</c:v>
                </c:pt>
                <c:pt idx="961">
                  <c:v>1.42281250864955</c:v>
                </c:pt>
                <c:pt idx="962">
                  <c:v>1.4248113622123899</c:v>
                </c:pt>
                <c:pt idx="963">
                  <c:v>1.42681021577522</c:v>
                </c:pt>
                <c:pt idx="964">
                  <c:v>1.42880906933806</c:v>
                </c:pt>
                <c:pt idx="965">
                  <c:v>1.4308079229008901</c:v>
                </c:pt>
                <c:pt idx="966">
                  <c:v>1.43280677646372</c:v>
                </c:pt>
                <c:pt idx="967">
                  <c:v>1.4348056300265599</c:v>
                </c:pt>
                <c:pt idx="968">
                  <c:v>1.4368044835893901</c:v>
                </c:pt>
                <c:pt idx="969">
                  <c:v>1.43880333715223</c:v>
                </c:pt>
                <c:pt idx="970">
                  <c:v>1.4408021907150601</c:v>
                </c:pt>
                <c:pt idx="971">
                  <c:v>1.44280104427789</c:v>
                </c:pt>
                <c:pt idx="972">
                  <c:v>1.4447998978407299</c:v>
                </c:pt>
                <c:pt idx="973">
                  <c:v>1.4467987514035601</c:v>
                </c:pt>
                <c:pt idx="974">
                  <c:v>1.4487976049664</c:v>
                </c:pt>
                <c:pt idx="975">
                  <c:v>1.4507964585292299</c:v>
                </c:pt>
                <c:pt idx="976">
                  <c:v>1.45279531209206</c:v>
                </c:pt>
                <c:pt idx="977">
                  <c:v>1.4547941656548999</c:v>
                </c:pt>
                <c:pt idx="978">
                  <c:v>1.4567930192177301</c:v>
                </c:pt>
                <c:pt idx="979">
                  <c:v>1.45879187278057</c:v>
                </c:pt>
                <c:pt idx="980">
                  <c:v>1.4607907263433999</c:v>
                </c:pt>
                <c:pt idx="981">
                  <c:v>1.46278957990623</c:v>
                </c:pt>
                <c:pt idx="982">
                  <c:v>1.46478843346907</c:v>
                </c:pt>
                <c:pt idx="983">
                  <c:v>1.4667872870319001</c:v>
                </c:pt>
                <c:pt idx="984">
                  <c:v>1.46878614059474</c:v>
                </c:pt>
                <c:pt idx="985">
                  <c:v>1.4707849941575699</c:v>
                </c:pt>
                <c:pt idx="986">
                  <c:v>1.4727838477204001</c:v>
                </c:pt>
                <c:pt idx="987">
                  <c:v>1.47478270128324</c:v>
                </c:pt>
                <c:pt idx="988">
                  <c:v>1.4767815548460701</c:v>
                </c:pt>
                <c:pt idx="989">
                  <c:v>1.47878040840891</c:v>
                </c:pt>
                <c:pt idx="990">
                  <c:v>1.4807792619717399</c:v>
                </c:pt>
                <c:pt idx="991">
                  <c:v>1.4827781155345701</c:v>
                </c:pt>
                <c:pt idx="992">
                  <c:v>1.48477696909741</c:v>
                </c:pt>
                <c:pt idx="993">
                  <c:v>1.4867758226602401</c:v>
                </c:pt>
                <c:pt idx="994">
                  <c:v>1.48877467622308</c:v>
                </c:pt>
                <c:pt idx="995">
                  <c:v>1.4907735297859099</c:v>
                </c:pt>
                <c:pt idx="996">
                  <c:v>1.4927723833487401</c:v>
                </c:pt>
              </c:numCache>
            </c:numRef>
          </c:xVal>
          <c:yVal>
            <c:numRef>
              <c:f>'pittaya skin'!$H$4:$H$1000</c:f>
              <c:numCache>
                <c:formatCode>General</c:formatCode>
                <c:ptCount val="997"/>
                <c:pt idx="0">
                  <c:v>27.143231048657196</c:v>
                </c:pt>
                <c:pt idx="1">
                  <c:v>21.087035535897922</c:v>
                </c:pt>
                <c:pt idx="2">
                  <c:v>17.927542924925568</c:v>
                </c:pt>
                <c:pt idx="3">
                  <c:v>16.029936360113876</c:v>
                </c:pt>
                <c:pt idx="4">
                  <c:v>14.888222856577398</c:v>
                </c:pt>
                <c:pt idx="5">
                  <c:v>14.191372537714615</c:v>
                </c:pt>
                <c:pt idx="6">
                  <c:v>13.765538462642079</c:v>
                </c:pt>
                <c:pt idx="7">
                  <c:v>13.486714000133693</c:v>
                </c:pt>
                <c:pt idx="8">
                  <c:v>13.295021972226092</c:v>
                </c:pt>
                <c:pt idx="9">
                  <c:v>13.156307493938421</c:v>
                </c:pt>
                <c:pt idx="10">
                  <c:v>13.060113443233693</c:v>
                </c:pt>
                <c:pt idx="11">
                  <c:v>12.991104240840773</c:v>
                </c:pt>
                <c:pt idx="12">
                  <c:v>12.929762957273022</c:v>
                </c:pt>
                <c:pt idx="13">
                  <c:v>12.892818869080317</c:v>
                </c:pt>
                <c:pt idx="14">
                  <c:v>12.873301939593636</c:v>
                </c:pt>
                <c:pt idx="15">
                  <c:v>12.850996065274305</c:v>
                </c:pt>
                <c:pt idx="16">
                  <c:v>12.827295460159476</c:v>
                </c:pt>
                <c:pt idx="17">
                  <c:v>12.821021755371477</c:v>
                </c:pt>
                <c:pt idx="18">
                  <c:v>12.832174692531149</c:v>
                </c:pt>
                <c:pt idx="19">
                  <c:v>12.818930951074103</c:v>
                </c:pt>
                <c:pt idx="20">
                  <c:v>12.811263290628137</c:v>
                </c:pt>
                <c:pt idx="21">
                  <c:v>12.816142522999806</c:v>
                </c:pt>
                <c:pt idx="22">
                  <c:v>12.840539718374863</c:v>
                </c:pt>
                <c:pt idx="23">
                  <c:v>12.836357593021772</c:v>
                </c:pt>
                <c:pt idx="24">
                  <c:v>12.841236825393443</c:v>
                </c:pt>
                <c:pt idx="25">
                  <c:v>12.873301681214468</c:v>
                </c:pt>
                <c:pt idx="26">
                  <c:v>12.895607555533793</c:v>
                </c:pt>
                <c:pt idx="27">
                  <c:v>12.894212824738295</c:v>
                </c:pt>
                <c:pt idx="28">
                  <c:v>12.909548662388591</c:v>
                </c:pt>
                <c:pt idx="29">
                  <c:v>12.942310625228195</c:v>
                </c:pt>
                <c:pt idx="30">
                  <c:v>12.964615982789182</c:v>
                </c:pt>
                <c:pt idx="31">
                  <c:v>12.98134551771826</c:v>
                </c:pt>
                <c:pt idx="32">
                  <c:v>13.00644033687025</c:v>
                </c:pt>
                <c:pt idx="33">
                  <c:v>13.046171819620545</c:v>
                </c:pt>
                <c:pt idx="34">
                  <c:v>13.059416336215113</c:v>
                </c:pt>
                <c:pt idx="35">
                  <c:v>13.064992675605366</c:v>
                </c:pt>
                <c:pt idx="36">
                  <c:v>13.104028084853784</c:v>
                </c:pt>
                <c:pt idx="37">
                  <c:v>13.141669796823409</c:v>
                </c:pt>
                <c:pt idx="38">
                  <c:v>13.152125885343683</c:v>
                </c:pt>
                <c:pt idx="39">
                  <c:v>13.173037028867512</c:v>
                </c:pt>
                <c:pt idx="40">
                  <c:v>13.210678224078785</c:v>
                </c:pt>
                <c:pt idx="41">
                  <c:v>13.238560437788363</c:v>
                </c:pt>
                <c:pt idx="42">
                  <c:v>13.258775507810329</c:v>
                </c:pt>
                <c:pt idx="43">
                  <c:v>13.29571907924467</c:v>
                </c:pt>
                <c:pt idx="44">
                  <c:v>13.333360791214295</c:v>
                </c:pt>
                <c:pt idx="45">
                  <c:v>13.360546414663659</c:v>
                </c:pt>
                <c:pt idx="46">
                  <c:v>13.375881735555591</c:v>
                </c:pt>
                <c:pt idx="47">
                  <c:v>13.42816166139859</c:v>
                </c:pt>
                <c:pt idx="48">
                  <c:v>13.471379196000113</c:v>
                </c:pt>
                <c:pt idx="49">
                  <c:v>13.485319786096547</c:v>
                </c:pt>
                <c:pt idx="50">
                  <c:v>13.523658605084741</c:v>
                </c:pt>
                <c:pt idx="51">
                  <c:v>13.563391121351739</c:v>
                </c:pt>
                <c:pt idx="52">
                  <c:v>13.603819711120613</c:v>
                </c:pt>
                <c:pt idx="53">
                  <c:v>13.623337674124</c:v>
                </c:pt>
                <c:pt idx="54">
                  <c:v>13.66864704653959</c:v>
                </c:pt>
                <c:pt idx="55">
                  <c:v>13.722321186419739</c:v>
                </c:pt>
                <c:pt idx="56">
                  <c:v>13.737655473794968</c:v>
                </c:pt>
                <c:pt idx="57">
                  <c:v>13.773903230106624</c:v>
                </c:pt>
                <c:pt idx="58">
                  <c:v>13.830365281302702</c:v>
                </c:pt>
                <c:pt idx="59">
                  <c:v>13.890312609212501</c:v>
                </c:pt>
                <c:pt idx="60">
                  <c:v>13.902162136632375</c:v>
                </c:pt>
                <c:pt idx="61">
                  <c:v>13.93004331682525</c:v>
                </c:pt>
                <c:pt idx="62">
                  <c:v>13.969776349850614</c:v>
                </c:pt>
                <c:pt idx="63">
                  <c:v>14.015085980645386</c:v>
                </c:pt>
                <c:pt idx="64">
                  <c:v>14.024844187009545</c:v>
                </c:pt>
                <c:pt idx="65">
                  <c:v>14.05690955958892</c:v>
                </c:pt>
                <c:pt idx="66">
                  <c:v>14.105006068182943</c:v>
                </c:pt>
                <c:pt idx="67">
                  <c:v>14.132191691632306</c:v>
                </c:pt>
                <c:pt idx="68">
                  <c:v>14.159377315081658</c:v>
                </c:pt>
                <c:pt idx="69">
                  <c:v>14.205382502619942</c:v>
                </c:pt>
                <c:pt idx="70">
                  <c:v>14.256965838202717</c:v>
                </c:pt>
                <c:pt idx="71">
                  <c:v>14.261845587332738</c:v>
                </c:pt>
                <c:pt idx="72">
                  <c:v>14.294606516655637</c:v>
                </c:pt>
                <c:pt idx="73">
                  <c:v>14.358038604520759</c:v>
                </c:pt>
                <c:pt idx="74">
                  <c:v>14.421472242660943</c:v>
                </c:pt>
                <c:pt idx="75">
                  <c:v>14.41589538651233</c:v>
                </c:pt>
                <c:pt idx="76">
                  <c:v>14.44795946719584</c:v>
                </c:pt>
                <c:pt idx="77">
                  <c:v>14.51139258857766</c:v>
                </c:pt>
                <c:pt idx="78">
                  <c:v>14.547639311372638</c:v>
                </c:pt>
                <c:pt idx="79">
                  <c:v>14.57064280946893</c:v>
                </c:pt>
                <c:pt idx="80">
                  <c:v>14.61246613003323</c:v>
                </c:pt>
                <c:pt idx="81">
                  <c:v>14.680080601630625</c:v>
                </c:pt>
                <c:pt idx="82">
                  <c:v>14.699597789496488</c:v>
                </c:pt>
                <c:pt idx="83">
                  <c:v>14.71981234276009</c:v>
                </c:pt>
                <c:pt idx="84">
                  <c:v>14.786033892216295</c:v>
                </c:pt>
                <c:pt idx="85">
                  <c:v>14.850163603858309</c:v>
                </c:pt>
                <c:pt idx="86">
                  <c:v>14.859225736720614</c:v>
                </c:pt>
                <c:pt idx="87">
                  <c:v>14.889895603367012</c:v>
                </c:pt>
                <c:pt idx="88">
                  <c:v>14.957510720912319</c:v>
                </c:pt>
                <c:pt idx="89">
                  <c:v>15.018153993134387</c:v>
                </c:pt>
                <c:pt idx="90">
                  <c:v>15.034883786442592</c:v>
                </c:pt>
                <c:pt idx="91">
                  <c:v>15.093437804642443</c:v>
                </c:pt>
                <c:pt idx="92">
                  <c:v>15.154081464433181</c:v>
                </c:pt>
                <c:pt idx="93">
                  <c:v>15.186843556462398</c:v>
                </c:pt>
                <c:pt idx="94">
                  <c:v>15.225878319762932</c:v>
                </c:pt>
                <c:pt idx="95">
                  <c:v>15.292796330289727</c:v>
                </c:pt>
                <c:pt idx="96">
                  <c:v>15.364593056429761</c:v>
                </c:pt>
                <c:pt idx="97">
                  <c:v>15.39526499010951</c:v>
                </c:pt>
                <c:pt idx="98">
                  <c:v>15.446149926777828</c:v>
                </c:pt>
                <c:pt idx="99">
                  <c:v>15.506095575222931</c:v>
                </c:pt>
                <c:pt idx="100">
                  <c:v>15.577474889803181</c:v>
                </c:pt>
                <c:pt idx="101">
                  <c:v>15.605845827725329</c:v>
                </c:pt>
                <c:pt idx="102">
                  <c:v>15.660425715809206</c:v>
                </c:pt>
                <c:pt idx="103">
                  <c:v>15.732152937950794</c:v>
                </c:pt>
                <c:pt idx="104">
                  <c:v>15.795934354462807</c:v>
                </c:pt>
                <c:pt idx="105">
                  <c:v>15.836224452992896</c:v>
                </c:pt>
                <c:pt idx="106">
                  <c:v>15.90920636441624</c:v>
                </c:pt>
                <c:pt idx="107">
                  <c:v>16.003727668331454</c:v>
                </c:pt>
                <c:pt idx="108">
                  <c:v>16.033351745260386</c:v>
                </c:pt>
                <c:pt idx="109">
                  <c:v>16.086817114765779</c:v>
                </c:pt>
                <c:pt idx="110">
                  <c:v>16.159798638620334</c:v>
                </c:pt>
                <c:pt idx="111">
                  <c:v>16.232572554806449</c:v>
                </c:pt>
                <c:pt idx="112">
                  <c:v>16.289451952967589</c:v>
                </c:pt>
                <c:pt idx="113">
                  <c:v>16.365710822893455</c:v>
                </c:pt>
                <c:pt idx="114">
                  <c:v>16.453122759168636</c:v>
                </c:pt>
                <c:pt idx="115">
                  <c:v>16.521363864864117</c:v>
                </c:pt>
                <c:pt idx="116">
                  <c:v>16.563884680015811</c:v>
                </c:pt>
                <c:pt idx="117">
                  <c:v>16.648437909080616</c:v>
                </c:pt>
                <c:pt idx="118">
                  <c:v>16.738638015050913</c:v>
                </c:pt>
                <c:pt idx="119">
                  <c:v>16.783807216763176</c:v>
                </c:pt>
                <c:pt idx="120">
                  <c:v>16.843266014244687</c:v>
                </c:pt>
                <c:pt idx="121">
                  <c:v>16.911160245895605</c:v>
                </c:pt>
                <c:pt idx="122">
                  <c:v>17.009514927870192</c:v>
                </c:pt>
                <c:pt idx="123">
                  <c:v>17.084937230616934</c:v>
                </c:pt>
                <c:pt idx="124">
                  <c:v>17.151924615952627</c:v>
                </c:pt>
                <c:pt idx="125">
                  <c:v>17.2440758722752</c:v>
                </c:pt>
                <c:pt idx="126">
                  <c:v>17.330233022376365</c:v>
                </c:pt>
                <c:pt idx="127">
                  <c:v>17.388785684085477</c:v>
                </c:pt>
                <c:pt idx="128">
                  <c:v>17.472572172943551</c:v>
                </c:pt>
                <c:pt idx="129">
                  <c:v>17.557683468732446</c:v>
                </c:pt>
                <c:pt idx="130">
                  <c:v>17.638541391110373</c:v>
                </c:pt>
                <c:pt idx="131">
                  <c:v>17.72825361260033</c:v>
                </c:pt>
                <c:pt idx="132">
                  <c:v>17.815665322793652</c:v>
                </c:pt>
                <c:pt idx="133">
                  <c:v>17.915623247559243</c:v>
                </c:pt>
                <c:pt idx="134">
                  <c:v>17.97626758559543</c:v>
                </c:pt>
                <c:pt idx="135">
                  <c:v>18.044022776951966</c:v>
                </c:pt>
                <c:pt idx="136">
                  <c:v>18.159106913112087</c:v>
                </c:pt>
                <c:pt idx="137">
                  <c:v>18.260317960735797</c:v>
                </c:pt>
                <c:pt idx="138">
                  <c:v>18.318663693021765</c:v>
                </c:pt>
                <c:pt idx="139">
                  <c:v>18.370665118409665</c:v>
                </c:pt>
                <c:pt idx="140">
                  <c:v>18.479823699573785</c:v>
                </c:pt>
                <c:pt idx="141">
                  <c:v>18.606897840682453</c:v>
                </c:pt>
                <c:pt idx="142">
                  <c:v>18.675663569147392</c:v>
                </c:pt>
                <c:pt idx="143">
                  <c:v>18.746781888461879</c:v>
                </c:pt>
                <c:pt idx="144">
                  <c:v>18.878180053537722</c:v>
                </c:pt>
                <c:pt idx="145">
                  <c:v>18.962844595581444</c:v>
                </c:pt>
                <c:pt idx="146">
                  <c:v>19.045202812797182</c:v>
                </c:pt>
                <c:pt idx="147">
                  <c:v>19.172932005676344</c:v>
                </c:pt>
                <c:pt idx="148">
                  <c:v>19.310078570488123</c:v>
                </c:pt>
                <c:pt idx="149">
                  <c:v>19.368374646535457</c:v>
                </c:pt>
                <c:pt idx="150">
                  <c:v>19.471013359026657</c:v>
                </c:pt>
                <c:pt idx="151">
                  <c:v>19.621577195362136</c:v>
                </c:pt>
                <c:pt idx="152">
                  <c:v>19.731834277614251</c:v>
                </c:pt>
                <c:pt idx="153">
                  <c:v>19.817105653433256</c:v>
                </c:pt>
                <c:pt idx="154">
                  <c:v>19.922598536549053</c:v>
                </c:pt>
                <c:pt idx="155">
                  <c:v>20.066011858171418</c:v>
                </c:pt>
                <c:pt idx="156">
                  <c:v>20.115467336267994</c:v>
                </c:pt>
                <c:pt idx="157">
                  <c:v>20.21141717827912</c:v>
                </c:pt>
                <c:pt idx="158">
                  <c:v>20.336748584138686</c:v>
                </c:pt>
                <c:pt idx="159">
                  <c:v>20.464214113179583</c:v>
                </c:pt>
                <c:pt idx="160">
                  <c:v>20.467489166135671</c:v>
                </c:pt>
                <c:pt idx="161">
                  <c:v>20.587634062187824</c:v>
                </c:pt>
                <c:pt idx="162">
                  <c:v>20.744675666151171</c:v>
                </c:pt>
                <c:pt idx="163">
                  <c:v>20.830893325425759</c:v>
                </c:pt>
                <c:pt idx="164">
                  <c:v>20.863174929078539</c:v>
                </c:pt>
                <c:pt idx="165">
                  <c:v>20.96483549187472</c:v>
                </c:pt>
                <c:pt idx="166">
                  <c:v>21.115790263789638</c:v>
                </c:pt>
                <c:pt idx="167">
                  <c:v>21.190981559403625</c:v>
                </c:pt>
                <c:pt idx="168">
                  <c:v>21.259244659626656</c:v>
                </c:pt>
                <c:pt idx="169">
                  <c:v>21.374224895060394</c:v>
                </c:pt>
                <c:pt idx="170">
                  <c:v>21.520607502106337</c:v>
                </c:pt>
                <c:pt idx="171">
                  <c:v>21.582855518948442</c:v>
                </c:pt>
                <c:pt idx="172">
                  <c:v>21.651025925641747</c:v>
                </c:pt>
                <c:pt idx="173">
                  <c:v>21.811768924351355</c:v>
                </c:pt>
                <c:pt idx="174">
                  <c:v>21.930269317687635</c:v>
                </c:pt>
                <c:pt idx="175">
                  <c:v>21.987566724910479</c:v>
                </c:pt>
                <c:pt idx="176">
                  <c:v>22.105372126707806</c:v>
                </c:pt>
                <c:pt idx="177">
                  <c:v>22.261094753420451</c:v>
                </c:pt>
                <c:pt idx="178">
                  <c:v>22.366698618467023</c:v>
                </c:pt>
                <c:pt idx="179">
                  <c:v>22.437798754346854</c:v>
                </c:pt>
                <c:pt idx="180">
                  <c:v>22.578254837474773</c:v>
                </c:pt>
                <c:pt idx="181">
                  <c:v>22.71348562162115</c:v>
                </c:pt>
                <c:pt idx="182">
                  <c:v>22.791067812797586</c:v>
                </c:pt>
                <c:pt idx="183">
                  <c:v>22.870743295170964</c:v>
                </c:pt>
                <c:pt idx="184">
                  <c:v>22.992380460157747</c:v>
                </c:pt>
                <c:pt idx="185">
                  <c:v>23.071287070696243</c:v>
                </c:pt>
                <c:pt idx="186">
                  <c:v>23.179053892425262</c:v>
                </c:pt>
                <c:pt idx="187">
                  <c:v>23.300479864732658</c:v>
                </c:pt>
                <c:pt idx="188">
                  <c:v>23.435569186279828</c:v>
                </c:pt>
                <c:pt idx="189">
                  <c:v>23.508553455413217</c:v>
                </c:pt>
                <c:pt idx="190">
                  <c:v>23.603003382080832</c:v>
                </c:pt>
                <c:pt idx="191">
                  <c:v>23.689718598906083</c:v>
                </c:pt>
                <c:pt idx="192">
                  <c:v>23.833172041969902</c:v>
                </c:pt>
                <c:pt idx="193">
                  <c:v>23.919817561012376</c:v>
                </c:pt>
                <c:pt idx="194">
                  <c:v>24.001233614709189</c:v>
                </c:pt>
                <c:pt idx="195">
                  <c:v>24.1094186231356</c:v>
                </c:pt>
                <c:pt idx="196">
                  <c:v>24.254196485561479</c:v>
                </c:pt>
                <c:pt idx="197">
                  <c:v>24.313933589713649</c:v>
                </c:pt>
                <c:pt idx="198">
                  <c:v>24.409572674244345</c:v>
                </c:pt>
                <c:pt idx="199">
                  <c:v>24.518311227759316</c:v>
                </c:pt>
                <c:pt idx="200">
                  <c:v>24.656051422766726</c:v>
                </c:pt>
                <c:pt idx="201">
                  <c:v>24.687697219860659</c:v>
                </c:pt>
                <c:pt idx="202">
                  <c:v>24.798600764794081</c:v>
                </c:pt>
                <c:pt idx="203">
                  <c:v>24.914731708039753</c:v>
                </c:pt>
                <c:pt idx="204">
                  <c:v>24.996984232023543</c:v>
                </c:pt>
                <c:pt idx="205">
                  <c:v>25.078262957187974</c:v>
                </c:pt>
                <c:pt idx="206">
                  <c:v>25.215929288048155</c:v>
                </c:pt>
                <c:pt idx="207">
                  <c:v>25.319165753888829</c:v>
                </c:pt>
                <c:pt idx="208">
                  <c:v>25.402182983343288</c:v>
                </c:pt>
                <c:pt idx="209">
                  <c:v>25.504234457684973</c:v>
                </c:pt>
                <c:pt idx="210">
                  <c:v>25.629356931682967</c:v>
                </c:pt>
                <c:pt idx="211">
                  <c:v>25.718788617981829</c:v>
                </c:pt>
                <c:pt idx="212">
                  <c:v>25.822791824029178</c:v>
                </c:pt>
                <c:pt idx="213">
                  <c:v>25.954466115701361</c:v>
                </c:pt>
                <c:pt idx="214">
                  <c:v>26.043758374137028</c:v>
                </c:pt>
                <c:pt idx="215">
                  <c:v>26.17654999426119</c:v>
                </c:pt>
                <c:pt idx="216">
                  <c:v>26.272951717229141</c:v>
                </c:pt>
                <c:pt idx="217">
                  <c:v>26.405532176971203</c:v>
                </c:pt>
                <c:pt idx="218">
                  <c:v>26.537487294510992</c:v>
                </c:pt>
                <c:pt idx="219">
                  <c:v>26.593600275439488</c:v>
                </c:pt>
                <c:pt idx="220">
                  <c:v>26.704780576768496</c:v>
                </c:pt>
                <c:pt idx="221">
                  <c:v>26.851442604745223</c:v>
                </c:pt>
                <c:pt idx="222">
                  <c:v>26.969592942743322</c:v>
                </c:pt>
                <c:pt idx="223">
                  <c:v>27.019922945534997</c:v>
                </c:pt>
                <c:pt idx="224">
                  <c:v>27.12364322638393</c:v>
                </c:pt>
                <c:pt idx="225">
                  <c:v>27.291775045961703</c:v>
                </c:pt>
                <c:pt idx="226">
                  <c:v>27.403305967833521</c:v>
                </c:pt>
                <c:pt idx="227">
                  <c:v>27.480329026471662</c:v>
                </c:pt>
                <c:pt idx="228">
                  <c:v>27.613329772241919</c:v>
                </c:pt>
                <c:pt idx="229">
                  <c:v>27.788708384884359</c:v>
                </c:pt>
                <c:pt idx="230">
                  <c:v>27.84572753388273</c:v>
                </c:pt>
                <c:pt idx="231">
                  <c:v>27.950079293439359</c:v>
                </c:pt>
                <c:pt idx="232">
                  <c:v>28.069832906525793</c:v>
                </c:pt>
                <c:pt idx="233">
                  <c:v>28.236777635274009</c:v>
                </c:pt>
                <c:pt idx="234">
                  <c:v>28.328720799467316</c:v>
                </c:pt>
                <c:pt idx="235">
                  <c:v>28.420104249769118</c:v>
                </c:pt>
                <c:pt idx="236">
                  <c:v>28.567393590089335</c:v>
                </c:pt>
                <c:pt idx="237">
                  <c:v>28.708131145032763</c:v>
                </c:pt>
                <c:pt idx="238">
                  <c:v>28.799863116546451</c:v>
                </c:pt>
                <c:pt idx="239">
                  <c:v>28.912230508705132</c:v>
                </c:pt>
                <c:pt idx="240">
                  <c:v>29.045786866597361</c:v>
                </c:pt>
                <c:pt idx="241">
                  <c:v>29.178927007933417</c:v>
                </c:pt>
                <c:pt idx="242">
                  <c:v>29.319033051871742</c:v>
                </c:pt>
                <c:pt idx="243">
                  <c:v>29.445967862009368</c:v>
                </c:pt>
                <c:pt idx="244">
                  <c:v>29.579595984717901</c:v>
                </c:pt>
                <c:pt idx="245">
                  <c:v>29.628527704000405</c:v>
                </c:pt>
                <c:pt idx="246">
                  <c:v>29.769753208018916</c:v>
                </c:pt>
                <c:pt idx="247">
                  <c:v>29.945412711123758</c:v>
                </c:pt>
                <c:pt idx="248">
                  <c:v>30.044672398461923</c:v>
                </c:pt>
                <c:pt idx="249">
                  <c:v>30.100996507475127</c:v>
                </c:pt>
                <c:pt idx="250">
                  <c:v>30.235526664186715</c:v>
                </c:pt>
                <c:pt idx="251">
                  <c:v>30.430497168574487</c:v>
                </c:pt>
                <c:pt idx="252">
                  <c:v>30.487934536567529</c:v>
                </c:pt>
                <c:pt idx="253">
                  <c:v>30.580154457156418</c:v>
                </c:pt>
                <c:pt idx="254">
                  <c:v>30.685967996904896</c:v>
                </c:pt>
                <c:pt idx="255">
                  <c:v>30.812347227217955</c:v>
                </c:pt>
                <c:pt idx="256">
                  <c:v>30.92540756003099</c:v>
                </c:pt>
                <c:pt idx="257">
                  <c:v>31.045163207853555</c:v>
                </c:pt>
                <c:pt idx="258">
                  <c:v>31.221031836604492</c:v>
                </c:pt>
                <c:pt idx="259">
                  <c:v>31.284254249767873</c:v>
                </c:pt>
                <c:pt idx="260">
                  <c:v>31.382888594903772</c:v>
                </c:pt>
                <c:pt idx="261">
                  <c:v>31.531362959020246</c:v>
                </c:pt>
                <c:pt idx="262">
                  <c:v>31.706325419701308</c:v>
                </c:pt>
                <c:pt idx="263">
                  <c:v>31.742502089442006</c:v>
                </c:pt>
                <c:pt idx="264">
                  <c:v>31.855285633562069</c:v>
                </c:pt>
                <c:pt idx="265">
                  <c:v>32.038612248057177</c:v>
                </c:pt>
                <c:pt idx="266">
                  <c:v>32.10936437948353</c:v>
                </c:pt>
                <c:pt idx="267">
                  <c:v>32.195938682765394</c:v>
                </c:pt>
                <c:pt idx="268">
                  <c:v>32.349291891684707</c:v>
                </c:pt>
                <c:pt idx="269">
                  <c:v>32.518469307195659</c:v>
                </c:pt>
                <c:pt idx="270">
                  <c:v>32.562103962680538</c:v>
                </c:pt>
                <c:pt idx="271">
                  <c:v>32.668337788457094</c:v>
                </c:pt>
                <c:pt idx="272">
                  <c:v>32.773314825621206</c:v>
                </c:pt>
                <c:pt idx="273">
                  <c:v>32.963613543818816</c:v>
                </c:pt>
                <c:pt idx="274">
                  <c:v>32.999232566701416</c:v>
                </c:pt>
                <c:pt idx="275">
                  <c:v>33.085595645006379</c:v>
                </c:pt>
                <c:pt idx="276">
                  <c:v>33.211696084187956</c:v>
                </c:pt>
                <c:pt idx="277">
                  <c:v>33.352849791092645</c:v>
                </c:pt>
                <c:pt idx="278">
                  <c:v>33.403247424633804</c:v>
                </c:pt>
                <c:pt idx="279">
                  <c:v>33.522166634466792</c:v>
                </c:pt>
                <c:pt idx="280">
                  <c:v>33.712881504625784</c:v>
                </c:pt>
                <c:pt idx="281">
                  <c:v>33.756167606601252</c:v>
                </c:pt>
                <c:pt idx="282">
                  <c:v>33.82043561569759</c:v>
                </c:pt>
                <c:pt idx="283">
                  <c:v>33.960824617131728</c:v>
                </c:pt>
                <c:pt idx="284">
                  <c:v>34.143732980334654</c:v>
                </c:pt>
                <c:pt idx="285">
                  <c:v>34.213925430166896</c:v>
                </c:pt>
                <c:pt idx="286">
                  <c:v>34.314095419641866</c:v>
                </c:pt>
                <c:pt idx="287">
                  <c:v>34.468006243121771</c:v>
                </c:pt>
                <c:pt idx="288">
                  <c:v>34.638018094183685</c:v>
                </c:pt>
                <c:pt idx="289">
                  <c:v>34.673081504944435</c:v>
                </c:pt>
                <c:pt idx="290">
                  <c:v>34.77304030173979</c:v>
                </c:pt>
                <c:pt idx="291">
                  <c:v>34.919070818711418</c:v>
                </c:pt>
                <c:pt idx="292">
                  <c:v>35.054441579776793</c:v>
                </c:pt>
                <c:pt idx="293">
                  <c:v>35.068381653114869</c:v>
                </c:pt>
                <c:pt idx="294">
                  <c:v>35.175244890565835</c:v>
                </c:pt>
                <c:pt idx="295">
                  <c:v>35.363517980613274</c:v>
                </c:pt>
                <c:pt idx="296">
                  <c:v>35.414473261012425</c:v>
                </c:pt>
                <c:pt idx="297">
                  <c:v>35.471074158718608</c:v>
                </c:pt>
                <c:pt idx="298">
                  <c:v>35.576330019311705</c:v>
                </c:pt>
                <c:pt idx="299">
                  <c:v>35.766071090651224</c:v>
                </c:pt>
                <c:pt idx="300">
                  <c:v>35.800921273996451</c:v>
                </c:pt>
                <c:pt idx="301">
                  <c:v>35.907435990235534</c:v>
                </c:pt>
                <c:pt idx="302">
                  <c:v>36.075496012699709</c:v>
                </c:pt>
                <c:pt idx="303">
                  <c:v>36.29966904838966</c:v>
                </c:pt>
                <c:pt idx="304">
                  <c:v>36.299250797097471</c:v>
                </c:pt>
                <c:pt idx="305">
                  <c:v>36.349787858501834</c:v>
                </c:pt>
                <c:pt idx="306">
                  <c:v>36.552283979383269</c:v>
                </c:pt>
                <c:pt idx="307">
                  <c:v>36.672664937110589</c:v>
                </c:pt>
                <c:pt idx="308">
                  <c:v>36.728847583524583</c:v>
                </c:pt>
                <c:pt idx="309">
                  <c:v>36.834874382985973</c:v>
                </c:pt>
                <c:pt idx="310">
                  <c:v>36.99547641970598</c:v>
                </c:pt>
                <c:pt idx="311">
                  <c:v>37.045595262115548</c:v>
                </c:pt>
                <c:pt idx="312">
                  <c:v>37.122269799541797</c:v>
                </c:pt>
                <c:pt idx="313">
                  <c:v>37.340030413123358</c:v>
                </c:pt>
                <c:pt idx="314">
                  <c:v>37.542387106141597</c:v>
                </c:pt>
                <c:pt idx="315">
                  <c:v>37.509488686799315</c:v>
                </c:pt>
                <c:pt idx="316">
                  <c:v>37.531095871527654</c:v>
                </c:pt>
                <c:pt idx="317">
                  <c:v>37.748298838251237</c:v>
                </c:pt>
                <c:pt idx="318">
                  <c:v>37.909179730697623</c:v>
                </c:pt>
                <c:pt idx="319">
                  <c:v>37.88882726754845</c:v>
                </c:pt>
                <c:pt idx="320">
                  <c:v>37.980975423321034</c:v>
                </c:pt>
                <c:pt idx="321">
                  <c:v>38.169392075298489</c:v>
                </c:pt>
                <c:pt idx="322">
                  <c:v>38.205361654129106</c:v>
                </c:pt>
                <c:pt idx="323">
                  <c:v>38.219793842906469</c:v>
                </c:pt>
                <c:pt idx="324">
                  <c:v>38.338915944987924</c:v>
                </c:pt>
                <c:pt idx="325">
                  <c:v>38.562256612160326</c:v>
                </c:pt>
                <c:pt idx="326">
                  <c:v>38.515692792693443</c:v>
                </c:pt>
                <c:pt idx="327">
                  <c:v>38.536324079271616</c:v>
                </c:pt>
                <c:pt idx="328">
                  <c:v>38.739451711158146</c:v>
                </c:pt>
                <c:pt idx="329">
                  <c:v>38.983977177699877</c:v>
                </c:pt>
                <c:pt idx="330">
                  <c:v>38.887643101630111</c:v>
                </c:pt>
                <c:pt idx="331">
                  <c:v>38.887364278201119</c:v>
                </c:pt>
                <c:pt idx="332">
                  <c:v>39.056609324461569</c:v>
                </c:pt>
                <c:pt idx="333">
                  <c:v>39.230807079671962</c:v>
                </c:pt>
                <c:pt idx="334">
                  <c:v>39.141233914625197</c:v>
                </c:pt>
                <c:pt idx="335">
                  <c:v>39.204456327788463</c:v>
                </c:pt>
                <c:pt idx="336">
                  <c:v>39.42117134543696</c:v>
                </c:pt>
                <c:pt idx="337">
                  <c:v>39.470039584185493</c:v>
                </c:pt>
                <c:pt idx="338">
                  <c:v>39.477915788924335</c:v>
                </c:pt>
                <c:pt idx="339">
                  <c:v>39.583311093529332</c:v>
                </c:pt>
                <c:pt idx="340">
                  <c:v>39.806717324417811</c:v>
                </c:pt>
                <c:pt idx="341">
                  <c:v>39.744191969827021</c:v>
                </c:pt>
                <c:pt idx="342">
                  <c:v>39.807902332065375</c:v>
                </c:pt>
                <c:pt idx="343">
                  <c:v>39.919710010332778</c:v>
                </c:pt>
                <c:pt idx="344">
                  <c:v>40.081078851854258</c:v>
                </c:pt>
                <c:pt idx="345">
                  <c:v>40.018553497263461</c:v>
                </c:pt>
                <c:pt idx="346">
                  <c:v>40.150504513033837</c:v>
                </c:pt>
                <c:pt idx="347">
                  <c:v>40.250049192603825</c:v>
                </c:pt>
                <c:pt idx="348">
                  <c:v>40.326723730030068</c:v>
                </c:pt>
                <c:pt idx="349">
                  <c:v>40.369036033186177</c:v>
                </c:pt>
                <c:pt idx="350">
                  <c:v>40.452401800001226</c:v>
                </c:pt>
                <c:pt idx="351">
                  <c:v>40.565677427263303</c:v>
                </c:pt>
                <c:pt idx="352">
                  <c:v>40.544767317256145</c:v>
                </c:pt>
                <c:pt idx="353">
                  <c:v>40.608617075060295</c:v>
                </c:pt>
                <c:pt idx="354">
                  <c:v>40.678321575817563</c:v>
                </c:pt>
                <c:pt idx="355">
                  <c:v>40.741404561117641</c:v>
                </c:pt>
                <c:pt idx="356">
                  <c:v>40.783019789552569</c:v>
                </c:pt>
                <c:pt idx="357">
                  <c:v>40.853212255533627</c:v>
                </c:pt>
                <c:pt idx="358">
                  <c:v>40.923687646713098</c:v>
                </c:pt>
                <c:pt idx="359">
                  <c:v>41.014929602118286</c:v>
                </c:pt>
                <c:pt idx="360">
                  <c:v>41.063588715220845</c:v>
                </c:pt>
                <c:pt idx="361">
                  <c:v>41.119492554354423</c:v>
                </c:pt>
                <c:pt idx="362">
                  <c:v>41.168143399323228</c:v>
                </c:pt>
                <c:pt idx="363">
                  <c:v>41.266224280114059</c:v>
                </c:pt>
                <c:pt idx="364">
                  <c:v>41.307974770048084</c:v>
                </c:pt>
                <c:pt idx="365">
                  <c:v>41.41908952380971</c:v>
                </c:pt>
                <c:pt idx="366">
                  <c:v>41.439093465746993</c:v>
                </c:pt>
                <c:pt idx="367">
                  <c:v>41.403193552401881</c:v>
                </c:pt>
                <c:pt idx="368">
                  <c:v>41.471926321373083</c:v>
                </c:pt>
                <c:pt idx="369">
                  <c:v>41.589375482880577</c:v>
                </c:pt>
                <c:pt idx="370">
                  <c:v>41.617468873121048</c:v>
                </c:pt>
                <c:pt idx="371">
                  <c:v>41.638731638406803</c:v>
                </c:pt>
                <c:pt idx="372">
                  <c:v>41.777865950559175</c:v>
                </c:pt>
                <c:pt idx="373">
                  <c:v>41.89601632085467</c:v>
                </c:pt>
                <c:pt idx="374">
                  <c:v>41.84757045131645</c:v>
                </c:pt>
                <c:pt idx="375">
                  <c:v>41.930657394702386</c:v>
                </c:pt>
                <c:pt idx="376">
                  <c:v>42.036052667009983</c:v>
                </c:pt>
                <c:pt idx="377">
                  <c:v>42.155113355590871</c:v>
                </c:pt>
                <c:pt idx="378">
                  <c:v>42.072789050642072</c:v>
                </c:pt>
                <c:pt idx="379">
                  <c:v>42.100111550460227</c:v>
                </c:pt>
                <c:pt idx="380">
                  <c:v>42.23373965702006</c:v>
                </c:pt>
                <c:pt idx="381">
                  <c:v>42.325125158206689</c:v>
                </c:pt>
                <c:pt idx="382">
                  <c:v>42.251025627654727</c:v>
                </c:pt>
                <c:pt idx="383">
                  <c:v>42.30079588425761</c:v>
                </c:pt>
                <c:pt idx="384">
                  <c:v>42.434005771822655</c:v>
                </c:pt>
                <c:pt idx="385">
                  <c:v>42.435818124111101</c:v>
                </c:pt>
                <c:pt idx="386">
                  <c:v>42.458889107618596</c:v>
                </c:pt>
                <c:pt idx="387">
                  <c:v>42.557035535976809</c:v>
                </c:pt>
                <c:pt idx="388">
                  <c:v>42.682438884288509</c:v>
                </c:pt>
                <c:pt idx="389">
                  <c:v>42.592586928110038</c:v>
                </c:pt>
                <c:pt idx="390">
                  <c:v>42.586592757293708</c:v>
                </c:pt>
                <c:pt idx="391">
                  <c:v>42.593562793962811</c:v>
                </c:pt>
                <c:pt idx="392">
                  <c:v>42.691848634035516</c:v>
                </c:pt>
                <c:pt idx="393">
                  <c:v>42.713111415470081</c:v>
                </c:pt>
                <c:pt idx="394">
                  <c:v>42.754583098123689</c:v>
                </c:pt>
                <c:pt idx="395">
                  <c:v>42.775079107054189</c:v>
                </c:pt>
                <c:pt idx="396">
                  <c:v>42.781770320294285</c:v>
                </c:pt>
                <c:pt idx="397">
                  <c:v>42.804492782589776</c:v>
                </c:pt>
                <c:pt idx="398">
                  <c:v>42.783025041873444</c:v>
                </c:pt>
                <c:pt idx="399">
                  <c:v>42.845968615459029</c:v>
                </c:pt>
                <c:pt idx="400">
                  <c:v>42.894553896711741</c:v>
                </c:pt>
                <c:pt idx="401">
                  <c:v>42.873574072772989</c:v>
                </c:pt>
                <c:pt idx="402">
                  <c:v>42.930035558764672</c:v>
                </c:pt>
                <c:pt idx="403">
                  <c:v>42.923340211457749</c:v>
                </c:pt>
                <c:pt idx="404">
                  <c:v>42.887444448328154</c:v>
                </c:pt>
                <c:pt idx="405">
                  <c:v>42.894902417923632</c:v>
                </c:pt>
                <c:pt idx="406">
                  <c:v>42.984541130537778</c:v>
                </c:pt>
                <c:pt idx="407">
                  <c:v>42.950109198484732</c:v>
                </c:pt>
                <c:pt idx="408">
                  <c:v>42.928780837185514</c:v>
                </c:pt>
                <c:pt idx="409">
                  <c:v>42.949621249409653</c:v>
                </c:pt>
                <c:pt idx="410">
                  <c:v>42.985447330905053</c:v>
                </c:pt>
                <c:pt idx="411">
                  <c:v>42.956870125656437</c:v>
                </c:pt>
                <c:pt idx="412">
                  <c:v>42.916439872571559</c:v>
                </c:pt>
                <c:pt idx="413">
                  <c:v>43.034664074716765</c:v>
                </c:pt>
                <c:pt idx="414">
                  <c:v>43.104507987188541</c:v>
                </c:pt>
                <c:pt idx="415">
                  <c:v>42.952060978636375</c:v>
                </c:pt>
                <c:pt idx="416">
                  <c:v>42.937911779652218</c:v>
                </c:pt>
                <c:pt idx="417">
                  <c:v>43.021068388523773</c:v>
                </c:pt>
                <c:pt idx="418">
                  <c:v>43.014934838290479</c:v>
                </c:pt>
                <c:pt idx="419">
                  <c:v>42.945160639750306</c:v>
                </c:pt>
                <c:pt idx="420">
                  <c:v>43.009707456126925</c:v>
                </c:pt>
                <c:pt idx="421">
                  <c:v>43.07216309678612</c:v>
                </c:pt>
                <c:pt idx="422">
                  <c:v>42.988374993058166</c:v>
                </c:pt>
                <c:pt idx="423">
                  <c:v>42.932475255694001</c:v>
                </c:pt>
                <c:pt idx="424">
                  <c:v>43.010334800767808</c:v>
                </c:pt>
                <c:pt idx="425">
                  <c:v>43.149469112920187</c:v>
                </c:pt>
                <c:pt idx="426">
                  <c:v>43.052786531787106</c:v>
                </c:pt>
                <c:pt idx="427">
                  <c:v>43.018280735587076</c:v>
                </c:pt>
                <c:pt idx="428">
                  <c:v>43.080949635959172</c:v>
                </c:pt>
                <c:pt idx="429">
                  <c:v>43.115939214870203</c:v>
                </c:pt>
                <c:pt idx="430">
                  <c:v>42.983356720392131</c:v>
                </c:pt>
                <c:pt idx="431">
                  <c:v>42.948715646544301</c:v>
                </c:pt>
                <c:pt idx="432">
                  <c:v>43.060453610879989</c:v>
                </c:pt>
                <c:pt idx="433">
                  <c:v>43.018768668513459</c:v>
                </c:pt>
                <c:pt idx="434">
                  <c:v>42.844784173015853</c:v>
                </c:pt>
                <c:pt idx="435">
                  <c:v>42.83118848682286</c:v>
                </c:pt>
                <c:pt idx="436">
                  <c:v>42.907379225389541</c:v>
                </c:pt>
                <c:pt idx="437">
                  <c:v>42.79585037055125</c:v>
                </c:pt>
                <c:pt idx="438">
                  <c:v>42.70523162572011</c:v>
                </c:pt>
                <c:pt idx="439">
                  <c:v>42.733603839389453</c:v>
                </c:pt>
                <c:pt idx="440">
                  <c:v>42.8168998922729</c:v>
                </c:pt>
                <c:pt idx="441">
                  <c:v>42.643054808489801</c:v>
                </c:pt>
                <c:pt idx="442">
                  <c:v>42.621652615340849</c:v>
                </c:pt>
                <c:pt idx="443">
                  <c:v>42.6785323526246</c:v>
                </c:pt>
                <c:pt idx="444">
                  <c:v>42.712341074103584</c:v>
                </c:pt>
                <c:pt idx="445">
                  <c:v>42.587081255424621</c:v>
                </c:pt>
                <c:pt idx="446">
                  <c:v>42.572583551377264</c:v>
                </c:pt>
                <c:pt idx="447">
                  <c:v>42.580529453899004</c:v>
                </c:pt>
                <c:pt idx="448">
                  <c:v>42.531595651434401</c:v>
                </c:pt>
                <c:pt idx="449">
                  <c:v>42.407098487341393</c:v>
                </c:pt>
                <c:pt idx="450">
                  <c:v>42.461399083683922</c:v>
                </c:pt>
                <c:pt idx="451">
                  <c:v>42.51821324110302</c:v>
                </c:pt>
                <c:pt idx="452">
                  <c:v>42.413092625860202</c:v>
                </c:pt>
                <c:pt idx="453">
                  <c:v>42.343666964680729</c:v>
                </c:pt>
                <c:pt idx="454">
                  <c:v>42.309021772914775</c:v>
                </c:pt>
                <c:pt idx="455">
                  <c:v>42.371202708063095</c:v>
                </c:pt>
                <c:pt idx="456">
                  <c:v>42.246008485397603</c:v>
                </c:pt>
                <c:pt idx="457">
                  <c:v>42.203626468309785</c:v>
                </c:pt>
                <c:pt idx="458">
                  <c:v>42.294245213141039</c:v>
                </c:pt>
                <c:pt idx="459">
                  <c:v>42.294663432135827</c:v>
                </c:pt>
                <c:pt idx="460">
                  <c:v>42.113774495982724</c:v>
                </c:pt>
                <c:pt idx="461">
                  <c:v>42.100113246073654</c:v>
                </c:pt>
                <c:pt idx="462">
                  <c:v>42.190383469692897</c:v>
                </c:pt>
                <c:pt idx="463">
                  <c:v>42.148005586672006</c:v>
                </c:pt>
                <c:pt idx="464">
                  <c:v>42.037239370270861</c:v>
                </c:pt>
                <c:pt idx="465">
                  <c:v>42.071605722459118</c:v>
                </c:pt>
                <c:pt idx="466">
                  <c:v>42.079063724351997</c:v>
                </c:pt>
                <c:pt idx="467">
                  <c:v>41.974435208399775</c:v>
                </c:pt>
                <c:pt idx="468">
                  <c:v>41.933307896742534</c:v>
                </c:pt>
                <c:pt idx="469">
                  <c:v>41.967530735446886</c:v>
                </c:pt>
                <c:pt idx="470">
                  <c:v>42.009986568235604</c:v>
                </c:pt>
                <c:pt idx="471">
                  <c:v>41.898383881547595</c:v>
                </c:pt>
                <c:pt idx="472">
                  <c:v>41.870782542151751</c:v>
                </c:pt>
                <c:pt idx="473">
                  <c:v>41.835579703527813</c:v>
                </c:pt>
                <c:pt idx="474">
                  <c:v>41.828818792504819</c:v>
                </c:pt>
                <c:pt idx="475">
                  <c:v>41.744403327987278</c:v>
                </c:pt>
                <c:pt idx="476">
                  <c:v>41.724399369901285</c:v>
                </c:pt>
                <c:pt idx="477">
                  <c:v>41.751930995365655</c:v>
                </c:pt>
                <c:pt idx="478">
                  <c:v>41.717847568375809</c:v>
                </c:pt>
                <c:pt idx="479">
                  <c:v>41.662083140956597</c:v>
                </c:pt>
                <c:pt idx="480">
                  <c:v>41.59230480834961</c:v>
                </c:pt>
                <c:pt idx="481">
                  <c:v>41.593071580853682</c:v>
                </c:pt>
                <c:pt idx="482">
                  <c:v>41.571394698342566</c:v>
                </c:pt>
                <c:pt idx="483">
                  <c:v>41.551316940704261</c:v>
                </c:pt>
                <c:pt idx="484">
                  <c:v>41.536888934439808</c:v>
                </c:pt>
                <c:pt idx="485">
                  <c:v>41.475339445701792</c:v>
                </c:pt>
                <c:pt idx="486">
                  <c:v>41.349312886816023</c:v>
                </c:pt>
                <c:pt idx="487">
                  <c:v>41.34226900214864</c:v>
                </c:pt>
                <c:pt idx="488">
                  <c:v>41.377053621777783</c:v>
                </c:pt>
                <c:pt idx="489">
                  <c:v>41.342338716080235</c:v>
                </c:pt>
                <c:pt idx="490">
                  <c:v>41.279604251992055</c:v>
                </c:pt>
                <c:pt idx="491">
                  <c:v>41.204045008281653</c:v>
                </c:pt>
                <c:pt idx="492">
                  <c:v>41.223770110641247</c:v>
                </c:pt>
                <c:pt idx="493">
                  <c:v>41.169260404801207</c:v>
                </c:pt>
                <c:pt idx="494">
                  <c:v>41.126738975999004</c:v>
                </c:pt>
                <c:pt idx="495">
                  <c:v>41.105898563774744</c:v>
                </c:pt>
                <c:pt idx="496">
                  <c:v>41.14821088307967</c:v>
                </c:pt>
                <c:pt idx="497">
                  <c:v>41.085615830705976</c:v>
                </c:pt>
                <c:pt idx="498">
                  <c:v>41.050757379227122</c:v>
                </c:pt>
                <c:pt idx="499">
                  <c:v>41.029916967002855</c:v>
                </c:pt>
                <c:pt idx="500">
                  <c:v>40.994369708936453</c:v>
                </c:pt>
                <c:pt idx="501">
                  <c:v>40.889040000344934</c:v>
                </c:pt>
                <c:pt idx="502">
                  <c:v>40.903541854607916</c:v>
                </c:pt>
                <c:pt idx="503">
                  <c:v>41.007403614204641</c:v>
                </c:pt>
                <c:pt idx="504">
                  <c:v>40.896288860443022</c:v>
                </c:pt>
                <c:pt idx="505">
                  <c:v>40.763919593380464</c:v>
                </c:pt>
                <c:pt idx="506">
                  <c:v>40.792500932695894</c:v>
                </c:pt>
                <c:pt idx="507">
                  <c:v>40.890155277912207</c:v>
                </c:pt>
                <c:pt idx="508">
                  <c:v>40.806859257326153</c:v>
                </c:pt>
                <c:pt idx="509">
                  <c:v>40.757228380140361</c:v>
                </c:pt>
                <c:pt idx="510">
                  <c:v>40.812574588564779</c:v>
                </c:pt>
                <c:pt idx="511">
                  <c:v>40.750397755185887</c:v>
                </c:pt>
                <c:pt idx="512">
                  <c:v>40.610496686678133</c:v>
                </c:pt>
                <c:pt idx="513">
                  <c:v>40.630156209172945</c:v>
                </c:pt>
                <c:pt idx="514">
                  <c:v>40.728720888823347</c:v>
                </c:pt>
                <c:pt idx="515">
                  <c:v>40.679922364006416</c:v>
                </c:pt>
                <c:pt idx="516">
                  <c:v>40.519877941846993</c:v>
                </c:pt>
                <c:pt idx="517">
                  <c:v>40.476520058906402</c:v>
                </c:pt>
                <c:pt idx="518">
                  <c:v>40.582337716573008</c:v>
                </c:pt>
                <c:pt idx="519">
                  <c:v>40.554104914618165</c:v>
                </c:pt>
                <c:pt idx="520">
                  <c:v>40.526847978515974</c:v>
                </c:pt>
                <c:pt idx="521">
                  <c:v>40.553338125965389</c:v>
                </c:pt>
                <c:pt idx="522">
                  <c:v>40.574670605182732</c:v>
                </c:pt>
                <c:pt idx="523">
                  <c:v>40.40040315218944</c:v>
                </c:pt>
                <c:pt idx="524">
                  <c:v>40.344708438701829</c:v>
                </c:pt>
                <c:pt idx="525">
                  <c:v>40.414691779036794</c:v>
                </c:pt>
                <c:pt idx="526">
                  <c:v>40.372732147308099</c:v>
                </c:pt>
                <c:pt idx="527">
                  <c:v>40.283228680044111</c:v>
                </c:pt>
                <c:pt idx="528">
                  <c:v>40.253810870441704</c:v>
                </c:pt>
                <c:pt idx="529">
                  <c:v>40.304138790051276</c:v>
                </c:pt>
                <c:pt idx="530">
                  <c:v>40.184385193113421</c:v>
                </c:pt>
                <c:pt idx="531">
                  <c:v>40.136148465369992</c:v>
                </c:pt>
                <c:pt idx="532">
                  <c:v>40.14325791375358</c:v>
                </c:pt>
                <c:pt idx="533">
                  <c:v>40.213036246360566</c:v>
                </c:pt>
                <c:pt idx="534">
                  <c:v>40.122556913243812</c:v>
                </c:pt>
                <c:pt idx="535">
                  <c:v>40.039674961437029</c:v>
                </c:pt>
                <c:pt idx="536">
                  <c:v>39.996456506359756</c:v>
                </c:pt>
                <c:pt idx="537">
                  <c:v>40.038908205081654</c:v>
                </c:pt>
                <c:pt idx="538">
                  <c:v>39.947522703895139</c:v>
                </c:pt>
                <c:pt idx="539">
                  <c:v>39.920966960432253</c:v>
                </c:pt>
                <c:pt idx="540">
                  <c:v>39.897613003280362</c:v>
                </c:pt>
                <c:pt idx="541">
                  <c:v>39.913090755693403</c:v>
                </c:pt>
                <c:pt idx="542">
                  <c:v>39.828326737666579</c:v>
                </c:pt>
                <c:pt idx="543">
                  <c:v>39.7878268029475</c:v>
                </c:pt>
                <c:pt idx="544">
                  <c:v>39.780508245066628</c:v>
                </c:pt>
                <c:pt idx="545">
                  <c:v>39.835715009479046</c:v>
                </c:pt>
                <c:pt idx="546">
                  <c:v>39.801069833861781</c:v>
                </c:pt>
                <c:pt idx="547">
                  <c:v>39.737847404549825</c:v>
                </c:pt>
                <c:pt idx="548">
                  <c:v>39.69686367097129</c:v>
                </c:pt>
                <c:pt idx="549">
                  <c:v>39.627085322215606</c:v>
                </c:pt>
                <c:pt idx="550">
                  <c:v>39.599619276616139</c:v>
                </c:pt>
                <c:pt idx="551">
                  <c:v>39.604776960996666</c:v>
                </c:pt>
                <c:pt idx="552">
                  <c:v>39.584633607345005</c:v>
                </c:pt>
                <c:pt idx="553">
                  <c:v>39.549365188856285</c:v>
                </c:pt>
                <c:pt idx="554">
                  <c:v>39.507680246489642</c:v>
                </c:pt>
                <c:pt idx="555">
                  <c:v>39.451841987220838</c:v>
                </c:pt>
                <c:pt idx="556">
                  <c:v>39.430653053784688</c:v>
                </c:pt>
                <c:pt idx="557">
                  <c:v>39.409742943777523</c:v>
                </c:pt>
                <c:pt idx="558">
                  <c:v>39.466692378844293</c:v>
                </c:pt>
                <c:pt idx="559">
                  <c:v>39.465646782911229</c:v>
                </c:pt>
                <c:pt idx="560">
                  <c:v>39.34700847968935</c:v>
                </c:pt>
                <c:pt idx="561">
                  <c:v>39.28378194860796</c:v>
                </c:pt>
                <c:pt idx="562">
                  <c:v>39.277718063860043</c:v>
                </c:pt>
                <c:pt idx="563">
                  <c:v>39.367012389329233</c:v>
                </c:pt>
                <c:pt idx="564">
                  <c:v>39.242166704024214</c:v>
                </c:pt>
                <c:pt idx="565">
                  <c:v>39.234708734428857</c:v>
                </c:pt>
                <c:pt idx="566">
                  <c:v>39.269075086617114</c:v>
                </c:pt>
                <c:pt idx="567">
                  <c:v>39.192749070402641</c:v>
                </c:pt>
                <c:pt idx="568">
                  <c:v>39.137124086995449</c:v>
                </c:pt>
                <c:pt idx="569">
                  <c:v>39.13684524741776</c:v>
                </c:pt>
                <c:pt idx="570">
                  <c:v>39.234151071422176</c:v>
                </c:pt>
                <c:pt idx="571">
                  <c:v>39.115652179914782</c:v>
                </c:pt>
                <c:pt idx="572">
                  <c:v>39.059260407854694</c:v>
                </c:pt>
                <c:pt idx="573">
                  <c:v>39.066788075233077</c:v>
                </c:pt>
                <c:pt idx="574">
                  <c:v>39.080937274217234</c:v>
                </c:pt>
                <c:pt idx="575">
                  <c:v>38.913295454599144</c:v>
                </c:pt>
                <c:pt idx="576">
                  <c:v>38.898658338837301</c:v>
                </c:pt>
                <c:pt idx="577">
                  <c:v>38.961741324137364</c:v>
                </c:pt>
                <c:pt idx="578">
                  <c:v>38.933229698753529</c:v>
                </c:pt>
                <c:pt idx="579">
                  <c:v>38.821909969561332</c:v>
                </c:pt>
                <c:pt idx="580">
                  <c:v>38.793611555444308</c:v>
                </c:pt>
                <c:pt idx="581">
                  <c:v>38.815079328458033</c:v>
                </c:pt>
                <c:pt idx="582">
                  <c:v>38.751717503580274</c:v>
                </c:pt>
                <c:pt idx="583">
                  <c:v>38.731221510798484</c:v>
                </c:pt>
                <c:pt idx="584">
                  <c:v>38.751856915294766</c:v>
                </c:pt>
                <c:pt idx="585">
                  <c:v>38.758826951963862</c:v>
                </c:pt>
                <c:pt idx="586">
                  <c:v>38.654407561657742</c:v>
                </c:pt>
                <c:pt idx="587">
                  <c:v>38.612443779713523</c:v>
                </c:pt>
                <c:pt idx="588">
                  <c:v>38.604637272757458</c:v>
                </c:pt>
                <c:pt idx="589">
                  <c:v>38.639840127530086</c:v>
                </c:pt>
                <c:pt idx="590">
                  <c:v>38.60477668447195</c:v>
                </c:pt>
                <c:pt idx="591">
                  <c:v>38.548106105131566</c:v>
                </c:pt>
                <c:pt idx="592">
                  <c:v>38.492271963780887</c:v>
                </c:pt>
                <c:pt idx="593">
                  <c:v>38.499102556437968</c:v>
                </c:pt>
                <c:pt idx="594">
                  <c:v>38.457905579295229</c:v>
                </c:pt>
                <c:pt idx="595">
                  <c:v>38.450308165687851</c:v>
                </c:pt>
                <c:pt idx="596">
                  <c:v>38.471780088917214</c:v>
                </c:pt>
                <c:pt idx="597">
                  <c:v>38.429398055680807</c:v>
                </c:pt>
                <c:pt idx="598">
                  <c:v>38.353625584554898</c:v>
                </c:pt>
                <c:pt idx="599">
                  <c:v>38.311104188050095</c:v>
                </c:pt>
                <c:pt idx="600">
                  <c:v>38.318008644854295</c:v>
                </c:pt>
                <c:pt idx="601">
                  <c:v>38.268308069885606</c:v>
                </c:pt>
                <c:pt idx="602">
                  <c:v>38.290751708752225</c:v>
                </c:pt>
                <c:pt idx="603">
                  <c:v>38.28259666443568</c:v>
                </c:pt>
                <c:pt idx="604">
                  <c:v>38.213445692618272</c:v>
                </c:pt>
                <c:pt idx="605">
                  <c:v>38.129104043801753</c:v>
                </c:pt>
                <c:pt idx="606">
                  <c:v>38.129522278945238</c:v>
                </c:pt>
                <c:pt idx="607">
                  <c:v>38.191420272746448</c:v>
                </c:pt>
                <c:pt idx="608">
                  <c:v>38.156635669265995</c:v>
                </c:pt>
                <c:pt idx="609">
                  <c:v>38.101916837779974</c:v>
                </c:pt>
                <c:pt idx="610">
                  <c:v>38.094946801110886</c:v>
                </c:pt>
                <c:pt idx="611">
                  <c:v>38.087697924864095</c:v>
                </c:pt>
                <c:pt idx="612">
                  <c:v>38.003491569843952</c:v>
                </c:pt>
                <c:pt idx="613">
                  <c:v>37.969059621642337</c:v>
                </c:pt>
                <c:pt idx="614">
                  <c:v>38.0384852989705</c:v>
                </c:pt>
                <c:pt idx="615">
                  <c:v>37.995824490751204</c:v>
                </c:pt>
                <c:pt idx="616">
                  <c:v>37.919428760605243</c:v>
                </c:pt>
                <c:pt idx="617">
                  <c:v>37.855853676014455</c:v>
                </c:pt>
                <c:pt idx="618">
                  <c:v>37.87579205423566</c:v>
                </c:pt>
                <c:pt idx="619">
                  <c:v>37.772487957645502</c:v>
                </c:pt>
                <c:pt idx="620">
                  <c:v>37.785661242330917</c:v>
                </c:pt>
                <c:pt idx="621">
                  <c:v>37.863036972396458</c:v>
                </c:pt>
                <c:pt idx="622">
                  <c:v>37.876210289379145</c:v>
                </c:pt>
                <c:pt idx="623">
                  <c:v>37.660819658795319</c:v>
                </c:pt>
                <c:pt idx="624">
                  <c:v>37.645063099101982</c:v>
                </c:pt>
                <c:pt idx="625">
                  <c:v>37.659774095159648</c:v>
                </c:pt>
                <c:pt idx="626">
                  <c:v>37.651405791130195</c:v>
                </c:pt>
                <c:pt idx="627">
                  <c:v>37.582328635013802</c:v>
                </c:pt>
                <c:pt idx="628">
                  <c:v>37.588601629258996</c:v>
                </c:pt>
                <c:pt idx="629">
                  <c:v>37.624710652101513</c:v>
                </c:pt>
                <c:pt idx="630">
                  <c:v>37.532632210260637</c:v>
                </c:pt>
                <c:pt idx="631">
                  <c:v>37.462644768156252</c:v>
                </c:pt>
                <c:pt idx="632">
                  <c:v>37.510951193682573</c:v>
                </c:pt>
                <c:pt idx="633">
                  <c:v>37.532074579551349</c:v>
                </c:pt>
                <c:pt idx="634">
                  <c:v>37.426396317450546</c:v>
                </c:pt>
                <c:pt idx="635">
                  <c:v>37.404998274517119</c:v>
                </c:pt>
                <c:pt idx="636">
                  <c:v>37.413013890970468</c:v>
                </c:pt>
                <c:pt idx="637">
                  <c:v>37.369795435893181</c:v>
                </c:pt>
                <c:pt idx="638">
                  <c:v>37.321214288707282</c:v>
                </c:pt>
                <c:pt idx="639">
                  <c:v>37.349721780024296</c:v>
                </c:pt>
                <c:pt idx="640">
                  <c:v>37.376974582059553</c:v>
                </c:pt>
                <c:pt idx="641">
                  <c:v>37.341845559136637</c:v>
                </c:pt>
                <c:pt idx="642">
                  <c:v>37.251575367814787</c:v>
                </c:pt>
                <c:pt idx="643">
                  <c:v>37.237426168830623</c:v>
                </c:pt>
                <c:pt idx="644">
                  <c:v>37.244326507716707</c:v>
                </c:pt>
                <c:pt idx="645">
                  <c:v>37.257360380687501</c:v>
                </c:pt>
                <c:pt idx="646">
                  <c:v>37.223272819630949</c:v>
                </c:pt>
                <c:pt idx="647">
                  <c:v>37.244047651990314</c:v>
                </c:pt>
                <c:pt idx="648">
                  <c:v>37.24495385235759</c:v>
                </c:pt>
                <c:pt idx="649">
                  <c:v>37.125614340347703</c:v>
                </c:pt>
                <c:pt idx="650">
                  <c:v>37.139972664978075</c:v>
                </c:pt>
                <c:pt idx="651">
                  <c:v>37.180685843261251</c:v>
                </c:pt>
                <c:pt idx="652">
                  <c:v>37.202641565350177</c:v>
                </c:pt>
                <c:pt idx="653">
                  <c:v>37.125823482142494</c:v>
                </c:pt>
                <c:pt idx="654">
                  <c:v>37.104564818626173</c:v>
                </c:pt>
                <c:pt idx="655">
                  <c:v>37.104564818626173</c:v>
                </c:pt>
                <c:pt idx="656">
                  <c:v>37.020850530599233</c:v>
                </c:pt>
                <c:pt idx="657">
                  <c:v>37.028099390697193</c:v>
                </c:pt>
                <c:pt idx="658">
                  <c:v>37.090415635790706</c:v>
                </c:pt>
                <c:pt idx="659">
                  <c:v>37.139554413685893</c:v>
                </c:pt>
                <c:pt idx="660">
                  <c:v>37.000284823885835</c:v>
                </c:pt>
                <c:pt idx="661">
                  <c:v>36.971428795208233</c:v>
                </c:pt>
                <c:pt idx="662">
                  <c:v>36.971149987927937</c:v>
                </c:pt>
                <c:pt idx="663">
                  <c:v>37.004745449694006</c:v>
                </c:pt>
                <c:pt idx="664">
                  <c:v>36.913569074153465</c:v>
                </c:pt>
                <c:pt idx="665">
                  <c:v>36.927369735777035</c:v>
                </c:pt>
                <c:pt idx="666">
                  <c:v>36.94040774281477</c:v>
                </c:pt>
                <c:pt idx="667">
                  <c:v>36.878021799938367</c:v>
                </c:pt>
                <c:pt idx="668">
                  <c:v>36.801343128445296</c:v>
                </c:pt>
                <c:pt idx="669">
                  <c:v>36.808526424827306</c:v>
                </c:pt>
                <c:pt idx="670">
                  <c:v>36.870563830343002</c:v>
                </c:pt>
                <c:pt idx="671">
                  <c:v>36.863380550109703</c:v>
                </c:pt>
                <c:pt idx="672">
                  <c:v>36.82086328767172</c:v>
                </c:pt>
                <c:pt idx="673">
                  <c:v>36.778620666149692</c:v>
                </c:pt>
                <c:pt idx="674">
                  <c:v>36.763700592892036</c:v>
                </c:pt>
                <c:pt idx="675">
                  <c:v>36.729268644690293</c:v>
                </c:pt>
                <c:pt idx="676">
                  <c:v>36.692811084487197</c:v>
                </c:pt>
                <c:pt idx="677">
                  <c:v>36.741953996449197</c:v>
                </c:pt>
                <c:pt idx="678">
                  <c:v>36.747808755551027</c:v>
                </c:pt>
                <c:pt idx="679">
                  <c:v>36.622618650803659</c:v>
                </c:pt>
                <c:pt idx="680">
                  <c:v>36.614951539413383</c:v>
                </c:pt>
                <c:pt idx="681">
                  <c:v>36.655939423207549</c:v>
                </c:pt>
                <c:pt idx="682">
                  <c:v>36.620666886800713</c:v>
                </c:pt>
                <c:pt idx="683">
                  <c:v>36.619690988650547</c:v>
                </c:pt>
                <c:pt idx="684">
                  <c:v>36.675803937281522</c:v>
                </c:pt>
                <c:pt idx="685">
                  <c:v>36.680543386518679</c:v>
                </c:pt>
                <c:pt idx="686">
                  <c:v>36.605123570671473</c:v>
                </c:pt>
                <c:pt idx="687">
                  <c:v>36.5619050832968</c:v>
                </c:pt>
                <c:pt idx="688">
                  <c:v>36.604496226030591</c:v>
                </c:pt>
                <c:pt idx="689">
                  <c:v>36.616205679639449</c:v>
                </c:pt>
                <c:pt idx="690">
                  <c:v>36.540572620228026</c:v>
                </c:pt>
                <c:pt idx="691">
                  <c:v>36.532069038550908</c:v>
                </c:pt>
                <c:pt idx="692">
                  <c:v>36.55374590491332</c:v>
                </c:pt>
                <c:pt idx="693">
                  <c:v>36.559186562938478</c:v>
                </c:pt>
                <c:pt idx="694">
                  <c:v>36.490453810115859</c:v>
                </c:pt>
                <c:pt idx="695">
                  <c:v>36.536947899502437</c:v>
                </c:pt>
                <c:pt idx="696">
                  <c:v>36.684864616760933</c:v>
                </c:pt>
                <c:pt idx="697">
                  <c:v>36.690161696707378</c:v>
                </c:pt>
                <c:pt idx="698">
                  <c:v>36.655381227293745</c:v>
                </c:pt>
                <c:pt idx="699">
                  <c:v>36.703269417676587</c:v>
                </c:pt>
                <c:pt idx="700">
                  <c:v>36.772973918433863</c:v>
                </c:pt>
                <c:pt idx="701">
                  <c:v>36.751502043650603</c:v>
                </c:pt>
                <c:pt idx="702">
                  <c:v>36.786426058845542</c:v>
                </c:pt>
                <c:pt idx="703">
                  <c:v>36.84902111121923</c:v>
                </c:pt>
                <c:pt idx="704">
                  <c:v>36.86972624579581</c:v>
                </c:pt>
                <c:pt idx="705">
                  <c:v>36.758402366388097</c:v>
                </c:pt>
                <c:pt idx="706">
                  <c:v>36.812707096797446</c:v>
                </c:pt>
                <c:pt idx="707">
                  <c:v>36.839750789335426</c:v>
                </c:pt>
                <c:pt idx="708">
                  <c:v>36.88722076072348</c:v>
                </c:pt>
                <c:pt idx="709">
                  <c:v>36.811382677435383</c:v>
                </c:pt>
                <c:pt idx="710">
                  <c:v>36.795978805318157</c:v>
                </c:pt>
                <c:pt idx="711">
                  <c:v>36.782452833056759</c:v>
                </c:pt>
                <c:pt idx="712">
                  <c:v>36.788172282213516</c:v>
                </c:pt>
                <c:pt idx="713">
                  <c:v>36.774506898237505</c:v>
                </c:pt>
                <c:pt idx="714">
                  <c:v>36.808733871008663</c:v>
                </c:pt>
                <c:pt idx="715">
                  <c:v>36.885896341361423</c:v>
                </c:pt>
                <c:pt idx="716">
                  <c:v>36.912456202742312</c:v>
                </c:pt>
                <c:pt idx="717">
                  <c:v>36.877601885330265</c:v>
                </c:pt>
                <c:pt idx="718">
                  <c:v>36.883177821003102</c:v>
                </c:pt>
                <c:pt idx="719">
                  <c:v>36.952607616249381</c:v>
                </c:pt>
                <c:pt idx="720">
                  <c:v>36.99422284468443</c:v>
                </c:pt>
                <c:pt idx="721">
                  <c:v>36.973517726256539</c:v>
                </c:pt>
                <c:pt idx="722">
                  <c:v>36.960065601993556</c:v>
                </c:pt>
                <c:pt idx="723">
                  <c:v>36.903599965786356</c:v>
                </c:pt>
                <c:pt idx="724">
                  <c:v>36.854252078393777</c:v>
                </c:pt>
                <c:pt idx="725">
                  <c:v>36.839401702919019</c:v>
                </c:pt>
                <c:pt idx="726">
                  <c:v>36.845121152075762</c:v>
                </c:pt>
                <c:pt idx="727">
                  <c:v>36.893353761901082</c:v>
                </c:pt>
                <c:pt idx="728">
                  <c:v>36.858015629480768</c:v>
                </c:pt>
                <c:pt idx="729">
                  <c:v>36.84365733714791</c:v>
                </c:pt>
                <c:pt idx="730">
                  <c:v>36.801902680849665</c:v>
                </c:pt>
                <c:pt idx="731">
                  <c:v>36.758893302972382</c:v>
                </c:pt>
                <c:pt idx="732">
                  <c:v>36.752202122029686</c:v>
                </c:pt>
                <c:pt idx="733">
                  <c:v>36.785522894433576</c:v>
                </c:pt>
                <c:pt idx="734">
                  <c:v>36.771508989245788</c:v>
                </c:pt>
                <c:pt idx="735">
                  <c:v>36.7287087370146</c:v>
                </c:pt>
                <c:pt idx="736">
                  <c:v>36.693858553669379</c:v>
                </c:pt>
                <c:pt idx="737">
                  <c:v>36.719926364205762</c:v>
                </c:pt>
                <c:pt idx="738">
                  <c:v>36.664161936786556</c:v>
                </c:pt>
                <c:pt idx="739">
                  <c:v>36.613973396594083</c:v>
                </c:pt>
                <c:pt idx="740">
                  <c:v>36.648967141869328</c:v>
                </c:pt>
                <c:pt idx="741">
                  <c:v>36.68221821649032</c:v>
                </c:pt>
                <c:pt idx="742">
                  <c:v>36.584559737207194</c:v>
                </c:pt>
                <c:pt idx="743">
                  <c:v>36.632378229807138</c:v>
                </c:pt>
                <c:pt idx="744">
                  <c:v>36.681172620557248</c:v>
                </c:pt>
                <c:pt idx="745">
                  <c:v>36.645481832858231</c:v>
                </c:pt>
                <c:pt idx="746">
                  <c:v>36.581980628563372</c:v>
                </c:pt>
                <c:pt idx="747">
                  <c:v>36.60205426828356</c:v>
                </c:pt>
                <c:pt idx="748">
                  <c:v>36.664021959867661</c:v>
                </c:pt>
                <c:pt idx="749">
                  <c:v>36.566019061142065</c:v>
                </c:pt>
                <c:pt idx="750">
                  <c:v>36.536880058819953</c:v>
                </c:pt>
                <c:pt idx="751">
                  <c:v>36.563858203790424</c:v>
                </c:pt>
                <c:pt idx="752">
                  <c:v>36.584419760288306</c:v>
                </c:pt>
                <c:pt idx="753">
                  <c:v>36.507601660931918</c:v>
                </c:pt>
                <c:pt idx="754">
                  <c:v>36.513317008319255</c:v>
                </c:pt>
                <c:pt idx="755">
                  <c:v>36.541270986845106</c:v>
                </c:pt>
                <c:pt idx="756">
                  <c:v>36.560791113774123</c:v>
                </c:pt>
                <c:pt idx="757">
                  <c:v>36.413780596882901</c:v>
                </c:pt>
                <c:pt idx="758">
                  <c:v>36.412177354091853</c:v>
                </c:pt>
                <c:pt idx="759">
                  <c:v>36.41154997715357</c:v>
                </c:pt>
                <c:pt idx="760">
                  <c:v>36.431693346954049</c:v>
                </c:pt>
                <c:pt idx="761">
                  <c:v>36.334104565453707</c:v>
                </c:pt>
                <c:pt idx="762">
                  <c:v>36.325670713856873</c:v>
                </c:pt>
                <c:pt idx="763">
                  <c:v>36.380807796635082</c:v>
                </c:pt>
                <c:pt idx="764">
                  <c:v>36.30336232034054</c:v>
                </c:pt>
                <c:pt idx="765">
                  <c:v>36.225502823712823</c:v>
                </c:pt>
                <c:pt idx="766">
                  <c:v>36.245510867419526</c:v>
                </c:pt>
                <c:pt idx="767">
                  <c:v>36.307478559003634</c:v>
                </c:pt>
                <c:pt idx="768">
                  <c:v>36.22139013776345</c:v>
                </c:pt>
                <c:pt idx="769">
                  <c:v>36.157888933468584</c:v>
                </c:pt>
                <c:pt idx="770">
                  <c:v>36.191558227084371</c:v>
                </c:pt>
                <c:pt idx="771">
                  <c:v>36.238609979477637</c:v>
                </c:pt>
                <c:pt idx="772">
                  <c:v>36.104981889066501</c:v>
                </c:pt>
                <c:pt idx="773">
                  <c:v>36.075494365532379</c:v>
                </c:pt>
                <c:pt idx="774">
                  <c:v>36.081976420828994</c:v>
                </c:pt>
                <c:pt idx="775">
                  <c:v>36.03123440014275</c:v>
                </c:pt>
                <c:pt idx="776">
                  <c:v>35.960061982688195</c:v>
                </c:pt>
                <c:pt idx="777">
                  <c:v>35.951976620005858</c:v>
                </c:pt>
                <c:pt idx="778">
                  <c:v>36.007043972703777</c:v>
                </c:pt>
                <c:pt idx="779">
                  <c:v>35.963058761271107</c:v>
                </c:pt>
                <c:pt idx="780">
                  <c:v>35.926535605054539</c:v>
                </c:pt>
                <c:pt idx="781">
                  <c:v>35.911685261877174</c:v>
                </c:pt>
                <c:pt idx="782">
                  <c:v>35.944169563994087</c:v>
                </c:pt>
                <c:pt idx="783">
                  <c:v>35.872095047941698</c:v>
                </c:pt>
                <c:pt idx="784">
                  <c:v>35.84365312034064</c:v>
                </c:pt>
                <c:pt idx="785">
                  <c:v>35.897674909403001</c:v>
                </c:pt>
                <c:pt idx="786">
                  <c:v>35.924443896429985</c:v>
                </c:pt>
                <c:pt idx="787">
                  <c:v>35.810684454159755</c:v>
                </c:pt>
                <c:pt idx="788">
                  <c:v>35.796182599896888</c:v>
                </c:pt>
                <c:pt idx="789">
                  <c:v>35.849581146087779</c:v>
                </c:pt>
                <c:pt idx="790">
                  <c:v>35.826645407930563</c:v>
                </c:pt>
                <c:pt idx="791">
                  <c:v>35.728359584006554</c:v>
                </c:pt>
                <c:pt idx="792">
                  <c:v>35.740696414553575</c:v>
                </c:pt>
                <c:pt idx="793">
                  <c:v>35.773738395825873</c:v>
                </c:pt>
                <c:pt idx="794">
                  <c:v>35.744041746645657</c:v>
                </c:pt>
                <c:pt idx="795">
                  <c:v>35.673082524309343</c:v>
                </c:pt>
                <c:pt idx="796">
                  <c:v>35.698736217620365</c:v>
                </c:pt>
                <c:pt idx="797">
                  <c:v>35.754221821610578</c:v>
                </c:pt>
                <c:pt idx="798">
                  <c:v>35.632446746738182</c:v>
                </c:pt>
                <c:pt idx="799">
                  <c:v>35.595009186615499</c:v>
                </c:pt>
                <c:pt idx="800">
                  <c:v>35.629031167807383</c:v>
                </c:pt>
                <c:pt idx="801">
                  <c:v>35.676148483916734</c:v>
                </c:pt>
                <c:pt idx="802">
                  <c:v>35.582462649069171</c:v>
                </c:pt>
                <c:pt idx="803">
                  <c:v>35.595361292838504</c:v>
                </c:pt>
                <c:pt idx="804">
                  <c:v>35.594176269042244</c:v>
                </c:pt>
                <c:pt idx="805">
                  <c:v>35.59989161642946</c:v>
                </c:pt>
                <c:pt idx="806">
                  <c:v>35.486480695371121</c:v>
                </c:pt>
                <c:pt idx="807">
                  <c:v>35.49233543832424</c:v>
                </c:pt>
                <c:pt idx="808">
                  <c:v>35.511433212191541</c:v>
                </c:pt>
                <c:pt idx="809">
                  <c:v>35.440195166426115</c:v>
                </c:pt>
                <c:pt idx="810">
                  <c:v>35.417890939274109</c:v>
                </c:pt>
                <c:pt idx="811">
                  <c:v>35.408899408521783</c:v>
                </c:pt>
                <c:pt idx="812">
                  <c:v>35.440543138582299</c:v>
                </c:pt>
                <c:pt idx="813">
                  <c:v>35.355082061982998</c:v>
                </c:pt>
                <c:pt idx="814">
                  <c:v>35.325459276950014</c:v>
                </c:pt>
                <c:pt idx="815">
                  <c:v>35.352154432127278</c:v>
                </c:pt>
                <c:pt idx="816">
                  <c:v>35.364495396741113</c:v>
                </c:pt>
                <c:pt idx="817">
                  <c:v>35.230732012533608</c:v>
                </c:pt>
                <c:pt idx="818">
                  <c:v>35.234844084832481</c:v>
                </c:pt>
                <c:pt idx="819">
                  <c:v>35.254569203340779</c:v>
                </c:pt>
                <c:pt idx="820">
                  <c:v>35.267045461750989</c:v>
                </c:pt>
                <c:pt idx="821">
                  <c:v>35.188345328471961</c:v>
                </c:pt>
                <c:pt idx="822">
                  <c:v>35.17252318891385</c:v>
                </c:pt>
                <c:pt idx="823">
                  <c:v>35.204101322960902</c:v>
                </c:pt>
                <c:pt idx="824">
                  <c:v>35.141436556655613</c:v>
                </c:pt>
                <c:pt idx="825">
                  <c:v>35.068386174750437</c:v>
                </c:pt>
                <c:pt idx="826">
                  <c:v>35.108394026327616</c:v>
                </c:pt>
                <c:pt idx="827">
                  <c:v>35.134535668713717</c:v>
                </c:pt>
                <c:pt idx="828">
                  <c:v>35.08406833738966</c:v>
                </c:pt>
                <c:pt idx="829">
                  <c:v>35.046565181253492</c:v>
                </c:pt>
                <c:pt idx="830">
                  <c:v>35.080025381520585</c:v>
                </c:pt>
                <c:pt idx="831">
                  <c:v>35.112296423924583</c:v>
                </c:pt>
                <c:pt idx="832">
                  <c:v>34.999234024078142</c:v>
                </c:pt>
                <c:pt idx="833">
                  <c:v>34.96975066690824</c:v>
                </c:pt>
                <c:pt idx="834">
                  <c:v>35.052772030429509</c:v>
                </c:pt>
                <c:pt idx="835">
                  <c:v>35.029696896706618</c:v>
                </c:pt>
                <c:pt idx="836">
                  <c:v>34.964801542969283</c:v>
                </c:pt>
                <c:pt idx="837">
                  <c:v>34.969122740914258</c:v>
                </c:pt>
                <c:pt idx="838">
                  <c:v>34.993935829871482</c:v>
                </c:pt>
                <c:pt idx="839">
                  <c:v>34.984804903553467</c:v>
                </c:pt>
                <c:pt idx="840">
                  <c:v>34.934128446583316</c:v>
                </c:pt>
                <c:pt idx="841">
                  <c:v>34.975116330377361</c:v>
                </c:pt>
                <c:pt idx="842">
                  <c:v>35.027953095643461</c:v>
                </c:pt>
                <c:pt idx="843">
                  <c:v>34.935522014672458</c:v>
                </c:pt>
                <c:pt idx="844">
                  <c:v>34.919978698543332</c:v>
                </c:pt>
                <c:pt idx="845">
                  <c:v>35.00209386169734</c:v>
                </c:pt>
                <c:pt idx="846">
                  <c:v>35.007042436580598</c:v>
                </c:pt>
                <c:pt idx="847">
                  <c:v>34.852085984870115</c:v>
                </c:pt>
                <c:pt idx="848">
                  <c:v>34.849506876226286</c:v>
                </c:pt>
                <c:pt idx="849">
                  <c:v>34.896000981761567</c:v>
                </c:pt>
                <c:pt idx="850">
                  <c:v>34.907710435370305</c:v>
                </c:pt>
                <c:pt idx="851">
                  <c:v>34.77366412596438</c:v>
                </c:pt>
                <c:pt idx="852">
                  <c:v>34.819395593062396</c:v>
                </c:pt>
                <c:pt idx="853">
                  <c:v>34.825180605935238</c:v>
                </c:pt>
                <c:pt idx="854">
                  <c:v>34.745434876723145</c:v>
                </c:pt>
                <c:pt idx="855">
                  <c:v>34.681097202141302</c:v>
                </c:pt>
                <c:pt idx="856">
                  <c:v>34.727800368727891</c:v>
                </c:pt>
                <c:pt idx="857">
                  <c:v>34.772830659335305</c:v>
                </c:pt>
                <c:pt idx="858">
                  <c:v>34.694060828273507</c:v>
                </c:pt>
                <c:pt idx="859">
                  <c:v>34.641924690442309</c:v>
                </c:pt>
                <c:pt idx="860">
                  <c:v>34.695733187494234</c:v>
                </c:pt>
                <c:pt idx="861">
                  <c:v>34.748918473972225</c:v>
                </c:pt>
                <c:pt idx="862">
                  <c:v>34.578906687505103</c:v>
                </c:pt>
                <c:pt idx="863">
                  <c:v>34.610903072844337</c:v>
                </c:pt>
                <c:pt idx="864">
                  <c:v>34.649799764772361</c:v>
                </c:pt>
                <c:pt idx="865">
                  <c:v>34.610553970279348</c:v>
                </c:pt>
                <c:pt idx="866">
                  <c:v>34.503625136814904</c:v>
                </c:pt>
                <c:pt idx="867">
                  <c:v>34.520561988735878</c:v>
                </c:pt>
                <c:pt idx="868">
                  <c:v>34.580930571595758</c:v>
                </c:pt>
                <c:pt idx="869">
                  <c:v>34.499930153102014</c:v>
                </c:pt>
                <c:pt idx="870">
                  <c:v>34.414612670730115</c:v>
                </c:pt>
                <c:pt idx="871">
                  <c:v>34.41760941701552</c:v>
                </c:pt>
                <c:pt idx="872">
                  <c:v>34.505505523570328</c:v>
                </c:pt>
                <c:pt idx="873">
                  <c:v>34.410569165805228</c:v>
                </c:pt>
                <c:pt idx="874">
                  <c:v>34.351663816520116</c:v>
                </c:pt>
                <c:pt idx="875">
                  <c:v>34.368256248998506</c:v>
                </c:pt>
                <c:pt idx="876">
                  <c:v>34.379412254410987</c:v>
                </c:pt>
                <c:pt idx="877">
                  <c:v>34.255541853605649</c:v>
                </c:pt>
                <c:pt idx="878">
                  <c:v>34.259096279046425</c:v>
                </c:pt>
                <c:pt idx="879">
                  <c:v>34.310120708172775</c:v>
                </c:pt>
                <c:pt idx="880">
                  <c:v>34.299316873578093</c:v>
                </c:pt>
                <c:pt idx="881">
                  <c:v>34.246897745953689</c:v>
                </c:pt>
                <c:pt idx="882">
                  <c:v>34.22954209368482</c:v>
                </c:pt>
                <c:pt idx="883">
                  <c:v>34.260980832166076</c:v>
                </c:pt>
                <c:pt idx="884">
                  <c:v>34.200197518430343</c:v>
                </c:pt>
                <c:pt idx="885">
                  <c:v>34.183116587820926</c:v>
                </c:pt>
                <c:pt idx="886">
                  <c:v>34.2400654253859</c:v>
                </c:pt>
                <c:pt idx="887">
                  <c:v>34.292623367222888</c:v>
                </c:pt>
                <c:pt idx="888">
                  <c:v>34.163041817691941</c:v>
                </c:pt>
                <c:pt idx="889">
                  <c:v>34.116965382095628</c:v>
                </c:pt>
                <c:pt idx="890">
                  <c:v>34.146591719842341</c:v>
                </c:pt>
                <c:pt idx="891">
                  <c:v>34.156488869608729</c:v>
                </c:pt>
                <c:pt idx="892">
                  <c:v>34.03973209969989</c:v>
                </c:pt>
                <c:pt idx="893">
                  <c:v>34.056461893008183</c:v>
                </c:pt>
                <c:pt idx="894">
                  <c:v>34.092777409258858</c:v>
                </c:pt>
                <c:pt idx="895">
                  <c:v>34.095077177715396</c:v>
                </c:pt>
                <c:pt idx="896">
                  <c:v>33.970725028935192</c:v>
                </c:pt>
                <c:pt idx="897">
                  <c:v>33.98717396407848</c:v>
                </c:pt>
                <c:pt idx="898">
                  <c:v>34.00913115569891</c:v>
                </c:pt>
                <c:pt idx="899">
                  <c:v>33.955110916911657</c:v>
                </c:pt>
                <c:pt idx="900">
                  <c:v>33.907291842958614</c:v>
                </c:pt>
                <c:pt idx="901">
                  <c:v>33.929946077002818</c:v>
                </c:pt>
                <c:pt idx="902">
                  <c:v>33.972954905824402</c:v>
                </c:pt>
                <c:pt idx="903">
                  <c:v>33.876060518361335</c:v>
                </c:pt>
                <c:pt idx="904">
                  <c:v>33.849504177396767</c:v>
                </c:pt>
                <c:pt idx="905">
                  <c:v>33.885821825275649</c:v>
                </c:pt>
                <c:pt idx="906">
                  <c:v>33.905966680756435</c:v>
                </c:pt>
                <c:pt idx="907">
                  <c:v>33.79450694234783</c:v>
                </c:pt>
                <c:pt idx="908">
                  <c:v>33.76753034765234</c:v>
                </c:pt>
                <c:pt idx="909">
                  <c:v>33.794924030933707</c:v>
                </c:pt>
                <c:pt idx="910">
                  <c:v>33.753937665117249</c:v>
                </c:pt>
                <c:pt idx="911">
                  <c:v>33.704238624274971</c:v>
                </c:pt>
                <c:pt idx="912">
                  <c:v>33.704935085345539</c:v>
                </c:pt>
                <c:pt idx="913">
                  <c:v>33.718458457666529</c:v>
                </c:pt>
                <c:pt idx="914">
                  <c:v>33.690296806877377</c:v>
                </c:pt>
                <c:pt idx="915">
                  <c:v>33.640667463818005</c:v>
                </c:pt>
                <c:pt idx="916">
                  <c:v>33.619824467802033</c:v>
                </c:pt>
                <c:pt idx="917">
                  <c:v>33.668548579416026</c:v>
                </c:pt>
                <c:pt idx="918">
                  <c:v>33.639899044146709</c:v>
                </c:pt>
                <c:pt idx="919">
                  <c:v>33.596124444040342</c:v>
                </c:pt>
                <c:pt idx="920">
                  <c:v>33.546632364918437</c:v>
                </c:pt>
                <c:pt idx="921">
                  <c:v>33.552974540188224</c:v>
                </c:pt>
                <c:pt idx="922">
                  <c:v>33.530669763980406</c:v>
                </c:pt>
                <c:pt idx="923">
                  <c:v>33.535617725213051</c:v>
                </c:pt>
                <c:pt idx="924">
                  <c:v>33.521746768304787</c:v>
                </c:pt>
                <c:pt idx="925">
                  <c:v>33.533873988744801</c:v>
                </c:pt>
                <c:pt idx="926">
                  <c:v>33.49679263661443</c:v>
                </c:pt>
                <c:pt idx="927">
                  <c:v>33.474973677853491</c:v>
                </c:pt>
                <c:pt idx="928">
                  <c:v>33.493515355137909</c:v>
                </c:pt>
                <c:pt idx="929">
                  <c:v>33.492608573417542</c:v>
                </c:pt>
                <c:pt idx="930">
                  <c:v>33.53150684791796</c:v>
                </c:pt>
                <c:pt idx="931">
                  <c:v>33.529415074698719</c:v>
                </c:pt>
                <c:pt idx="932">
                  <c:v>33.478391517602077</c:v>
                </c:pt>
                <c:pt idx="933">
                  <c:v>33.378501934128714</c:v>
                </c:pt>
                <c:pt idx="934">
                  <c:v>33.369161333108799</c:v>
                </c:pt>
                <c:pt idx="935">
                  <c:v>33.414678959140694</c:v>
                </c:pt>
                <c:pt idx="936">
                  <c:v>33.397529816428815</c:v>
                </c:pt>
                <c:pt idx="937">
                  <c:v>33.339396891692189</c:v>
                </c:pt>
                <c:pt idx="938">
                  <c:v>33.315277712311094</c:v>
                </c:pt>
                <c:pt idx="939">
                  <c:v>33.298339665386528</c:v>
                </c:pt>
                <c:pt idx="940">
                  <c:v>33.231910249882738</c:v>
                </c:pt>
                <c:pt idx="941">
                  <c:v>33.229262896838932</c:v>
                </c:pt>
                <c:pt idx="942">
                  <c:v>33.274708822649309</c:v>
                </c:pt>
                <c:pt idx="943">
                  <c:v>33.250033934254176</c:v>
                </c:pt>
                <c:pt idx="944">
                  <c:v>33.092288731495472</c:v>
                </c:pt>
                <c:pt idx="945">
                  <c:v>33.073956599723338</c:v>
                </c:pt>
                <c:pt idx="946">
                  <c:v>33.132508227915622</c:v>
                </c:pt>
                <c:pt idx="947">
                  <c:v>33.121076370434771</c:v>
                </c:pt>
                <c:pt idx="948">
                  <c:v>33.012824603288578</c:v>
                </c:pt>
                <c:pt idx="949">
                  <c:v>33.015263250552607</c:v>
                </c:pt>
                <c:pt idx="950">
                  <c:v>33.030528679877229</c:v>
                </c:pt>
                <c:pt idx="951">
                  <c:v>32.969328665124294</c:v>
                </c:pt>
                <c:pt idx="952">
                  <c:v>32.916211978317691</c:v>
                </c:pt>
                <c:pt idx="953">
                  <c:v>32.924089055086363</c:v>
                </c:pt>
                <c:pt idx="954">
                  <c:v>32.974276497167317</c:v>
                </c:pt>
                <c:pt idx="955">
                  <c:v>32.89850693280723</c:v>
                </c:pt>
                <c:pt idx="956">
                  <c:v>32.830054020781589</c:v>
                </c:pt>
                <c:pt idx="957">
                  <c:v>32.809561063955215</c:v>
                </c:pt>
                <c:pt idx="958">
                  <c:v>32.823780832751972</c:v>
                </c:pt>
                <c:pt idx="959">
                  <c:v>32.719920025928445</c:v>
                </c:pt>
                <c:pt idx="960">
                  <c:v>32.706536501336856</c:v>
                </c:pt>
                <c:pt idx="961">
                  <c:v>32.734208523586183</c:v>
                </c:pt>
                <c:pt idx="962">
                  <c:v>32.678723791625785</c:v>
                </c:pt>
                <c:pt idx="963">
                  <c:v>32.564891486427733</c:v>
                </c:pt>
                <c:pt idx="964">
                  <c:v>32.566704791489379</c:v>
                </c:pt>
                <c:pt idx="965">
                  <c:v>32.59835352764641</c:v>
                </c:pt>
                <c:pt idx="966">
                  <c:v>32.548930758738692</c:v>
                </c:pt>
                <c:pt idx="967">
                  <c:v>32.511565770867222</c:v>
                </c:pt>
                <c:pt idx="968">
                  <c:v>32.510941397586848</c:v>
                </c:pt>
                <c:pt idx="969">
                  <c:v>32.500833604196735</c:v>
                </c:pt>
                <c:pt idx="970">
                  <c:v>32.464374881287341</c:v>
                </c:pt>
                <c:pt idx="971">
                  <c:v>32.399689654415496</c:v>
                </c:pt>
                <c:pt idx="972">
                  <c:v>32.376129478383241</c:v>
                </c:pt>
                <c:pt idx="973">
                  <c:v>32.380101153896874</c:v>
                </c:pt>
                <c:pt idx="974">
                  <c:v>32.320364275826513</c:v>
                </c:pt>
                <c:pt idx="975">
                  <c:v>32.275334469680082</c:v>
                </c:pt>
                <c:pt idx="976">
                  <c:v>32.235882553198877</c:v>
                </c:pt>
                <c:pt idx="977">
                  <c:v>32.267178730969398</c:v>
                </c:pt>
                <c:pt idx="978">
                  <c:v>32.205629581353961</c:v>
                </c:pt>
                <c:pt idx="979">
                  <c:v>32.201237006161605</c:v>
                </c:pt>
                <c:pt idx="980">
                  <c:v>32.200540415901294</c:v>
                </c:pt>
                <c:pt idx="981">
                  <c:v>32.152303994983171</c:v>
                </c:pt>
                <c:pt idx="982">
                  <c:v>32.066634244901365</c:v>
                </c:pt>
                <c:pt idx="983">
                  <c:v>32.05750364155724</c:v>
                </c:pt>
                <c:pt idx="984">
                  <c:v>32.074233822434209</c:v>
                </c:pt>
                <c:pt idx="985">
                  <c:v>32.001669580949915</c:v>
                </c:pt>
                <c:pt idx="986">
                  <c:v>31.94799414917393</c:v>
                </c:pt>
                <c:pt idx="987">
                  <c:v>31.928057741094019</c:v>
                </c:pt>
                <c:pt idx="988">
                  <c:v>31.936704658619465</c:v>
                </c:pt>
                <c:pt idx="989">
                  <c:v>31.805864673308626</c:v>
                </c:pt>
                <c:pt idx="990">
                  <c:v>31.785161395832343</c:v>
                </c:pt>
                <c:pt idx="991">
                  <c:v>31.783767052605683</c:v>
                </c:pt>
                <c:pt idx="992">
                  <c:v>31.784812454754331</c:v>
                </c:pt>
                <c:pt idx="993">
                  <c:v>31.61807869260392</c:v>
                </c:pt>
                <c:pt idx="994">
                  <c:v>31.58880226485719</c:v>
                </c:pt>
                <c:pt idx="995">
                  <c:v>31.552971790915755</c:v>
                </c:pt>
                <c:pt idx="996">
                  <c:v>31.518258806913312</c:v>
                </c:pt>
              </c:numCache>
            </c:numRef>
          </c:yVal>
          <c:smooth val="1"/>
        </c:ser>
        <c:ser>
          <c:idx val="5"/>
          <c:order val="1"/>
          <c:tx>
            <c:v>6.25%</c:v>
          </c:tx>
          <c:spPr>
            <a:ln w="25400" cap="rnd" cmpd="sng" algn="ctr">
              <a:solidFill>
                <a:schemeClr val="tx1"/>
              </a:solidFill>
              <a:prstDash val="lgDashDotDot"/>
              <a:round/>
            </a:ln>
            <a:effectLst/>
          </c:spPr>
          <c:marker>
            <c:symbol val="none"/>
          </c:marker>
          <c:xVal>
            <c:numRef>
              <c:f>'pittaya skin'!$BC$4:$BC$1000</c:f>
              <c:numCache>
                <c:formatCode>General</c:formatCode>
                <c:ptCount val="997"/>
                <c:pt idx="0">
                  <c:v>-0.498411655426025</c:v>
                </c:pt>
                <c:pt idx="1">
                  <c:v>-0.49595800042152399</c:v>
                </c:pt>
                <c:pt idx="2">
                  <c:v>-0.49411776661872903</c:v>
                </c:pt>
                <c:pt idx="3">
                  <c:v>-0.49227750301361101</c:v>
                </c:pt>
                <c:pt idx="4">
                  <c:v>-0.49013057351112399</c:v>
                </c:pt>
                <c:pt idx="5">
                  <c:v>-0.48859703540802002</c:v>
                </c:pt>
                <c:pt idx="6">
                  <c:v>-0.48614338040351901</c:v>
                </c:pt>
                <c:pt idx="7">
                  <c:v>-0.48430314660072299</c:v>
                </c:pt>
                <c:pt idx="8">
                  <c:v>-0.48215621709823597</c:v>
                </c:pt>
                <c:pt idx="9">
                  <c:v>-0.48000922799110401</c:v>
                </c:pt>
                <c:pt idx="10">
                  <c:v>-0.47816902399063099</c:v>
                </c:pt>
                <c:pt idx="11">
                  <c:v>-0.47632879018783603</c:v>
                </c:pt>
                <c:pt idx="12">
                  <c:v>-0.47418186068534901</c:v>
                </c:pt>
                <c:pt idx="13">
                  <c:v>-0.472034871578217</c:v>
                </c:pt>
                <c:pt idx="14">
                  <c:v>-0.47019463777542098</c:v>
                </c:pt>
                <c:pt idx="15">
                  <c:v>-0.46866112947464</c:v>
                </c:pt>
                <c:pt idx="16">
                  <c:v>-0.46651419997215299</c:v>
                </c:pt>
                <c:pt idx="17">
                  <c:v>-0.46406051516532898</c:v>
                </c:pt>
                <c:pt idx="18">
                  <c:v>-0.46252700686454801</c:v>
                </c:pt>
                <c:pt idx="19">
                  <c:v>-0.46068677306175199</c:v>
                </c:pt>
                <c:pt idx="20">
                  <c:v>-0.45853981375694303</c:v>
                </c:pt>
                <c:pt idx="21">
                  <c:v>-0.45639285445213301</c:v>
                </c:pt>
                <c:pt idx="22">
                  <c:v>-0.454245895147324</c:v>
                </c:pt>
                <c:pt idx="23">
                  <c:v>-0.45271238684654203</c:v>
                </c:pt>
                <c:pt idx="24">
                  <c:v>-0.45025873184204102</c:v>
                </c:pt>
                <c:pt idx="25">
                  <c:v>-0.44872522354125999</c:v>
                </c:pt>
                <c:pt idx="26">
                  <c:v>-0.44596484303474399</c:v>
                </c:pt>
                <c:pt idx="27">
                  <c:v>-0.44443130493164101</c:v>
                </c:pt>
                <c:pt idx="28">
                  <c:v>-0.44289779663085899</c:v>
                </c:pt>
                <c:pt idx="29">
                  <c:v>-0.44013741612434398</c:v>
                </c:pt>
                <c:pt idx="30">
                  <c:v>-0.43829718232154802</c:v>
                </c:pt>
                <c:pt idx="31">
                  <c:v>-0.43584352731704701</c:v>
                </c:pt>
                <c:pt idx="32">
                  <c:v>-0.43461671471595797</c:v>
                </c:pt>
                <c:pt idx="33">
                  <c:v>-0.43246975541114802</c:v>
                </c:pt>
                <c:pt idx="34">
                  <c:v>-0.43062952160835299</c:v>
                </c:pt>
                <c:pt idx="35">
                  <c:v>-0.42878928780555697</c:v>
                </c:pt>
                <c:pt idx="36">
                  <c:v>-0.42633563280105602</c:v>
                </c:pt>
                <c:pt idx="37">
                  <c:v>-0.424188703298569</c:v>
                </c:pt>
                <c:pt idx="38">
                  <c:v>-0.42296186089515703</c:v>
                </c:pt>
                <c:pt idx="39">
                  <c:v>-0.42050820589065602</c:v>
                </c:pt>
                <c:pt idx="40">
                  <c:v>-0.41805458068847701</c:v>
                </c:pt>
                <c:pt idx="41">
                  <c:v>-0.41652104258537298</c:v>
                </c:pt>
                <c:pt idx="42">
                  <c:v>-0.41437408328056302</c:v>
                </c:pt>
                <c:pt idx="43">
                  <c:v>-0.41222715377807601</c:v>
                </c:pt>
                <c:pt idx="44">
                  <c:v>-0.41008022427558899</c:v>
                </c:pt>
                <c:pt idx="45">
                  <c:v>-0.40854668617248502</c:v>
                </c:pt>
                <c:pt idx="46">
                  <c:v>-0.406399726867676</c:v>
                </c:pt>
                <c:pt idx="47">
                  <c:v>-0.40455949306487998</c:v>
                </c:pt>
                <c:pt idx="48">
                  <c:v>-0.40241256356239302</c:v>
                </c:pt>
                <c:pt idx="49">
                  <c:v>-0.40026560425758401</c:v>
                </c:pt>
                <c:pt idx="50">
                  <c:v>-0.39811867475509599</c:v>
                </c:pt>
                <c:pt idx="51">
                  <c:v>-0.39627844095230103</c:v>
                </c:pt>
                <c:pt idx="52">
                  <c:v>-0.39443817734718301</c:v>
                </c:pt>
                <c:pt idx="53">
                  <c:v>-0.39259794354438798</c:v>
                </c:pt>
                <c:pt idx="54">
                  <c:v>-0.38983759284019498</c:v>
                </c:pt>
                <c:pt idx="55">
                  <c:v>-0.388610780239105</c:v>
                </c:pt>
                <c:pt idx="56">
                  <c:v>-0.38615712523460399</c:v>
                </c:pt>
                <c:pt idx="57">
                  <c:v>-0.38462358713150002</c:v>
                </c:pt>
                <c:pt idx="58">
                  <c:v>-0.38186320662498502</c:v>
                </c:pt>
                <c:pt idx="59">
                  <c:v>-0.380023002624512</c:v>
                </c:pt>
                <c:pt idx="60">
                  <c:v>-0.37818276882171598</c:v>
                </c:pt>
                <c:pt idx="61">
                  <c:v>-0.37634253501892101</c:v>
                </c:pt>
                <c:pt idx="62">
                  <c:v>-0.37480899691581698</c:v>
                </c:pt>
                <c:pt idx="63">
                  <c:v>-0.37235534191131597</c:v>
                </c:pt>
                <c:pt idx="64">
                  <c:v>-0.37020838260650601</c:v>
                </c:pt>
                <c:pt idx="65">
                  <c:v>-0.36836814880371099</c:v>
                </c:pt>
                <c:pt idx="66">
                  <c:v>-0.36652791500091603</c:v>
                </c:pt>
                <c:pt idx="67">
                  <c:v>-0.36407423019409202</c:v>
                </c:pt>
                <c:pt idx="68">
                  <c:v>-0.36284744739532498</c:v>
                </c:pt>
                <c:pt idx="69">
                  <c:v>-0.36008706688880898</c:v>
                </c:pt>
                <c:pt idx="70">
                  <c:v>-0.35855355858802801</c:v>
                </c:pt>
                <c:pt idx="71">
                  <c:v>-0.356406599283218</c:v>
                </c:pt>
                <c:pt idx="72">
                  <c:v>-0.35425963997840898</c:v>
                </c:pt>
                <c:pt idx="73">
                  <c:v>-0.35241940617561301</c:v>
                </c:pt>
                <c:pt idx="74">
                  <c:v>-0.34996575117111201</c:v>
                </c:pt>
                <c:pt idx="75">
                  <c:v>-0.34812551736831698</c:v>
                </c:pt>
                <c:pt idx="76">
                  <c:v>-0.34628528356552102</c:v>
                </c:pt>
                <c:pt idx="77">
                  <c:v>-0.344445049762726</c:v>
                </c:pt>
                <c:pt idx="78">
                  <c:v>-0.34229809045791598</c:v>
                </c:pt>
                <c:pt idx="79">
                  <c:v>-0.34015116095542902</c:v>
                </c:pt>
                <c:pt idx="80">
                  <c:v>-0.338310927152634</c:v>
                </c:pt>
                <c:pt idx="81">
                  <c:v>-0.33647066354751598</c:v>
                </c:pt>
                <c:pt idx="82">
                  <c:v>-0.33493715524673501</c:v>
                </c:pt>
                <c:pt idx="83">
                  <c:v>-0.33279019594192499</c:v>
                </c:pt>
                <c:pt idx="84">
                  <c:v>-0.33064326643943798</c:v>
                </c:pt>
                <c:pt idx="85">
                  <c:v>-0.32788291573524497</c:v>
                </c:pt>
                <c:pt idx="86">
                  <c:v>-0.32604268193244901</c:v>
                </c:pt>
                <c:pt idx="87">
                  <c:v>-0.32481583952903698</c:v>
                </c:pt>
                <c:pt idx="88">
                  <c:v>-0.32266888022422802</c:v>
                </c:pt>
                <c:pt idx="89">
                  <c:v>-0.320521950721741</c:v>
                </c:pt>
                <c:pt idx="90">
                  <c:v>-0.31837502121925398</c:v>
                </c:pt>
                <c:pt idx="91">
                  <c:v>-0.31622806191444403</c:v>
                </c:pt>
                <c:pt idx="92">
                  <c:v>-0.31408113241195701</c:v>
                </c:pt>
                <c:pt idx="93">
                  <c:v>-0.31254759430885298</c:v>
                </c:pt>
                <c:pt idx="94">
                  <c:v>-0.31040063500404402</c:v>
                </c:pt>
                <c:pt idx="95">
                  <c:v>-0.308560401201248</c:v>
                </c:pt>
                <c:pt idx="96">
                  <c:v>-0.30610677599906899</c:v>
                </c:pt>
                <c:pt idx="97">
                  <c:v>-0.30457323789596602</c:v>
                </c:pt>
                <c:pt idx="98">
                  <c:v>-0.302732974290848</c:v>
                </c:pt>
                <c:pt idx="99">
                  <c:v>-0.30027934908866899</c:v>
                </c:pt>
                <c:pt idx="100">
                  <c:v>-0.29843911528587302</c:v>
                </c:pt>
                <c:pt idx="101">
                  <c:v>-0.29629215598106401</c:v>
                </c:pt>
                <c:pt idx="102">
                  <c:v>-0.29445192217826799</c:v>
                </c:pt>
                <c:pt idx="103">
                  <c:v>-0.29261168837547302</c:v>
                </c:pt>
                <c:pt idx="104">
                  <c:v>-0.29046472907066301</c:v>
                </c:pt>
                <c:pt idx="105">
                  <c:v>-0.288011103868485</c:v>
                </c:pt>
                <c:pt idx="106">
                  <c:v>-0.28586414456367498</c:v>
                </c:pt>
                <c:pt idx="107">
                  <c:v>-0.28433060646057101</c:v>
                </c:pt>
                <c:pt idx="108">
                  <c:v>-0.28249037265777599</c:v>
                </c:pt>
                <c:pt idx="109">
                  <c:v>-0.28034344315528897</c:v>
                </c:pt>
                <c:pt idx="110">
                  <c:v>-0.27850317955017101</c:v>
                </c:pt>
                <c:pt idx="111">
                  <c:v>-0.27635625004768399</c:v>
                </c:pt>
                <c:pt idx="112">
                  <c:v>-0.27420932054519698</c:v>
                </c:pt>
                <c:pt idx="113">
                  <c:v>-0.27267578244209301</c:v>
                </c:pt>
                <c:pt idx="114">
                  <c:v>-0.27052882313728299</c:v>
                </c:pt>
                <c:pt idx="115">
                  <c:v>-0.26838189363479598</c:v>
                </c:pt>
                <c:pt idx="116">
                  <c:v>-0.266848355531693</c:v>
                </c:pt>
                <c:pt idx="117">
                  <c:v>-0.26470139622688299</c:v>
                </c:pt>
                <c:pt idx="118">
                  <c:v>-0.26255446672439597</c:v>
                </c:pt>
                <c:pt idx="119">
                  <c:v>-0.26040753722190901</c:v>
                </c:pt>
                <c:pt idx="120">
                  <c:v>-0.25856727361679099</c:v>
                </c:pt>
                <c:pt idx="121">
                  <c:v>-0.25703373551368702</c:v>
                </c:pt>
                <c:pt idx="122">
                  <c:v>-0.25427338480949402</c:v>
                </c:pt>
                <c:pt idx="123">
                  <c:v>-0.252433151006699</c:v>
                </c:pt>
                <c:pt idx="124">
                  <c:v>-0.25059291720390298</c:v>
                </c:pt>
                <c:pt idx="125">
                  <c:v>-0.24844595789909399</c:v>
                </c:pt>
                <c:pt idx="126">
                  <c:v>-0.24599231779575301</c:v>
                </c:pt>
                <c:pt idx="127">
                  <c:v>-0.24415208399295801</c:v>
                </c:pt>
                <c:pt idx="128">
                  <c:v>-0.242005124688148</c:v>
                </c:pt>
                <c:pt idx="129">
                  <c:v>-0.240164905786514</c:v>
                </c:pt>
                <c:pt idx="130">
                  <c:v>-0.23832465708255801</c:v>
                </c:pt>
                <c:pt idx="131">
                  <c:v>-0.23617772758007</c:v>
                </c:pt>
                <c:pt idx="132">
                  <c:v>-0.234337478876114</c:v>
                </c:pt>
                <c:pt idx="133">
                  <c:v>-0.23219051957130399</c:v>
                </c:pt>
                <c:pt idx="134">
                  <c:v>-0.230043590068817</c:v>
                </c:pt>
                <c:pt idx="135">
                  <c:v>-0.228510066866875</c:v>
                </c:pt>
                <c:pt idx="136">
                  <c:v>-0.22636312246322601</c:v>
                </c:pt>
                <c:pt idx="137">
                  <c:v>-0.224216163158417</c:v>
                </c:pt>
                <c:pt idx="138">
                  <c:v>-0.22237591445446001</c:v>
                </c:pt>
                <c:pt idx="139">
                  <c:v>-0.22053569555282601</c:v>
                </c:pt>
                <c:pt idx="140">
                  <c:v>-0.218388736248016</c:v>
                </c:pt>
                <c:pt idx="141">
                  <c:v>-0.21624179184436801</c:v>
                </c:pt>
                <c:pt idx="142">
                  <c:v>-0.215014979243279</c:v>
                </c:pt>
                <c:pt idx="143">
                  <c:v>-0.212254613637924</c:v>
                </c:pt>
                <c:pt idx="144">
                  <c:v>-0.21010766923427601</c:v>
                </c:pt>
                <c:pt idx="145">
                  <c:v>-0.20826743543147999</c:v>
                </c:pt>
                <c:pt idx="146">
                  <c:v>-0.206427201628685</c:v>
                </c:pt>
                <c:pt idx="147">
                  <c:v>-0.204586952924728</c:v>
                </c:pt>
                <c:pt idx="148">
                  <c:v>-0.20274671912193301</c:v>
                </c:pt>
                <c:pt idx="149">
                  <c:v>-0.20090648531913799</c:v>
                </c:pt>
                <c:pt idx="150">
                  <c:v>-0.19845283031463601</c:v>
                </c:pt>
                <c:pt idx="151">
                  <c:v>-0.19661259651184099</c:v>
                </c:pt>
                <c:pt idx="152">
                  <c:v>-0.194465652108192</c:v>
                </c:pt>
                <c:pt idx="153">
                  <c:v>-0.19262541830539701</c:v>
                </c:pt>
                <c:pt idx="154">
                  <c:v>-0.19047847390174899</c:v>
                </c:pt>
                <c:pt idx="155">
                  <c:v>-0.188638225197792</c:v>
                </c:pt>
                <c:pt idx="156">
                  <c:v>-0.18587787449359899</c:v>
                </c:pt>
                <c:pt idx="157">
                  <c:v>-0.184037625789642</c:v>
                </c:pt>
                <c:pt idx="158">
                  <c:v>-0.18189068138599401</c:v>
                </c:pt>
                <c:pt idx="159">
                  <c:v>-0.18066386878490401</c:v>
                </c:pt>
                <c:pt idx="160">
                  <c:v>-0.17851692438125599</c:v>
                </c:pt>
                <c:pt idx="161">
                  <c:v>-0.17575655877590199</c:v>
                </c:pt>
                <c:pt idx="162">
                  <c:v>-0.17452974617481201</c:v>
                </c:pt>
                <c:pt idx="163">
                  <c:v>-0.172076091170311</c:v>
                </c:pt>
                <c:pt idx="164">
                  <c:v>-0.17023584246635401</c:v>
                </c:pt>
                <c:pt idx="165">
                  <c:v>-0.16870231926441201</c:v>
                </c:pt>
                <c:pt idx="166">
                  <c:v>-0.16655537486076399</c:v>
                </c:pt>
                <c:pt idx="167">
                  <c:v>-0.164715141057968</c:v>
                </c:pt>
                <c:pt idx="168">
                  <c:v>-0.16256819665432001</c:v>
                </c:pt>
                <c:pt idx="169">
                  <c:v>-0.16072796285152399</c:v>
                </c:pt>
                <c:pt idx="170">
                  <c:v>-0.15827430784702301</c:v>
                </c:pt>
                <c:pt idx="171">
                  <c:v>-0.15643405914306599</c:v>
                </c:pt>
                <c:pt idx="172">
                  <c:v>-0.154593825340271</c:v>
                </c:pt>
                <c:pt idx="173">
                  <c:v>-0.15244688093662301</c:v>
                </c:pt>
                <c:pt idx="174">
                  <c:v>-0.149993240833282</c:v>
                </c:pt>
                <c:pt idx="175">
                  <c:v>-0.14815299212932601</c:v>
                </c:pt>
                <c:pt idx="176">
                  <c:v>-0.14661945402622201</c:v>
                </c:pt>
                <c:pt idx="177">
                  <c:v>-0.14447250962257399</c:v>
                </c:pt>
                <c:pt idx="178">
                  <c:v>-0.142632275819778</c:v>
                </c:pt>
                <c:pt idx="179">
                  <c:v>-0.14017863571643799</c:v>
                </c:pt>
                <c:pt idx="180">
                  <c:v>-0.13833838701248199</c:v>
                </c:pt>
                <c:pt idx="181">
                  <c:v>-0.13619145750999501</c:v>
                </c:pt>
                <c:pt idx="182">
                  <c:v>-0.13435120880603801</c:v>
                </c:pt>
                <c:pt idx="183">
                  <c:v>-0.13251097500324199</c:v>
                </c:pt>
                <c:pt idx="184">
                  <c:v>-0.130670726299286</c:v>
                </c:pt>
                <c:pt idx="185">
                  <c:v>-0.12852379679679901</c:v>
                </c:pt>
                <c:pt idx="186">
                  <c:v>-0.12637685239315</c:v>
                </c:pt>
                <c:pt idx="187">
                  <c:v>-0.124229900538921</c:v>
                </c:pt>
                <c:pt idx="188">
                  <c:v>-0.122389666736126</c:v>
                </c:pt>
                <c:pt idx="189">
                  <c:v>-0.12054942548274999</c:v>
                </c:pt>
                <c:pt idx="190">
                  <c:v>-0.11840248852968201</c:v>
                </c:pt>
                <c:pt idx="191">
                  <c:v>-0.116562247276306</c:v>
                </c:pt>
                <c:pt idx="192">
                  <c:v>-0.114108599722385</c:v>
                </c:pt>
                <c:pt idx="193">
                  <c:v>-0.112575061619282</c:v>
                </c:pt>
                <c:pt idx="194">
                  <c:v>-0.110734827816486</c:v>
                </c:pt>
                <c:pt idx="195">
                  <c:v>-0.108281172811985</c:v>
                </c:pt>
                <c:pt idx="196">
                  <c:v>-0.106747642159462</c:v>
                </c:pt>
                <c:pt idx="197">
                  <c:v>-0.10429399460554099</c:v>
                </c:pt>
                <c:pt idx="198">
                  <c:v>-0.102453760802746</c:v>
                </c:pt>
                <c:pt idx="199">
                  <c:v>-0.10061351954937001</c:v>
                </c:pt>
                <c:pt idx="200">
                  <c:v>-9.8466575145721394E-2</c:v>
                </c:pt>
                <c:pt idx="201">
                  <c:v>-9.6319630742073101E-2</c:v>
                </c:pt>
                <c:pt idx="202">
                  <c:v>-9.5092810690402998E-2</c:v>
                </c:pt>
                <c:pt idx="203">
                  <c:v>-9.2025741934776306E-2</c:v>
                </c:pt>
                <c:pt idx="204">
                  <c:v>-9.0798914432525593E-2</c:v>
                </c:pt>
                <c:pt idx="205">
                  <c:v>-8.8345266878604903E-2</c:v>
                </c:pt>
                <c:pt idx="206">
                  <c:v>-8.6505025625228896E-2</c:v>
                </c:pt>
                <c:pt idx="207">
                  <c:v>-8.4358088672161102E-2</c:v>
                </c:pt>
                <c:pt idx="208">
                  <c:v>-8.2517847418785095E-2</c:v>
                </c:pt>
                <c:pt idx="209">
                  <c:v>-8.0677606165409102E-2</c:v>
                </c:pt>
                <c:pt idx="210">
                  <c:v>-7.8530661761760698E-2</c:v>
                </c:pt>
                <c:pt idx="211">
                  <c:v>-7.6383717358112294E-2</c:v>
                </c:pt>
                <c:pt idx="212">
                  <c:v>-7.4543483555316897E-2</c:v>
                </c:pt>
                <c:pt idx="213">
                  <c:v>-7.2089836001396193E-2</c:v>
                </c:pt>
                <c:pt idx="214">
                  <c:v>-7.05562978982925E-2</c:v>
                </c:pt>
                <c:pt idx="215">
                  <c:v>-6.8409353494644207E-2</c:v>
                </c:pt>
                <c:pt idx="216">
                  <c:v>-6.65691122412682E-2</c:v>
                </c:pt>
                <c:pt idx="217">
                  <c:v>-6.4422167837619795E-2</c:v>
                </c:pt>
                <c:pt idx="218">
                  <c:v>-6.1968516558408702E-2</c:v>
                </c:pt>
                <c:pt idx="219">
                  <c:v>-6.07416890561581E-2</c:v>
                </c:pt>
                <c:pt idx="220">
                  <c:v>-5.8594744652509703E-2</c:v>
                </c:pt>
                <c:pt idx="221">
                  <c:v>-5.6141097098588902E-2</c:v>
                </c:pt>
                <c:pt idx="222">
                  <c:v>-5.4607562720775597E-2</c:v>
                </c:pt>
                <c:pt idx="223">
                  <c:v>-5.21539151668549E-2</c:v>
                </c:pt>
                <c:pt idx="224">
                  <c:v>-5.0620384514331797E-2</c:v>
                </c:pt>
                <c:pt idx="225">
                  <c:v>-4.8166733235120801E-2</c:v>
                </c:pt>
                <c:pt idx="226">
                  <c:v>-4.6633202582597698E-2</c:v>
                </c:pt>
                <c:pt idx="227">
                  <c:v>-4.4179551303386702E-2</c:v>
                </c:pt>
                <c:pt idx="228">
                  <c:v>-4.26460169255733E-2</c:v>
                </c:pt>
                <c:pt idx="229">
                  <c:v>-4.0499076247215299E-2</c:v>
                </c:pt>
                <c:pt idx="230">
                  <c:v>-3.8352128118276603E-2</c:v>
                </c:pt>
                <c:pt idx="231">
                  <c:v>-3.6205183714628199E-2</c:v>
                </c:pt>
                <c:pt idx="232">
                  <c:v>-3.46716530621052E-2</c:v>
                </c:pt>
                <c:pt idx="233">
                  <c:v>-3.22180017828941E-2</c:v>
                </c:pt>
                <c:pt idx="234">
                  <c:v>-3.0377766117453599E-2</c:v>
                </c:pt>
                <c:pt idx="235">
                  <c:v>-2.8230821713805199E-2</c:v>
                </c:pt>
                <c:pt idx="236">
                  <c:v>-2.66972910612822E-2</c:v>
                </c:pt>
                <c:pt idx="237">
                  <c:v>-2.42436397820711E-2</c:v>
                </c:pt>
                <c:pt idx="238">
                  <c:v>-2.2710107266902899E-2</c:v>
                </c:pt>
                <c:pt idx="239">
                  <c:v>-2.0563162863254499E-2</c:v>
                </c:pt>
                <c:pt idx="240">
                  <c:v>-1.87229253351688E-2</c:v>
                </c:pt>
                <c:pt idx="241">
                  <c:v>-1.6269274055957801E-2</c:v>
                </c:pt>
                <c:pt idx="242">
                  <c:v>-1.4429036527872099E-2</c:v>
                </c:pt>
                <c:pt idx="243">
                  <c:v>-1.2588798068463801E-2</c:v>
                </c:pt>
                <c:pt idx="244">
                  <c:v>-1.01351477205753E-2</c:v>
                </c:pt>
                <c:pt idx="245">
                  <c:v>-7.9882033169269596E-3</c:v>
                </c:pt>
                <c:pt idx="246">
                  <c:v>-6.4546708017587696E-3</c:v>
                </c:pt>
                <c:pt idx="247">
                  <c:v>-4.3077268637716796E-3</c:v>
                </c:pt>
                <c:pt idx="248">
                  <c:v>-2.4674888700246798E-3</c:v>
                </c:pt>
                <c:pt idx="249">
                  <c:v>-3.2054434996098302E-4</c:v>
                </c:pt>
                <c:pt idx="250">
                  <c:v>1.51969376020133E-3</c:v>
                </c:pt>
                <c:pt idx="251">
                  <c:v>3.6666379310190699E-3</c:v>
                </c:pt>
                <c:pt idx="252">
                  <c:v>5.5068759247660602E-3</c:v>
                </c:pt>
                <c:pt idx="253">
                  <c:v>7.3471139185130596E-3</c:v>
                </c:pt>
                <c:pt idx="254">
                  <c:v>9.1873519122600607E-3</c:v>
                </c:pt>
                <c:pt idx="255">
                  <c:v>1.16410031914711E-2</c:v>
                </c:pt>
                <c:pt idx="256">
                  <c:v>1.3787947595119501E-2</c:v>
                </c:pt>
                <c:pt idx="257">
                  <c:v>1.53214791789651E-2</c:v>
                </c:pt>
                <c:pt idx="258">
                  <c:v>1.74684226512909E-2</c:v>
                </c:pt>
                <c:pt idx="259">
                  <c:v>1.99220739305019E-2</c:v>
                </c:pt>
                <c:pt idx="260">
                  <c:v>2.14556064456701E-2</c:v>
                </c:pt>
                <c:pt idx="261">
                  <c:v>2.3909255862235999E-2</c:v>
                </c:pt>
                <c:pt idx="262">
                  <c:v>2.5749495252966902E-2</c:v>
                </c:pt>
                <c:pt idx="263">
                  <c:v>2.7283027768135099E-2</c:v>
                </c:pt>
                <c:pt idx="264">
                  <c:v>2.91232652962208E-2</c:v>
                </c:pt>
                <c:pt idx="265">
                  <c:v>3.1270209699869198E-2</c:v>
                </c:pt>
                <c:pt idx="266">
                  <c:v>3.3417154103517498E-2</c:v>
                </c:pt>
                <c:pt idx="267">
                  <c:v>3.5870805382728597E-2</c:v>
                </c:pt>
                <c:pt idx="268">
                  <c:v>3.7404336035251597E-2</c:v>
                </c:pt>
                <c:pt idx="269">
                  <c:v>3.9551284164190299E-2</c:v>
                </c:pt>
                <c:pt idx="270">
                  <c:v>4.1698228567838697E-2</c:v>
                </c:pt>
                <c:pt idx="271">
                  <c:v>4.35384623706341E-2</c:v>
                </c:pt>
                <c:pt idx="272">
                  <c:v>4.5685410499572802E-2</c:v>
                </c:pt>
                <c:pt idx="273">
                  <c:v>4.7525644302368199E-2</c:v>
                </c:pt>
                <c:pt idx="274">
                  <c:v>4.9365885555744199E-2</c:v>
                </c:pt>
                <c:pt idx="275">
                  <c:v>5.1206123083829901E-2</c:v>
                </c:pt>
                <c:pt idx="276">
                  <c:v>5.3353067487478298E-2</c:v>
                </c:pt>
                <c:pt idx="277">
                  <c:v>5.5806718766689301E-2</c:v>
                </c:pt>
                <c:pt idx="278">
                  <c:v>5.7646956294775002E-2</c:v>
                </c:pt>
                <c:pt idx="279">
                  <c:v>5.9180486947298098E-2</c:v>
                </c:pt>
                <c:pt idx="280">
                  <c:v>6.1940845102071797E-2</c:v>
                </c:pt>
                <c:pt idx="281">
                  <c:v>6.3474372029304504E-2</c:v>
                </c:pt>
                <c:pt idx="282">
                  <c:v>6.5621316432952895E-2</c:v>
                </c:pt>
                <c:pt idx="283">
                  <c:v>6.8074963986873599E-2</c:v>
                </c:pt>
                <c:pt idx="284">
                  <c:v>6.9301798939704895E-2</c:v>
                </c:pt>
                <c:pt idx="285">
                  <c:v>7.1448735892772702E-2</c:v>
                </c:pt>
                <c:pt idx="286">
                  <c:v>7.3902390897274003E-2</c:v>
                </c:pt>
                <c:pt idx="287">
                  <c:v>7.5742632150649997E-2</c:v>
                </c:pt>
                <c:pt idx="288">
                  <c:v>7.7276162803173107E-2</c:v>
                </c:pt>
                <c:pt idx="289">
                  <c:v>7.9423099756240803E-2</c:v>
                </c:pt>
                <c:pt idx="290">
                  <c:v>8.1876754760742201E-2</c:v>
                </c:pt>
                <c:pt idx="291">
                  <c:v>8.3716988563537598E-2</c:v>
                </c:pt>
                <c:pt idx="292">
                  <c:v>8.5250519216060597E-2</c:v>
                </c:pt>
                <c:pt idx="293">
                  <c:v>8.7704174220561995E-2</c:v>
                </c:pt>
                <c:pt idx="294">
                  <c:v>8.9544415473938002E-2</c:v>
                </c:pt>
                <c:pt idx="295">
                  <c:v>9.1998063027858706E-2</c:v>
                </c:pt>
                <c:pt idx="296">
                  <c:v>9.3531593680381803E-2</c:v>
                </c:pt>
                <c:pt idx="297">
                  <c:v>9.5371834933757796E-2</c:v>
                </c:pt>
                <c:pt idx="298">
                  <c:v>9.78254824876785E-2</c:v>
                </c:pt>
                <c:pt idx="299">
                  <c:v>9.9665716290473896E-2</c:v>
                </c:pt>
                <c:pt idx="300">
                  <c:v>0.10181266814470299</c:v>
                </c:pt>
                <c:pt idx="301">
                  <c:v>0.10334619879722599</c:v>
                </c:pt>
                <c:pt idx="302">
                  <c:v>0.105493135750294</c:v>
                </c:pt>
                <c:pt idx="303">
                  <c:v>0.107640087604523</c:v>
                </c:pt>
                <c:pt idx="304">
                  <c:v>0.109787032008171</c:v>
                </c:pt>
                <c:pt idx="305">
                  <c:v>0.111320562660694</c:v>
                </c:pt>
                <c:pt idx="306">
                  <c:v>0.113467507064342</c:v>
                </c:pt>
                <c:pt idx="307">
                  <c:v>0.11530774086713801</c:v>
                </c:pt>
                <c:pt idx="308">
                  <c:v>0.117761395871639</c:v>
                </c:pt>
                <c:pt idx="309">
                  <c:v>0.119908340275288</c:v>
                </c:pt>
                <c:pt idx="310">
                  <c:v>0.12113516032695799</c:v>
                </c:pt>
                <c:pt idx="311">
                  <c:v>0.123282112181187</c:v>
                </c:pt>
                <c:pt idx="312">
                  <c:v>0.12542906403541601</c:v>
                </c:pt>
                <c:pt idx="313">
                  <c:v>0.12788270413875599</c:v>
                </c:pt>
                <c:pt idx="314">
                  <c:v>0.129109546542168</c:v>
                </c:pt>
                <c:pt idx="315">
                  <c:v>0.13125647604465501</c:v>
                </c:pt>
                <c:pt idx="316">
                  <c:v>0.13309672474861101</c:v>
                </c:pt>
                <c:pt idx="317">
                  <c:v>0.13585707545280501</c:v>
                </c:pt>
                <c:pt idx="318">
                  <c:v>0.1376973092556</c:v>
                </c:pt>
                <c:pt idx="319">
                  <c:v>0.139537543058395</c:v>
                </c:pt>
                <c:pt idx="320">
                  <c:v>0.14168450236320501</c:v>
                </c:pt>
                <c:pt idx="321">
                  <c:v>0.143831446766853</c:v>
                </c:pt>
                <c:pt idx="322">
                  <c:v>0.145364969968796</c:v>
                </c:pt>
                <c:pt idx="323">
                  <c:v>0.14720520377159099</c:v>
                </c:pt>
                <c:pt idx="324">
                  <c:v>0.149658873677254</c:v>
                </c:pt>
                <c:pt idx="325">
                  <c:v>0.15149910748004899</c:v>
                </c:pt>
                <c:pt idx="326">
                  <c:v>0.15333932638168299</c:v>
                </c:pt>
                <c:pt idx="327">
                  <c:v>0.155792996287346</c:v>
                </c:pt>
                <c:pt idx="328">
                  <c:v>0.15763323009014099</c:v>
                </c:pt>
                <c:pt idx="329">
                  <c:v>0.15916675329208399</c:v>
                </c:pt>
                <c:pt idx="330">
                  <c:v>0.16131371259689301</c:v>
                </c:pt>
                <c:pt idx="331">
                  <c:v>0.163153931498528</c:v>
                </c:pt>
                <c:pt idx="332">
                  <c:v>0.16530089080333699</c:v>
                </c:pt>
                <c:pt idx="333">
                  <c:v>0.16683441400528001</c:v>
                </c:pt>
                <c:pt idx="334">
                  <c:v>0.168981358408928</c:v>
                </c:pt>
                <c:pt idx="335">
                  <c:v>0.171741709113121</c:v>
                </c:pt>
                <c:pt idx="336">
                  <c:v>0.173581957817078</c:v>
                </c:pt>
                <c:pt idx="337">
                  <c:v>0.17542219161987299</c:v>
                </c:pt>
                <c:pt idx="338">
                  <c:v>0.17756913602352101</c:v>
                </c:pt>
                <c:pt idx="339">
                  <c:v>0.17971608042716999</c:v>
                </c:pt>
                <c:pt idx="340">
                  <c:v>0.18155631422996499</c:v>
                </c:pt>
                <c:pt idx="341">
                  <c:v>0.18339656293392201</c:v>
                </c:pt>
                <c:pt idx="342">
                  <c:v>0.185543492436409</c:v>
                </c:pt>
                <c:pt idx="343">
                  <c:v>0.18769043684005701</c:v>
                </c:pt>
                <c:pt idx="344">
                  <c:v>0.189837396144867</c:v>
                </c:pt>
                <c:pt idx="345">
                  <c:v>0.19167762994766199</c:v>
                </c:pt>
                <c:pt idx="346">
                  <c:v>0.194131284952164</c:v>
                </c:pt>
                <c:pt idx="347">
                  <c:v>0.19535809755325301</c:v>
                </c:pt>
                <c:pt idx="348">
                  <c:v>0.19750504195690199</c:v>
                </c:pt>
                <c:pt idx="349">
                  <c:v>0.19965200126171101</c:v>
                </c:pt>
                <c:pt idx="350">
                  <c:v>0.20118552446365401</c:v>
                </c:pt>
                <c:pt idx="351">
                  <c:v>0.203332468867302</c:v>
                </c:pt>
                <c:pt idx="352">
                  <c:v>0.20578612387180301</c:v>
                </c:pt>
                <c:pt idx="353">
                  <c:v>0.20793306827545199</c:v>
                </c:pt>
                <c:pt idx="354">
                  <c:v>0.20977330207824699</c:v>
                </c:pt>
                <c:pt idx="355">
                  <c:v>0.211920246481895</c:v>
                </c:pt>
                <c:pt idx="356">
                  <c:v>0.213760480284691</c:v>
                </c:pt>
                <c:pt idx="357">
                  <c:v>0.215294018387794</c:v>
                </c:pt>
                <c:pt idx="358">
                  <c:v>0.217747673392296</c:v>
                </c:pt>
                <c:pt idx="359">
                  <c:v>0.21989460289478299</c:v>
                </c:pt>
                <c:pt idx="360">
                  <c:v>0.22173485159874001</c:v>
                </c:pt>
                <c:pt idx="361">
                  <c:v>0.223881796002388</c:v>
                </c:pt>
                <c:pt idx="362">
                  <c:v>0.225108623504639</c:v>
                </c:pt>
                <c:pt idx="363">
                  <c:v>0.22725556790828699</c:v>
                </c:pt>
                <c:pt idx="364">
                  <c:v>0.229709208011627</c:v>
                </c:pt>
                <c:pt idx="365">
                  <c:v>0.23185615241527599</c:v>
                </c:pt>
                <c:pt idx="366">
                  <c:v>0.23308299481868699</c:v>
                </c:pt>
                <c:pt idx="367">
                  <c:v>0.235843330621719</c:v>
                </c:pt>
                <c:pt idx="368">
                  <c:v>0.237376868724823</c:v>
                </c:pt>
                <c:pt idx="369">
                  <c:v>0.23952381312847101</c:v>
                </c:pt>
                <c:pt idx="370">
                  <c:v>0.24167075753212</c:v>
                </c:pt>
                <c:pt idx="371">
                  <c:v>0.243204295635223</c:v>
                </c:pt>
                <c:pt idx="372">
                  <c:v>0.24565793573856401</c:v>
                </c:pt>
                <c:pt idx="373">
                  <c:v>0.247804895043373</c:v>
                </c:pt>
                <c:pt idx="374">
                  <c:v>0.24964512884616899</c:v>
                </c:pt>
                <c:pt idx="375">
                  <c:v>0.25148534774780301</c:v>
                </c:pt>
                <c:pt idx="376">
                  <c:v>0.25363230705261203</c:v>
                </c:pt>
                <c:pt idx="377">
                  <c:v>0.255165845155716</c:v>
                </c:pt>
                <c:pt idx="378">
                  <c:v>0.25761947035789501</c:v>
                </c:pt>
                <c:pt idx="379">
                  <c:v>0.25945973396301297</c:v>
                </c:pt>
                <c:pt idx="380">
                  <c:v>0.26129996776580799</c:v>
                </c:pt>
                <c:pt idx="381">
                  <c:v>0.26375359296798701</c:v>
                </c:pt>
                <c:pt idx="382">
                  <c:v>0.26559385657310502</c:v>
                </c:pt>
                <c:pt idx="383">
                  <c:v>0.26774078607559199</c:v>
                </c:pt>
                <c:pt idx="384">
                  <c:v>0.26958101987838701</c:v>
                </c:pt>
                <c:pt idx="385">
                  <c:v>0.27142125368118297</c:v>
                </c:pt>
                <c:pt idx="386">
                  <c:v>0.27326151728630099</c:v>
                </c:pt>
                <c:pt idx="387">
                  <c:v>0.27540844678878801</c:v>
                </c:pt>
                <c:pt idx="388">
                  <c:v>0.27724868059158297</c:v>
                </c:pt>
                <c:pt idx="389">
                  <c:v>0.27939563989639299</c:v>
                </c:pt>
                <c:pt idx="390">
                  <c:v>0.281849294900894</c:v>
                </c:pt>
                <c:pt idx="391">
                  <c:v>0.28368952870369002</c:v>
                </c:pt>
                <c:pt idx="392">
                  <c:v>0.28522303700447099</c:v>
                </c:pt>
                <c:pt idx="393">
                  <c:v>0.28736999630928001</c:v>
                </c:pt>
                <c:pt idx="394">
                  <c:v>0.29013037681579601</c:v>
                </c:pt>
                <c:pt idx="395">
                  <c:v>0.29166391491889998</c:v>
                </c:pt>
                <c:pt idx="396">
                  <c:v>0.293810844421387</c:v>
                </c:pt>
                <c:pt idx="397">
                  <c:v>0.29503765702247597</c:v>
                </c:pt>
                <c:pt idx="398">
                  <c:v>0.29779803752899198</c:v>
                </c:pt>
                <c:pt idx="399">
                  <c:v>0.29902485013008101</c:v>
                </c:pt>
                <c:pt idx="400">
                  <c:v>0.30117180943489102</c:v>
                </c:pt>
                <c:pt idx="401">
                  <c:v>0.30362546443939198</c:v>
                </c:pt>
                <c:pt idx="402">
                  <c:v>0.305465698242188</c:v>
                </c:pt>
                <c:pt idx="403">
                  <c:v>0.308226048946381</c:v>
                </c:pt>
                <c:pt idx="404">
                  <c:v>0.31006628274917603</c:v>
                </c:pt>
                <c:pt idx="405">
                  <c:v>0.31159982085228</c:v>
                </c:pt>
                <c:pt idx="406">
                  <c:v>0.31344005465507502</c:v>
                </c:pt>
                <c:pt idx="407">
                  <c:v>0.31528028845786998</c:v>
                </c:pt>
                <c:pt idx="408">
                  <c:v>0.317120522260666</c:v>
                </c:pt>
                <c:pt idx="409">
                  <c:v>0.31926748156547502</c:v>
                </c:pt>
                <c:pt idx="410">
                  <c:v>0.32141441106796298</c:v>
                </c:pt>
                <c:pt idx="411">
                  <c:v>0.32386806607246399</c:v>
                </c:pt>
                <c:pt idx="412">
                  <c:v>0.32570829987525901</c:v>
                </c:pt>
                <c:pt idx="413">
                  <c:v>0.32754853367805498</c:v>
                </c:pt>
                <c:pt idx="414">
                  <c:v>0.32969549298286399</c:v>
                </c:pt>
                <c:pt idx="415">
                  <c:v>0.33122903108596802</c:v>
                </c:pt>
                <c:pt idx="416">
                  <c:v>0.33337596058845498</c:v>
                </c:pt>
                <c:pt idx="417">
                  <c:v>0.33552289009094199</c:v>
                </c:pt>
                <c:pt idx="418">
                  <c:v>0.33766984939575201</c:v>
                </c:pt>
                <c:pt idx="419">
                  <c:v>0.33951008319854697</c:v>
                </c:pt>
                <c:pt idx="420">
                  <c:v>0.341350317001343</c:v>
                </c:pt>
                <c:pt idx="421">
                  <c:v>0.34349727630615201</c:v>
                </c:pt>
                <c:pt idx="422">
                  <c:v>0.34564420580864003</c:v>
                </c:pt>
                <c:pt idx="423">
                  <c:v>0.34748443961143499</c:v>
                </c:pt>
                <c:pt idx="424">
                  <c:v>0.34963139891624501</c:v>
                </c:pt>
                <c:pt idx="425">
                  <c:v>0.35116493701934798</c:v>
                </c:pt>
                <c:pt idx="426">
                  <c:v>0.35361856222152699</c:v>
                </c:pt>
                <c:pt idx="427">
                  <c:v>0.35545879602432301</c:v>
                </c:pt>
                <c:pt idx="428">
                  <c:v>0.35760575532913202</c:v>
                </c:pt>
                <c:pt idx="429">
                  <c:v>0.35944598913192699</c:v>
                </c:pt>
                <c:pt idx="430">
                  <c:v>0.36159291863441501</c:v>
                </c:pt>
                <c:pt idx="431">
                  <c:v>0.36343318223953203</c:v>
                </c:pt>
                <c:pt idx="432">
                  <c:v>0.36558011174201999</c:v>
                </c:pt>
                <c:pt idx="433">
                  <c:v>0.367727041244507</c:v>
                </c:pt>
                <c:pt idx="434">
                  <c:v>0.36926057934760997</c:v>
                </c:pt>
                <c:pt idx="435">
                  <c:v>0.37140753865241999</c:v>
                </c:pt>
                <c:pt idx="436">
                  <c:v>0.373554468154907</c:v>
                </c:pt>
                <c:pt idx="437">
                  <c:v>0.37600815296173101</c:v>
                </c:pt>
                <c:pt idx="438">
                  <c:v>0.37723496556281999</c:v>
                </c:pt>
                <c:pt idx="439">
                  <c:v>0.37938189506530801</c:v>
                </c:pt>
                <c:pt idx="440">
                  <c:v>0.38152885437011702</c:v>
                </c:pt>
                <c:pt idx="441">
                  <c:v>0.38367581367492698</c:v>
                </c:pt>
                <c:pt idx="442">
                  <c:v>0.38520932197570801</c:v>
                </c:pt>
                <c:pt idx="443">
                  <c:v>0.38766300678253202</c:v>
                </c:pt>
                <c:pt idx="444">
                  <c:v>0.38950324058532698</c:v>
                </c:pt>
                <c:pt idx="445">
                  <c:v>0.391650170087814</c:v>
                </c:pt>
                <c:pt idx="446">
                  <c:v>0.39318367838859603</c:v>
                </c:pt>
                <c:pt idx="447">
                  <c:v>0.39594405889511097</c:v>
                </c:pt>
                <c:pt idx="448">
                  <c:v>0.397477596998215</c:v>
                </c:pt>
                <c:pt idx="449">
                  <c:v>0.39962452650070202</c:v>
                </c:pt>
                <c:pt idx="450">
                  <c:v>0.40115803480148299</c:v>
                </c:pt>
                <c:pt idx="451">
                  <c:v>0.40391841530799899</c:v>
                </c:pt>
                <c:pt idx="452">
                  <c:v>0.40575864911079401</c:v>
                </c:pt>
                <c:pt idx="453">
                  <c:v>0.40698546171188399</c:v>
                </c:pt>
                <c:pt idx="454">
                  <c:v>0.40974584221839899</c:v>
                </c:pt>
                <c:pt idx="455">
                  <c:v>0.41158607602119401</c:v>
                </c:pt>
                <c:pt idx="456">
                  <c:v>0.41342630982398998</c:v>
                </c:pt>
                <c:pt idx="457">
                  <c:v>0.41587996482849099</c:v>
                </c:pt>
                <c:pt idx="458">
                  <c:v>0.41741350293159502</c:v>
                </c:pt>
                <c:pt idx="459">
                  <c:v>0.41925373673438998</c:v>
                </c:pt>
                <c:pt idx="460">
                  <c:v>0.42170739173889199</c:v>
                </c:pt>
                <c:pt idx="461">
                  <c:v>0.42354762554168701</c:v>
                </c:pt>
                <c:pt idx="462">
                  <c:v>0.42600128054618802</c:v>
                </c:pt>
                <c:pt idx="463">
                  <c:v>0.42753481864929199</c:v>
                </c:pt>
                <c:pt idx="464">
                  <c:v>0.42906835675239602</c:v>
                </c:pt>
                <c:pt idx="465">
                  <c:v>0.43152198195457497</c:v>
                </c:pt>
                <c:pt idx="466">
                  <c:v>0.43366894125938399</c:v>
                </c:pt>
                <c:pt idx="467">
                  <c:v>0.43550917506218001</c:v>
                </c:pt>
                <c:pt idx="468">
                  <c:v>0.43765610456466703</c:v>
                </c:pt>
                <c:pt idx="469">
                  <c:v>0.43980306386947599</c:v>
                </c:pt>
                <c:pt idx="470">
                  <c:v>0.44133660197258001</c:v>
                </c:pt>
                <c:pt idx="471">
                  <c:v>0.44317683577537498</c:v>
                </c:pt>
                <c:pt idx="472">
                  <c:v>0.44532376527786299</c:v>
                </c:pt>
                <c:pt idx="473">
                  <c:v>0.44747072458267201</c:v>
                </c:pt>
                <c:pt idx="474">
                  <c:v>0.44961765408515902</c:v>
                </c:pt>
                <c:pt idx="475">
                  <c:v>0.45207130908966098</c:v>
                </c:pt>
                <c:pt idx="476">
                  <c:v>0.453604847192764</c:v>
                </c:pt>
                <c:pt idx="477">
                  <c:v>0.45575177669525102</c:v>
                </c:pt>
                <c:pt idx="478">
                  <c:v>0.45728531479835499</c:v>
                </c:pt>
                <c:pt idx="479">
                  <c:v>0.45912554860115101</c:v>
                </c:pt>
                <c:pt idx="480">
                  <c:v>0.46157920360565202</c:v>
                </c:pt>
                <c:pt idx="481">
                  <c:v>0.46341943740844699</c:v>
                </c:pt>
                <c:pt idx="482">
                  <c:v>0.465873092412949</c:v>
                </c:pt>
                <c:pt idx="483">
                  <c:v>0.46740663051605202</c:v>
                </c:pt>
                <c:pt idx="484">
                  <c:v>0.46986025571823098</c:v>
                </c:pt>
                <c:pt idx="485">
                  <c:v>0.47200724482536299</c:v>
                </c:pt>
                <c:pt idx="486">
                  <c:v>0.47354075312614402</c:v>
                </c:pt>
                <c:pt idx="487">
                  <c:v>0.47599440813064597</c:v>
                </c:pt>
                <c:pt idx="488">
                  <c:v>0.477527916431427</c:v>
                </c:pt>
                <c:pt idx="489">
                  <c:v>0.47936818003654502</c:v>
                </c:pt>
                <c:pt idx="490">
                  <c:v>0.48212853074073803</c:v>
                </c:pt>
                <c:pt idx="491">
                  <c:v>0.483355343341827</c:v>
                </c:pt>
                <c:pt idx="492">
                  <c:v>0.48611572384834301</c:v>
                </c:pt>
                <c:pt idx="493">
                  <c:v>0.48795595765113797</c:v>
                </c:pt>
                <c:pt idx="494">
                  <c:v>0.48948946595192</c:v>
                </c:pt>
                <c:pt idx="495">
                  <c:v>0.49132969975471502</c:v>
                </c:pt>
                <c:pt idx="496">
                  <c:v>0.49378338456153897</c:v>
                </c:pt>
                <c:pt idx="497">
                  <c:v>0.49531689286232</c:v>
                </c:pt>
                <c:pt idx="498">
                  <c:v>0.49746385216713002</c:v>
                </c:pt>
                <c:pt idx="499">
                  <c:v>0.49991750717163103</c:v>
                </c:pt>
                <c:pt idx="500">
                  <c:v>0.501451015472412</c:v>
                </c:pt>
                <c:pt idx="501">
                  <c:v>0.50390470027923595</c:v>
                </c:pt>
                <c:pt idx="502">
                  <c:v>0.50543820858001698</c:v>
                </c:pt>
                <c:pt idx="503">
                  <c:v>0.50758516788482699</c:v>
                </c:pt>
                <c:pt idx="504">
                  <c:v>0.50973206758499101</c:v>
                </c:pt>
                <c:pt idx="505">
                  <c:v>0.51157236099243197</c:v>
                </c:pt>
                <c:pt idx="506">
                  <c:v>0.51371926069259599</c:v>
                </c:pt>
                <c:pt idx="507">
                  <c:v>0.51555955410003695</c:v>
                </c:pt>
                <c:pt idx="508">
                  <c:v>0.51770645380020097</c:v>
                </c:pt>
                <c:pt idx="509">
                  <c:v>0.519240021705627</c:v>
                </c:pt>
                <c:pt idx="510">
                  <c:v>0.52138692140579201</c:v>
                </c:pt>
                <c:pt idx="511">
                  <c:v>0.52353388071060203</c:v>
                </c:pt>
                <c:pt idx="512">
                  <c:v>0.52506738901138295</c:v>
                </c:pt>
                <c:pt idx="513">
                  <c:v>0.52752107381820701</c:v>
                </c:pt>
                <c:pt idx="514">
                  <c:v>0.52905458211898804</c:v>
                </c:pt>
                <c:pt idx="515">
                  <c:v>0.53120154142379805</c:v>
                </c:pt>
                <c:pt idx="516">
                  <c:v>0.53365516662597701</c:v>
                </c:pt>
                <c:pt idx="517">
                  <c:v>0.53580212593078602</c:v>
                </c:pt>
                <c:pt idx="518">
                  <c:v>0.537028968334198</c:v>
                </c:pt>
                <c:pt idx="519">
                  <c:v>0.53917592763900801</c:v>
                </c:pt>
                <c:pt idx="520">
                  <c:v>0.54193627834320102</c:v>
                </c:pt>
                <c:pt idx="521">
                  <c:v>0.54377651214599598</c:v>
                </c:pt>
                <c:pt idx="522">
                  <c:v>0.54531002044677701</c:v>
                </c:pt>
                <c:pt idx="523">
                  <c:v>0.54776370525360096</c:v>
                </c:pt>
                <c:pt idx="524">
                  <c:v>0.54929721355438199</c:v>
                </c:pt>
                <c:pt idx="525">
                  <c:v>0.55144417285919201</c:v>
                </c:pt>
                <c:pt idx="526">
                  <c:v>0.55359113216400102</c:v>
                </c:pt>
                <c:pt idx="527">
                  <c:v>0.55543136596679699</c:v>
                </c:pt>
                <c:pt idx="528">
                  <c:v>0.557578325271606</c:v>
                </c:pt>
                <c:pt idx="529">
                  <c:v>0.55972522497177102</c:v>
                </c:pt>
                <c:pt idx="530">
                  <c:v>0.56156551837921098</c:v>
                </c:pt>
                <c:pt idx="531">
                  <c:v>0.56340569257736195</c:v>
                </c:pt>
                <c:pt idx="532">
                  <c:v>0.56585937738418601</c:v>
                </c:pt>
                <c:pt idx="533">
                  <c:v>0.56739288568496704</c:v>
                </c:pt>
                <c:pt idx="534">
                  <c:v>0.56953984498977706</c:v>
                </c:pt>
                <c:pt idx="535">
                  <c:v>0.57138007879257202</c:v>
                </c:pt>
                <c:pt idx="536">
                  <c:v>0.57352703809738204</c:v>
                </c:pt>
                <c:pt idx="537">
                  <c:v>0.575367271900177</c:v>
                </c:pt>
                <c:pt idx="538">
                  <c:v>0.57751423120498702</c:v>
                </c:pt>
                <c:pt idx="539">
                  <c:v>0.57935440540313698</c:v>
                </c:pt>
                <c:pt idx="540">
                  <c:v>0.58180809020996105</c:v>
                </c:pt>
                <c:pt idx="541">
                  <c:v>0.58334159851074197</c:v>
                </c:pt>
                <c:pt idx="542">
                  <c:v>0.58548855781555198</c:v>
                </c:pt>
                <c:pt idx="543">
                  <c:v>0.58732879161834695</c:v>
                </c:pt>
                <c:pt idx="544">
                  <c:v>0.58916908502578702</c:v>
                </c:pt>
                <c:pt idx="545">
                  <c:v>0.59192937612533603</c:v>
                </c:pt>
                <c:pt idx="546">
                  <c:v>0.59346294403076205</c:v>
                </c:pt>
                <c:pt idx="547">
                  <c:v>0.59530317783355702</c:v>
                </c:pt>
                <c:pt idx="548">
                  <c:v>0.59745013713836703</c:v>
                </c:pt>
                <c:pt idx="549">
                  <c:v>0.599290370941162</c:v>
                </c:pt>
                <c:pt idx="550">
                  <c:v>0.60143733024597201</c:v>
                </c:pt>
                <c:pt idx="551">
                  <c:v>0.60327750444412198</c:v>
                </c:pt>
                <c:pt idx="552">
                  <c:v>0.60603791475295998</c:v>
                </c:pt>
                <c:pt idx="553">
                  <c:v>0.60695803165435802</c:v>
                </c:pt>
                <c:pt idx="554">
                  <c:v>0.60971838235855103</c:v>
                </c:pt>
                <c:pt idx="555">
                  <c:v>0.61155861616134599</c:v>
                </c:pt>
                <c:pt idx="556">
                  <c:v>0.61370557546615601</c:v>
                </c:pt>
                <c:pt idx="557">
                  <c:v>0.61523908376693703</c:v>
                </c:pt>
                <c:pt idx="558">
                  <c:v>0.617079317569733</c:v>
                </c:pt>
                <c:pt idx="559">
                  <c:v>0.61922627687454201</c:v>
                </c:pt>
                <c:pt idx="560">
                  <c:v>0.62106651067733798</c:v>
                </c:pt>
                <c:pt idx="561">
                  <c:v>0.623213410377502</c:v>
                </c:pt>
                <c:pt idx="562">
                  <c:v>0.62536042928695701</c:v>
                </c:pt>
                <c:pt idx="563">
                  <c:v>0.62720060348510698</c:v>
                </c:pt>
                <c:pt idx="564">
                  <c:v>0.62934756278991699</c:v>
                </c:pt>
                <c:pt idx="565">
                  <c:v>0.63149452209472701</c:v>
                </c:pt>
                <c:pt idx="566">
                  <c:v>0.63333475589752197</c:v>
                </c:pt>
                <c:pt idx="567">
                  <c:v>0.63578838109970104</c:v>
                </c:pt>
                <c:pt idx="568">
                  <c:v>0.63732194900512695</c:v>
                </c:pt>
                <c:pt idx="569">
                  <c:v>0.63916218280792203</c:v>
                </c:pt>
                <c:pt idx="570">
                  <c:v>0.64130914211273204</c:v>
                </c:pt>
                <c:pt idx="571">
                  <c:v>0.64345604181289695</c:v>
                </c:pt>
                <c:pt idx="572">
                  <c:v>0.64529633522033703</c:v>
                </c:pt>
                <c:pt idx="573">
                  <c:v>0.64805668592453003</c:v>
                </c:pt>
                <c:pt idx="574">
                  <c:v>0.64959019422531095</c:v>
                </c:pt>
                <c:pt idx="575">
                  <c:v>0.65143042802810702</c:v>
                </c:pt>
                <c:pt idx="576">
                  <c:v>0.65327066183090199</c:v>
                </c:pt>
                <c:pt idx="577">
                  <c:v>0.65541756153106701</c:v>
                </c:pt>
                <c:pt idx="578">
                  <c:v>0.65725785493850697</c:v>
                </c:pt>
                <c:pt idx="579">
                  <c:v>0.65909808874130205</c:v>
                </c:pt>
                <c:pt idx="580">
                  <c:v>0.66124504804611195</c:v>
                </c:pt>
                <c:pt idx="581">
                  <c:v>0.66339200735092196</c:v>
                </c:pt>
                <c:pt idx="582">
                  <c:v>0.66584563255310103</c:v>
                </c:pt>
                <c:pt idx="583">
                  <c:v>0.66737920045852706</c:v>
                </c:pt>
                <c:pt idx="584">
                  <c:v>0.66983282566070601</c:v>
                </c:pt>
                <c:pt idx="585">
                  <c:v>0.67105960845947299</c:v>
                </c:pt>
                <c:pt idx="586">
                  <c:v>0.67381995916366599</c:v>
                </c:pt>
                <c:pt idx="587">
                  <c:v>0.67566025257110596</c:v>
                </c:pt>
                <c:pt idx="588">
                  <c:v>0.67750048637390103</c:v>
                </c:pt>
                <c:pt idx="589">
                  <c:v>0.67872726917266801</c:v>
                </c:pt>
                <c:pt idx="590">
                  <c:v>0.68087422847747803</c:v>
                </c:pt>
                <c:pt idx="591">
                  <c:v>0.68363463878631603</c:v>
                </c:pt>
                <c:pt idx="592">
                  <c:v>0.685474812984467</c:v>
                </c:pt>
                <c:pt idx="593">
                  <c:v>0.68731510639190696</c:v>
                </c:pt>
                <c:pt idx="594">
                  <c:v>0.68976873159408603</c:v>
                </c:pt>
                <c:pt idx="595">
                  <c:v>0.69160896539688099</c:v>
                </c:pt>
                <c:pt idx="596">
                  <c:v>0.69375586509704601</c:v>
                </c:pt>
                <c:pt idx="597">
                  <c:v>0.69528943300247203</c:v>
                </c:pt>
                <c:pt idx="598">
                  <c:v>0.69743639230728105</c:v>
                </c:pt>
                <c:pt idx="599">
                  <c:v>0.69958335161209095</c:v>
                </c:pt>
                <c:pt idx="600">
                  <c:v>0.70142352581024203</c:v>
                </c:pt>
                <c:pt idx="601">
                  <c:v>0.70357054471969604</c:v>
                </c:pt>
                <c:pt idx="602">
                  <c:v>0.70541071891784701</c:v>
                </c:pt>
                <c:pt idx="603">
                  <c:v>0.70786440372466997</c:v>
                </c:pt>
                <c:pt idx="604">
                  <c:v>0.70939791202545199</c:v>
                </c:pt>
                <c:pt idx="605">
                  <c:v>0.71154487133026101</c:v>
                </c:pt>
                <c:pt idx="606">
                  <c:v>0.71369177103042603</c:v>
                </c:pt>
                <c:pt idx="607">
                  <c:v>0.71553206443786599</c:v>
                </c:pt>
                <c:pt idx="608">
                  <c:v>0.71767896413803101</c:v>
                </c:pt>
                <c:pt idx="609">
                  <c:v>0.71921253204345703</c:v>
                </c:pt>
                <c:pt idx="610">
                  <c:v>0.721052765846252</c:v>
                </c:pt>
                <c:pt idx="611">
                  <c:v>0.72350645065307595</c:v>
                </c:pt>
                <c:pt idx="612">
                  <c:v>0.72596001625061002</c:v>
                </c:pt>
                <c:pt idx="613">
                  <c:v>0.72718691825866699</c:v>
                </c:pt>
                <c:pt idx="614">
                  <c:v>0.72964054346084595</c:v>
                </c:pt>
                <c:pt idx="615">
                  <c:v>0.73178750276565596</c:v>
                </c:pt>
                <c:pt idx="616">
                  <c:v>0.73393440246581998</c:v>
                </c:pt>
                <c:pt idx="617">
                  <c:v>0.735467970371246</c:v>
                </c:pt>
                <c:pt idx="618">
                  <c:v>0.73761487007141102</c:v>
                </c:pt>
                <c:pt idx="619">
                  <c:v>0.73945516347885099</c:v>
                </c:pt>
                <c:pt idx="620">
                  <c:v>0.74129533767700195</c:v>
                </c:pt>
                <c:pt idx="621">
                  <c:v>0.74374902248382602</c:v>
                </c:pt>
                <c:pt idx="622">
                  <c:v>0.74558925628662098</c:v>
                </c:pt>
                <c:pt idx="623">
                  <c:v>0.74681609869003296</c:v>
                </c:pt>
                <c:pt idx="624">
                  <c:v>0.74926972389221203</c:v>
                </c:pt>
                <c:pt idx="625">
                  <c:v>0.75111001729965199</c:v>
                </c:pt>
                <c:pt idx="626">
                  <c:v>0.75356358289718595</c:v>
                </c:pt>
                <c:pt idx="627">
                  <c:v>0.75540387630462602</c:v>
                </c:pt>
                <c:pt idx="628">
                  <c:v>0.75755083560943604</c:v>
                </c:pt>
                <c:pt idx="629">
                  <c:v>0.759391069412231</c:v>
                </c:pt>
                <c:pt idx="630">
                  <c:v>0.76153802871704102</c:v>
                </c:pt>
                <c:pt idx="631">
                  <c:v>0.76307153701782204</c:v>
                </c:pt>
                <c:pt idx="632">
                  <c:v>0.76521843671798695</c:v>
                </c:pt>
                <c:pt idx="633">
                  <c:v>0.76705873012542702</c:v>
                </c:pt>
                <c:pt idx="634">
                  <c:v>0.76951241493225098</c:v>
                </c:pt>
                <c:pt idx="635">
                  <c:v>0.77135258913040206</c:v>
                </c:pt>
                <c:pt idx="636">
                  <c:v>0.77349960803985596</c:v>
                </c:pt>
                <c:pt idx="637">
                  <c:v>0.77564650774002097</c:v>
                </c:pt>
                <c:pt idx="638">
                  <c:v>0.777180075645447</c:v>
                </c:pt>
                <c:pt idx="639">
                  <c:v>0.77932697534561202</c:v>
                </c:pt>
                <c:pt idx="640">
                  <c:v>0.78147393465042103</c:v>
                </c:pt>
                <c:pt idx="641">
                  <c:v>0.78362083435058605</c:v>
                </c:pt>
                <c:pt idx="642">
                  <c:v>0.78484767675399802</c:v>
                </c:pt>
                <c:pt idx="643">
                  <c:v>0.78760802745819103</c:v>
                </c:pt>
                <c:pt idx="644">
                  <c:v>0.78944832086563099</c:v>
                </c:pt>
                <c:pt idx="645">
                  <c:v>0.79190194606780995</c:v>
                </c:pt>
                <c:pt idx="646">
                  <c:v>0.79343551397323597</c:v>
                </c:pt>
                <c:pt idx="647">
                  <c:v>0.79558241367340099</c:v>
                </c:pt>
                <c:pt idx="648">
                  <c:v>0.79711598157882702</c:v>
                </c:pt>
                <c:pt idx="649">
                  <c:v>0.79956960678100597</c:v>
                </c:pt>
                <c:pt idx="650">
                  <c:v>0.80171656608581499</c:v>
                </c:pt>
                <c:pt idx="651">
                  <c:v>0.80325007438659701</c:v>
                </c:pt>
                <c:pt idx="652">
                  <c:v>0.80509030818939198</c:v>
                </c:pt>
                <c:pt idx="653">
                  <c:v>0.80693054199218806</c:v>
                </c:pt>
                <c:pt idx="654">
                  <c:v>0.80938422679901101</c:v>
                </c:pt>
                <c:pt idx="655">
                  <c:v>0.81183785200118996</c:v>
                </c:pt>
                <c:pt idx="656">
                  <c:v>0.81337141990661599</c:v>
                </c:pt>
                <c:pt idx="657">
                  <c:v>0.81521159410476696</c:v>
                </c:pt>
                <c:pt idx="658">
                  <c:v>0.81735855340957597</c:v>
                </c:pt>
                <c:pt idx="659">
                  <c:v>0.81919878721237205</c:v>
                </c:pt>
                <c:pt idx="660">
                  <c:v>0.82134574651718095</c:v>
                </c:pt>
                <c:pt idx="661">
                  <c:v>0.82318598031997703</c:v>
                </c:pt>
                <c:pt idx="662">
                  <c:v>0.82533293962478604</c:v>
                </c:pt>
                <c:pt idx="663">
                  <c:v>0.827786564826965</c:v>
                </c:pt>
                <c:pt idx="664">
                  <c:v>0.82932013273239102</c:v>
                </c:pt>
                <c:pt idx="665">
                  <c:v>0.83146703243255604</c:v>
                </c:pt>
                <c:pt idx="666">
                  <c:v>0.83392071723937999</c:v>
                </c:pt>
                <c:pt idx="667">
                  <c:v>0.83545422554016102</c:v>
                </c:pt>
                <c:pt idx="668">
                  <c:v>0.83698779344558705</c:v>
                </c:pt>
                <c:pt idx="669">
                  <c:v>0.839441418647766</c:v>
                </c:pt>
                <c:pt idx="670">
                  <c:v>0.84189504384994496</c:v>
                </c:pt>
                <c:pt idx="671">
                  <c:v>0.84342855215072599</c:v>
                </c:pt>
                <c:pt idx="672">
                  <c:v>0.845575571060181</c:v>
                </c:pt>
                <c:pt idx="673">
                  <c:v>0.84741574525833097</c:v>
                </c:pt>
                <c:pt idx="674">
                  <c:v>0.84986943006515503</c:v>
                </c:pt>
                <c:pt idx="675">
                  <c:v>0.85109621286392201</c:v>
                </c:pt>
                <c:pt idx="676">
                  <c:v>0.85324323177337602</c:v>
                </c:pt>
                <c:pt idx="677">
                  <c:v>0.85539013147354104</c:v>
                </c:pt>
                <c:pt idx="678">
                  <c:v>0.85692369937896695</c:v>
                </c:pt>
                <c:pt idx="679">
                  <c:v>0.85937732458114602</c:v>
                </c:pt>
                <c:pt idx="680">
                  <c:v>0.86152428388595603</c:v>
                </c:pt>
                <c:pt idx="681">
                  <c:v>0.86305779218673695</c:v>
                </c:pt>
                <c:pt idx="682">
                  <c:v>0.86551147699356101</c:v>
                </c:pt>
                <c:pt idx="683">
                  <c:v>0.86796510219573997</c:v>
                </c:pt>
                <c:pt idx="684">
                  <c:v>0.869498610496521</c:v>
                </c:pt>
                <c:pt idx="685">
                  <c:v>0.87164562940597501</c:v>
                </c:pt>
                <c:pt idx="686">
                  <c:v>0.87287241220474199</c:v>
                </c:pt>
                <c:pt idx="687">
                  <c:v>0.87593948841095004</c:v>
                </c:pt>
                <c:pt idx="688">
                  <c:v>0.87747299671173096</c:v>
                </c:pt>
                <c:pt idx="689">
                  <c:v>0.87961995601654097</c:v>
                </c:pt>
                <c:pt idx="690">
                  <c:v>0.881153464317322</c:v>
                </c:pt>
                <c:pt idx="691">
                  <c:v>0.88299369812011697</c:v>
                </c:pt>
                <c:pt idx="692">
                  <c:v>0.88544738292694103</c:v>
                </c:pt>
                <c:pt idx="693">
                  <c:v>0.88759434223175004</c:v>
                </c:pt>
                <c:pt idx="694">
                  <c:v>0.88974124193191495</c:v>
                </c:pt>
                <c:pt idx="695">
                  <c:v>0.89188820123672496</c:v>
                </c:pt>
                <c:pt idx="696">
                  <c:v>0.89342170953750599</c:v>
                </c:pt>
                <c:pt idx="697">
                  <c:v>0.89556866884231601</c:v>
                </c:pt>
                <c:pt idx="698">
                  <c:v>0.89710217714309703</c:v>
                </c:pt>
                <c:pt idx="699">
                  <c:v>0.89924919605255105</c:v>
                </c:pt>
                <c:pt idx="700">
                  <c:v>0.90139609575271595</c:v>
                </c:pt>
                <c:pt idx="701">
                  <c:v>0.90323632955551103</c:v>
                </c:pt>
                <c:pt idx="702">
                  <c:v>0.905076563358307</c:v>
                </c:pt>
                <c:pt idx="703">
                  <c:v>0.90722352266311601</c:v>
                </c:pt>
                <c:pt idx="704">
                  <c:v>0.90937042236328103</c:v>
                </c:pt>
                <c:pt idx="705">
                  <c:v>0.91121071577072099</c:v>
                </c:pt>
                <c:pt idx="706">
                  <c:v>0.91335761547088601</c:v>
                </c:pt>
                <c:pt idx="707">
                  <c:v>0.91519790887832597</c:v>
                </c:pt>
                <c:pt idx="708">
                  <c:v>0.91734480857849099</c:v>
                </c:pt>
                <c:pt idx="709">
                  <c:v>0.919491767883301</c:v>
                </c:pt>
                <c:pt idx="710">
                  <c:v>0.92102527618408203</c:v>
                </c:pt>
                <c:pt idx="711">
                  <c:v>0.92317229509353604</c:v>
                </c:pt>
                <c:pt idx="712">
                  <c:v>0.925625860691071</c:v>
                </c:pt>
                <c:pt idx="713">
                  <c:v>0.92777287960052501</c:v>
                </c:pt>
                <c:pt idx="714">
                  <c:v>0.92961305379867598</c:v>
                </c:pt>
                <c:pt idx="715">
                  <c:v>0.93145334720611594</c:v>
                </c:pt>
                <c:pt idx="716">
                  <c:v>0.93329352140426602</c:v>
                </c:pt>
                <c:pt idx="717">
                  <c:v>0.93513381481170699</c:v>
                </c:pt>
                <c:pt idx="718">
                  <c:v>0.93789410591125499</c:v>
                </c:pt>
                <c:pt idx="719">
                  <c:v>0.93942767381668102</c:v>
                </c:pt>
                <c:pt idx="720">
                  <c:v>0.94126790761947599</c:v>
                </c:pt>
                <c:pt idx="721">
                  <c:v>0.943414866924286</c:v>
                </c:pt>
                <c:pt idx="722">
                  <c:v>0.94525510072708097</c:v>
                </c:pt>
                <c:pt idx="723">
                  <c:v>0.94801545143127397</c:v>
                </c:pt>
                <c:pt idx="724">
                  <c:v>0.94924229383468595</c:v>
                </c:pt>
                <c:pt idx="725">
                  <c:v>0.95108252763748202</c:v>
                </c:pt>
                <c:pt idx="726">
                  <c:v>0.95322942733764604</c:v>
                </c:pt>
                <c:pt idx="727">
                  <c:v>0.95598983764648404</c:v>
                </c:pt>
                <c:pt idx="728">
                  <c:v>0.95752334594726596</c:v>
                </c:pt>
                <c:pt idx="729">
                  <c:v>0.95936357975006104</c:v>
                </c:pt>
                <c:pt idx="730">
                  <c:v>0.96151053905487105</c:v>
                </c:pt>
                <c:pt idx="731">
                  <c:v>0.96335077285766602</c:v>
                </c:pt>
                <c:pt idx="732">
                  <c:v>0.96549767255783103</c:v>
                </c:pt>
                <c:pt idx="733">
                  <c:v>0.96795135736465499</c:v>
                </c:pt>
                <c:pt idx="734">
                  <c:v>0.96948486566543601</c:v>
                </c:pt>
                <c:pt idx="735">
                  <c:v>0.97132515907287598</c:v>
                </c:pt>
                <c:pt idx="736">
                  <c:v>0.97347211837768599</c:v>
                </c:pt>
                <c:pt idx="737">
                  <c:v>0.97561901807785001</c:v>
                </c:pt>
                <c:pt idx="738">
                  <c:v>0.97745931148529097</c:v>
                </c:pt>
                <c:pt idx="739">
                  <c:v>0.97929948568344105</c:v>
                </c:pt>
                <c:pt idx="740">
                  <c:v>0.98144650459289595</c:v>
                </c:pt>
                <c:pt idx="741">
                  <c:v>0.98328667879104603</c:v>
                </c:pt>
                <c:pt idx="742">
                  <c:v>0.98543363809585605</c:v>
                </c:pt>
                <c:pt idx="743">
                  <c:v>0.98727387189865101</c:v>
                </c:pt>
                <c:pt idx="744">
                  <c:v>0.98911410570144698</c:v>
                </c:pt>
                <c:pt idx="745">
                  <c:v>0.99126106500625599</c:v>
                </c:pt>
                <c:pt idx="746">
                  <c:v>0.99310129880905196</c:v>
                </c:pt>
                <c:pt idx="747">
                  <c:v>0.99555492401123002</c:v>
                </c:pt>
                <c:pt idx="748">
                  <c:v>0.99739521741867099</c:v>
                </c:pt>
                <c:pt idx="749">
                  <c:v>0.99954211711883501</c:v>
                </c:pt>
                <c:pt idx="750">
                  <c:v>1.00138235092163</c:v>
                </c:pt>
                <c:pt idx="751">
                  <c:v>1.00352931022644</c:v>
                </c:pt>
                <c:pt idx="752">
                  <c:v>1.0053695440292401</c:v>
                </c:pt>
                <c:pt idx="753">
                  <c:v>1.0075165033340501</c:v>
                </c:pt>
                <c:pt idx="754">
                  <c:v>1.00905001163483</c:v>
                </c:pt>
                <c:pt idx="755">
                  <c:v>1.0115036964416499</c:v>
                </c:pt>
                <c:pt idx="756">
                  <c:v>1.01365065574646</c:v>
                </c:pt>
                <c:pt idx="757">
                  <c:v>1.0151841640472401</c:v>
                </c:pt>
                <c:pt idx="758">
                  <c:v>1.0176377296447801</c:v>
                </c:pt>
                <c:pt idx="759">
                  <c:v>1.01917135715485</c:v>
                </c:pt>
                <c:pt idx="760">
                  <c:v>1.0216250419616699</c:v>
                </c:pt>
                <c:pt idx="761">
                  <c:v>1.0237718820571899</c:v>
                </c:pt>
                <c:pt idx="762">
                  <c:v>1.0253053903579701</c:v>
                </c:pt>
                <c:pt idx="763">
                  <c:v>1.0274524688720701</c:v>
                </c:pt>
                <c:pt idx="764">
                  <c:v>1.0292927026748699</c:v>
                </c:pt>
                <c:pt idx="765">
                  <c:v>1.0320529937744101</c:v>
                </c:pt>
                <c:pt idx="766">
                  <c:v>1.0335865020752</c:v>
                </c:pt>
                <c:pt idx="767">
                  <c:v>1.0354268550872801</c:v>
                </c:pt>
                <c:pt idx="768">
                  <c:v>1.0372669696807899</c:v>
                </c:pt>
                <c:pt idx="769">
                  <c:v>1.0394139289855999</c:v>
                </c:pt>
                <c:pt idx="770">
                  <c:v>1.0415608882904099</c:v>
                </c:pt>
                <c:pt idx="771">
                  <c:v>1.0430945158004801</c:v>
                </c:pt>
                <c:pt idx="772">
                  <c:v>1.04554808139801</c:v>
                </c:pt>
                <c:pt idx="773">
                  <c:v>1.0470815896987899</c:v>
                </c:pt>
                <c:pt idx="774">
                  <c:v>1.0495351552963299</c:v>
                </c:pt>
                <c:pt idx="775">
                  <c:v>1.0510687828064</c:v>
                </c:pt>
                <c:pt idx="776">
                  <c:v>1.05352246761322</c:v>
                </c:pt>
                <c:pt idx="777">
                  <c:v>1.0553627014160201</c:v>
                </c:pt>
                <c:pt idx="778">
                  <c:v>1.0575095415115401</c:v>
                </c:pt>
                <c:pt idx="779">
                  <c:v>1.0593498945236199</c:v>
                </c:pt>
                <c:pt idx="780">
                  <c:v>1.06149685382843</c:v>
                </c:pt>
                <c:pt idx="781">
                  <c:v>1.06364369392395</c:v>
                </c:pt>
                <c:pt idx="782">
                  <c:v>1.06548392772675</c:v>
                </c:pt>
                <c:pt idx="783">
                  <c:v>1.0676310062408401</c:v>
                </c:pt>
                <c:pt idx="784">
                  <c:v>1.0694711208343499</c:v>
                </c:pt>
                <c:pt idx="785">
                  <c:v>1.0716180801391599</c:v>
                </c:pt>
                <c:pt idx="786">
                  <c:v>1.07345831394196</c:v>
                </c:pt>
                <c:pt idx="787">
                  <c:v>1.07591199874878</c:v>
                </c:pt>
                <c:pt idx="788">
                  <c:v>1.0771387815475499</c:v>
                </c:pt>
                <c:pt idx="789">
                  <c:v>1.07897901535034</c:v>
                </c:pt>
                <c:pt idx="790">
                  <c:v>1.08112597465515</c:v>
                </c:pt>
                <c:pt idx="791">
                  <c:v>1.08327293395996</c:v>
                </c:pt>
                <c:pt idx="792">
                  <c:v>1.0854198932647701</c:v>
                </c:pt>
                <c:pt idx="793">
                  <c:v>1.0875668525695801</c:v>
                </c:pt>
                <c:pt idx="794">
                  <c:v>1.08910036087036</c:v>
                </c:pt>
                <c:pt idx="795">
                  <c:v>1.09124732017517</c:v>
                </c:pt>
                <c:pt idx="796">
                  <c:v>1.0930875539779701</c:v>
                </c:pt>
                <c:pt idx="797">
                  <c:v>1.0955411195755</c:v>
                </c:pt>
                <c:pt idx="798">
                  <c:v>1.0976881980896001</c:v>
                </c:pt>
                <c:pt idx="799">
                  <c:v>1.09922170639038</c:v>
                </c:pt>
                <c:pt idx="800">
                  <c:v>1.1016752719879199</c:v>
                </c:pt>
                <c:pt idx="801">
                  <c:v>1.1032087802887001</c:v>
                </c:pt>
                <c:pt idx="802">
                  <c:v>1.1053558588028001</c:v>
                </c:pt>
                <c:pt idx="803">
                  <c:v>1.1075028181076001</c:v>
                </c:pt>
                <c:pt idx="804">
                  <c:v>1.1096496582031301</c:v>
                </c:pt>
                <c:pt idx="805">
                  <c:v>1.11148989200592</c:v>
                </c:pt>
                <c:pt idx="806">
                  <c:v>1.11363697052002</c:v>
                </c:pt>
                <c:pt idx="807">
                  <c:v>1.11578381061554</c:v>
                </c:pt>
                <c:pt idx="808">
                  <c:v>1.11701059341431</c:v>
                </c:pt>
                <c:pt idx="809">
                  <c:v>1.11915755271912</c:v>
                </c:pt>
                <c:pt idx="810">
                  <c:v>1.1216112375259399</c:v>
                </c:pt>
                <c:pt idx="811">
                  <c:v>1.12345147132874</c:v>
                </c:pt>
                <c:pt idx="812">
                  <c:v>1.12559843063354</c:v>
                </c:pt>
                <c:pt idx="813">
                  <c:v>1.1277452707290601</c:v>
                </c:pt>
                <c:pt idx="814">
                  <c:v>1.1295856237411499</c:v>
                </c:pt>
                <c:pt idx="815">
                  <c:v>1.13142585754395</c:v>
                </c:pt>
                <c:pt idx="816">
                  <c:v>1.13357281684875</c:v>
                </c:pt>
                <c:pt idx="817">
                  <c:v>1.13571965694427</c:v>
                </c:pt>
                <c:pt idx="818">
                  <c:v>1.1372532844543499</c:v>
                </c:pt>
                <c:pt idx="819">
                  <c:v>1.1397069692611701</c:v>
                </c:pt>
                <c:pt idx="820">
                  <c:v>1.14124047756195</c:v>
                </c:pt>
                <c:pt idx="821">
                  <c:v>1.14338731765747</c:v>
                </c:pt>
                <c:pt idx="822">
                  <c:v>1.1452276706695601</c:v>
                </c:pt>
                <c:pt idx="823">
                  <c:v>1.14706790447235</c:v>
                </c:pt>
                <c:pt idx="824">
                  <c:v>1.14921474456787</c:v>
                </c:pt>
                <c:pt idx="825">
                  <c:v>1.1516684293746899</c:v>
                </c:pt>
                <c:pt idx="826">
                  <c:v>1.1532020568847701</c:v>
                </c:pt>
                <c:pt idx="827">
                  <c:v>1.1556556224823</c:v>
                </c:pt>
                <c:pt idx="828">
                  <c:v>1.1574958562851001</c:v>
                </c:pt>
                <c:pt idx="829">
                  <c:v>1.15933609008789</c:v>
                </c:pt>
                <c:pt idx="830">
                  <c:v>1.1614830493927</c:v>
                </c:pt>
                <c:pt idx="831">
                  <c:v>1.1630165576934799</c:v>
                </c:pt>
                <c:pt idx="832">
                  <c:v>1.1654702425003101</c:v>
                </c:pt>
                <c:pt idx="833">
                  <c:v>1.1673104763030999</c:v>
                </c:pt>
                <c:pt idx="834">
                  <c:v>1.1694574356079099</c:v>
                </c:pt>
                <c:pt idx="835">
                  <c:v>1.17129766941071</c:v>
                </c:pt>
                <c:pt idx="836">
                  <c:v>1.17344462871552</c:v>
                </c:pt>
                <c:pt idx="837">
                  <c:v>1.1752847433090201</c:v>
                </c:pt>
                <c:pt idx="838">
                  <c:v>1.1774318218231199</c:v>
                </c:pt>
                <c:pt idx="839">
                  <c:v>1.1795787811279299</c:v>
                </c:pt>
                <c:pt idx="840">
                  <c:v>1.18111228942871</c:v>
                </c:pt>
                <c:pt idx="841">
                  <c:v>1.1832591295242301</c:v>
                </c:pt>
                <c:pt idx="842">
                  <c:v>1.18571293354034</c:v>
                </c:pt>
                <c:pt idx="843">
                  <c:v>1.1872464418411299</c:v>
                </c:pt>
                <c:pt idx="844">
                  <c:v>1.18908667564392</c:v>
                </c:pt>
                <c:pt idx="845">
                  <c:v>1.19154036045074</c:v>
                </c:pt>
                <c:pt idx="846">
                  <c:v>1.19368731975555</c:v>
                </c:pt>
                <c:pt idx="847">
                  <c:v>1.1952208280563399</c:v>
                </c:pt>
                <c:pt idx="848">
                  <c:v>1.1973676681518599</c:v>
                </c:pt>
                <c:pt idx="849">
                  <c:v>1.19920802116394</c:v>
                </c:pt>
                <c:pt idx="850">
                  <c:v>1.2016615867614699</c:v>
                </c:pt>
                <c:pt idx="851">
                  <c:v>1.20380854606628</c:v>
                </c:pt>
                <c:pt idx="852">
                  <c:v>1.20564877986908</c:v>
                </c:pt>
                <c:pt idx="853">
                  <c:v>1.20779573917389</c:v>
                </c:pt>
                <c:pt idx="854">
                  <c:v>1.20932924747467</c:v>
                </c:pt>
                <c:pt idx="855">
                  <c:v>1.2117829322814899</c:v>
                </c:pt>
                <c:pt idx="856">
                  <c:v>1.2133164405822801</c:v>
                </c:pt>
                <c:pt idx="857">
                  <c:v>1.2154633998870801</c:v>
                </c:pt>
                <c:pt idx="858">
                  <c:v>1.2173036336898799</c:v>
                </c:pt>
                <c:pt idx="859">
                  <c:v>1.21914386749268</c:v>
                </c:pt>
                <c:pt idx="860">
                  <c:v>1.2209841012954701</c:v>
                </c:pt>
                <c:pt idx="861">
                  <c:v>1.22374451160431</c:v>
                </c:pt>
                <c:pt idx="862">
                  <c:v>1.2252780199050901</c:v>
                </c:pt>
                <c:pt idx="863">
                  <c:v>1.2277315855026201</c:v>
                </c:pt>
                <c:pt idx="864">
                  <c:v>1.2295718193054199</c:v>
                </c:pt>
                <c:pt idx="865">
                  <c:v>1.2314121723175</c:v>
                </c:pt>
                <c:pt idx="866">
                  <c:v>1.2332524061203001</c:v>
                </c:pt>
                <c:pt idx="867">
                  <c:v>1.2350926399230999</c:v>
                </c:pt>
                <c:pt idx="868">
                  <c:v>1.2372394800186199</c:v>
                </c:pt>
                <c:pt idx="869">
                  <c:v>1.2396932840347299</c:v>
                </c:pt>
                <c:pt idx="870">
                  <c:v>1.24122679233551</c:v>
                </c:pt>
                <c:pt idx="871">
                  <c:v>1.2433736324310301</c:v>
                </c:pt>
                <c:pt idx="872">
                  <c:v>1.2455205917358401</c:v>
                </c:pt>
                <c:pt idx="873">
                  <c:v>1.24705421924591</c:v>
                </c:pt>
                <c:pt idx="874">
                  <c:v>1.2495077848434399</c:v>
                </c:pt>
                <c:pt idx="875">
                  <c:v>1.25134801864624</c:v>
                </c:pt>
                <c:pt idx="876">
                  <c:v>1.25349497795105</c:v>
                </c:pt>
                <c:pt idx="877">
                  <c:v>1.25564193725586</c:v>
                </c:pt>
                <c:pt idx="878">
                  <c:v>1.2577888965606701</c:v>
                </c:pt>
                <c:pt idx="879">
                  <c:v>1.2596291303634599</c:v>
                </c:pt>
                <c:pt idx="880">
                  <c:v>1.26146924495697</c:v>
                </c:pt>
                <c:pt idx="881">
                  <c:v>1.2630028724670399</c:v>
                </c:pt>
                <c:pt idx="882">
                  <c:v>1.26484310626984</c:v>
                </c:pt>
                <c:pt idx="883">
                  <c:v>1.2672967910766599</c:v>
                </c:pt>
                <c:pt idx="884">
                  <c:v>1.26913690567017</c:v>
                </c:pt>
                <c:pt idx="885">
                  <c:v>1.27128398418427</c:v>
                </c:pt>
                <c:pt idx="886">
                  <c:v>1.27343094348907</c:v>
                </c:pt>
                <c:pt idx="887">
                  <c:v>1.2752710580825799</c:v>
                </c:pt>
                <c:pt idx="888">
                  <c:v>1.27711129188538</c:v>
                </c:pt>
                <c:pt idx="889">
                  <c:v>1.2795650959014899</c:v>
                </c:pt>
                <c:pt idx="890">
                  <c:v>1.2810986042022701</c:v>
                </c:pt>
                <c:pt idx="891">
                  <c:v>1.2835521697998</c:v>
                </c:pt>
                <c:pt idx="892">
                  <c:v>1.2853924036026001</c:v>
                </c:pt>
                <c:pt idx="893">
                  <c:v>1.2875393629074099</c:v>
                </c:pt>
                <c:pt idx="894">
                  <c:v>1.28937959671021</c:v>
                </c:pt>
                <c:pt idx="895">
                  <c:v>1.2909131050109901</c:v>
                </c:pt>
                <c:pt idx="896">
                  <c:v>1.29275333881378</c:v>
                </c:pt>
                <c:pt idx="897">
                  <c:v>1.2952070236206099</c:v>
                </c:pt>
                <c:pt idx="898">
                  <c:v>1.2970472574234</c:v>
                </c:pt>
                <c:pt idx="899">
                  <c:v>1.29919421672821</c:v>
                </c:pt>
                <c:pt idx="900">
                  <c:v>1.30164790153503</c:v>
                </c:pt>
                <c:pt idx="901">
                  <c:v>1.3031814098358201</c:v>
                </c:pt>
                <c:pt idx="902">
                  <c:v>1.3053283691406301</c:v>
                </c:pt>
                <c:pt idx="903">
                  <c:v>1.3074752092361499</c:v>
                </c:pt>
                <c:pt idx="904">
                  <c:v>1.30900871753693</c:v>
                </c:pt>
                <c:pt idx="905">
                  <c:v>1.31146252155304</c:v>
                </c:pt>
                <c:pt idx="906">
                  <c:v>1.31360936164856</c:v>
                </c:pt>
                <c:pt idx="907">
                  <c:v>1.31575632095337</c:v>
                </c:pt>
                <c:pt idx="908">
                  <c:v>1.3172899484634399</c:v>
                </c:pt>
                <c:pt idx="909">
                  <c:v>1.31943690776825</c:v>
                </c:pt>
                <c:pt idx="910">
                  <c:v>1.32127702236176</c:v>
                </c:pt>
                <c:pt idx="911">
                  <c:v>1.32281053066254</c:v>
                </c:pt>
                <c:pt idx="912">
                  <c:v>1.3252643346786499</c:v>
                </c:pt>
                <c:pt idx="913">
                  <c:v>1.32710456848145</c:v>
                </c:pt>
                <c:pt idx="914">
                  <c:v>1.3298648595809901</c:v>
                </c:pt>
                <c:pt idx="915">
                  <c:v>1.33139836788177</c:v>
                </c:pt>
                <c:pt idx="916">
                  <c:v>1.3332387208938601</c:v>
                </c:pt>
                <c:pt idx="917">
                  <c:v>1.3350788354873699</c:v>
                </c:pt>
                <c:pt idx="918">
                  <c:v>1.33722579479218</c:v>
                </c:pt>
                <c:pt idx="919">
                  <c:v>1.33937275409698</c:v>
                </c:pt>
                <c:pt idx="920">
                  <c:v>1.34151971340179</c:v>
                </c:pt>
                <c:pt idx="921">
                  <c:v>1.3433599472045901</c:v>
                </c:pt>
                <c:pt idx="922">
                  <c:v>1.3455069065094001</c:v>
                </c:pt>
                <c:pt idx="923">
                  <c:v>1.3473470211029099</c:v>
                </c:pt>
                <c:pt idx="924">
                  <c:v>1.34918737411499</c:v>
                </c:pt>
                <c:pt idx="925">
                  <c:v>1.35164105892181</c:v>
                </c:pt>
                <c:pt idx="926">
                  <c:v>1.3531745672226001</c:v>
                </c:pt>
                <c:pt idx="927">
                  <c:v>1.3553214073181199</c:v>
                </c:pt>
                <c:pt idx="928">
                  <c:v>1.3571617603302</c:v>
                </c:pt>
                <c:pt idx="929">
                  <c:v>1.35930871963501</c:v>
                </c:pt>
                <c:pt idx="930">
                  <c:v>1.36145555973053</c:v>
                </c:pt>
                <c:pt idx="931">
                  <c:v>1.3632957935333301</c:v>
                </c:pt>
                <c:pt idx="932">
                  <c:v>1.3651361465454099</c:v>
                </c:pt>
                <c:pt idx="933">
                  <c:v>1.3675897121429399</c:v>
                </c:pt>
                <c:pt idx="934">
                  <c:v>1.36942994594574</c:v>
                </c:pt>
                <c:pt idx="935">
                  <c:v>1.37127017974854</c:v>
                </c:pt>
                <c:pt idx="936">
                  <c:v>1.37372386455536</c:v>
                </c:pt>
                <c:pt idx="937">
                  <c:v>1.3752573728561399</c:v>
                </c:pt>
                <c:pt idx="938">
                  <c:v>1.37709760665894</c:v>
                </c:pt>
                <c:pt idx="939">
                  <c:v>1.37924456596375</c:v>
                </c:pt>
                <c:pt idx="940">
                  <c:v>1.38139152526855</c:v>
                </c:pt>
                <c:pt idx="941">
                  <c:v>1.38384521007538</c:v>
                </c:pt>
                <c:pt idx="942">
                  <c:v>1.3856853246688801</c:v>
                </c:pt>
                <c:pt idx="943">
                  <c:v>1.3875255584716799</c:v>
                </c:pt>
                <c:pt idx="944">
                  <c:v>1.3896726369857799</c:v>
                </c:pt>
                <c:pt idx="945">
                  <c:v>1.39151287078857</c:v>
                </c:pt>
                <c:pt idx="946">
                  <c:v>1.3930463790893599</c:v>
                </c:pt>
                <c:pt idx="947">
                  <c:v>1.39488649368286</c:v>
                </c:pt>
                <c:pt idx="948">
                  <c:v>1.3973402976989699</c:v>
                </c:pt>
                <c:pt idx="949">
                  <c:v>1.39948713779449</c:v>
                </c:pt>
                <c:pt idx="950">
                  <c:v>1.40132737159729</c:v>
                </c:pt>
                <c:pt idx="951">
                  <c:v>1.40347445011139</c:v>
                </c:pt>
                <c:pt idx="952">
                  <c:v>1.4053146839141799</c:v>
                </c:pt>
                <c:pt idx="953">
                  <c:v>1.4074615240096999</c:v>
                </c:pt>
                <c:pt idx="954">
                  <c:v>1.4099152088165301</c:v>
                </c:pt>
                <c:pt idx="955">
                  <c:v>1.4114488363266</c:v>
                </c:pt>
                <c:pt idx="956">
                  <c:v>1.41359567642212</c:v>
                </c:pt>
                <c:pt idx="957">
                  <c:v>1.4151291847228999</c:v>
                </c:pt>
                <c:pt idx="958">
                  <c:v>1.41727614402771</c:v>
                </c:pt>
                <c:pt idx="959">
                  <c:v>1.41911649703979</c:v>
                </c:pt>
                <c:pt idx="960">
                  <c:v>1.42157006263733</c:v>
                </c:pt>
                <c:pt idx="961">
                  <c:v>1.4234102964401201</c:v>
                </c:pt>
                <c:pt idx="962">
                  <c:v>1.4252505302429199</c:v>
                </c:pt>
                <c:pt idx="963">
                  <c:v>1.42709076404572</c:v>
                </c:pt>
                <c:pt idx="964">
                  <c:v>1.42923772335052</c:v>
                </c:pt>
                <c:pt idx="965">
                  <c:v>1.43169128894806</c:v>
                </c:pt>
                <c:pt idx="966">
                  <c:v>1.4332247972488401</c:v>
                </c:pt>
                <c:pt idx="967">
                  <c:v>1.4353718757629399</c:v>
                </c:pt>
                <c:pt idx="968">
                  <c:v>1.43721210956573</c:v>
                </c:pt>
                <c:pt idx="969">
                  <c:v>1.4390523433685301</c:v>
                </c:pt>
                <c:pt idx="970">
                  <c:v>1.4411991834640501</c:v>
                </c:pt>
                <c:pt idx="971">
                  <c:v>1.4433462619781501</c:v>
                </c:pt>
                <c:pt idx="972">
                  <c:v>1.4454931020736701</c:v>
                </c:pt>
                <c:pt idx="973">
                  <c:v>1.44733333587646</c:v>
                </c:pt>
                <c:pt idx="974">
                  <c:v>1.44948029518127</c:v>
                </c:pt>
                <c:pt idx="975">
                  <c:v>1.4510139226913501</c:v>
                </c:pt>
                <c:pt idx="976">
                  <c:v>1.4534674882888801</c:v>
                </c:pt>
                <c:pt idx="977">
                  <c:v>1.45500099658966</c:v>
                </c:pt>
                <c:pt idx="978">
                  <c:v>1.4574546813964799</c:v>
                </c:pt>
                <c:pt idx="979">
                  <c:v>1.4596016407012899</c:v>
                </c:pt>
                <c:pt idx="980">
                  <c:v>1.4611351490020801</c:v>
                </c:pt>
                <c:pt idx="981">
                  <c:v>1.4629753828048699</c:v>
                </c:pt>
                <c:pt idx="982">
                  <c:v>1.46481561660767</c:v>
                </c:pt>
                <c:pt idx="983">
                  <c:v>1.46818947792053</c:v>
                </c:pt>
                <c:pt idx="984">
                  <c:v>1.4694162607193</c:v>
                </c:pt>
                <c:pt idx="985">
                  <c:v>1.4712564945220901</c:v>
                </c:pt>
                <c:pt idx="986">
                  <c:v>1.47371006011963</c:v>
                </c:pt>
                <c:pt idx="987">
                  <c:v>1.4752436876296999</c:v>
                </c:pt>
                <c:pt idx="988">
                  <c:v>1.4770839214325</c:v>
                </c:pt>
                <c:pt idx="989">
                  <c:v>1.47923076152802</c:v>
                </c:pt>
                <c:pt idx="990">
                  <c:v>1.48137772083282</c:v>
                </c:pt>
                <c:pt idx="991">
                  <c:v>1.4829113483428999</c:v>
                </c:pt>
                <c:pt idx="992">
                  <c:v>1.4856716394424401</c:v>
                </c:pt>
                <c:pt idx="993">
                  <c:v>1.48720514774323</c:v>
                </c:pt>
                <c:pt idx="994">
                  <c:v>1.4896588325500499</c:v>
                </c:pt>
                <c:pt idx="995">
                  <c:v>1.4911924600601201</c:v>
                </c:pt>
                <c:pt idx="996">
                  <c:v>1.49364602565765</c:v>
                </c:pt>
              </c:numCache>
            </c:numRef>
          </c:xVal>
          <c:yVal>
            <c:numRef>
              <c:f>'pittaya skin'!$BD$4:$BD$1000</c:f>
              <c:numCache>
                <c:formatCode>General</c:formatCode>
                <c:ptCount val="997"/>
                <c:pt idx="0">
                  <c:v>96.53581814332442</c:v>
                </c:pt>
                <c:pt idx="1">
                  <c:v>90.778100705144652</c:v>
                </c:pt>
                <c:pt idx="2">
                  <c:v>86.825777791752728</c:v>
                </c:pt>
                <c:pt idx="3">
                  <c:v>83.48685944590467</c:v>
                </c:pt>
                <c:pt idx="4">
                  <c:v>80.635880873490919</c:v>
                </c:pt>
                <c:pt idx="5">
                  <c:v>78.084644883347138</c:v>
                </c:pt>
                <c:pt idx="6">
                  <c:v>75.73555235880626</c:v>
                </c:pt>
                <c:pt idx="7">
                  <c:v>73.484050682798753</c:v>
                </c:pt>
                <c:pt idx="8">
                  <c:v>71.46257261907023</c:v>
                </c:pt>
                <c:pt idx="9">
                  <c:v>69.657190496482954</c:v>
                </c:pt>
                <c:pt idx="10">
                  <c:v>68.019097522086369</c:v>
                </c:pt>
                <c:pt idx="11">
                  <c:v>66.415860932135104</c:v>
                </c:pt>
                <c:pt idx="12">
                  <c:v>65.035679984827269</c:v>
                </c:pt>
                <c:pt idx="13">
                  <c:v>63.794916307167384</c:v>
                </c:pt>
                <c:pt idx="14">
                  <c:v>62.630830267483866</c:v>
                </c:pt>
                <c:pt idx="15">
                  <c:v>61.564325774683866</c:v>
                </c:pt>
                <c:pt idx="16">
                  <c:v>60.579380219265232</c:v>
                </c:pt>
                <c:pt idx="17">
                  <c:v>59.775668019442044</c:v>
                </c:pt>
                <c:pt idx="18">
                  <c:v>58.984505812986704</c:v>
                </c:pt>
                <c:pt idx="19">
                  <c:v>58.288838483184207</c:v>
                </c:pt>
                <c:pt idx="20">
                  <c:v>57.657998488800573</c:v>
                </c:pt>
                <c:pt idx="21">
                  <c:v>57.13520646498759</c:v>
                </c:pt>
                <c:pt idx="22">
                  <c:v>56.60404605640165</c:v>
                </c:pt>
                <c:pt idx="23">
                  <c:v>56.130743980082315</c:v>
                </c:pt>
                <c:pt idx="24">
                  <c:v>55.738301150334131</c:v>
                </c:pt>
                <c:pt idx="25">
                  <c:v>55.429500827647843</c:v>
                </c:pt>
                <c:pt idx="26">
                  <c:v>55.111646898612022</c:v>
                </c:pt>
                <c:pt idx="27">
                  <c:v>54.791691313353461</c:v>
                </c:pt>
                <c:pt idx="28">
                  <c:v>54.611848554486663</c:v>
                </c:pt>
                <c:pt idx="29">
                  <c:v>54.447345767336898</c:v>
                </c:pt>
                <c:pt idx="30">
                  <c:v>54.227768941927913</c:v>
                </c:pt>
                <c:pt idx="31">
                  <c:v>54.062568531001276</c:v>
                </c:pt>
                <c:pt idx="32">
                  <c:v>53.984499262779416</c:v>
                </c:pt>
                <c:pt idx="33">
                  <c:v>53.930822022349147</c:v>
                </c:pt>
                <c:pt idx="34">
                  <c:v>53.84090193481169</c:v>
                </c:pt>
                <c:pt idx="35">
                  <c:v>53.782349079318202</c:v>
                </c:pt>
                <c:pt idx="36">
                  <c:v>53.811623956789859</c:v>
                </c:pt>
                <c:pt idx="37">
                  <c:v>53.840206378068153</c:v>
                </c:pt>
                <c:pt idx="38">
                  <c:v>53.78304618633674</c:v>
                </c:pt>
                <c:pt idx="39">
                  <c:v>53.832536650588743</c:v>
                </c:pt>
                <c:pt idx="40">
                  <c:v>53.925943306735903</c:v>
                </c:pt>
                <c:pt idx="41">
                  <c:v>54.039564516146676</c:v>
                </c:pt>
                <c:pt idx="42">
                  <c:v>54.079295223759452</c:v>
                </c:pt>
                <c:pt idx="43">
                  <c:v>54.172699812873113</c:v>
                </c:pt>
                <c:pt idx="44">
                  <c:v>54.312112948454391</c:v>
                </c:pt>
                <c:pt idx="45">
                  <c:v>54.404130041389543</c:v>
                </c:pt>
                <c:pt idx="46">
                  <c:v>54.498922385061043</c:v>
                </c:pt>
                <c:pt idx="47">
                  <c:v>54.67876695258223</c:v>
                </c:pt>
                <c:pt idx="48">
                  <c:v>54.875336145828079</c:v>
                </c:pt>
                <c:pt idx="49">
                  <c:v>54.952713474614775</c:v>
                </c:pt>
                <c:pt idx="50">
                  <c:v>55.114432742894579</c:v>
                </c:pt>
                <c:pt idx="51">
                  <c:v>55.316579567426572</c:v>
                </c:pt>
                <c:pt idx="52">
                  <c:v>55.531965999348714</c:v>
                </c:pt>
                <c:pt idx="53">
                  <c:v>55.651862463822646</c:v>
                </c:pt>
                <c:pt idx="54">
                  <c:v>55.819159621767696</c:v>
                </c:pt>
                <c:pt idx="55">
                  <c:v>56.034551221273382</c:v>
                </c:pt>
                <c:pt idx="56">
                  <c:v>56.245760953805231</c:v>
                </c:pt>
                <c:pt idx="57">
                  <c:v>56.354498409208752</c:v>
                </c:pt>
                <c:pt idx="58">
                  <c:v>56.530857958395366</c:v>
                </c:pt>
                <c:pt idx="59">
                  <c:v>56.758796579908278</c:v>
                </c:pt>
                <c:pt idx="60">
                  <c:v>56.962339943890036</c:v>
                </c:pt>
                <c:pt idx="61">
                  <c:v>57.080835605657676</c:v>
                </c:pt>
                <c:pt idx="62">
                  <c:v>57.267648142814444</c:v>
                </c:pt>
                <c:pt idx="63">
                  <c:v>57.529047513650148</c:v>
                </c:pt>
                <c:pt idx="64">
                  <c:v>57.71906537368271</c:v>
                </c:pt>
                <c:pt idx="65">
                  <c:v>57.910198527431263</c:v>
                </c:pt>
                <c:pt idx="66">
                  <c:v>58.146642345491237</c:v>
                </c:pt>
                <c:pt idx="67">
                  <c:v>58.417238852309154</c:v>
                </c:pt>
                <c:pt idx="68">
                  <c:v>58.605794027822782</c:v>
                </c:pt>
                <c:pt idx="69">
                  <c:v>58.794418319766109</c:v>
                </c:pt>
                <c:pt idx="70">
                  <c:v>59.042084191415547</c:v>
                </c:pt>
                <c:pt idx="71">
                  <c:v>59.301459225997093</c:v>
                </c:pt>
                <c:pt idx="72">
                  <c:v>59.49677586158942</c:v>
                </c:pt>
                <c:pt idx="73">
                  <c:v>59.697254267182998</c:v>
                </c:pt>
                <c:pt idx="74">
                  <c:v>59.90072237822956</c:v>
                </c:pt>
                <c:pt idx="75">
                  <c:v>60.168532265627384</c:v>
                </c:pt>
                <c:pt idx="76">
                  <c:v>60.392151950013151</c:v>
                </c:pt>
                <c:pt idx="77">
                  <c:v>60.573664936472703</c:v>
                </c:pt>
                <c:pt idx="78">
                  <c:v>60.835477068043197</c:v>
                </c:pt>
                <c:pt idx="79">
                  <c:v>61.128243606328269</c:v>
                </c:pt>
                <c:pt idx="80">
                  <c:v>61.377234575585049</c:v>
                </c:pt>
                <c:pt idx="81">
                  <c:v>61.581195932479829</c:v>
                </c:pt>
                <c:pt idx="82">
                  <c:v>61.887345995356497</c:v>
                </c:pt>
                <c:pt idx="83">
                  <c:v>62.187567483430314</c:v>
                </c:pt>
                <c:pt idx="84">
                  <c:v>62.366292203302535</c:v>
                </c:pt>
                <c:pt idx="85">
                  <c:v>62.615211020174243</c:v>
                </c:pt>
                <c:pt idx="86">
                  <c:v>62.946665706094322</c:v>
                </c:pt>
                <c:pt idx="87">
                  <c:v>63.211758219691433</c:v>
                </c:pt>
                <c:pt idx="88">
                  <c:v>63.40847010283764</c:v>
                </c:pt>
                <c:pt idx="89">
                  <c:v>63.660103289852145</c:v>
                </c:pt>
                <c:pt idx="90">
                  <c:v>63.979007917809696</c:v>
                </c:pt>
                <c:pt idx="91">
                  <c:v>64.266962289268207</c:v>
                </c:pt>
                <c:pt idx="92">
                  <c:v>64.459701479532626</c:v>
                </c:pt>
                <c:pt idx="93">
                  <c:v>64.717965047639751</c:v>
                </c:pt>
                <c:pt idx="94">
                  <c:v>65.00013382487235</c:v>
                </c:pt>
                <c:pt idx="95">
                  <c:v>65.296944433286697</c:v>
                </c:pt>
                <c:pt idx="96">
                  <c:v>65.446496989484217</c:v>
                </c:pt>
                <c:pt idx="97">
                  <c:v>65.701361741009762</c:v>
                </c:pt>
                <c:pt idx="98">
                  <c:v>65.981495677259588</c:v>
                </c:pt>
                <c:pt idx="99">
                  <c:v>66.269859046805976</c:v>
                </c:pt>
                <c:pt idx="100">
                  <c:v>66.427381825465432</c:v>
                </c:pt>
                <c:pt idx="101">
                  <c:v>66.690453982705492</c:v>
                </c:pt>
                <c:pt idx="102">
                  <c:v>67.013404613337443</c:v>
                </c:pt>
                <c:pt idx="103">
                  <c:v>67.243582807014491</c:v>
                </c:pt>
                <c:pt idx="104">
                  <c:v>67.464251316742079</c:v>
                </c:pt>
                <c:pt idx="105">
                  <c:v>67.735422741450989</c:v>
                </c:pt>
                <c:pt idx="106">
                  <c:v>68.063250833396495</c:v>
                </c:pt>
                <c:pt idx="107">
                  <c:v>68.235746071691594</c:v>
                </c:pt>
                <c:pt idx="108">
                  <c:v>68.410238298419983</c:v>
                </c:pt>
                <c:pt idx="109">
                  <c:v>68.687829646307833</c:v>
                </c:pt>
                <c:pt idx="110">
                  <c:v>68.968111092844623</c:v>
                </c:pt>
                <c:pt idx="111">
                  <c:v>69.150559783343525</c:v>
                </c:pt>
                <c:pt idx="112">
                  <c:v>69.378573027992417</c:v>
                </c:pt>
                <c:pt idx="113">
                  <c:v>69.647849007284634</c:v>
                </c:pt>
                <c:pt idx="114">
                  <c:v>69.951417523063967</c:v>
                </c:pt>
                <c:pt idx="115">
                  <c:v>70.157118433914192</c:v>
                </c:pt>
                <c:pt idx="116">
                  <c:v>70.464661338188606</c:v>
                </c:pt>
                <c:pt idx="117">
                  <c:v>70.78238730493716</c:v>
                </c:pt>
                <c:pt idx="118">
                  <c:v>71.094320022976632</c:v>
                </c:pt>
                <c:pt idx="119">
                  <c:v>71.297860609382226</c:v>
                </c:pt>
                <c:pt idx="120">
                  <c:v>71.538133994408781</c:v>
                </c:pt>
                <c:pt idx="121">
                  <c:v>71.824068599694769</c:v>
                </c:pt>
                <c:pt idx="122">
                  <c:v>72.104078764244747</c:v>
                </c:pt>
                <c:pt idx="123">
                  <c:v>72.271786131430218</c:v>
                </c:pt>
                <c:pt idx="124">
                  <c:v>72.554235427704981</c:v>
                </c:pt>
                <c:pt idx="125">
                  <c:v>72.766078738275368</c:v>
                </c:pt>
                <c:pt idx="126">
                  <c:v>72.993875348133415</c:v>
                </c:pt>
                <c:pt idx="127">
                  <c:v>73.230943410284056</c:v>
                </c:pt>
                <c:pt idx="128">
                  <c:v>73.476381633564699</c:v>
                </c:pt>
                <c:pt idx="129">
                  <c:v>73.706339100774372</c:v>
                </c:pt>
                <c:pt idx="130">
                  <c:v>73.963836461581948</c:v>
                </c:pt>
                <c:pt idx="131">
                  <c:v>74.162220477867109</c:v>
                </c:pt>
                <c:pt idx="132">
                  <c:v>74.384510316928228</c:v>
                </c:pt>
                <c:pt idx="133">
                  <c:v>74.592233287065966</c:v>
                </c:pt>
                <c:pt idx="134">
                  <c:v>74.835791123591278</c:v>
                </c:pt>
                <c:pt idx="135">
                  <c:v>75.077179834631224</c:v>
                </c:pt>
                <c:pt idx="136">
                  <c:v>75.304767318843062</c:v>
                </c:pt>
                <c:pt idx="137">
                  <c:v>75.546931038223406</c:v>
                </c:pt>
                <c:pt idx="138">
                  <c:v>75.76091925123113</c:v>
                </c:pt>
                <c:pt idx="139">
                  <c:v>76.002316230404816</c:v>
                </c:pt>
                <c:pt idx="140">
                  <c:v>76.28420842887742</c:v>
                </c:pt>
                <c:pt idx="141">
                  <c:v>76.539615146874553</c:v>
                </c:pt>
                <c:pt idx="142">
                  <c:v>76.746703634646821</c:v>
                </c:pt>
                <c:pt idx="143">
                  <c:v>76.971093450466</c:v>
                </c:pt>
                <c:pt idx="144">
                  <c:v>77.197356547613182</c:v>
                </c:pt>
                <c:pt idx="145">
                  <c:v>77.406543881734706</c:v>
                </c:pt>
                <c:pt idx="146">
                  <c:v>77.589872530965835</c:v>
                </c:pt>
                <c:pt idx="147">
                  <c:v>77.88033804119587</c:v>
                </c:pt>
                <c:pt idx="148">
                  <c:v>78.176301989494519</c:v>
                </c:pt>
                <c:pt idx="149">
                  <c:v>78.408359498057081</c:v>
                </c:pt>
                <c:pt idx="150">
                  <c:v>78.533828426233441</c:v>
                </c:pt>
                <c:pt idx="151">
                  <c:v>78.687393764456885</c:v>
                </c:pt>
                <c:pt idx="152">
                  <c:v>78.912960884994504</c:v>
                </c:pt>
                <c:pt idx="153">
                  <c:v>79.192266837098572</c:v>
                </c:pt>
                <c:pt idx="154">
                  <c:v>79.372048779966732</c:v>
                </c:pt>
                <c:pt idx="155">
                  <c:v>79.622079854599093</c:v>
                </c:pt>
                <c:pt idx="156">
                  <c:v>79.868974787380253</c:v>
                </c:pt>
                <c:pt idx="157">
                  <c:v>80.050979081844105</c:v>
                </c:pt>
                <c:pt idx="158">
                  <c:v>80.223712957531859</c:v>
                </c:pt>
                <c:pt idx="159">
                  <c:v>80.446282169077662</c:v>
                </c:pt>
                <c:pt idx="160">
                  <c:v>80.698761806274888</c:v>
                </c:pt>
                <c:pt idx="161">
                  <c:v>80.936386998525236</c:v>
                </c:pt>
                <c:pt idx="162">
                  <c:v>81.15791113089638</c:v>
                </c:pt>
                <c:pt idx="163">
                  <c:v>81.366261445675136</c:v>
                </c:pt>
                <c:pt idx="164">
                  <c:v>81.505957538752199</c:v>
                </c:pt>
                <c:pt idx="165">
                  <c:v>81.582906765540727</c:v>
                </c:pt>
                <c:pt idx="166">
                  <c:v>81.742528834638534</c:v>
                </c:pt>
                <c:pt idx="167">
                  <c:v>81.91771014248225</c:v>
                </c:pt>
                <c:pt idx="168">
                  <c:v>82.104593281748947</c:v>
                </c:pt>
                <c:pt idx="169">
                  <c:v>82.317187958965036</c:v>
                </c:pt>
                <c:pt idx="170">
                  <c:v>82.552311911595893</c:v>
                </c:pt>
                <c:pt idx="171">
                  <c:v>82.735980297146966</c:v>
                </c:pt>
                <c:pt idx="172">
                  <c:v>82.889407337916012</c:v>
                </c:pt>
                <c:pt idx="173">
                  <c:v>83.035368157104742</c:v>
                </c:pt>
                <c:pt idx="174">
                  <c:v>83.235363102961486</c:v>
                </c:pt>
                <c:pt idx="175">
                  <c:v>83.495710741358835</c:v>
                </c:pt>
                <c:pt idx="176">
                  <c:v>83.790846519801448</c:v>
                </c:pt>
                <c:pt idx="177">
                  <c:v>83.908160936568393</c:v>
                </c:pt>
                <c:pt idx="178">
                  <c:v>84.094137907765202</c:v>
                </c:pt>
                <c:pt idx="179">
                  <c:v>84.299004076239186</c:v>
                </c:pt>
                <c:pt idx="180">
                  <c:v>84.5181587423709</c:v>
                </c:pt>
                <c:pt idx="181">
                  <c:v>84.605222480408045</c:v>
                </c:pt>
                <c:pt idx="182">
                  <c:v>84.785622950727756</c:v>
                </c:pt>
                <c:pt idx="183">
                  <c:v>85.000247390160609</c:v>
                </c:pt>
                <c:pt idx="184">
                  <c:v>85.135056338003793</c:v>
                </c:pt>
                <c:pt idx="185">
                  <c:v>85.263313500470062</c:v>
                </c:pt>
                <c:pt idx="186">
                  <c:v>85.499892483136847</c:v>
                </c:pt>
                <c:pt idx="187">
                  <c:v>85.745192990316397</c:v>
                </c:pt>
                <c:pt idx="188">
                  <c:v>85.940301404589661</c:v>
                </c:pt>
                <c:pt idx="189">
                  <c:v>86.109201514649328</c:v>
                </c:pt>
                <c:pt idx="190">
                  <c:v>86.282693959302307</c:v>
                </c:pt>
                <c:pt idx="191">
                  <c:v>86.463583476808509</c:v>
                </c:pt>
                <c:pt idx="192">
                  <c:v>86.640560584524692</c:v>
                </c:pt>
                <c:pt idx="193">
                  <c:v>86.770358462021363</c:v>
                </c:pt>
                <c:pt idx="194">
                  <c:v>87.039000524152357</c:v>
                </c:pt>
                <c:pt idx="195">
                  <c:v>87.2619973532355</c:v>
                </c:pt>
                <c:pt idx="196">
                  <c:v>87.358532238371623</c:v>
                </c:pt>
                <c:pt idx="197">
                  <c:v>87.405379031483008</c:v>
                </c:pt>
                <c:pt idx="198">
                  <c:v>87.563406093626014</c:v>
                </c:pt>
                <c:pt idx="199">
                  <c:v>87.871297502963614</c:v>
                </c:pt>
                <c:pt idx="200">
                  <c:v>87.979829611516521</c:v>
                </c:pt>
                <c:pt idx="201">
                  <c:v>88.10487973934498</c:v>
                </c:pt>
                <c:pt idx="202">
                  <c:v>88.230139509577867</c:v>
                </c:pt>
                <c:pt idx="203">
                  <c:v>88.438072703473338</c:v>
                </c:pt>
                <c:pt idx="204">
                  <c:v>88.435424446102317</c:v>
                </c:pt>
                <c:pt idx="205">
                  <c:v>88.519281698557478</c:v>
                </c:pt>
                <c:pt idx="206">
                  <c:v>88.729654088772563</c:v>
                </c:pt>
                <c:pt idx="207">
                  <c:v>88.966025076202143</c:v>
                </c:pt>
                <c:pt idx="208">
                  <c:v>88.992170820357671</c:v>
                </c:pt>
                <c:pt idx="209">
                  <c:v>89.035802859753318</c:v>
                </c:pt>
                <c:pt idx="210">
                  <c:v>89.159529666331252</c:v>
                </c:pt>
                <c:pt idx="211">
                  <c:v>89.315466150258729</c:v>
                </c:pt>
                <c:pt idx="212">
                  <c:v>89.442677135438828</c:v>
                </c:pt>
                <c:pt idx="213">
                  <c:v>89.634718491993183</c:v>
                </c:pt>
                <c:pt idx="214">
                  <c:v>89.834217866589228</c:v>
                </c:pt>
                <c:pt idx="215">
                  <c:v>89.905591141556116</c:v>
                </c:pt>
                <c:pt idx="216">
                  <c:v>89.942183446499882</c:v>
                </c:pt>
                <c:pt idx="217">
                  <c:v>90.014340030238245</c:v>
                </c:pt>
                <c:pt idx="218">
                  <c:v>90.14566428272083</c:v>
                </c:pt>
                <c:pt idx="219">
                  <c:v>90.251260396392055</c:v>
                </c:pt>
                <c:pt idx="220">
                  <c:v>90.434317973569534</c:v>
                </c:pt>
                <c:pt idx="221">
                  <c:v>90.552669750433182</c:v>
                </c:pt>
                <c:pt idx="222">
                  <c:v>90.621960166262497</c:v>
                </c:pt>
                <c:pt idx="223">
                  <c:v>90.643289044320142</c:v>
                </c:pt>
                <c:pt idx="224">
                  <c:v>90.687974366429387</c:v>
                </c:pt>
                <c:pt idx="225">
                  <c:v>90.814350044028842</c:v>
                </c:pt>
                <c:pt idx="226">
                  <c:v>90.977317994274543</c:v>
                </c:pt>
                <c:pt idx="227">
                  <c:v>91.117711129775387</c:v>
                </c:pt>
                <c:pt idx="228">
                  <c:v>91.23663595935551</c:v>
                </c:pt>
                <c:pt idx="229">
                  <c:v>91.318603975568379</c:v>
                </c:pt>
                <c:pt idx="230">
                  <c:v>91.308706890396778</c:v>
                </c:pt>
                <c:pt idx="231">
                  <c:v>91.325226040081276</c:v>
                </c:pt>
                <c:pt idx="232">
                  <c:v>91.492453758622702</c:v>
                </c:pt>
                <c:pt idx="233">
                  <c:v>91.61318326985942</c:v>
                </c:pt>
                <c:pt idx="234">
                  <c:v>91.831423532084926</c:v>
                </c:pt>
                <c:pt idx="235">
                  <c:v>91.804031366781274</c:v>
                </c:pt>
                <c:pt idx="236">
                  <c:v>91.848648056921746</c:v>
                </c:pt>
                <c:pt idx="237">
                  <c:v>91.908172482714093</c:v>
                </c:pt>
                <c:pt idx="238">
                  <c:v>91.976983217601941</c:v>
                </c:pt>
                <c:pt idx="239">
                  <c:v>92.074850822531175</c:v>
                </c:pt>
                <c:pt idx="240">
                  <c:v>92.215096326630089</c:v>
                </c:pt>
                <c:pt idx="241">
                  <c:v>92.281939310303429</c:v>
                </c:pt>
                <c:pt idx="242">
                  <c:v>92.377994514498113</c:v>
                </c:pt>
                <c:pt idx="243">
                  <c:v>92.226109286870752</c:v>
                </c:pt>
                <c:pt idx="244">
                  <c:v>92.321111240649316</c:v>
                </c:pt>
                <c:pt idx="245">
                  <c:v>92.471750047128438</c:v>
                </c:pt>
                <c:pt idx="246">
                  <c:v>92.53970835681514</c:v>
                </c:pt>
                <c:pt idx="247">
                  <c:v>92.642245680901226</c:v>
                </c:pt>
                <c:pt idx="248">
                  <c:v>92.649285964408918</c:v>
                </c:pt>
                <c:pt idx="249">
                  <c:v>92.614575208926894</c:v>
                </c:pt>
                <c:pt idx="250">
                  <c:v>92.530438551689642</c:v>
                </c:pt>
                <c:pt idx="251">
                  <c:v>92.563894650187308</c:v>
                </c:pt>
                <c:pt idx="252">
                  <c:v>92.69649012821904</c:v>
                </c:pt>
                <c:pt idx="253">
                  <c:v>92.817009900159064</c:v>
                </c:pt>
                <c:pt idx="254">
                  <c:v>92.834783222367022</c:v>
                </c:pt>
                <c:pt idx="255">
                  <c:v>92.806764229180786</c:v>
                </c:pt>
                <c:pt idx="256">
                  <c:v>92.79177087312911</c:v>
                </c:pt>
                <c:pt idx="257">
                  <c:v>92.816034583361997</c:v>
                </c:pt>
                <c:pt idx="258">
                  <c:v>92.918145420319647</c:v>
                </c:pt>
                <c:pt idx="259">
                  <c:v>93.057694366455692</c:v>
                </c:pt>
                <c:pt idx="260">
                  <c:v>93.077985432253001</c:v>
                </c:pt>
                <c:pt idx="261">
                  <c:v>93.052745823869842</c:v>
                </c:pt>
                <c:pt idx="262">
                  <c:v>92.823980485883851</c:v>
                </c:pt>
                <c:pt idx="263">
                  <c:v>92.804387108458329</c:v>
                </c:pt>
                <c:pt idx="264">
                  <c:v>92.890545195184018</c:v>
                </c:pt>
                <c:pt idx="265">
                  <c:v>92.95335352341931</c:v>
                </c:pt>
                <c:pt idx="266">
                  <c:v>93.052954917218528</c:v>
                </c:pt>
                <c:pt idx="267">
                  <c:v>93.062644071747741</c:v>
                </c:pt>
                <c:pt idx="268">
                  <c:v>92.946584893318487</c:v>
                </c:pt>
                <c:pt idx="269">
                  <c:v>92.774486049052058</c:v>
                </c:pt>
                <c:pt idx="270">
                  <c:v>92.735592877540341</c:v>
                </c:pt>
                <c:pt idx="271">
                  <c:v>92.776438362110696</c:v>
                </c:pt>
                <c:pt idx="272">
                  <c:v>92.845659047859712</c:v>
                </c:pt>
                <c:pt idx="273">
                  <c:v>92.930972428462169</c:v>
                </c:pt>
                <c:pt idx="274">
                  <c:v>92.872772454329166</c:v>
                </c:pt>
                <c:pt idx="275">
                  <c:v>92.698148761046042</c:v>
                </c:pt>
                <c:pt idx="276">
                  <c:v>92.536435532379485</c:v>
                </c:pt>
                <c:pt idx="277">
                  <c:v>92.538666119811424</c:v>
                </c:pt>
                <c:pt idx="278">
                  <c:v>92.55393061251155</c:v>
                </c:pt>
                <c:pt idx="279">
                  <c:v>92.706861985127674</c:v>
                </c:pt>
                <c:pt idx="280">
                  <c:v>92.802228447329597</c:v>
                </c:pt>
                <c:pt idx="281">
                  <c:v>92.576931882087436</c:v>
                </c:pt>
                <c:pt idx="282">
                  <c:v>92.419470734936084</c:v>
                </c:pt>
                <c:pt idx="283">
                  <c:v>92.443587298227811</c:v>
                </c:pt>
                <c:pt idx="284">
                  <c:v>92.440241966135744</c:v>
                </c:pt>
                <c:pt idx="285">
                  <c:v>92.461430350516082</c:v>
                </c:pt>
                <c:pt idx="286">
                  <c:v>92.576096542209385</c:v>
                </c:pt>
                <c:pt idx="287">
                  <c:v>92.538039873282059</c:v>
                </c:pt>
                <c:pt idx="288">
                  <c:v>92.360217962550465</c:v>
                </c:pt>
                <c:pt idx="289">
                  <c:v>92.282152892990268</c:v>
                </c:pt>
                <c:pt idx="290">
                  <c:v>92.291981443085277</c:v>
                </c:pt>
                <c:pt idx="291">
                  <c:v>92.388524079596721</c:v>
                </c:pt>
                <c:pt idx="292">
                  <c:v>92.457876441833605</c:v>
                </c:pt>
                <c:pt idx="293">
                  <c:v>92.406716202152566</c:v>
                </c:pt>
                <c:pt idx="294">
                  <c:v>92.311637380568968</c:v>
                </c:pt>
                <c:pt idx="295">
                  <c:v>92.271628979936082</c:v>
                </c:pt>
                <c:pt idx="296">
                  <c:v>92.205405621825804</c:v>
                </c:pt>
                <c:pt idx="297">
                  <c:v>92.167767236488061</c:v>
                </c:pt>
                <c:pt idx="298">
                  <c:v>92.271211309997128</c:v>
                </c:pt>
                <c:pt idx="299">
                  <c:v>92.382382794136788</c:v>
                </c:pt>
                <c:pt idx="300">
                  <c:v>92.294351458380405</c:v>
                </c:pt>
                <c:pt idx="301">
                  <c:v>92.104122987021498</c:v>
                </c:pt>
                <c:pt idx="302">
                  <c:v>91.931110255607365</c:v>
                </c:pt>
                <c:pt idx="303">
                  <c:v>91.878617877486349</c:v>
                </c:pt>
                <c:pt idx="304">
                  <c:v>91.854710407543166</c:v>
                </c:pt>
                <c:pt idx="305">
                  <c:v>92.028551922463848</c:v>
                </c:pt>
                <c:pt idx="306">
                  <c:v>92.024300422301778</c:v>
                </c:pt>
                <c:pt idx="307">
                  <c:v>91.945050910298534</c:v>
                </c:pt>
                <c:pt idx="308">
                  <c:v>91.713350191081503</c:v>
                </c:pt>
                <c:pt idx="309">
                  <c:v>91.690419200641713</c:v>
                </c:pt>
                <c:pt idx="310">
                  <c:v>91.695576868873658</c:v>
                </c:pt>
                <c:pt idx="311">
                  <c:v>91.759283064747791</c:v>
                </c:pt>
                <c:pt idx="312">
                  <c:v>91.777195847116232</c:v>
                </c:pt>
                <c:pt idx="313">
                  <c:v>91.792530586655062</c:v>
                </c:pt>
                <c:pt idx="314">
                  <c:v>91.722969066474718</c:v>
                </c:pt>
                <c:pt idx="315">
                  <c:v>91.602379564454282</c:v>
                </c:pt>
                <c:pt idx="316">
                  <c:v>91.529186169674915</c:v>
                </c:pt>
                <c:pt idx="317">
                  <c:v>91.598198343428322</c:v>
                </c:pt>
                <c:pt idx="318">
                  <c:v>91.698295954436389</c:v>
                </c:pt>
                <c:pt idx="319">
                  <c:v>91.586418578386187</c:v>
                </c:pt>
                <c:pt idx="320">
                  <c:v>91.450006936807654</c:v>
                </c:pt>
                <c:pt idx="321">
                  <c:v>91.410618161737844</c:v>
                </c:pt>
                <c:pt idx="322">
                  <c:v>91.318318208199003</c:v>
                </c:pt>
                <c:pt idx="323">
                  <c:v>91.277543584117865</c:v>
                </c:pt>
                <c:pt idx="324">
                  <c:v>91.312045213953823</c:v>
                </c:pt>
                <c:pt idx="325">
                  <c:v>91.369913235439498</c:v>
                </c:pt>
                <c:pt idx="326">
                  <c:v>91.274267949808561</c:v>
                </c:pt>
                <c:pt idx="327">
                  <c:v>91.076162724654992</c:v>
                </c:pt>
                <c:pt idx="328">
                  <c:v>90.990780195325442</c:v>
                </c:pt>
                <c:pt idx="329">
                  <c:v>90.995031727784806</c:v>
                </c:pt>
                <c:pt idx="330">
                  <c:v>91.0535802231297</c:v>
                </c:pt>
                <c:pt idx="331">
                  <c:v>91.006113836752661</c:v>
                </c:pt>
                <c:pt idx="332">
                  <c:v>90.98693867832192</c:v>
                </c:pt>
                <c:pt idx="333">
                  <c:v>90.886988149660198</c:v>
                </c:pt>
                <c:pt idx="334">
                  <c:v>90.799776715626123</c:v>
                </c:pt>
                <c:pt idx="335">
                  <c:v>90.726660770004969</c:v>
                </c:pt>
                <c:pt idx="336">
                  <c:v>90.767854194434122</c:v>
                </c:pt>
                <c:pt idx="337">
                  <c:v>90.939263683057192</c:v>
                </c:pt>
                <c:pt idx="338">
                  <c:v>91.027234202814824</c:v>
                </c:pt>
                <c:pt idx="339">
                  <c:v>90.797616407330295</c:v>
                </c:pt>
                <c:pt idx="340">
                  <c:v>90.728961636572905</c:v>
                </c:pt>
                <c:pt idx="341">
                  <c:v>90.713836571735968</c:v>
                </c:pt>
                <c:pt idx="342">
                  <c:v>90.713627446089873</c:v>
                </c:pt>
                <c:pt idx="343">
                  <c:v>90.737674343896231</c:v>
                </c:pt>
                <c:pt idx="344">
                  <c:v>90.737465218250151</c:v>
                </c:pt>
                <c:pt idx="345">
                  <c:v>90.674865466605127</c:v>
                </c:pt>
                <c:pt idx="346">
                  <c:v>90.436334719935417</c:v>
                </c:pt>
                <c:pt idx="347">
                  <c:v>90.324388162860629</c:v>
                </c:pt>
                <c:pt idx="348">
                  <c:v>90.361050165587315</c:v>
                </c:pt>
                <c:pt idx="349">
                  <c:v>90.432780262197127</c:v>
                </c:pt>
                <c:pt idx="350">
                  <c:v>90.505346829094037</c:v>
                </c:pt>
                <c:pt idx="351">
                  <c:v>90.563268012095463</c:v>
                </c:pt>
                <c:pt idx="352">
                  <c:v>90.482624350649729</c:v>
                </c:pt>
                <c:pt idx="353">
                  <c:v>90.45822124485106</c:v>
                </c:pt>
                <c:pt idx="354">
                  <c:v>90.38851261002695</c:v>
                </c:pt>
                <c:pt idx="355">
                  <c:v>90.373109270816855</c:v>
                </c:pt>
                <c:pt idx="356">
                  <c:v>90.431874643183079</c:v>
                </c:pt>
                <c:pt idx="357">
                  <c:v>90.534970195480227</c:v>
                </c:pt>
                <c:pt idx="358">
                  <c:v>90.393810255177797</c:v>
                </c:pt>
                <c:pt idx="359">
                  <c:v>90.357078586965741</c:v>
                </c:pt>
                <c:pt idx="360">
                  <c:v>90.300829795482571</c:v>
                </c:pt>
                <c:pt idx="361">
                  <c:v>90.326689029428678</c:v>
                </c:pt>
                <c:pt idx="362">
                  <c:v>90.302712410758318</c:v>
                </c:pt>
                <c:pt idx="363">
                  <c:v>90.357008889182836</c:v>
                </c:pt>
                <c:pt idx="364">
                  <c:v>90.276844908678569</c:v>
                </c:pt>
                <c:pt idx="365">
                  <c:v>90.152700399864258</c:v>
                </c:pt>
                <c:pt idx="366">
                  <c:v>89.89172599817924</c:v>
                </c:pt>
                <c:pt idx="367">
                  <c:v>89.834423923982584</c:v>
                </c:pt>
                <c:pt idx="368">
                  <c:v>89.873743001269489</c:v>
                </c:pt>
                <c:pt idx="369">
                  <c:v>89.980384710873906</c:v>
                </c:pt>
                <c:pt idx="370">
                  <c:v>90.031832074414964</c:v>
                </c:pt>
                <c:pt idx="371">
                  <c:v>89.953619857913623</c:v>
                </c:pt>
                <c:pt idx="372">
                  <c:v>89.84153335621734</c:v>
                </c:pt>
                <c:pt idx="373">
                  <c:v>89.864116406798459</c:v>
                </c:pt>
                <c:pt idx="374">
                  <c:v>89.790164539946034</c:v>
                </c:pt>
                <c:pt idx="375">
                  <c:v>89.938773616505685</c:v>
                </c:pt>
                <c:pt idx="376">
                  <c:v>89.90866343145332</c:v>
                </c:pt>
                <c:pt idx="377">
                  <c:v>89.85198870189754</c:v>
                </c:pt>
                <c:pt idx="378">
                  <c:v>89.617709455389772</c:v>
                </c:pt>
                <c:pt idx="379">
                  <c:v>89.578598922395742</c:v>
                </c:pt>
                <c:pt idx="380">
                  <c:v>89.6329042180096</c:v>
                </c:pt>
                <c:pt idx="381">
                  <c:v>89.646426072353009</c:v>
                </c:pt>
                <c:pt idx="382">
                  <c:v>89.678767393893011</c:v>
                </c:pt>
                <c:pt idx="383">
                  <c:v>89.653535504587765</c:v>
                </c:pt>
                <c:pt idx="384">
                  <c:v>89.485200792761432</c:v>
                </c:pt>
                <c:pt idx="385">
                  <c:v>89.336653145851045</c:v>
                </c:pt>
                <c:pt idx="386">
                  <c:v>89.421347449946268</c:v>
                </c:pt>
                <c:pt idx="387">
                  <c:v>89.59136285372179</c:v>
                </c:pt>
                <c:pt idx="388">
                  <c:v>89.770292306794019</c:v>
                </c:pt>
                <c:pt idx="389">
                  <c:v>89.665245571847137</c:v>
                </c:pt>
                <c:pt idx="390">
                  <c:v>89.562359112898662</c:v>
                </c:pt>
                <c:pt idx="391">
                  <c:v>89.421068077461456</c:v>
                </c:pt>
                <c:pt idx="392">
                  <c:v>89.395689622568312</c:v>
                </c:pt>
                <c:pt idx="393">
                  <c:v>89.411720306419426</c:v>
                </c:pt>
                <c:pt idx="394">
                  <c:v>89.585081591342842</c:v>
                </c:pt>
                <c:pt idx="395">
                  <c:v>89.626631256061799</c:v>
                </c:pt>
                <c:pt idx="396">
                  <c:v>89.564311458254693</c:v>
                </c:pt>
                <c:pt idx="397">
                  <c:v>89.312258308185903</c:v>
                </c:pt>
                <c:pt idx="398">
                  <c:v>89.258928878424797</c:v>
                </c:pt>
                <c:pt idx="399">
                  <c:v>89.372060976054144</c:v>
                </c:pt>
                <c:pt idx="400">
                  <c:v>89.504578488169344</c:v>
                </c:pt>
                <c:pt idx="401">
                  <c:v>89.515660597137199</c:v>
                </c:pt>
                <c:pt idx="402">
                  <c:v>89.451945584073613</c:v>
                </c:pt>
                <c:pt idx="403">
                  <c:v>89.31469743991083</c:v>
                </c:pt>
                <c:pt idx="404">
                  <c:v>89.198010916840573</c:v>
                </c:pt>
                <c:pt idx="405">
                  <c:v>89.207629759936395</c:v>
                </c:pt>
                <c:pt idx="406">
                  <c:v>89.23753081934268</c:v>
                </c:pt>
                <c:pt idx="407">
                  <c:v>89.300618552360064</c:v>
                </c:pt>
                <c:pt idx="408">
                  <c:v>89.222406335858821</c:v>
                </c:pt>
                <c:pt idx="409">
                  <c:v>89.08097587255844</c:v>
                </c:pt>
                <c:pt idx="410">
                  <c:v>88.961213991338269</c:v>
                </c:pt>
                <c:pt idx="411">
                  <c:v>88.996622370597294</c:v>
                </c:pt>
                <c:pt idx="412">
                  <c:v>88.969229591643028</c:v>
                </c:pt>
                <c:pt idx="413">
                  <c:v>89.023046389126108</c:v>
                </c:pt>
                <c:pt idx="414">
                  <c:v>89.109343386956567</c:v>
                </c:pt>
                <c:pt idx="415">
                  <c:v>89.135411746548769</c:v>
                </c:pt>
                <c:pt idx="416">
                  <c:v>88.871370254847434</c:v>
                </c:pt>
                <c:pt idx="417">
                  <c:v>88.7481313650472</c:v>
                </c:pt>
                <c:pt idx="418">
                  <c:v>88.774060296776213</c:v>
                </c:pt>
                <c:pt idx="419">
                  <c:v>88.963862797764989</c:v>
                </c:pt>
                <c:pt idx="420">
                  <c:v>88.936331204598133</c:v>
                </c:pt>
                <c:pt idx="421">
                  <c:v>88.910750794081011</c:v>
                </c:pt>
                <c:pt idx="422">
                  <c:v>88.755868723276066</c:v>
                </c:pt>
                <c:pt idx="423">
                  <c:v>88.70734902188812</c:v>
                </c:pt>
                <c:pt idx="424">
                  <c:v>88.632413021049302</c:v>
                </c:pt>
                <c:pt idx="425">
                  <c:v>88.709160808972172</c:v>
                </c:pt>
                <c:pt idx="426">
                  <c:v>88.785909759601353</c:v>
                </c:pt>
                <c:pt idx="427">
                  <c:v>88.825290266537522</c:v>
                </c:pt>
                <c:pt idx="428">
                  <c:v>88.562216437150127</c:v>
                </c:pt>
                <c:pt idx="429">
                  <c:v>88.486312224941557</c:v>
                </c:pt>
                <c:pt idx="430">
                  <c:v>88.42343478027658</c:v>
                </c:pt>
                <c:pt idx="431">
                  <c:v>88.468190381521822</c:v>
                </c:pt>
                <c:pt idx="432">
                  <c:v>88.527296556021994</c:v>
                </c:pt>
                <c:pt idx="433">
                  <c:v>88.55754613664017</c:v>
                </c:pt>
                <c:pt idx="434">
                  <c:v>88.525065968590056</c:v>
                </c:pt>
                <c:pt idx="435">
                  <c:v>88.289810823932257</c:v>
                </c:pt>
                <c:pt idx="436">
                  <c:v>88.244915278065392</c:v>
                </c:pt>
                <c:pt idx="437">
                  <c:v>88.34473406564446</c:v>
                </c:pt>
                <c:pt idx="438">
                  <c:v>88.509174098951647</c:v>
                </c:pt>
                <c:pt idx="439">
                  <c:v>88.490215785244828</c:v>
                </c:pt>
                <c:pt idx="440">
                  <c:v>88.430195142243761</c:v>
                </c:pt>
                <c:pt idx="441">
                  <c:v>88.249933550731541</c:v>
                </c:pt>
                <c:pt idx="442">
                  <c:v>88.178421396957049</c:v>
                </c:pt>
                <c:pt idx="443">
                  <c:v>88.180233733096799</c:v>
                </c:pt>
                <c:pt idx="444">
                  <c:v>88.319990706767527</c:v>
                </c:pt>
                <c:pt idx="445">
                  <c:v>88.407821766364449</c:v>
                </c:pt>
                <c:pt idx="446">
                  <c:v>88.503807305073749</c:v>
                </c:pt>
                <c:pt idx="447">
                  <c:v>88.217383652601143</c:v>
                </c:pt>
                <c:pt idx="448">
                  <c:v>88.06549784362069</c:v>
                </c:pt>
                <c:pt idx="449">
                  <c:v>88.109340106773956</c:v>
                </c:pt>
                <c:pt idx="450">
                  <c:v>88.0847355621096</c:v>
                </c:pt>
                <c:pt idx="451">
                  <c:v>88.14725679878228</c:v>
                </c:pt>
                <c:pt idx="452">
                  <c:v>88.282421986915267</c:v>
                </c:pt>
                <c:pt idx="453">
                  <c:v>88.249097048147163</c:v>
                </c:pt>
                <c:pt idx="454">
                  <c:v>87.997462149370548</c:v>
                </c:pt>
                <c:pt idx="455">
                  <c:v>87.941693587884515</c:v>
                </c:pt>
                <c:pt idx="456">
                  <c:v>87.950197169561775</c:v>
                </c:pt>
                <c:pt idx="457">
                  <c:v>88.056437196438679</c:v>
                </c:pt>
                <c:pt idx="458">
                  <c:v>88.013214591145768</c:v>
                </c:pt>
                <c:pt idx="459">
                  <c:v>87.998786568732612</c:v>
                </c:pt>
                <c:pt idx="460">
                  <c:v>87.892763935635429</c:v>
                </c:pt>
                <c:pt idx="461">
                  <c:v>87.802214888587201</c:v>
                </c:pt>
                <c:pt idx="462">
                  <c:v>87.68901309317495</c:v>
                </c:pt>
                <c:pt idx="463">
                  <c:v>87.823054719458241</c:v>
                </c:pt>
                <c:pt idx="464">
                  <c:v>87.974173788232022</c:v>
                </c:pt>
                <c:pt idx="465">
                  <c:v>88.02430496824725</c:v>
                </c:pt>
                <c:pt idx="466">
                  <c:v>87.827306768676024</c:v>
                </c:pt>
                <c:pt idx="467">
                  <c:v>87.678278924065765</c:v>
                </c:pt>
                <c:pt idx="468">
                  <c:v>87.681624805213673</c:v>
                </c:pt>
                <c:pt idx="469">
                  <c:v>87.785347153096026</c:v>
                </c:pt>
                <c:pt idx="470">
                  <c:v>87.755724368062914</c:v>
                </c:pt>
                <c:pt idx="471">
                  <c:v>87.800680794523231</c:v>
                </c:pt>
                <c:pt idx="472">
                  <c:v>87.717729677840666</c:v>
                </c:pt>
                <c:pt idx="473">
                  <c:v>87.587660179234646</c:v>
                </c:pt>
                <c:pt idx="474">
                  <c:v>87.3041724247514</c:v>
                </c:pt>
                <c:pt idx="475">
                  <c:v>87.31316337415052</c:v>
                </c:pt>
                <c:pt idx="476">
                  <c:v>87.398476754752991</c:v>
                </c:pt>
                <c:pt idx="477">
                  <c:v>87.521436272068428</c:v>
                </c:pt>
                <c:pt idx="478">
                  <c:v>87.485470795007345</c:v>
                </c:pt>
                <c:pt idx="479">
                  <c:v>87.428525510156092</c:v>
                </c:pt>
                <c:pt idx="480">
                  <c:v>87.305914514052546</c:v>
                </c:pt>
                <c:pt idx="481">
                  <c:v>87.136804761588479</c:v>
                </c:pt>
                <c:pt idx="482">
                  <c:v>87.225811995494936</c:v>
                </c:pt>
                <c:pt idx="483">
                  <c:v>87.424412856504119</c:v>
                </c:pt>
                <c:pt idx="484">
                  <c:v>87.453408878249434</c:v>
                </c:pt>
                <c:pt idx="485">
                  <c:v>87.255164225232676</c:v>
                </c:pt>
                <c:pt idx="486">
                  <c:v>87.118325547470008</c:v>
                </c:pt>
                <c:pt idx="487">
                  <c:v>87.137292678366165</c:v>
                </c:pt>
                <c:pt idx="488">
                  <c:v>87.230899965943976</c:v>
                </c:pt>
                <c:pt idx="489">
                  <c:v>87.224278450486779</c:v>
                </c:pt>
                <c:pt idx="490">
                  <c:v>87.340067073620773</c:v>
                </c:pt>
                <c:pt idx="491">
                  <c:v>87.401194742204311</c:v>
                </c:pt>
                <c:pt idx="492">
                  <c:v>87.32515113442993</c:v>
                </c:pt>
                <c:pt idx="493">
                  <c:v>87.118952892110883</c:v>
                </c:pt>
                <c:pt idx="494">
                  <c:v>87.070859096498168</c:v>
                </c:pt>
                <c:pt idx="495">
                  <c:v>87.167402863418545</c:v>
                </c:pt>
                <c:pt idx="496">
                  <c:v>87.323199370426991</c:v>
                </c:pt>
                <c:pt idx="497">
                  <c:v>87.349685367660769</c:v>
                </c:pt>
                <c:pt idx="498">
                  <c:v>87.272379351526823</c:v>
                </c:pt>
                <c:pt idx="499">
                  <c:v>87.185176217923782</c:v>
                </c:pt>
                <c:pt idx="500">
                  <c:v>87.081662414334431</c:v>
                </c:pt>
                <c:pt idx="501">
                  <c:v>87.041515167191577</c:v>
                </c:pt>
                <c:pt idx="502">
                  <c:v>87.122027087554514</c:v>
                </c:pt>
                <c:pt idx="503">
                  <c:v>87.247426317947998</c:v>
                </c:pt>
                <c:pt idx="504">
                  <c:v>87.191518328598775</c:v>
                </c:pt>
                <c:pt idx="505">
                  <c:v>87.14628252965376</c:v>
                </c:pt>
                <c:pt idx="506">
                  <c:v>87.082359489055605</c:v>
                </c:pt>
                <c:pt idx="507">
                  <c:v>87.089328944371488</c:v>
                </c:pt>
                <c:pt idx="508">
                  <c:v>87.00959148329315</c:v>
                </c:pt>
                <c:pt idx="509">
                  <c:v>87.096437827550673</c:v>
                </c:pt>
                <c:pt idx="510">
                  <c:v>87.131924205023509</c:v>
                </c:pt>
                <c:pt idx="511">
                  <c:v>87.072182385451313</c:v>
                </c:pt>
                <c:pt idx="512">
                  <c:v>86.870313609210868</c:v>
                </c:pt>
                <c:pt idx="513">
                  <c:v>86.815877186164855</c:v>
                </c:pt>
                <c:pt idx="514">
                  <c:v>86.93068277342384</c:v>
                </c:pt>
                <c:pt idx="515">
                  <c:v>87.09448606354772</c:v>
                </c:pt>
                <c:pt idx="516">
                  <c:v>87.040538138632485</c:v>
                </c:pt>
                <c:pt idx="517">
                  <c:v>86.973346633747269</c:v>
                </c:pt>
                <c:pt idx="518">
                  <c:v>86.832814619438921</c:v>
                </c:pt>
                <c:pt idx="519">
                  <c:v>86.820058988543906</c:v>
                </c:pt>
                <c:pt idx="520">
                  <c:v>86.843339081548791</c:v>
                </c:pt>
                <c:pt idx="521">
                  <c:v>86.923851034209164</c:v>
                </c:pt>
                <c:pt idx="522">
                  <c:v>86.951871157804305</c:v>
                </c:pt>
                <c:pt idx="523">
                  <c:v>86.894785896034136</c:v>
                </c:pt>
                <c:pt idx="524">
                  <c:v>86.587661226903109</c:v>
                </c:pt>
                <c:pt idx="525">
                  <c:v>86.487833589837294</c:v>
                </c:pt>
                <c:pt idx="526">
                  <c:v>86.518161717725093</c:v>
                </c:pt>
                <c:pt idx="527">
                  <c:v>86.635336189870429</c:v>
                </c:pt>
                <c:pt idx="528">
                  <c:v>86.692149765936307</c:v>
                </c:pt>
                <c:pt idx="529">
                  <c:v>86.675003820666745</c:v>
                </c:pt>
                <c:pt idx="530">
                  <c:v>86.568632634060293</c:v>
                </c:pt>
                <c:pt idx="531">
                  <c:v>86.39199516577186</c:v>
                </c:pt>
                <c:pt idx="532">
                  <c:v>86.318383002941871</c:v>
                </c:pt>
                <c:pt idx="533">
                  <c:v>86.489157460143659</c:v>
                </c:pt>
                <c:pt idx="534">
                  <c:v>86.654154558955639</c:v>
                </c:pt>
                <c:pt idx="535">
                  <c:v>86.521227645035225</c:v>
                </c:pt>
                <c:pt idx="536">
                  <c:v>86.474380335165407</c:v>
                </c:pt>
                <c:pt idx="537">
                  <c:v>86.410744386129878</c:v>
                </c:pt>
                <c:pt idx="538">
                  <c:v>86.412486475431024</c:v>
                </c:pt>
                <c:pt idx="539">
                  <c:v>86.306045591041652</c:v>
                </c:pt>
                <c:pt idx="540">
                  <c:v>86.466434400346145</c:v>
                </c:pt>
                <c:pt idx="541">
                  <c:v>86.597418367453201</c:v>
                </c:pt>
                <c:pt idx="542">
                  <c:v>86.594002207169183</c:v>
                </c:pt>
                <c:pt idx="543">
                  <c:v>86.468455313076277</c:v>
                </c:pt>
                <c:pt idx="544">
                  <c:v>86.386348418055917</c:v>
                </c:pt>
                <c:pt idx="545">
                  <c:v>86.289317283413666</c:v>
                </c:pt>
                <c:pt idx="546">
                  <c:v>86.396036442176211</c:v>
                </c:pt>
                <c:pt idx="547">
                  <c:v>86.476687790402352</c:v>
                </c:pt>
                <c:pt idx="548">
                  <c:v>86.437786964407621</c:v>
                </c:pt>
                <c:pt idx="549">
                  <c:v>86.248193556767433</c:v>
                </c:pt>
                <c:pt idx="550">
                  <c:v>86.162802210248415</c:v>
                </c:pt>
                <c:pt idx="551">
                  <c:v>86.031957638707283</c:v>
                </c:pt>
                <c:pt idx="552">
                  <c:v>86.06695551804934</c:v>
                </c:pt>
                <c:pt idx="553">
                  <c:v>86.2976106090359</c:v>
                </c:pt>
                <c:pt idx="554">
                  <c:v>86.354633892100964</c:v>
                </c:pt>
                <c:pt idx="555">
                  <c:v>86.172768476444617</c:v>
                </c:pt>
                <c:pt idx="556">
                  <c:v>85.989300980703391</c:v>
                </c:pt>
                <c:pt idx="557">
                  <c:v>85.970620876775072</c:v>
                </c:pt>
                <c:pt idx="558">
                  <c:v>86.020317301528237</c:v>
                </c:pt>
                <c:pt idx="559">
                  <c:v>86.083891820914502</c:v>
                </c:pt>
                <c:pt idx="560">
                  <c:v>86.146909791554322</c:v>
                </c:pt>
                <c:pt idx="561">
                  <c:v>86.11337521038169</c:v>
                </c:pt>
                <c:pt idx="562">
                  <c:v>85.961908201749253</c:v>
                </c:pt>
                <c:pt idx="563">
                  <c:v>85.896311090168211</c:v>
                </c:pt>
                <c:pt idx="564">
                  <c:v>85.909214417060056</c:v>
                </c:pt>
                <c:pt idx="565">
                  <c:v>85.966089422775212</c:v>
                </c:pt>
                <c:pt idx="566">
                  <c:v>85.979332453689494</c:v>
                </c:pt>
                <c:pt idx="567">
                  <c:v>86.029733639944368</c:v>
                </c:pt>
                <c:pt idx="568">
                  <c:v>85.96727386521826</c:v>
                </c:pt>
                <c:pt idx="569">
                  <c:v>85.87142772207487</c:v>
                </c:pt>
                <c:pt idx="570">
                  <c:v>85.779004909237628</c:v>
                </c:pt>
                <c:pt idx="571">
                  <c:v>85.887528103708874</c:v>
                </c:pt>
                <c:pt idx="572">
                  <c:v>85.940020514127298</c:v>
                </c:pt>
                <c:pt idx="573">
                  <c:v>85.928659549433064</c:v>
                </c:pt>
                <c:pt idx="574">
                  <c:v>85.710689261149568</c:v>
                </c:pt>
                <c:pt idx="575">
                  <c:v>85.556426331446673</c:v>
                </c:pt>
                <c:pt idx="576">
                  <c:v>85.474109697129705</c:v>
                </c:pt>
                <c:pt idx="577">
                  <c:v>85.545483004394001</c:v>
                </c:pt>
                <c:pt idx="578">
                  <c:v>85.505195780332258</c:v>
                </c:pt>
                <c:pt idx="579">
                  <c:v>85.611218413429313</c:v>
                </c:pt>
                <c:pt idx="580">
                  <c:v>85.588077715990337</c:v>
                </c:pt>
                <c:pt idx="581">
                  <c:v>85.448172529564459</c:v>
                </c:pt>
                <c:pt idx="582">
                  <c:v>85.263380033108078</c:v>
                </c:pt>
                <c:pt idx="583">
                  <c:v>85.299981122943791</c:v>
                </c:pt>
                <c:pt idx="584">
                  <c:v>85.415691780161268</c:v>
                </c:pt>
                <c:pt idx="585">
                  <c:v>85.582640642976301</c:v>
                </c:pt>
                <c:pt idx="586">
                  <c:v>85.488466891351052</c:v>
                </c:pt>
                <c:pt idx="587">
                  <c:v>85.336434000024255</c:v>
                </c:pt>
                <c:pt idx="588">
                  <c:v>85.24274816517682</c:v>
                </c:pt>
                <c:pt idx="589">
                  <c:v>85.286806691700889</c:v>
                </c:pt>
                <c:pt idx="590">
                  <c:v>85.33524839487491</c:v>
                </c:pt>
                <c:pt idx="591">
                  <c:v>85.472644202737229</c:v>
                </c:pt>
                <c:pt idx="592">
                  <c:v>85.543389584007556</c:v>
                </c:pt>
                <c:pt idx="593">
                  <c:v>85.438072293765188</c:v>
                </c:pt>
                <c:pt idx="594">
                  <c:v>85.369757743788668</c:v>
                </c:pt>
                <c:pt idx="595">
                  <c:v>85.373451661687554</c:v>
                </c:pt>
                <c:pt idx="596">
                  <c:v>85.377912255198311</c:v>
                </c:pt>
                <c:pt idx="597">
                  <c:v>85.376238733271151</c:v>
                </c:pt>
                <c:pt idx="598">
                  <c:v>85.413877732259394</c:v>
                </c:pt>
                <c:pt idx="599">
                  <c:v>85.337825824054107</c:v>
                </c:pt>
                <c:pt idx="600">
                  <c:v>85.341241435282313</c:v>
                </c:pt>
                <c:pt idx="601">
                  <c:v>85.203086606291222</c:v>
                </c:pt>
                <c:pt idx="602">
                  <c:v>85.240794689411857</c:v>
                </c:pt>
                <c:pt idx="603">
                  <c:v>85.267218740238093</c:v>
                </c:pt>
                <c:pt idx="604">
                  <c:v>85.298932717137205</c:v>
                </c:pt>
                <c:pt idx="605">
                  <c:v>85.255300160983126</c:v>
                </c:pt>
                <c:pt idx="606">
                  <c:v>85.213123151623407</c:v>
                </c:pt>
                <c:pt idx="607">
                  <c:v>85.026526522566115</c:v>
                </c:pt>
                <c:pt idx="608">
                  <c:v>84.948105245013608</c:v>
                </c:pt>
                <c:pt idx="609">
                  <c:v>84.857347072319158</c:v>
                </c:pt>
                <c:pt idx="610">
                  <c:v>84.991815767084091</c:v>
                </c:pt>
                <c:pt idx="611">
                  <c:v>85.040953963626166</c:v>
                </c:pt>
                <c:pt idx="612">
                  <c:v>85.035656899828425</c:v>
                </c:pt>
                <c:pt idx="613">
                  <c:v>84.889966668232447</c:v>
                </c:pt>
                <c:pt idx="614">
                  <c:v>84.820893064829775</c:v>
                </c:pt>
                <c:pt idx="615">
                  <c:v>84.879998690274249</c:v>
                </c:pt>
                <c:pt idx="616">
                  <c:v>85.039629027505697</c:v>
                </c:pt>
                <c:pt idx="617">
                  <c:v>85.03468048491996</c:v>
                </c:pt>
                <c:pt idx="618">
                  <c:v>84.968604241453292</c:v>
                </c:pt>
                <c:pt idx="619">
                  <c:v>84.845496479085213</c:v>
                </c:pt>
                <c:pt idx="620">
                  <c:v>84.743585918286925</c:v>
                </c:pt>
                <c:pt idx="621">
                  <c:v>84.689638574724896</c:v>
                </c:pt>
                <c:pt idx="622">
                  <c:v>84.792314745320951</c:v>
                </c:pt>
                <c:pt idx="623">
                  <c:v>84.853790386060538</c:v>
                </c:pt>
                <c:pt idx="624">
                  <c:v>84.799284781989925</c:v>
                </c:pt>
                <c:pt idx="625">
                  <c:v>84.586394745077683</c:v>
                </c:pt>
                <c:pt idx="626">
                  <c:v>84.530355079240607</c:v>
                </c:pt>
                <c:pt idx="627">
                  <c:v>84.600830454271374</c:v>
                </c:pt>
                <c:pt idx="628">
                  <c:v>84.580748546417553</c:v>
                </c:pt>
                <c:pt idx="629">
                  <c:v>84.701903995726866</c:v>
                </c:pt>
                <c:pt idx="630">
                  <c:v>84.743653936605085</c:v>
                </c:pt>
                <c:pt idx="631">
                  <c:v>84.676323585209886</c:v>
                </c:pt>
                <c:pt idx="632">
                  <c:v>84.409694716731082</c:v>
                </c:pt>
                <c:pt idx="633">
                  <c:v>84.391223770746251</c:v>
                </c:pt>
                <c:pt idx="634">
                  <c:v>84.440780186283007</c:v>
                </c:pt>
                <c:pt idx="635">
                  <c:v>84.613374763297259</c:v>
                </c:pt>
                <c:pt idx="636">
                  <c:v>84.62905747499218</c:v>
                </c:pt>
                <c:pt idx="637">
                  <c:v>84.590582554772666</c:v>
                </c:pt>
                <c:pt idx="638">
                  <c:v>84.459258366884882</c:v>
                </c:pt>
                <c:pt idx="639">
                  <c:v>84.434436977496489</c:v>
                </c:pt>
                <c:pt idx="640">
                  <c:v>84.384322333748543</c:v>
                </c:pt>
                <c:pt idx="641">
                  <c:v>84.538228474105921</c:v>
                </c:pt>
                <c:pt idx="642">
                  <c:v>84.637776738687023</c:v>
                </c:pt>
                <c:pt idx="643">
                  <c:v>84.741847607781267</c:v>
                </c:pt>
                <c:pt idx="644">
                  <c:v>84.470827294518912</c:v>
                </c:pt>
                <c:pt idx="645">
                  <c:v>84.35860139725682</c:v>
                </c:pt>
                <c:pt idx="646">
                  <c:v>84.426489363212625</c:v>
                </c:pt>
                <c:pt idx="647">
                  <c:v>84.531744707047309</c:v>
                </c:pt>
                <c:pt idx="648">
                  <c:v>84.690329383751006</c:v>
                </c:pt>
                <c:pt idx="649">
                  <c:v>84.669976403843521</c:v>
                </c:pt>
                <c:pt idx="650">
                  <c:v>84.563744645100257</c:v>
                </c:pt>
                <c:pt idx="651">
                  <c:v>84.307578873676874</c:v>
                </c:pt>
                <c:pt idx="652">
                  <c:v>84.209502078506759</c:v>
                </c:pt>
                <c:pt idx="653">
                  <c:v>84.377766608089303</c:v>
                </c:pt>
                <c:pt idx="654">
                  <c:v>84.529241852558002</c:v>
                </c:pt>
                <c:pt idx="655">
                  <c:v>84.456675285661106</c:v>
                </c:pt>
                <c:pt idx="656">
                  <c:v>84.262194248326125</c:v>
                </c:pt>
                <c:pt idx="657">
                  <c:v>84.114072507190954</c:v>
                </c:pt>
                <c:pt idx="658">
                  <c:v>84.16287051524958</c:v>
                </c:pt>
                <c:pt idx="659">
                  <c:v>84.153321337639269</c:v>
                </c:pt>
                <c:pt idx="660">
                  <c:v>84.237867396681864</c:v>
                </c:pt>
                <c:pt idx="661">
                  <c:v>84.337477607670522</c:v>
                </c:pt>
                <c:pt idx="662">
                  <c:v>84.376439960206824</c:v>
                </c:pt>
                <c:pt idx="663">
                  <c:v>84.125440674204711</c:v>
                </c:pt>
                <c:pt idx="664">
                  <c:v>83.999684040815112</c:v>
                </c:pt>
                <c:pt idx="665">
                  <c:v>84.077268331322358</c:v>
                </c:pt>
                <c:pt idx="666">
                  <c:v>84.206849364095007</c:v>
                </c:pt>
                <c:pt idx="667">
                  <c:v>84.317820572075306</c:v>
                </c:pt>
                <c:pt idx="668">
                  <c:v>84.356302597722276</c:v>
                </c:pt>
                <c:pt idx="669">
                  <c:v>84.270423302128165</c:v>
                </c:pt>
                <c:pt idx="670">
                  <c:v>84.14795118483201</c:v>
                </c:pt>
                <c:pt idx="671">
                  <c:v>84.00825505945744</c:v>
                </c:pt>
                <c:pt idx="672">
                  <c:v>84.069738386977576</c:v>
                </c:pt>
                <c:pt idx="673">
                  <c:v>84.153875044214828</c:v>
                </c:pt>
                <c:pt idx="674">
                  <c:v>84.157429501953118</c:v>
                </c:pt>
                <c:pt idx="675">
                  <c:v>84.006232467262691</c:v>
                </c:pt>
                <c:pt idx="676">
                  <c:v>83.801722571375947</c:v>
                </c:pt>
                <c:pt idx="677">
                  <c:v>83.802628771743215</c:v>
                </c:pt>
                <c:pt idx="678">
                  <c:v>83.801861966941743</c:v>
                </c:pt>
                <c:pt idx="679">
                  <c:v>83.837478373735337</c:v>
                </c:pt>
                <c:pt idx="680">
                  <c:v>83.883898647420907</c:v>
                </c:pt>
                <c:pt idx="681">
                  <c:v>83.895407243517184</c:v>
                </c:pt>
                <c:pt idx="682">
                  <c:v>83.761504496041283</c:v>
                </c:pt>
                <c:pt idx="683">
                  <c:v>83.649130289131762</c:v>
                </c:pt>
                <c:pt idx="684">
                  <c:v>83.666624820208114</c:v>
                </c:pt>
                <c:pt idx="685">
                  <c:v>83.788895595530818</c:v>
                </c:pt>
                <c:pt idx="686">
                  <c:v>83.858944451135756</c:v>
                </c:pt>
                <c:pt idx="687">
                  <c:v>83.93924727815002</c:v>
                </c:pt>
                <c:pt idx="688">
                  <c:v>83.827020799534722</c:v>
                </c:pt>
                <c:pt idx="689">
                  <c:v>83.775164034188336</c:v>
                </c:pt>
                <c:pt idx="690">
                  <c:v>83.720441068635381</c:v>
                </c:pt>
                <c:pt idx="691">
                  <c:v>83.742195368007458</c:v>
                </c:pt>
                <c:pt idx="692">
                  <c:v>83.865991355609864</c:v>
                </c:pt>
                <c:pt idx="693">
                  <c:v>83.953255951159477</c:v>
                </c:pt>
                <c:pt idx="694">
                  <c:v>83.812383619178092</c:v>
                </c:pt>
                <c:pt idx="695">
                  <c:v>83.764359069184749</c:v>
                </c:pt>
                <c:pt idx="696">
                  <c:v>83.668582623824264</c:v>
                </c:pt>
                <c:pt idx="697">
                  <c:v>83.714097213900985</c:v>
                </c:pt>
                <c:pt idx="698">
                  <c:v>83.674367668994492</c:v>
                </c:pt>
                <c:pt idx="699">
                  <c:v>83.755158445083836</c:v>
                </c:pt>
                <c:pt idx="700">
                  <c:v>83.697368324919779</c:v>
                </c:pt>
                <c:pt idx="701">
                  <c:v>83.603682619261932</c:v>
                </c:pt>
                <c:pt idx="702">
                  <c:v>83.41429830497043</c:v>
                </c:pt>
                <c:pt idx="703">
                  <c:v>83.472428064562123</c:v>
                </c:pt>
                <c:pt idx="704">
                  <c:v>83.585281306465205</c:v>
                </c:pt>
                <c:pt idx="705">
                  <c:v>83.627519777771582</c:v>
                </c:pt>
                <c:pt idx="706">
                  <c:v>83.593575794793637</c:v>
                </c:pt>
                <c:pt idx="707">
                  <c:v>83.460996853029272</c:v>
                </c:pt>
                <c:pt idx="708">
                  <c:v>83.420013071004547</c:v>
                </c:pt>
                <c:pt idx="709">
                  <c:v>83.375466046349686</c:v>
                </c:pt>
                <c:pt idx="710">
                  <c:v>83.41325161092584</c:v>
                </c:pt>
                <c:pt idx="711">
                  <c:v>83.456117362278434</c:v>
                </c:pt>
                <c:pt idx="712">
                  <c:v>83.597826713602501</c:v>
                </c:pt>
                <c:pt idx="713">
                  <c:v>83.52812634691216</c:v>
                </c:pt>
                <c:pt idx="714">
                  <c:v>83.341730639962122</c:v>
                </c:pt>
                <c:pt idx="715">
                  <c:v>83.278860914374974</c:v>
                </c:pt>
                <c:pt idx="716">
                  <c:v>83.370726080354231</c:v>
                </c:pt>
                <c:pt idx="717">
                  <c:v>83.433464678509225</c:v>
                </c:pt>
                <c:pt idx="718">
                  <c:v>83.510622449590642</c:v>
                </c:pt>
                <c:pt idx="719">
                  <c:v>83.408163091421088</c:v>
                </c:pt>
                <c:pt idx="720">
                  <c:v>83.413599583082032</c:v>
                </c:pt>
                <c:pt idx="721">
                  <c:v>83.345354795483203</c:v>
                </c:pt>
                <c:pt idx="722">
                  <c:v>83.39903216510308</c:v>
                </c:pt>
                <c:pt idx="723">
                  <c:v>83.48957287942288</c:v>
                </c:pt>
                <c:pt idx="724">
                  <c:v>83.53711671495806</c:v>
                </c:pt>
                <c:pt idx="725">
                  <c:v>83.318589361169799</c:v>
                </c:pt>
                <c:pt idx="726">
                  <c:v>83.184399425239079</c:v>
                </c:pt>
                <c:pt idx="727">
                  <c:v>83.118742046715226</c:v>
                </c:pt>
                <c:pt idx="728">
                  <c:v>83.190742117267291</c:v>
                </c:pt>
                <c:pt idx="729">
                  <c:v>83.178892719036938</c:v>
                </c:pt>
                <c:pt idx="730">
                  <c:v>83.315731364502199</c:v>
                </c:pt>
                <c:pt idx="731">
                  <c:v>83.270844119066481</c:v>
                </c:pt>
                <c:pt idx="732">
                  <c:v>83.220302955892706</c:v>
                </c:pt>
                <c:pt idx="733">
                  <c:v>83.071685062143615</c:v>
                </c:pt>
                <c:pt idx="734">
                  <c:v>83.076634186082558</c:v>
                </c:pt>
                <c:pt idx="735">
                  <c:v>83.142718084032367</c:v>
                </c:pt>
                <c:pt idx="736">
                  <c:v>83.230340082578095</c:v>
                </c:pt>
                <c:pt idx="737">
                  <c:v>83.20029019676609</c:v>
                </c:pt>
                <c:pt idx="738">
                  <c:v>83.160631447754014</c:v>
                </c:pt>
                <c:pt idx="739">
                  <c:v>83.056420537146082</c:v>
                </c:pt>
                <c:pt idx="740">
                  <c:v>83.046941638671882</c:v>
                </c:pt>
                <c:pt idx="741">
                  <c:v>83.024288373549467</c:v>
                </c:pt>
                <c:pt idx="742">
                  <c:v>83.21493609741988</c:v>
                </c:pt>
                <c:pt idx="743">
                  <c:v>83.340822695535337</c:v>
                </c:pt>
                <c:pt idx="744">
                  <c:v>83.297190203976172</c:v>
                </c:pt>
                <c:pt idx="745">
                  <c:v>83.236333575149018</c:v>
                </c:pt>
                <c:pt idx="746">
                  <c:v>83.174431544173075</c:v>
                </c:pt>
                <c:pt idx="747">
                  <c:v>83.199383996398808</c:v>
                </c:pt>
                <c:pt idx="748">
                  <c:v>83.236890705248584</c:v>
                </c:pt>
                <c:pt idx="749">
                  <c:v>83.248461376942132</c:v>
                </c:pt>
                <c:pt idx="750">
                  <c:v>83.219326540984227</c:v>
                </c:pt>
                <c:pt idx="751">
                  <c:v>83.133168389663751</c:v>
                </c:pt>
                <c:pt idx="752">
                  <c:v>82.981212818305607</c:v>
                </c:pt>
                <c:pt idx="753">
                  <c:v>83.030143051907785</c:v>
                </c:pt>
                <c:pt idx="754">
                  <c:v>83.149965813721423</c:v>
                </c:pt>
                <c:pt idx="755">
                  <c:v>83.28101889725815</c:v>
                </c:pt>
                <c:pt idx="756">
                  <c:v>83.195069968475963</c:v>
                </c:pt>
                <c:pt idx="757">
                  <c:v>83.083471932613193</c:v>
                </c:pt>
                <c:pt idx="758">
                  <c:v>82.990761414562698</c:v>
                </c:pt>
                <c:pt idx="759">
                  <c:v>83.062762131062669</c:v>
                </c:pt>
                <c:pt idx="760">
                  <c:v>83.005607688268043</c:v>
                </c:pt>
                <c:pt idx="761">
                  <c:v>83.136443991675549</c:v>
                </c:pt>
                <c:pt idx="762">
                  <c:v>83.196184680838826</c:v>
                </c:pt>
                <c:pt idx="763">
                  <c:v>83.127173088438525</c:v>
                </c:pt>
                <c:pt idx="764">
                  <c:v>82.987833784706993</c:v>
                </c:pt>
                <c:pt idx="765">
                  <c:v>82.98985527879023</c:v>
                </c:pt>
                <c:pt idx="766">
                  <c:v>83.040805908364135</c:v>
                </c:pt>
                <c:pt idx="767">
                  <c:v>83.179726896208805</c:v>
                </c:pt>
                <c:pt idx="768">
                  <c:v>83.161535322708673</c:v>
                </c:pt>
                <c:pt idx="769">
                  <c:v>83.114417489841017</c:v>
                </c:pt>
                <c:pt idx="770">
                  <c:v>83.005327734430139</c:v>
                </c:pt>
                <c:pt idx="771">
                  <c:v>82.986648211854913</c:v>
                </c:pt>
                <c:pt idx="772">
                  <c:v>82.919449020189148</c:v>
                </c:pt>
                <c:pt idx="773">
                  <c:v>82.987205858712898</c:v>
                </c:pt>
                <c:pt idx="774">
                  <c:v>83.040875024793934</c:v>
                </c:pt>
                <c:pt idx="775">
                  <c:v>83.005327734430139</c:v>
                </c:pt>
                <c:pt idx="776">
                  <c:v>82.816423165674877</c:v>
                </c:pt>
                <c:pt idx="777">
                  <c:v>82.738141251390758</c:v>
                </c:pt>
                <c:pt idx="778">
                  <c:v>82.739186847323836</c:v>
                </c:pt>
                <c:pt idx="779">
                  <c:v>82.768887081515047</c:v>
                </c:pt>
                <c:pt idx="780">
                  <c:v>82.810010775863887</c:v>
                </c:pt>
                <c:pt idx="781">
                  <c:v>82.801018728353256</c:v>
                </c:pt>
                <c:pt idx="782">
                  <c:v>82.894704563200705</c:v>
                </c:pt>
                <c:pt idx="783">
                  <c:v>82.715558200809653</c:v>
                </c:pt>
                <c:pt idx="784">
                  <c:v>82.720994692470597</c:v>
                </c:pt>
                <c:pt idx="785">
                  <c:v>82.773487070591614</c:v>
                </c:pt>
                <c:pt idx="786">
                  <c:v>82.785475347629344</c:v>
                </c:pt>
                <c:pt idx="787">
                  <c:v>82.760731988752298</c:v>
                </c:pt>
                <c:pt idx="788">
                  <c:v>82.813913205758254</c:v>
                </c:pt>
                <c:pt idx="789">
                  <c:v>82.771604455315753</c:v>
                </c:pt>
                <c:pt idx="790">
                  <c:v>82.80087875143424</c:v>
                </c:pt>
                <c:pt idx="791">
                  <c:v>82.748324362310868</c:v>
                </c:pt>
                <c:pt idx="792">
                  <c:v>82.867938547534223</c:v>
                </c:pt>
                <c:pt idx="793">
                  <c:v>82.952563089251754</c:v>
                </c:pt>
                <c:pt idx="794">
                  <c:v>82.954584066576686</c:v>
                </c:pt>
                <c:pt idx="795">
                  <c:v>82.77369506582879</c:v>
                </c:pt>
                <c:pt idx="796">
                  <c:v>82.741005255374176</c:v>
                </c:pt>
                <c:pt idx="797">
                  <c:v>82.795580492632908</c:v>
                </c:pt>
                <c:pt idx="798">
                  <c:v>82.773415693343978</c:v>
                </c:pt>
                <c:pt idx="799">
                  <c:v>82.72148096208106</c:v>
                </c:pt>
                <c:pt idx="800">
                  <c:v>82.746371984657429</c:v>
                </c:pt>
                <c:pt idx="801">
                  <c:v>82.72190690015367</c:v>
                </c:pt>
                <c:pt idx="802">
                  <c:v>82.689766403828727</c:v>
                </c:pt>
                <c:pt idx="803">
                  <c:v>82.657983310499816</c:v>
                </c:pt>
                <c:pt idx="804">
                  <c:v>82.664534579118296</c:v>
                </c:pt>
                <c:pt idx="805">
                  <c:v>82.728249010828662</c:v>
                </c:pt>
                <c:pt idx="806">
                  <c:v>82.662234229308666</c:v>
                </c:pt>
                <c:pt idx="807">
                  <c:v>82.611074570980861</c:v>
                </c:pt>
                <c:pt idx="808">
                  <c:v>82.498848027770777</c:v>
                </c:pt>
                <c:pt idx="809">
                  <c:v>82.550217425395289</c:v>
                </c:pt>
                <c:pt idx="810">
                  <c:v>82.510139326979512</c:v>
                </c:pt>
                <c:pt idx="811">
                  <c:v>82.601385416451649</c:v>
                </c:pt>
                <c:pt idx="812">
                  <c:v>82.632610927517263</c:v>
                </c:pt>
                <c:pt idx="813">
                  <c:v>82.579498891536005</c:v>
                </c:pt>
                <c:pt idx="814">
                  <c:v>82.404882885033317</c:v>
                </c:pt>
                <c:pt idx="815">
                  <c:v>82.404255540392427</c:v>
                </c:pt>
                <c:pt idx="816">
                  <c:v>82.477867121869195</c:v>
                </c:pt>
                <c:pt idx="817">
                  <c:v>82.53801837554424</c:v>
                </c:pt>
                <c:pt idx="818">
                  <c:v>82.54505810999612</c:v>
                </c:pt>
                <c:pt idx="819">
                  <c:v>82.525680963644021</c:v>
                </c:pt>
                <c:pt idx="820">
                  <c:v>82.53153570659714</c:v>
                </c:pt>
                <c:pt idx="821">
                  <c:v>82.559841791346003</c:v>
                </c:pt>
                <c:pt idx="822">
                  <c:v>82.504770272283764</c:v>
                </c:pt>
                <c:pt idx="823">
                  <c:v>82.515294766691028</c:v>
                </c:pt>
                <c:pt idx="824">
                  <c:v>82.534253080397846</c:v>
                </c:pt>
                <c:pt idx="825">
                  <c:v>82.475286366058157</c:v>
                </c:pt>
                <c:pt idx="826">
                  <c:v>82.321859260694211</c:v>
                </c:pt>
                <c:pt idx="827">
                  <c:v>82.34095651780332</c:v>
                </c:pt>
                <c:pt idx="828">
                  <c:v>82.430956186127219</c:v>
                </c:pt>
                <c:pt idx="829">
                  <c:v>82.421546339488017</c:v>
                </c:pt>
                <c:pt idx="830">
                  <c:v>82.448311192448188</c:v>
                </c:pt>
                <c:pt idx="831">
                  <c:v>82.421057873654519</c:v>
                </c:pt>
                <c:pt idx="832">
                  <c:v>82.370865263990012</c:v>
                </c:pt>
                <c:pt idx="833">
                  <c:v>82.270836801709166</c:v>
                </c:pt>
                <c:pt idx="834">
                  <c:v>82.339003558796662</c:v>
                </c:pt>
                <c:pt idx="835">
                  <c:v>82.36800675056412</c:v>
                </c:pt>
                <c:pt idx="836">
                  <c:v>82.447333679428198</c:v>
                </c:pt>
                <c:pt idx="837">
                  <c:v>82.391565117942179</c:v>
                </c:pt>
                <c:pt idx="838">
                  <c:v>82.441966304197067</c:v>
                </c:pt>
                <c:pt idx="839">
                  <c:v>82.353507932256548</c:v>
                </c:pt>
                <c:pt idx="840">
                  <c:v>82.367796494509108</c:v>
                </c:pt>
                <c:pt idx="841">
                  <c:v>82.430186603749604</c:v>
                </c:pt>
                <c:pt idx="842">
                  <c:v>82.559627595008564</c:v>
                </c:pt>
                <c:pt idx="843">
                  <c:v>82.662164919094522</c:v>
                </c:pt>
                <c:pt idx="844">
                  <c:v>82.558790575665768</c:v>
                </c:pt>
                <c:pt idx="845">
                  <c:v>82.486441370251299</c:v>
                </c:pt>
                <c:pt idx="846">
                  <c:v>82.412271560563354</c:v>
                </c:pt>
                <c:pt idx="847">
                  <c:v>82.544222576333723</c:v>
                </c:pt>
                <c:pt idx="848">
                  <c:v>82.600687598890318</c:v>
                </c:pt>
                <c:pt idx="849">
                  <c:v>82.606612104221014</c:v>
                </c:pt>
                <c:pt idx="850">
                  <c:v>82.439523199892292</c:v>
                </c:pt>
                <c:pt idx="851">
                  <c:v>82.378883480383976</c:v>
                </c:pt>
                <c:pt idx="852">
                  <c:v>82.229289753079385</c:v>
                </c:pt>
                <c:pt idx="853">
                  <c:v>82.260515134955526</c:v>
                </c:pt>
                <c:pt idx="854">
                  <c:v>82.355323433541173</c:v>
                </c:pt>
                <c:pt idx="855">
                  <c:v>82.464552584517861</c:v>
                </c:pt>
                <c:pt idx="856">
                  <c:v>82.296348451067828</c:v>
                </c:pt>
                <c:pt idx="857">
                  <c:v>82.186422257667502</c:v>
                </c:pt>
                <c:pt idx="858">
                  <c:v>82.076983948747326</c:v>
                </c:pt>
                <c:pt idx="859">
                  <c:v>82.129546089246048</c:v>
                </c:pt>
                <c:pt idx="860">
                  <c:v>82.108627194346823</c:v>
                </c:pt>
                <c:pt idx="861">
                  <c:v>82.184399084119534</c:v>
                </c:pt>
                <c:pt idx="862">
                  <c:v>82.311339546301696</c:v>
                </c:pt>
                <c:pt idx="863">
                  <c:v>82.240306524413057</c:v>
                </c:pt>
                <c:pt idx="864">
                  <c:v>82.108494322855279</c:v>
                </c:pt>
                <c:pt idx="865">
                  <c:v>82.163417596864861</c:v>
                </c:pt>
                <c:pt idx="866">
                  <c:v>82.225319175677186</c:v>
                </c:pt>
                <c:pt idx="867">
                  <c:v>82.264219969374636</c:v>
                </c:pt>
                <c:pt idx="868">
                  <c:v>82.37456383271406</c:v>
                </c:pt>
                <c:pt idx="869">
                  <c:v>82.317818210371556</c:v>
                </c:pt>
                <c:pt idx="870">
                  <c:v>82.221762392526401</c:v>
                </c:pt>
                <c:pt idx="871">
                  <c:v>82.17561225426995</c:v>
                </c:pt>
                <c:pt idx="872">
                  <c:v>82.20593976850725</c:v>
                </c:pt>
                <c:pt idx="873">
                  <c:v>82.280456968998195</c:v>
                </c:pt>
                <c:pt idx="874">
                  <c:v>82.376442507707367</c:v>
                </c:pt>
                <c:pt idx="875">
                  <c:v>82.269164636272734</c:v>
                </c:pt>
                <c:pt idx="876">
                  <c:v>82.110230695517174</c:v>
                </c:pt>
                <c:pt idx="877">
                  <c:v>82.026101272896838</c:v>
                </c:pt>
                <c:pt idx="878">
                  <c:v>82.097265357622959</c:v>
                </c:pt>
                <c:pt idx="879">
                  <c:v>82.045268098599152</c:v>
                </c:pt>
                <c:pt idx="880">
                  <c:v>82.178690712970109</c:v>
                </c:pt>
                <c:pt idx="881">
                  <c:v>82.204339109507998</c:v>
                </c:pt>
                <c:pt idx="882">
                  <c:v>82.164122132284845</c:v>
                </c:pt>
                <c:pt idx="883">
                  <c:v>81.989714121019333</c:v>
                </c:pt>
                <c:pt idx="884">
                  <c:v>82.01152985004066</c:v>
                </c:pt>
                <c:pt idx="885">
                  <c:v>82.112882311817344</c:v>
                </c:pt>
                <c:pt idx="886">
                  <c:v>82.214652314343653</c:v>
                </c:pt>
                <c:pt idx="887">
                  <c:v>82.150457491149027</c:v>
                </c:pt>
                <c:pt idx="888">
                  <c:v>82.118185415228311</c:v>
                </c:pt>
                <c:pt idx="889">
                  <c:v>82.119091551000778</c:v>
                </c:pt>
                <c:pt idx="890">
                  <c:v>82.21709683973377</c:v>
                </c:pt>
                <c:pt idx="891">
                  <c:v>82.182517179386508</c:v>
                </c:pt>
                <c:pt idx="892">
                  <c:v>82.258218919212808</c:v>
                </c:pt>
                <c:pt idx="893">
                  <c:v>82.345910098783023</c:v>
                </c:pt>
                <c:pt idx="894">
                  <c:v>82.248389787764594</c:v>
                </c:pt>
                <c:pt idx="895">
                  <c:v>82.129541825989605</c:v>
                </c:pt>
                <c:pt idx="896">
                  <c:v>82.173530105675098</c:v>
                </c:pt>
                <c:pt idx="897">
                  <c:v>82.304087036597892</c:v>
                </c:pt>
                <c:pt idx="898">
                  <c:v>82.231728335748585</c:v>
                </c:pt>
                <c:pt idx="899">
                  <c:v>82.182101059722484</c:v>
                </c:pt>
                <c:pt idx="900">
                  <c:v>82.031469487860292</c:v>
                </c:pt>
                <c:pt idx="901">
                  <c:v>82.007771078968418</c:v>
                </c:pt>
                <c:pt idx="902">
                  <c:v>81.913866784527116</c:v>
                </c:pt>
                <c:pt idx="903">
                  <c:v>81.904805039233594</c:v>
                </c:pt>
                <c:pt idx="904">
                  <c:v>81.974312267489424</c:v>
                </c:pt>
                <c:pt idx="905">
                  <c:v>82.049866731184991</c:v>
                </c:pt>
                <c:pt idx="906">
                  <c:v>81.909898984701073</c:v>
                </c:pt>
                <c:pt idx="907">
                  <c:v>81.789935083262108</c:v>
                </c:pt>
                <c:pt idx="908">
                  <c:v>81.920143460675632</c:v>
                </c:pt>
                <c:pt idx="909">
                  <c:v>82.076914767722741</c:v>
                </c:pt>
                <c:pt idx="910">
                  <c:v>82.083326576180752</c:v>
                </c:pt>
                <c:pt idx="911">
                  <c:v>82.179450347749409</c:v>
                </c:pt>
                <c:pt idx="912">
                  <c:v>82.313570069138834</c:v>
                </c:pt>
                <c:pt idx="913">
                  <c:v>82.34563079089304</c:v>
                </c:pt>
                <c:pt idx="914">
                  <c:v>82.259890374106448</c:v>
                </c:pt>
                <c:pt idx="915">
                  <c:v>82.195067818702228</c:v>
                </c:pt>
                <c:pt idx="916">
                  <c:v>82.281922366498591</c:v>
                </c:pt>
                <c:pt idx="917">
                  <c:v>82.222667494782158</c:v>
                </c:pt>
                <c:pt idx="918">
                  <c:v>82.196668736080653</c:v>
                </c:pt>
                <c:pt idx="919">
                  <c:v>82.114691224433031</c:v>
                </c:pt>
                <c:pt idx="920">
                  <c:v>82.087995100333828</c:v>
                </c:pt>
                <c:pt idx="921">
                  <c:v>82.054886392639148</c:v>
                </c:pt>
                <c:pt idx="922">
                  <c:v>82.0012161284467</c:v>
                </c:pt>
                <c:pt idx="923">
                  <c:v>82.025540719273138</c:v>
                </c:pt>
                <c:pt idx="924">
                  <c:v>82.08353043735103</c:v>
                </c:pt>
                <c:pt idx="925">
                  <c:v>82.011319658580447</c:v>
                </c:pt>
                <c:pt idx="926">
                  <c:v>81.88410692934093</c:v>
                </c:pt>
                <c:pt idx="927">
                  <c:v>81.776550137585104</c:v>
                </c:pt>
                <c:pt idx="928">
                  <c:v>81.769160751512302</c:v>
                </c:pt>
                <c:pt idx="929">
                  <c:v>81.622013810415794</c:v>
                </c:pt>
                <c:pt idx="930">
                  <c:v>81.595247794749312</c:v>
                </c:pt>
                <c:pt idx="931">
                  <c:v>81.525816917540098</c:v>
                </c:pt>
                <c:pt idx="932">
                  <c:v>81.502117475131627</c:v>
                </c:pt>
                <c:pt idx="933">
                  <c:v>81.456950857211098</c:v>
                </c:pt>
                <c:pt idx="934">
                  <c:v>81.567363126437527</c:v>
                </c:pt>
                <c:pt idx="935">
                  <c:v>81.582983439561374</c:v>
                </c:pt>
                <c:pt idx="936">
                  <c:v>81.611070935526797</c:v>
                </c:pt>
                <c:pt idx="937">
                  <c:v>81.482804406815248</c:v>
                </c:pt>
                <c:pt idx="938">
                  <c:v>81.498842777446896</c:v>
                </c:pt>
                <c:pt idx="939">
                  <c:v>81.540182153813348</c:v>
                </c:pt>
                <c:pt idx="940">
                  <c:v>81.582906959325101</c:v>
                </c:pt>
                <c:pt idx="941">
                  <c:v>81.410380981982229</c:v>
                </c:pt>
                <c:pt idx="942">
                  <c:v>81.453811033456503</c:v>
                </c:pt>
                <c:pt idx="943">
                  <c:v>81.469012901503788</c:v>
                </c:pt>
                <c:pt idx="944">
                  <c:v>81.339700195506069</c:v>
                </c:pt>
                <c:pt idx="945">
                  <c:v>81.234869691632611</c:v>
                </c:pt>
                <c:pt idx="946">
                  <c:v>81.271182559496779</c:v>
                </c:pt>
                <c:pt idx="947">
                  <c:v>81.312373884595061</c:v>
                </c:pt>
                <c:pt idx="948">
                  <c:v>81.156792413656333</c:v>
                </c:pt>
                <c:pt idx="949">
                  <c:v>81.098661749737488</c:v>
                </c:pt>
                <c:pt idx="950">
                  <c:v>81.032932283423307</c:v>
                </c:pt>
                <c:pt idx="951">
                  <c:v>81.06004388123857</c:v>
                </c:pt>
                <c:pt idx="952">
                  <c:v>80.932273569735742</c:v>
                </c:pt>
                <c:pt idx="953">
                  <c:v>80.987134315984676</c:v>
                </c:pt>
                <c:pt idx="954">
                  <c:v>80.993475328548143</c:v>
                </c:pt>
                <c:pt idx="955">
                  <c:v>81.058999900175252</c:v>
                </c:pt>
                <c:pt idx="956">
                  <c:v>80.840819872595304</c:v>
                </c:pt>
                <c:pt idx="957">
                  <c:v>80.727895253444714</c:v>
                </c:pt>
                <c:pt idx="958">
                  <c:v>80.759258997369926</c:v>
                </c:pt>
                <c:pt idx="959">
                  <c:v>80.793418274796778</c:v>
                </c:pt>
                <c:pt idx="960">
                  <c:v>80.723010724299925</c:v>
                </c:pt>
                <c:pt idx="961">
                  <c:v>80.681885285891653</c:v>
                </c:pt>
                <c:pt idx="962">
                  <c:v>80.585697177908017</c:v>
                </c:pt>
                <c:pt idx="963">
                  <c:v>80.54735138268201</c:v>
                </c:pt>
                <c:pt idx="964">
                  <c:v>80.467891517731573</c:v>
                </c:pt>
                <c:pt idx="965">
                  <c:v>80.556416874473641</c:v>
                </c:pt>
                <c:pt idx="966">
                  <c:v>80.578718873105345</c:v>
                </c:pt>
                <c:pt idx="967">
                  <c:v>80.484620794281511</c:v>
                </c:pt>
                <c:pt idx="968">
                  <c:v>80.369605112454394</c:v>
                </c:pt>
                <c:pt idx="969">
                  <c:v>80.314539083949768</c:v>
                </c:pt>
                <c:pt idx="970">
                  <c:v>80.299202471161934</c:v>
                </c:pt>
                <c:pt idx="971">
                  <c:v>80.262258641348353</c:v>
                </c:pt>
                <c:pt idx="972">
                  <c:v>80.228800605006953</c:v>
                </c:pt>
                <c:pt idx="973">
                  <c:v>80.22879776283591</c:v>
                </c:pt>
                <c:pt idx="974">
                  <c:v>80.117274850718758</c:v>
                </c:pt>
                <c:pt idx="975">
                  <c:v>79.965316630973945</c:v>
                </c:pt>
                <c:pt idx="976">
                  <c:v>79.886544313012536</c:v>
                </c:pt>
                <c:pt idx="977">
                  <c:v>79.992494761427238</c:v>
                </c:pt>
                <c:pt idx="978">
                  <c:v>79.942306931777452</c:v>
                </c:pt>
                <c:pt idx="979">
                  <c:v>79.759672902665301</c:v>
                </c:pt>
                <c:pt idx="980">
                  <c:v>79.572167392556807</c:v>
                </c:pt>
                <c:pt idx="981">
                  <c:v>79.501069969658403</c:v>
                </c:pt>
                <c:pt idx="982">
                  <c:v>79.604230698102796</c:v>
                </c:pt>
                <c:pt idx="983">
                  <c:v>79.550558366876913</c:v>
                </c:pt>
                <c:pt idx="984">
                  <c:v>79.567291260735274</c:v>
                </c:pt>
                <c:pt idx="985">
                  <c:v>79.540104603769194</c:v>
                </c:pt>
                <c:pt idx="986">
                  <c:v>79.571473644467531</c:v>
                </c:pt>
                <c:pt idx="987">
                  <c:v>79.381868803548855</c:v>
                </c:pt>
                <c:pt idx="988">
                  <c:v>79.303800310464624</c:v>
                </c:pt>
                <c:pt idx="989">
                  <c:v>79.326108768575764</c:v>
                </c:pt>
                <c:pt idx="990">
                  <c:v>79.471794575428277</c:v>
                </c:pt>
                <c:pt idx="991">
                  <c:v>79.423000443057347</c:v>
                </c:pt>
                <c:pt idx="992">
                  <c:v>79.265464592026504</c:v>
                </c:pt>
                <c:pt idx="993">
                  <c:v>79.190880858897671</c:v>
                </c:pt>
                <c:pt idx="994">
                  <c:v>79.047285081204905</c:v>
                </c:pt>
                <c:pt idx="995">
                  <c:v>79.029855080327891</c:v>
                </c:pt>
                <c:pt idx="996">
                  <c:v>79.085618732609547</c:v>
                </c:pt>
              </c:numCache>
            </c:numRef>
          </c:yVal>
          <c:smooth val="1"/>
        </c:ser>
        <c:ser>
          <c:idx val="4"/>
          <c:order val="2"/>
          <c:tx>
            <c:v>12.5%</c:v>
          </c:tx>
          <c:spPr>
            <a:ln w="25400" cap="rnd" cmpd="sng" algn="ctr">
              <a:solidFill>
                <a:schemeClr val="tx1"/>
              </a:solidFill>
              <a:prstDash val="solid"/>
              <a:round/>
            </a:ln>
            <a:effectLst/>
          </c:spPr>
          <c:marker>
            <c:symbol val="none"/>
          </c:marker>
          <c:xVal>
            <c:numRef>
              <c:f>'pittaya skin'!$AT$4:$AT$1000</c:f>
              <c:numCache>
                <c:formatCode>General</c:formatCode>
                <c:ptCount val="997"/>
                <c:pt idx="0">
                  <c:v>-0.498411655426025</c:v>
                </c:pt>
                <c:pt idx="1">
                  <c:v>-0.49657139182090798</c:v>
                </c:pt>
                <c:pt idx="2">
                  <c:v>-0.49411776661872903</c:v>
                </c:pt>
                <c:pt idx="3">
                  <c:v>-0.492584228515625</c:v>
                </c:pt>
                <c:pt idx="4">
                  <c:v>-0.49043726921081499</c:v>
                </c:pt>
                <c:pt idx="5">
                  <c:v>-0.48859703540802002</c:v>
                </c:pt>
                <c:pt idx="6">
                  <c:v>-0.48614338040351901</c:v>
                </c:pt>
                <c:pt idx="7">
                  <c:v>-0.48430314660072299</c:v>
                </c:pt>
                <c:pt idx="8">
                  <c:v>-0.48215621709823597</c:v>
                </c:pt>
                <c:pt idx="9">
                  <c:v>-0.48031598329544101</c:v>
                </c:pt>
                <c:pt idx="10">
                  <c:v>-0.47816902399063099</c:v>
                </c:pt>
                <c:pt idx="11">
                  <c:v>-0.47632879018783603</c:v>
                </c:pt>
                <c:pt idx="12">
                  <c:v>-0.47418186068534901</c:v>
                </c:pt>
                <c:pt idx="13">
                  <c:v>-0.47234159708023099</c:v>
                </c:pt>
                <c:pt idx="14">
                  <c:v>-0.47080805897712702</c:v>
                </c:pt>
                <c:pt idx="15">
                  <c:v>-0.46835443377494801</c:v>
                </c:pt>
                <c:pt idx="16">
                  <c:v>-0.46651419997215299</c:v>
                </c:pt>
                <c:pt idx="17">
                  <c:v>-0.46436724066734297</c:v>
                </c:pt>
                <c:pt idx="18">
                  <c:v>-0.46252700686454801</c:v>
                </c:pt>
                <c:pt idx="19">
                  <c:v>-0.46038004755973799</c:v>
                </c:pt>
                <c:pt idx="20">
                  <c:v>-0.45853981375694303</c:v>
                </c:pt>
                <c:pt idx="21">
                  <c:v>-0.45608615875244102</c:v>
                </c:pt>
                <c:pt idx="22">
                  <c:v>-0.454245895147324</c:v>
                </c:pt>
                <c:pt idx="23">
                  <c:v>-0.45240566134452798</c:v>
                </c:pt>
                <c:pt idx="24">
                  <c:v>-0.45056542754173301</c:v>
                </c:pt>
                <c:pt idx="25">
                  <c:v>-0.44841849803924599</c:v>
                </c:pt>
                <c:pt idx="26">
                  <c:v>-0.44657823443412797</c:v>
                </c:pt>
                <c:pt idx="27">
                  <c:v>-0.445044726133347</c:v>
                </c:pt>
                <c:pt idx="28">
                  <c:v>-0.442284375429153</c:v>
                </c:pt>
                <c:pt idx="29">
                  <c:v>-0.44044411182403598</c:v>
                </c:pt>
                <c:pt idx="30">
                  <c:v>-0.43860387802124001</c:v>
                </c:pt>
                <c:pt idx="31">
                  <c:v>-0.43676364421844499</c:v>
                </c:pt>
                <c:pt idx="32">
                  <c:v>-0.43430998921394298</c:v>
                </c:pt>
                <c:pt idx="33">
                  <c:v>-0.43216305971145602</c:v>
                </c:pt>
                <c:pt idx="34">
                  <c:v>-0.430322825908661</c:v>
                </c:pt>
                <c:pt idx="35">
                  <c:v>-0.42817586660385099</c:v>
                </c:pt>
                <c:pt idx="36">
                  <c:v>-0.42602893710136402</c:v>
                </c:pt>
                <c:pt idx="37">
                  <c:v>-0.42480209469795199</c:v>
                </c:pt>
                <c:pt idx="38">
                  <c:v>-0.42173504829406699</c:v>
                </c:pt>
                <c:pt idx="39">
                  <c:v>-0.42050820589065602</c:v>
                </c:pt>
                <c:pt idx="40">
                  <c:v>-0.41866797208786</c:v>
                </c:pt>
                <c:pt idx="41">
                  <c:v>-0.41652104258537298</c:v>
                </c:pt>
                <c:pt idx="42">
                  <c:v>-0.41437408328056302</c:v>
                </c:pt>
                <c:pt idx="43">
                  <c:v>-0.412533849477768</c:v>
                </c:pt>
                <c:pt idx="44">
                  <c:v>-0.41069361567497298</c:v>
                </c:pt>
                <c:pt idx="45">
                  <c:v>-0.40854668617248502</c:v>
                </c:pt>
                <c:pt idx="46">
                  <c:v>-0.40578633546829201</c:v>
                </c:pt>
                <c:pt idx="47">
                  <c:v>-0.40455949306487998</c:v>
                </c:pt>
                <c:pt idx="48">
                  <c:v>-0.40271925926208502</c:v>
                </c:pt>
                <c:pt idx="49">
                  <c:v>-0.40026560425758401</c:v>
                </c:pt>
                <c:pt idx="50">
                  <c:v>-0.39842537045478799</c:v>
                </c:pt>
                <c:pt idx="51">
                  <c:v>-0.39627844095230103</c:v>
                </c:pt>
                <c:pt idx="52">
                  <c:v>-0.39443817734718301</c:v>
                </c:pt>
                <c:pt idx="53">
                  <c:v>-0.39259794354438798</c:v>
                </c:pt>
                <c:pt idx="54">
                  <c:v>-0.39045101404190102</c:v>
                </c:pt>
                <c:pt idx="55">
                  <c:v>-0.38830405473709101</c:v>
                </c:pt>
                <c:pt idx="56">
                  <c:v>-0.38646382093429599</c:v>
                </c:pt>
                <c:pt idx="57">
                  <c:v>-0.38462358713150002</c:v>
                </c:pt>
                <c:pt idx="58">
                  <c:v>-0.38247665762901301</c:v>
                </c:pt>
                <c:pt idx="59">
                  <c:v>-0.38094311952590898</c:v>
                </c:pt>
                <c:pt idx="60">
                  <c:v>-0.37848946452140803</c:v>
                </c:pt>
                <c:pt idx="61">
                  <c:v>-0.37634253501892101</c:v>
                </c:pt>
                <c:pt idx="62">
                  <c:v>-0.37450227141380299</c:v>
                </c:pt>
                <c:pt idx="63">
                  <c:v>-0.37204861640930198</c:v>
                </c:pt>
                <c:pt idx="64">
                  <c:v>-0.36990165710449202</c:v>
                </c:pt>
                <c:pt idx="65">
                  <c:v>-0.36836814880371099</c:v>
                </c:pt>
                <c:pt idx="66">
                  <c:v>-0.36652791500091603</c:v>
                </c:pt>
                <c:pt idx="67">
                  <c:v>-0.364994376897812</c:v>
                </c:pt>
                <c:pt idx="68">
                  <c:v>-0.36254072189331099</c:v>
                </c:pt>
                <c:pt idx="69">
                  <c:v>-0.36039379239082298</c:v>
                </c:pt>
                <c:pt idx="70">
                  <c:v>-0.35855355858802801</c:v>
                </c:pt>
                <c:pt idx="71">
                  <c:v>-0.356406599283218</c:v>
                </c:pt>
                <c:pt idx="72">
                  <c:v>-0.35456636548042297</c:v>
                </c:pt>
                <c:pt idx="73">
                  <c:v>-0.35211271047592202</c:v>
                </c:pt>
                <c:pt idx="74">
                  <c:v>-0.35057920217513999</c:v>
                </c:pt>
                <c:pt idx="75">
                  <c:v>-0.34843221306800798</c:v>
                </c:pt>
                <c:pt idx="76">
                  <c:v>-0.34659200906753501</c:v>
                </c:pt>
                <c:pt idx="77">
                  <c:v>-0.344445049762726</c:v>
                </c:pt>
                <c:pt idx="78">
                  <c:v>-0.34199139475822399</c:v>
                </c:pt>
                <c:pt idx="79">
                  <c:v>-0.34015116095542902</c:v>
                </c:pt>
                <c:pt idx="80">
                  <c:v>-0.338310927152634</c:v>
                </c:pt>
                <c:pt idx="81">
                  <c:v>-0.33647066354751598</c:v>
                </c:pt>
                <c:pt idx="82">
                  <c:v>-0.33432373404502902</c:v>
                </c:pt>
                <c:pt idx="83">
                  <c:v>-0.332176804542542</c:v>
                </c:pt>
                <c:pt idx="84">
                  <c:v>-0.33033654093742398</c:v>
                </c:pt>
                <c:pt idx="85">
                  <c:v>-0.32849630713462802</c:v>
                </c:pt>
                <c:pt idx="86">
                  <c:v>-0.326349377632141</c:v>
                </c:pt>
                <c:pt idx="87">
                  <c:v>-0.32420241832733199</c:v>
                </c:pt>
                <c:pt idx="88">
                  <c:v>-0.32236218452453602</c:v>
                </c:pt>
                <c:pt idx="89">
                  <c:v>-0.32082864642143299</c:v>
                </c:pt>
                <c:pt idx="90">
                  <c:v>-0.31806829571723899</c:v>
                </c:pt>
                <c:pt idx="91">
                  <c:v>-0.31653475761413602</c:v>
                </c:pt>
                <c:pt idx="92">
                  <c:v>-0.314387828111649</c:v>
                </c:pt>
                <c:pt idx="93">
                  <c:v>-0.31254759430885298</c:v>
                </c:pt>
                <c:pt idx="94">
                  <c:v>-0.31009393930435197</c:v>
                </c:pt>
                <c:pt idx="95">
                  <c:v>-0.308560401201248</c:v>
                </c:pt>
                <c:pt idx="96">
                  <c:v>-0.30641347169876099</c:v>
                </c:pt>
                <c:pt idx="97">
                  <c:v>-0.30395981669425998</c:v>
                </c:pt>
                <c:pt idx="98">
                  <c:v>-0.30242627859115601</c:v>
                </c:pt>
                <c:pt idx="99">
                  <c:v>-0.30058604478836098</c:v>
                </c:pt>
                <c:pt idx="100">
                  <c:v>-0.29905250668525701</c:v>
                </c:pt>
                <c:pt idx="101">
                  <c:v>-0.29690557718277</c:v>
                </c:pt>
                <c:pt idx="102">
                  <c:v>-0.29414522647857699</c:v>
                </c:pt>
                <c:pt idx="103">
                  <c:v>-0.29230499267578097</c:v>
                </c:pt>
                <c:pt idx="104">
                  <c:v>-0.28985133767128002</c:v>
                </c:pt>
                <c:pt idx="105">
                  <c:v>-0.28831779956817599</c:v>
                </c:pt>
                <c:pt idx="106">
                  <c:v>-0.28617084026336698</c:v>
                </c:pt>
                <c:pt idx="107">
                  <c:v>-0.28433060646057101</c:v>
                </c:pt>
                <c:pt idx="108">
                  <c:v>-0.28249037265777599</c:v>
                </c:pt>
                <c:pt idx="109">
                  <c:v>-0.28034344315528897</c:v>
                </c:pt>
                <c:pt idx="110">
                  <c:v>-0.27850317955017101</c:v>
                </c:pt>
                <c:pt idx="111">
                  <c:v>-0.276049554347992</c:v>
                </c:pt>
                <c:pt idx="112">
                  <c:v>-0.27451601624488797</c:v>
                </c:pt>
                <c:pt idx="113">
                  <c:v>-0.27236905694007901</c:v>
                </c:pt>
                <c:pt idx="114">
                  <c:v>-0.27083551883697499</c:v>
                </c:pt>
                <c:pt idx="115">
                  <c:v>-0.26868858933448803</c:v>
                </c:pt>
                <c:pt idx="116">
                  <c:v>-0.26654165983200101</c:v>
                </c:pt>
                <c:pt idx="117">
                  <c:v>-0.264087975025177</c:v>
                </c:pt>
                <c:pt idx="118">
                  <c:v>-0.26194104552268999</c:v>
                </c:pt>
                <c:pt idx="119">
                  <c:v>-0.26040753722190901</c:v>
                </c:pt>
                <c:pt idx="120">
                  <c:v>-0.25887399911880499</c:v>
                </c:pt>
                <c:pt idx="121">
                  <c:v>-0.25642034411430398</c:v>
                </c:pt>
                <c:pt idx="122">
                  <c:v>-0.25427338480949402</c:v>
                </c:pt>
                <c:pt idx="123">
                  <c:v>-0.252433151006699</c:v>
                </c:pt>
                <c:pt idx="124">
                  <c:v>-0.25059291720390298</c:v>
                </c:pt>
                <c:pt idx="125">
                  <c:v>-0.24844595789909399</c:v>
                </c:pt>
                <c:pt idx="126">
                  <c:v>-0.246299028396606</c:v>
                </c:pt>
                <c:pt idx="127">
                  <c:v>-0.24384537339210499</c:v>
                </c:pt>
                <c:pt idx="128">
                  <c:v>-0.24261854588985399</c:v>
                </c:pt>
                <c:pt idx="129">
                  <c:v>-0.24077831208705899</c:v>
                </c:pt>
                <c:pt idx="130">
                  <c:v>-0.23863136768341101</c:v>
                </c:pt>
                <c:pt idx="131">
                  <c:v>-0.23617772758007</c:v>
                </c:pt>
                <c:pt idx="132">
                  <c:v>-0.234644189476967</c:v>
                </c:pt>
                <c:pt idx="133">
                  <c:v>-0.23188382387161299</c:v>
                </c:pt>
                <c:pt idx="134">
                  <c:v>-0.23035030066966999</c:v>
                </c:pt>
                <c:pt idx="135">
                  <c:v>-0.22820334136486101</c:v>
                </c:pt>
                <c:pt idx="136">
                  <c:v>-0.22605639696121199</c:v>
                </c:pt>
                <c:pt idx="137">
                  <c:v>-0.224216163158417</c:v>
                </c:pt>
                <c:pt idx="138">
                  <c:v>-0.22206921875476801</c:v>
                </c:pt>
                <c:pt idx="139">
                  <c:v>-0.22022898495197299</c:v>
                </c:pt>
                <c:pt idx="140">
                  <c:v>-0.218082040548325</c:v>
                </c:pt>
                <c:pt idx="141">
                  <c:v>-0.21593509614467599</c:v>
                </c:pt>
                <c:pt idx="142">
                  <c:v>-0.21440155804157299</c:v>
                </c:pt>
                <c:pt idx="143">
                  <c:v>-0.21256132423877699</c:v>
                </c:pt>
                <c:pt idx="144">
                  <c:v>-0.21041437983512901</c:v>
                </c:pt>
                <c:pt idx="145">
                  <c:v>-0.20826743543147999</c:v>
                </c:pt>
                <c:pt idx="146">
                  <c:v>-0.206427201628685</c:v>
                </c:pt>
                <c:pt idx="147">
                  <c:v>-0.20397354662418399</c:v>
                </c:pt>
                <c:pt idx="148">
                  <c:v>-0.20274671912193301</c:v>
                </c:pt>
                <c:pt idx="149">
                  <c:v>-0.200293079018593</c:v>
                </c:pt>
                <c:pt idx="150">
                  <c:v>-0.19814613461494399</c:v>
                </c:pt>
                <c:pt idx="151">
                  <c:v>-0.19630588591098799</c:v>
                </c:pt>
                <c:pt idx="152">
                  <c:v>-0.194158956408501</c:v>
                </c:pt>
                <c:pt idx="153">
                  <c:v>-0.19231870770454401</c:v>
                </c:pt>
                <c:pt idx="154">
                  <c:v>-0.190171763300896</c:v>
                </c:pt>
                <c:pt idx="155">
                  <c:v>-0.1883315294981</c:v>
                </c:pt>
                <c:pt idx="156">
                  <c:v>-0.186797991394997</c:v>
                </c:pt>
                <c:pt idx="157">
                  <c:v>-0.18434435129165599</c:v>
                </c:pt>
                <c:pt idx="158">
                  <c:v>-0.182810813188553</c:v>
                </c:pt>
                <c:pt idx="159">
                  <c:v>-0.18035715818405201</c:v>
                </c:pt>
                <c:pt idx="160">
                  <c:v>-0.178210213780403</c:v>
                </c:pt>
                <c:pt idx="161">
                  <c:v>-0.176676690578461</c:v>
                </c:pt>
                <c:pt idx="162">
                  <c:v>-0.17422302067279799</c:v>
                </c:pt>
                <c:pt idx="163">
                  <c:v>-0.17268949747085599</c:v>
                </c:pt>
                <c:pt idx="164">
                  <c:v>-0.170542567968369</c:v>
                </c:pt>
                <c:pt idx="165">
                  <c:v>-0.16839560866355899</c:v>
                </c:pt>
                <c:pt idx="166">
                  <c:v>-0.16655537486076399</c:v>
                </c:pt>
                <c:pt idx="167">
                  <c:v>-0.16440843045711501</c:v>
                </c:pt>
                <c:pt idx="168">
                  <c:v>-0.16226148605346699</c:v>
                </c:pt>
                <c:pt idx="169">
                  <c:v>-0.16042123734951</c:v>
                </c:pt>
                <c:pt idx="170">
                  <c:v>-0.158581003546715</c:v>
                </c:pt>
                <c:pt idx="171">
                  <c:v>-0.15674078464508101</c:v>
                </c:pt>
                <c:pt idx="172">
                  <c:v>-0.154287114739418</c:v>
                </c:pt>
                <c:pt idx="173">
                  <c:v>-0.153060302138329</c:v>
                </c:pt>
                <c:pt idx="174">
                  <c:v>-0.15029993653297399</c:v>
                </c:pt>
                <c:pt idx="175">
                  <c:v>-0.14876639842987099</c:v>
                </c:pt>
                <c:pt idx="176">
                  <c:v>-0.14631275832653001</c:v>
                </c:pt>
                <c:pt idx="177">
                  <c:v>-0.144165813922882</c:v>
                </c:pt>
                <c:pt idx="178">
                  <c:v>-0.142632275819778</c:v>
                </c:pt>
                <c:pt idx="179">
                  <c:v>-0.14048533141613001</c:v>
                </c:pt>
                <c:pt idx="180">
                  <c:v>-0.13833838701248199</c:v>
                </c:pt>
                <c:pt idx="181">
                  <c:v>-0.136498153209686</c:v>
                </c:pt>
                <c:pt idx="182">
                  <c:v>-0.13435120880603801</c:v>
                </c:pt>
                <c:pt idx="183">
                  <c:v>-0.13251097500324199</c:v>
                </c:pt>
                <c:pt idx="184">
                  <c:v>-0.13005731999874101</c:v>
                </c:pt>
                <c:pt idx="185">
                  <c:v>-0.12821708619594599</c:v>
                </c:pt>
                <c:pt idx="186">
                  <c:v>-0.12637685239315</c:v>
                </c:pt>
                <c:pt idx="187">
                  <c:v>-0.124229900538921</c:v>
                </c:pt>
                <c:pt idx="188">
                  <c:v>-0.122696377336979</c:v>
                </c:pt>
                <c:pt idx="189">
                  <c:v>-0.120242729783058</c:v>
                </c:pt>
                <c:pt idx="190">
                  <c:v>-0.11840248852968201</c:v>
                </c:pt>
                <c:pt idx="191">
                  <c:v>-0.11625554412603401</c:v>
                </c:pt>
                <c:pt idx="192">
                  <c:v>-0.114415302872658</c:v>
                </c:pt>
                <c:pt idx="193">
                  <c:v>-0.11226836591959</c:v>
                </c:pt>
                <c:pt idx="194">
                  <c:v>-0.110428124666214</c:v>
                </c:pt>
                <c:pt idx="195">
                  <c:v>-0.108894594013691</c:v>
                </c:pt>
                <c:pt idx="196">
                  <c:v>-0.10644093900918999</c:v>
                </c:pt>
                <c:pt idx="197">
                  <c:v>-0.10429399460554099</c:v>
                </c:pt>
                <c:pt idx="198">
                  <c:v>-0.102453760802746</c:v>
                </c:pt>
                <c:pt idx="199">
                  <c:v>-0.10061351954937001</c:v>
                </c:pt>
                <c:pt idx="200">
                  <c:v>-9.8466575145721394E-2</c:v>
                </c:pt>
                <c:pt idx="201">
                  <c:v>-9.6626341342925998E-2</c:v>
                </c:pt>
                <c:pt idx="202">
                  <c:v>-9.4172686338424696E-2</c:v>
                </c:pt>
                <c:pt idx="203">
                  <c:v>-9.26391556859016E-2</c:v>
                </c:pt>
                <c:pt idx="204">
                  <c:v>-9.0492211282253293E-2</c:v>
                </c:pt>
                <c:pt idx="205">
                  <c:v>-8.86519700288773E-2</c:v>
                </c:pt>
                <c:pt idx="206">
                  <c:v>-8.6811736226081807E-2</c:v>
                </c:pt>
                <c:pt idx="207">
                  <c:v>-8.4358088672161102E-2</c:v>
                </c:pt>
                <c:pt idx="208">
                  <c:v>-8.2517847418785095E-2</c:v>
                </c:pt>
                <c:pt idx="209">
                  <c:v>-8.0370903015136705E-2</c:v>
                </c:pt>
                <c:pt idx="210">
                  <c:v>-7.9144075512886006E-2</c:v>
                </c:pt>
                <c:pt idx="211">
                  <c:v>-7.6383717358112294E-2</c:v>
                </c:pt>
                <c:pt idx="212">
                  <c:v>-7.3930062353611006E-2</c:v>
                </c:pt>
                <c:pt idx="213">
                  <c:v>-7.2089836001396193E-2</c:v>
                </c:pt>
                <c:pt idx="214">
                  <c:v>-7.02495947480202E-2</c:v>
                </c:pt>
                <c:pt idx="215">
                  <c:v>-6.8102650344371796E-2</c:v>
                </c:pt>
                <c:pt idx="216">
                  <c:v>-6.6262409090995802E-2</c:v>
                </c:pt>
                <c:pt idx="217">
                  <c:v>-6.4422167837619795E-2</c:v>
                </c:pt>
                <c:pt idx="218">
                  <c:v>-6.2275227159261697E-2</c:v>
                </c:pt>
                <c:pt idx="219">
                  <c:v>-6.0128279030323001E-2</c:v>
                </c:pt>
                <c:pt idx="220">
                  <c:v>-5.8594744652509703E-2</c:v>
                </c:pt>
                <c:pt idx="221">
                  <c:v>-5.6447803974151597E-2</c:v>
                </c:pt>
                <c:pt idx="222">
                  <c:v>-5.49142695963383E-2</c:v>
                </c:pt>
                <c:pt idx="223">
                  <c:v>-5.21539151668549E-2</c:v>
                </c:pt>
                <c:pt idx="224">
                  <c:v>-5.0313677638769198E-2</c:v>
                </c:pt>
                <c:pt idx="225">
                  <c:v>-4.8473436385393101E-2</c:v>
                </c:pt>
                <c:pt idx="226">
                  <c:v>-4.6019788831472397E-2</c:v>
                </c:pt>
                <c:pt idx="227">
                  <c:v>-4.50996682047844E-2</c:v>
                </c:pt>
                <c:pt idx="228">
                  <c:v>-4.26460169255733E-2</c:v>
                </c:pt>
                <c:pt idx="229">
                  <c:v>-4.0192365646362298E-2</c:v>
                </c:pt>
                <c:pt idx="230">
                  <c:v>-3.8352128118276603E-2</c:v>
                </c:pt>
                <c:pt idx="231">
                  <c:v>-3.6511890590190901E-2</c:v>
                </c:pt>
                <c:pt idx="232">
                  <c:v>-3.46716530621052E-2</c:v>
                </c:pt>
                <c:pt idx="233">
                  <c:v>-3.2524708658456802E-2</c:v>
                </c:pt>
                <c:pt idx="234">
                  <c:v>-3.0377766117453599E-2</c:v>
                </c:pt>
                <c:pt idx="235">
                  <c:v>-2.8537528589367901E-2</c:v>
                </c:pt>
                <c:pt idx="236">
                  <c:v>-2.6083877310156801E-2</c:v>
                </c:pt>
                <c:pt idx="237">
                  <c:v>-2.42436397820711E-2</c:v>
                </c:pt>
                <c:pt idx="238">
                  <c:v>-2.2403402253985401E-2</c:v>
                </c:pt>
                <c:pt idx="239">
                  <c:v>-2.0563162863254499E-2</c:v>
                </c:pt>
                <c:pt idx="240">
                  <c:v>-1.8416218459606198E-2</c:v>
                </c:pt>
                <c:pt idx="241">
                  <c:v>-1.65759809315205E-2</c:v>
                </c:pt>
                <c:pt idx="242">
                  <c:v>-1.41223296523094E-2</c:v>
                </c:pt>
                <c:pt idx="243">
                  <c:v>-1.2588798068463801E-2</c:v>
                </c:pt>
                <c:pt idx="244">
                  <c:v>-1.07485596090555E-2</c:v>
                </c:pt>
                <c:pt idx="245">
                  <c:v>-8.2949092611670494E-3</c:v>
                </c:pt>
                <c:pt idx="246">
                  <c:v>-6.4546708017587696E-3</c:v>
                </c:pt>
                <c:pt idx="247">
                  <c:v>-4.0010204538702999E-3</c:v>
                </c:pt>
                <c:pt idx="248">
                  <c:v>-2.4674888700246798E-3</c:v>
                </c:pt>
                <c:pt idx="249">
                  <c:v>-6.2725075986236301E-4</c:v>
                </c:pt>
                <c:pt idx="250">
                  <c:v>1.2129873502999501E-3</c:v>
                </c:pt>
                <c:pt idx="251">
                  <c:v>3.35993175394833E-3</c:v>
                </c:pt>
                <c:pt idx="252">
                  <c:v>6.1202887445688204E-3</c:v>
                </c:pt>
                <c:pt idx="253">
                  <c:v>7.3471139185130596E-3</c:v>
                </c:pt>
                <c:pt idx="254">
                  <c:v>9.4940587878227199E-3</c:v>
                </c:pt>
                <c:pt idx="255">
                  <c:v>1.19477091357112E-2</c:v>
                </c:pt>
                <c:pt idx="256">
                  <c:v>1.34812407195568E-2</c:v>
                </c:pt>
                <c:pt idx="257">
                  <c:v>1.5628185123205199E-2</c:v>
                </c:pt>
                <c:pt idx="258">
                  <c:v>1.74684226512909E-2</c:v>
                </c:pt>
                <c:pt idx="259">
                  <c:v>1.99220739305019E-2</c:v>
                </c:pt>
                <c:pt idx="260">
                  <c:v>2.14556064456701E-2</c:v>
                </c:pt>
                <c:pt idx="261">
                  <c:v>2.3295843973755798E-2</c:v>
                </c:pt>
                <c:pt idx="262">
                  <c:v>2.5749495252966902E-2</c:v>
                </c:pt>
                <c:pt idx="263">
                  <c:v>2.75897327810526E-2</c:v>
                </c:pt>
                <c:pt idx="264">
                  <c:v>2.9736677184701001E-2</c:v>
                </c:pt>
                <c:pt idx="265">
                  <c:v>3.1576916575431803E-2</c:v>
                </c:pt>
                <c:pt idx="266">
                  <c:v>3.37238609790802E-2</c:v>
                </c:pt>
                <c:pt idx="267">
                  <c:v>3.55641022324562E-2</c:v>
                </c:pt>
                <c:pt idx="268">
                  <c:v>3.7404336035251597E-2</c:v>
                </c:pt>
                <c:pt idx="269">
                  <c:v>3.9551284164190299E-2</c:v>
                </c:pt>
                <c:pt idx="270">
                  <c:v>4.2004931718110997E-2</c:v>
                </c:pt>
                <c:pt idx="271">
                  <c:v>4.35384623706341E-2</c:v>
                </c:pt>
                <c:pt idx="272">
                  <c:v>4.5685410499572802E-2</c:v>
                </c:pt>
                <c:pt idx="273">
                  <c:v>4.7525644302368199E-2</c:v>
                </c:pt>
                <c:pt idx="274">
                  <c:v>4.9365885555744199E-2</c:v>
                </c:pt>
                <c:pt idx="275">
                  <c:v>5.1206123083829901E-2</c:v>
                </c:pt>
                <c:pt idx="276">
                  <c:v>5.3659770637750598E-2</c:v>
                </c:pt>
                <c:pt idx="277">
                  <c:v>5.5806718766689301E-2</c:v>
                </c:pt>
                <c:pt idx="278">
                  <c:v>5.7646956294775002E-2</c:v>
                </c:pt>
                <c:pt idx="279">
                  <c:v>5.9180486947298098E-2</c:v>
                </c:pt>
                <c:pt idx="280">
                  <c:v>6.1327435076236697E-2</c:v>
                </c:pt>
                <c:pt idx="281">
                  <c:v>6.3167668879032093E-2</c:v>
                </c:pt>
                <c:pt idx="282">
                  <c:v>6.5928027033805806E-2</c:v>
                </c:pt>
                <c:pt idx="283">
                  <c:v>6.7461557686328902E-2</c:v>
                </c:pt>
                <c:pt idx="284">
                  <c:v>6.9608494639396695E-2</c:v>
                </c:pt>
                <c:pt idx="285">
                  <c:v>7.1755446493625599E-2</c:v>
                </c:pt>
                <c:pt idx="286">
                  <c:v>7.3288977146148696E-2</c:v>
                </c:pt>
                <c:pt idx="287">
                  <c:v>7.5129210948944106E-2</c:v>
                </c:pt>
                <c:pt idx="288">
                  <c:v>7.7582858502864796E-2</c:v>
                </c:pt>
                <c:pt idx="289">
                  <c:v>7.9729810357093797E-2</c:v>
                </c:pt>
                <c:pt idx="290">
                  <c:v>8.1263341009616893E-2</c:v>
                </c:pt>
                <c:pt idx="291">
                  <c:v>8.3410285413265201E-2</c:v>
                </c:pt>
                <c:pt idx="292">
                  <c:v>8.5557229816913605E-2</c:v>
                </c:pt>
                <c:pt idx="293">
                  <c:v>8.7397463619709001E-2</c:v>
                </c:pt>
                <c:pt idx="294">
                  <c:v>8.9544415473938002E-2</c:v>
                </c:pt>
                <c:pt idx="295">
                  <c:v>9.1691352427005796E-2</c:v>
                </c:pt>
                <c:pt idx="296">
                  <c:v>9.38383042812347E-2</c:v>
                </c:pt>
                <c:pt idx="297">
                  <c:v>9.5678538084030207E-2</c:v>
                </c:pt>
                <c:pt idx="298">
                  <c:v>9.75187793374062E-2</c:v>
                </c:pt>
                <c:pt idx="299">
                  <c:v>9.9665716290473896E-2</c:v>
                </c:pt>
                <c:pt idx="300">
                  <c:v>0.100892543792725</c:v>
                </c:pt>
                <c:pt idx="301">
                  <c:v>0.103652909398079</c:v>
                </c:pt>
                <c:pt idx="302">
                  <c:v>0.105799846351147</c:v>
                </c:pt>
                <c:pt idx="303">
                  <c:v>0.107640087604523</c:v>
                </c:pt>
                <c:pt idx="304">
                  <c:v>0.109787032008171</c:v>
                </c:pt>
                <c:pt idx="305">
                  <c:v>0.111320562660694</c:v>
                </c:pt>
                <c:pt idx="306">
                  <c:v>0.11377421021461499</c:v>
                </c:pt>
                <c:pt idx="307">
                  <c:v>0.11530774086713801</c:v>
                </c:pt>
                <c:pt idx="308">
                  <c:v>0.117761395871639</c:v>
                </c:pt>
                <c:pt idx="309">
                  <c:v>0.11960162967443499</c:v>
                </c:pt>
                <c:pt idx="310">
                  <c:v>0.121441870927811</c:v>
                </c:pt>
                <c:pt idx="311">
                  <c:v>0.123588815331459</c:v>
                </c:pt>
                <c:pt idx="312">
                  <c:v>0.12542906403541601</c:v>
                </c:pt>
                <c:pt idx="313">
                  <c:v>0.127576008439064</c:v>
                </c:pt>
                <c:pt idx="314">
                  <c:v>0.12941624224185899</c:v>
                </c:pt>
                <c:pt idx="315">
                  <c:v>0.13156318664550801</c:v>
                </c:pt>
                <c:pt idx="316">
                  <c:v>0.133403420448303</c:v>
                </c:pt>
                <c:pt idx="317">
                  <c:v>0.13555036485195199</c:v>
                </c:pt>
                <c:pt idx="318">
                  <c:v>0.13739059865474701</c:v>
                </c:pt>
                <c:pt idx="319">
                  <c:v>0.139230847358704</c:v>
                </c:pt>
                <c:pt idx="320">
                  <c:v>0.14168450236320501</c:v>
                </c:pt>
                <c:pt idx="321">
                  <c:v>0.14352472126483901</c:v>
                </c:pt>
                <c:pt idx="322">
                  <c:v>0.145364969968796</c:v>
                </c:pt>
                <c:pt idx="323">
                  <c:v>0.14781862497329701</c:v>
                </c:pt>
                <c:pt idx="324">
                  <c:v>0.149658873677254</c:v>
                </c:pt>
                <c:pt idx="325">
                  <c:v>0.15180580317974099</c:v>
                </c:pt>
                <c:pt idx="326">
                  <c:v>0.15364605188369801</c:v>
                </c:pt>
                <c:pt idx="327">
                  <c:v>0.15517957508564001</c:v>
                </c:pt>
                <c:pt idx="328">
                  <c:v>0.15793992578983301</c:v>
                </c:pt>
                <c:pt idx="329">
                  <c:v>0.15947346389293701</c:v>
                </c:pt>
                <c:pt idx="330">
                  <c:v>0.16131371259689301</c:v>
                </c:pt>
                <c:pt idx="331">
                  <c:v>0.16376735270023299</c:v>
                </c:pt>
                <c:pt idx="332">
                  <c:v>0.16560758650302901</c:v>
                </c:pt>
                <c:pt idx="333">
                  <c:v>0.167754530906677</c:v>
                </c:pt>
                <c:pt idx="334">
                  <c:v>0.16928806900978099</c:v>
                </c:pt>
                <c:pt idx="335">
                  <c:v>0.171741709113121</c:v>
                </c:pt>
                <c:pt idx="336">
                  <c:v>0.17388865351676899</c:v>
                </c:pt>
                <c:pt idx="337">
                  <c:v>0.17572890222072601</c:v>
                </c:pt>
                <c:pt idx="338">
                  <c:v>0.17756913602352101</c:v>
                </c:pt>
                <c:pt idx="339">
                  <c:v>0.179409369826317</c:v>
                </c:pt>
                <c:pt idx="340">
                  <c:v>0.18155631422996499</c:v>
                </c:pt>
                <c:pt idx="341">
                  <c:v>0.18339656293392201</c:v>
                </c:pt>
                <c:pt idx="342">
                  <c:v>0.185236796736717</c:v>
                </c:pt>
                <c:pt idx="343">
                  <c:v>0.187077030539513</c:v>
                </c:pt>
                <c:pt idx="344">
                  <c:v>0.189530685544014</c:v>
                </c:pt>
                <c:pt idx="345">
                  <c:v>0.19167762994766199</c:v>
                </c:pt>
                <c:pt idx="346">
                  <c:v>0.19351786375045801</c:v>
                </c:pt>
                <c:pt idx="347">
                  <c:v>0.19535809755325301</c:v>
                </c:pt>
                <c:pt idx="348">
                  <c:v>0.19750504195690199</c:v>
                </c:pt>
                <c:pt idx="349">
                  <c:v>0.19965200126171101</c:v>
                </c:pt>
                <c:pt idx="350">
                  <c:v>0.201492220163345</c:v>
                </c:pt>
                <c:pt idx="351">
                  <c:v>0.20363917946815499</c:v>
                </c:pt>
                <c:pt idx="352">
                  <c:v>0.20517270267009699</c:v>
                </c:pt>
                <c:pt idx="353">
                  <c:v>0.20793306827545199</c:v>
                </c:pt>
                <c:pt idx="354">
                  <c:v>0.20946660637855499</c:v>
                </c:pt>
                <c:pt idx="355">
                  <c:v>0.21161355078220401</c:v>
                </c:pt>
                <c:pt idx="356">
                  <c:v>0.213453784584999</c:v>
                </c:pt>
                <c:pt idx="357">
                  <c:v>0.21560072898864699</c:v>
                </c:pt>
                <c:pt idx="358">
                  <c:v>0.21744096279144301</c:v>
                </c:pt>
                <c:pt idx="359">
                  <c:v>0.21989460289478299</c:v>
                </c:pt>
                <c:pt idx="360">
                  <c:v>0.22142814099788699</c:v>
                </c:pt>
                <c:pt idx="361">
                  <c:v>0.223881796002388</c:v>
                </c:pt>
                <c:pt idx="362">
                  <c:v>0.22572202980518299</c:v>
                </c:pt>
                <c:pt idx="363">
                  <c:v>0.22756226360797899</c:v>
                </c:pt>
                <c:pt idx="364">
                  <c:v>0.22940251231193501</c:v>
                </c:pt>
                <c:pt idx="365">
                  <c:v>0.23185615241527599</c:v>
                </c:pt>
                <c:pt idx="366">
                  <c:v>0.23400311172008501</c:v>
                </c:pt>
                <c:pt idx="367">
                  <c:v>0.235843330621719</c:v>
                </c:pt>
                <c:pt idx="368">
                  <c:v>0.237376868724823</c:v>
                </c:pt>
                <c:pt idx="369">
                  <c:v>0.23983053863048601</c:v>
                </c:pt>
                <c:pt idx="370">
                  <c:v>0.24136406183242801</c:v>
                </c:pt>
                <c:pt idx="371">
                  <c:v>0.243204295635223</c:v>
                </c:pt>
                <c:pt idx="372">
                  <c:v>0.24565793573856401</c:v>
                </c:pt>
                <c:pt idx="373">
                  <c:v>0.247804895043373</c:v>
                </c:pt>
                <c:pt idx="374">
                  <c:v>0.24995183944702101</c:v>
                </c:pt>
                <c:pt idx="375">
                  <c:v>0.25179207324981701</c:v>
                </c:pt>
                <c:pt idx="376">
                  <c:v>0.25332561135292098</c:v>
                </c:pt>
                <c:pt idx="377">
                  <c:v>0.25577923655509899</c:v>
                </c:pt>
                <c:pt idx="378">
                  <c:v>0.25761947035789501</c:v>
                </c:pt>
                <c:pt idx="379">
                  <c:v>0.25945973396301297</c:v>
                </c:pt>
                <c:pt idx="380">
                  <c:v>0.26160666346549999</c:v>
                </c:pt>
                <c:pt idx="381">
                  <c:v>0.26375359296798701</c:v>
                </c:pt>
                <c:pt idx="382">
                  <c:v>0.26559385657310502</c:v>
                </c:pt>
                <c:pt idx="383">
                  <c:v>0.26743409037589999</c:v>
                </c:pt>
                <c:pt idx="384">
                  <c:v>0.26958101987838701</c:v>
                </c:pt>
                <c:pt idx="385">
                  <c:v>0.27080786228179898</c:v>
                </c:pt>
                <c:pt idx="386">
                  <c:v>0.27356821298599199</c:v>
                </c:pt>
                <c:pt idx="387">
                  <c:v>0.276021867990494</c:v>
                </c:pt>
                <c:pt idx="388">
                  <c:v>0.27755537629127502</c:v>
                </c:pt>
                <c:pt idx="389">
                  <c:v>0.27939563989639299</c:v>
                </c:pt>
                <c:pt idx="390">
                  <c:v>0.281542599201202</c:v>
                </c:pt>
                <c:pt idx="391">
                  <c:v>0.28338280320167503</c:v>
                </c:pt>
                <c:pt idx="392">
                  <c:v>0.28552979230880698</c:v>
                </c:pt>
                <c:pt idx="393">
                  <c:v>0.28736999630928001</c:v>
                </c:pt>
                <c:pt idx="394">
                  <c:v>0.28951695561409002</c:v>
                </c:pt>
                <c:pt idx="395">
                  <c:v>0.29166391491889998</c:v>
                </c:pt>
                <c:pt idx="396">
                  <c:v>0.293810844421387</c:v>
                </c:pt>
                <c:pt idx="397">
                  <c:v>0.29534438252449002</c:v>
                </c:pt>
                <c:pt idx="398">
                  <c:v>0.29779803752899198</c:v>
                </c:pt>
                <c:pt idx="399">
                  <c:v>0.299638271331787</c:v>
                </c:pt>
                <c:pt idx="400">
                  <c:v>0.30147850513458302</c:v>
                </c:pt>
                <c:pt idx="401">
                  <c:v>0.30331873893737799</c:v>
                </c:pt>
                <c:pt idx="402">
                  <c:v>0.30577239394187899</c:v>
                </c:pt>
                <c:pt idx="403">
                  <c:v>0.30761262774467502</c:v>
                </c:pt>
                <c:pt idx="404">
                  <c:v>0.30945286154746998</c:v>
                </c:pt>
                <c:pt idx="405">
                  <c:v>0.31190651655197099</c:v>
                </c:pt>
                <c:pt idx="406">
                  <c:v>0.31344005465507502</c:v>
                </c:pt>
                <c:pt idx="407">
                  <c:v>0.31558698415756198</c:v>
                </c:pt>
                <c:pt idx="408">
                  <c:v>0.31742724776268</c:v>
                </c:pt>
                <c:pt idx="409">
                  <c:v>0.31926748156547502</c:v>
                </c:pt>
                <c:pt idx="410">
                  <c:v>0.32141441106796298</c:v>
                </c:pt>
                <c:pt idx="411">
                  <c:v>0.32356137037277199</c:v>
                </c:pt>
                <c:pt idx="412">
                  <c:v>0.32540160417556802</c:v>
                </c:pt>
                <c:pt idx="413">
                  <c:v>0.32724183797836298</c:v>
                </c:pt>
                <c:pt idx="414">
                  <c:v>0.32969549298286399</c:v>
                </c:pt>
                <c:pt idx="415">
                  <c:v>0.33184242248535201</c:v>
                </c:pt>
                <c:pt idx="416">
                  <c:v>0.33337596058845498</c:v>
                </c:pt>
                <c:pt idx="417">
                  <c:v>0.335216194391251</c:v>
                </c:pt>
                <c:pt idx="418">
                  <c:v>0.33736315369606001</c:v>
                </c:pt>
                <c:pt idx="419">
                  <c:v>0.33889669179916398</c:v>
                </c:pt>
                <c:pt idx="420">
                  <c:v>0.34165701270103499</c:v>
                </c:pt>
                <c:pt idx="421">
                  <c:v>0.34380397200584401</c:v>
                </c:pt>
                <c:pt idx="422">
                  <c:v>0.34533751010894798</c:v>
                </c:pt>
                <c:pt idx="423">
                  <c:v>0.34748443961143499</c:v>
                </c:pt>
                <c:pt idx="424">
                  <c:v>0.34932467341423001</c:v>
                </c:pt>
                <c:pt idx="425">
                  <c:v>0.35147163271903997</c:v>
                </c:pt>
                <c:pt idx="426">
                  <c:v>0.35392525792121898</c:v>
                </c:pt>
                <c:pt idx="427">
                  <c:v>0.355765521526337</c:v>
                </c:pt>
                <c:pt idx="428">
                  <c:v>0.35791245102882402</c:v>
                </c:pt>
                <c:pt idx="429">
                  <c:v>0.35944598913192699</c:v>
                </c:pt>
                <c:pt idx="430">
                  <c:v>0.36128622293472301</c:v>
                </c:pt>
                <c:pt idx="431">
                  <c:v>0.36343318223953203</c:v>
                </c:pt>
                <c:pt idx="432">
                  <c:v>0.36558011174201999</c:v>
                </c:pt>
                <c:pt idx="433">
                  <c:v>0.367727041244507</c:v>
                </c:pt>
                <c:pt idx="434">
                  <c:v>0.36926057934760997</c:v>
                </c:pt>
                <c:pt idx="435">
                  <c:v>0.37140753865241999</c:v>
                </c:pt>
                <c:pt idx="436">
                  <c:v>0.373554468154907</c:v>
                </c:pt>
                <c:pt idx="437">
                  <c:v>0.37508800625801098</c:v>
                </c:pt>
                <c:pt idx="438">
                  <c:v>0.37723496556281999</c:v>
                </c:pt>
                <c:pt idx="439">
                  <c:v>0.37938189506530801</c:v>
                </c:pt>
                <c:pt idx="440">
                  <c:v>0.38152885437011702</c:v>
                </c:pt>
                <c:pt idx="441">
                  <c:v>0.38367581367492698</c:v>
                </c:pt>
                <c:pt idx="442">
                  <c:v>0.38520932197570801</c:v>
                </c:pt>
                <c:pt idx="443">
                  <c:v>0.38735625147819502</c:v>
                </c:pt>
                <c:pt idx="444">
                  <c:v>0.38950324058532698</c:v>
                </c:pt>
                <c:pt idx="445">
                  <c:v>0.3913434445858</c:v>
                </c:pt>
                <c:pt idx="446">
                  <c:v>0.39410382509231601</c:v>
                </c:pt>
                <c:pt idx="447">
                  <c:v>0.39533063769340498</c:v>
                </c:pt>
                <c:pt idx="448">
                  <c:v>0.397477596998215</c:v>
                </c:pt>
                <c:pt idx="449">
                  <c:v>0.39962452650070202</c:v>
                </c:pt>
                <c:pt idx="450">
                  <c:v>0.40146479010581998</c:v>
                </c:pt>
                <c:pt idx="451">
                  <c:v>0.403305023908615</c:v>
                </c:pt>
                <c:pt idx="452">
                  <c:v>0.40575864911079401</c:v>
                </c:pt>
                <c:pt idx="453">
                  <c:v>0.40759891271591198</c:v>
                </c:pt>
                <c:pt idx="454">
                  <c:v>0.409439146518707</c:v>
                </c:pt>
                <c:pt idx="455">
                  <c:v>0.41189277172088601</c:v>
                </c:pt>
                <c:pt idx="456">
                  <c:v>0.41342630982398998</c:v>
                </c:pt>
                <c:pt idx="457">
                  <c:v>0.41557326912879899</c:v>
                </c:pt>
                <c:pt idx="458">
                  <c:v>0.41772019863128701</c:v>
                </c:pt>
                <c:pt idx="459">
                  <c:v>0.41956043243408198</c:v>
                </c:pt>
                <c:pt idx="460">
                  <c:v>0.42201408743858299</c:v>
                </c:pt>
                <c:pt idx="461">
                  <c:v>0.42354762554168701</c:v>
                </c:pt>
                <c:pt idx="462">
                  <c:v>0.42569455504417397</c:v>
                </c:pt>
                <c:pt idx="463">
                  <c:v>0.42784151434898399</c:v>
                </c:pt>
                <c:pt idx="464">
                  <c:v>0.429988443851471</c:v>
                </c:pt>
                <c:pt idx="465">
                  <c:v>0.43121528625488298</c:v>
                </c:pt>
                <c:pt idx="466">
                  <c:v>0.43366894125938399</c:v>
                </c:pt>
                <c:pt idx="467">
                  <c:v>0.43550917506218001</c:v>
                </c:pt>
                <c:pt idx="468">
                  <c:v>0.43704271316528298</c:v>
                </c:pt>
                <c:pt idx="469">
                  <c:v>0.43980306386947599</c:v>
                </c:pt>
                <c:pt idx="470">
                  <c:v>0.44133660197258001</c:v>
                </c:pt>
                <c:pt idx="471">
                  <c:v>0.44379022717475902</c:v>
                </c:pt>
                <c:pt idx="472">
                  <c:v>0.44532376527786299</c:v>
                </c:pt>
                <c:pt idx="473">
                  <c:v>0.44747072458267201</c:v>
                </c:pt>
                <c:pt idx="474">
                  <c:v>0.44931095838546797</c:v>
                </c:pt>
                <c:pt idx="475">
                  <c:v>0.45145788788795499</c:v>
                </c:pt>
                <c:pt idx="476">
                  <c:v>0.453604847192764</c:v>
                </c:pt>
                <c:pt idx="477">
                  <c:v>0.45544508099556003</c:v>
                </c:pt>
                <c:pt idx="478">
                  <c:v>0.45759201049804699</c:v>
                </c:pt>
                <c:pt idx="479">
                  <c:v>0.459738969802856</c:v>
                </c:pt>
                <c:pt idx="480">
                  <c:v>0.46127250790596003</c:v>
                </c:pt>
                <c:pt idx="481">
                  <c:v>0.46341943740844699</c:v>
                </c:pt>
                <c:pt idx="482">
                  <c:v>0.465566396713257</c:v>
                </c:pt>
                <c:pt idx="483">
                  <c:v>0.46802005171775801</c:v>
                </c:pt>
                <c:pt idx="484">
                  <c:v>0.46924686431884799</c:v>
                </c:pt>
                <c:pt idx="485">
                  <c:v>0.47139379382133501</c:v>
                </c:pt>
                <c:pt idx="486">
                  <c:v>0.47354075312614402</c:v>
                </c:pt>
                <c:pt idx="487">
                  <c:v>0.47507429122924799</c:v>
                </c:pt>
                <c:pt idx="488">
                  <c:v>0.477527916431427</c:v>
                </c:pt>
                <c:pt idx="489">
                  <c:v>0.47906145453453097</c:v>
                </c:pt>
                <c:pt idx="490">
                  <c:v>0.48182183504104598</c:v>
                </c:pt>
                <c:pt idx="491">
                  <c:v>0.48304864764213601</c:v>
                </c:pt>
                <c:pt idx="492">
                  <c:v>0.48580902814865101</c:v>
                </c:pt>
                <c:pt idx="493">
                  <c:v>0.48826265335083002</c:v>
                </c:pt>
                <c:pt idx="494">
                  <c:v>0.48948946595192</c:v>
                </c:pt>
                <c:pt idx="495">
                  <c:v>0.49132969975471502</c:v>
                </c:pt>
                <c:pt idx="496">
                  <c:v>0.49378338456153897</c:v>
                </c:pt>
                <c:pt idx="497">
                  <c:v>0.49501019716262801</c:v>
                </c:pt>
                <c:pt idx="498">
                  <c:v>0.49746385216713002</c:v>
                </c:pt>
                <c:pt idx="499">
                  <c:v>0.49961081147193898</c:v>
                </c:pt>
                <c:pt idx="500">
                  <c:v>0.501451015472412</c:v>
                </c:pt>
                <c:pt idx="501">
                  <c:v>0.50390470027923595</c:v>
                </c:pt>
                <c:pt idx="502">
                  <c:v>0.50543820858001698</c:v>
                </c:pt>
                <c:pt idx="503">
                  <c:v>0.50758516788482699</c:v>
                </c:pt>
                <c:pt idx="504">
                  <c:v>0.50942540168762196</c:v>
                </c:pt>
                <c:pt idx="505">
                  <c:v>0.51157236099243197</c:v>
                </c:pt>
                <c:pt idx="506">
                  <c:v>0.51341253519058205</c:v>
                </c:pt>
                <c:pt idx="507">
                  <c:v>0.51586621999740601</c:v>
                </c:pt>
                <c:pt idx="508">
                  <c:v>0.51739972829818703</c:v>
                </c:pt>
                <c:pt idx="509">
                  <c:v>0.51985341310501099</c:v>
                </c:pt>
                <c:pt idx="510">
                  <c:v>0.52169364690780595</c:v>
                </c:pt>
                <c:pt idx="511">
                  <c:v>0.52322721481323198</c:v>
                </c:pt>
                <c:pt idx="512">
                  <c:v>0.52568078041076705</c:v>
                </c:pt>
                <c:pt idx="513">
                  <c:v>0.52721434831619296</c:v>
                </c:pt>
                <c:pt idx="514">
                  <c:v>0.52936130762100198</c:v>
                </c:pt>
                <c:pt idx="515">
                  <c:v>0.53150826692581199</c:v>
                </c:pt>
                <c:pt idx="516">
                  <c:v>0.53304177522659302</c:v>
                </c:pt>
                <c:pt idx="517">
                  <c:v>0.53549546003341697</c:v>
                </c:pt>
                <c:pt idx="518">
                  <c:v>0.53764235973358199</c:v>
                </c:pt>
                <c:pt idx="519">
                  <c:v>0.53948259353637695</c:v>
                </c:pt>
                <c:pt idx="520">
                  <c:v>0.54193627834320102</c:v>
                </c:pt>
                <c:pt idx="521">
                  <c:v>0.54316312074661299</c:v>
                </c:pt>
                <c:pt idx="522">
                  <c:v>0.54531002044677701</c:v>
                </c:pt>
                <c:pt idx="523">
                  <c:v>0.54715025424957298</c:v>
                </c:pt>
                <c:pt idx="524">
                  <c:v>0.54960393905639604</c:v>
                </c:pt>
                <c:pt idx="525">
                  <c:v>0.55175083875656095</c:v>
                </c:pt>
                <c:pt idx="526">
                  <c:v>0.55359113216400102</c:v>
                </c:pt>
                <c:pt idx="527">
                  <c:v>0.55573803186416604</c:v>
                </c:pt>
                <c:pt idx="528">
                  <c:v>0.55788499116897605</c:v>
                </c:pt>
                <c:pt idx="529">
                  <c:v>0.55941849946975697</c:v>
                </c:pt>
                <c:pt idx="530">
                  <c:v>0.56125879287719704</c:v>
                </c:pt>
                <c:pt idx="531">
                  <c:v>0.563712418079376</c:v>
                </c:pt>
                <c:pt idx="532">
                  <c:v>0.56524598598480202</c:v>
                </c:pt>
                <c:pt idx="533">
                  <c:v>0.56769961118698098</c:v>
                </c:pt>
                <c:pt idx="534">
                  <c:v>0.569233179092407</c:v>
                </c:pt>
                <c:pt idx="535">
                  <c:v>0.57168674468994096</c:v>
                </c:pt>
                <c:pt idx="536">
                  <c:v>0.57352703809738204</c:v>
                </c:pt>
                <c:pt idx="537">
                  <c:v>0.575367271900177</c:v>
                </c:pt>
                <c:pt idx="538">
                  <c:v>0.57751423120498702</c:v>
                </c:pt>
                <c:pt idx="539">
                  <c:v>0.57935440540313698</c:v>
                </c:pt>
                <c:pt idx="540">
                  <c:v>0.58180809020996105</c:v>
                </c:pt>
                <c:pt idx="541">
                  <c:v>0.58364832401275601</c:v>
                </c:pt>
                <c:pt idx="542">
                  <c:v>0.58579528331756603</c:v>
                </c:pt>
                <c:pt idx="543">
                  <c:v>0.58794218301773105</c:v>
                </c:pt>
                <c:pt idx="544">
                  <c:v>0.59008920192718495</c:v>
                </c:pt>
                <c:pt idx="545">
                  <c:v>0.59162271022796598</c:v>
                </c:pt>
                <c:pt idx="546">
                  <c:v>0.59346294403076205</c:v>
                </c:pt>
                <c:pt idx="547">
                  <c:v>0.59560984373092696</c:v>
                </c:pt>
                <c:pt idx="548">
                  <c:v>0.59745013713836703</c:v>
                </c:pt>
                <c:pt idx="549">
                  <c:v>0.59898364543914795</c:v>
                </c:pt>
                <c:pt idx="550">
                  <c:v>0.60174399614334095</c:v>
                </c:pt>
                <c:pt idx="551">
                  <c:v>0.60327750444412198</c:v>
                </c:pt>
                <c:pt idx="552">
                  <c:v>0.60542452335357699</c:v>
                </c:pt>
                <c:pt idx="553">
                  <c:v>0.60726469755172696</c:v>
                </c:pt>
                <c:pt idx="554">
                  <c:v>0.60941165685653698</c:v>
                </c:pt>
                <c:pt idx="555">
                  <c:v>0.61125189065933205</c:v>
                </c:pt>
                <c:pt idx="556">
                  <c:v>0.61370557546615601</c:v>
                </c:pt>
                <c:pt idx="557">
                  <c:v>0.61523908376693703</c:v>
                </c:pt>
                <c:pt idx="558">
                  <c:v>0.61738604307174705</c:v>
                </c:pt>
                <c:pt idx="559">
                  <c:v>0.62014639377594005</c:v>
                </c:pt>
                <c:pt idx="560">
                  <c:v>0.62137323617935203</c:v>
                </c:pt>
                <c:pt idx="561">
                  <c:v>0.62352013587951705</c:v>
                </c:pt>
                <c:pt idx="562">
                  <c:v>0.62566709518432595</c:v>
                </c:pt>
                <c:pt idx="563">
                  <c:v>0.62720060348510698</c:v>
                </c:pt>
                <c:pt idx="564">
                  <c:v>0.62934756278991699</c:v>
                </c:pt>
                <c:pt idx="565">
                  <c:v>0.63180118799209595</c:v>
                </c:pt>
                <c:pt idx="566">
                  <c:v>0.63394814729690596</c:v>
                </c:pt>
                <c:pt idx="567">
                  <c:v>0.63578838109970104</c:v>
                </c:pt>
                <c:pt idx="568">
                  <c:v>0.637628674507141</c:v>
                </c:pt>
                <c:pt idx="569">
                  <c:v>0.63916218280792203</c:v>
                </c:pt>
                <c:pt idx="570">
                  <c:v>0.641002416610718</c:v>
                </c:pt>
                <c:pt idx="571">
                  <c:v>0.64345604181289695</c:v>
                </c:pt>
                <c:pt idx="572">
                  <c:v>0.64560300111770597</c:v>
                </c:pt>
                <c:pt idx="573">
                  <c:v>0.64744323492050204</c:v>
                </c:pt>
                <c:pt idx="574">
                  <c:v>0.64959019422531095</c:v>
                </c:pt>
                <c:pt idx="575">
                  <c:v>0.65143042802810702</c:v>
                </c:pt>
                <c:pt idx="576">
                  <c:v>0.65357738733291604</c:v>
                </c:pt>
                <c:pt idx="577">
                  <c:v>0.65572434663772605</c:v>
                </c:pt>
                <c:pt idx="578">
                  <c:v>0.65756458044052102</c:v>
                </c:pt>
                <c:pt idx="579">
                  <c:v>0.65909808874130205</c:v>
                </c:pt>
                <c:pt idx="580">
                  <c:v>0.66124504804611195</c:v>
                </c:pt>
                <c:pt idx="581">
                  <c:v>0.66339200735092196</c:v>
                </c:pt>
                <c:pt idx="582">
                  <c:v>0.66584563255310103</c:v>
                </c:pt>
                <c:pt idx="583">
                  <c:v>0.66707241535186801</c:v>
                </c:pt>
                <c:pt idx="584">
                  <c:v>0.66952610015869096</c:v>
                </c:pt>
                <c:pt idx="585">
                  <c:v>0.67167305946350098</c:v>
                </c:pt>
                <c:pt idx="586">
                  <c:v>0.67381995916366599</c:v>
                </c:pt>
                <c:pt idx="587">
                  <c:v>0.67504680156707797</c:v>
                </c:pt>
                <c:pt idx="588">
                  <c:v>0.67719376087188698</c:v>
                </c:pt>
                <c:pt idx="589">
                  <c:v>0.67964744567871105</c:v>
                </c:pt>
                <c:pt idx="590">
                  <c:v>0.68179434537887595</c:v>
                </c:pt>
                <c:pt idx="591">
                  <c:v>0.68363463878631603</c:v>
                </c:pt>
                <c:pt idx="592">
                  <c:v>0.685474812984467</c:v>
                </c:pt>
                <c:pt idx="593">
                  <c:v>0.688235223293304</c:v>
                </c:pt>
                <c:pt idx="594">
                  <c:v>0.68946200609207198</c:v>
                </c:pt>
                <c:pt idx="595">
                  <c:v>0.69130229949951205</c:v>
                </c:pt>
                <c:pt idx="596">
                  <c:v>0.69344919919967696</c:v>
                </c:pt>
                <c:pt idx="597">
                  <c:v>0.69498276710510298</c:v>
                </c:pt>
                <c:pt idx="598">
                  <c:v>0.697129666805267</c:v>
                </c:pt>
                <c:pt idx="599">
                  <c:v>0.69958335161209095</c:v>
                </c:pt>
                <c:pt idx="600">
                  <c:v>0.70142352581024203</c:v>
                </c:pt>
                <c:pt idx="601">
                  <c:v>0.70357054471969604</c:v>
                </c:pt>
                <c:pt idx="602">
                  <c:v>0.70541071891784701</c:v>
                </c:pt>
                <c:pt idx="603">
                  <c:v>0.70786440372466997</c:v>
                </c:pt>
                <c:pt idx="604">
                  <c:v>0.70939791202545199</c:v>
                </c:pt>
                <c:pt idx="605">
                  <c:v>0.71123820543289196</c:v>
                </c:pt>
                <c:pt idx="606">
                  <c:v>0.71399849653243996</c:v>
                </c:pt>
                <c:pt idx="607">
                  <c:v>0.71583878993988004</c:v>
                </c:pt>
                <c:pt idx="608">
                  <c:v>0.71737229824066195</c:v>
                </c:pt>
                <c:pt idx="609">
                  <c:v>0.71951925754547097</c:v>
                </c:pt>
                <c:pt idx="610">
                  <c:v>0.72166615724563599</c:v>
                </c:pt>
                <c:pt idx="611">
                  <c:v>0.72319972515106201</c:v>
                </c:pt>
                <c:pt idx="612">
                  <c:v>0.72565335035324097</c:v>
                </c:pt>
                <c:pt idx="613">
                  <c:v>0.72718691825866699</c:v>
                </c:pt>
                <c:pt idx="614">
                  <c:v>0.72964054346084595</c:v>
                </c:pt>
                <c:pt idx="615">
                  <c:v>0.73117411136627197</c:v>
                </c:pt>
                <c:pt idx="616">
                  <c:v>0.73362767696380604</c:v>
                </c:pt>
                <c:pt idx="617">
                  <c:v>0.73516124486923196</c:v>
                </c:pt>
                <c:pt idx="618">
                  <c:v>0.73792165517806996</c:v>
                </c:pt>
                <c:pt idx="619">
                  <c:v>0.73945516347885099</c:v>
                </c:pt>
                <c:pt idx="620">
                  <c:v>0.74129533767700195</c:v>
                </c:pt>
                <c:pt idx="621">
                  <c:v>0.74344235658645597</c:v>
                </c:pt>
                <c:pt idx="622">
                  <c:v>0.74528253078460704</c:v>
                </c:pt>
                <c:pt idx="623">
                  <c:v>0.747736215591431</c:v>
                </c:pt>
                <c:pt idx="624">
                  <c:v>0.74957644939422596</c:v>
                </c:pt>
                <c:pt idx="625">
                  <c:v>0.75141668319702104</c:v>
                </c:pt>
                <c:pt idx="626">
                  <c:v>0.75387036800384499</c:v>
                </c:pt>
                <c:pt idx="627">
                  <c:v>0.75571060180664096</c:v>
                </c:pt>
                <c:pt idx="628">
                  <c:v>0.75724411010742199</c:v>
                </c:pt>
                <c:pt idx="629">
                  <c:v>0.75877767801284801</c:v>
                </c:pt>
                <c:pt idx="630">
                  <c:v>0.76184475421905495</c:v>
                </c:pt>
                <c:pt idx="631">
                  <c:v>0.76337826251983598</c:v>
                </c:pt>
                <c:pt idx="632">
                  <c:v>0.76521843671798695</c:v>
                </c:pt>
                <c:pt idx="633">
                  <c:v>0.76797884702682495</c:v>
                </c:pt>
                <c:pt idx="634">
                  <c:v>0.76951241493225098</c:v>
                </c:pt>
                <c:pt idx="635">
                  <c:v>0.77135258913040206</c:v>
                </c:pt>
                <c:pt idx="636">
                  <c:v>0.77349960803985596</c:v>
                </c:pt>
                <c:pt idx="637">
                  <c:v>0.77533978223800704</c:v>
                </c:pt>
                <c:pt idx="638">
                  <c:v>0.777180075645447</c:v>
                </c:pt>
                <c:pt idx="639">
                  <c:v>0.77963370084762595</c:v>
                </c:pt>
                <c:pt idx="640">
                  <c:v>0.78147393465042103</c:v>
                </c:pt>
                <c:pt idx="641">
                  <c:v>0.783314168453217</c:v>
                </c:pt>
                <c:pt idx="642">
                  <c:v>0.78546112775802601</c:v>
                </c:pt>
                <c:pt idx="643">
                  <c:v>0.78760802745819103</c:v>
                </c:pt>
                <c:pt idx="644">
                  <c:v>0.78975498676300004</c:v>
                </c:pt>
                <c:pt idx="645">
                  <c:v>0.79159522056579601</c:v>
                </c:pt>
                <c:pt idx="646">
                  <c:v>0.79374217987060502</c:v>
                </c:pt>
                <c:pt idx="647">
                  <c:v>0.79558241367340099</c:v>
                </c:pt>
                <c:pt idx="648">
                  <c:v>0.79772937297821001</c:v>
                </c:pt>
                <c:pt idx="649">
                  <c:v>0.79956960678100597</c:v>
                </c:pt>
                <c:pt idx="650">
                  <c:v>0.801103174686432</c:v>
                </c:pt>
                <c:pt idx="651">
                  <c:v>0.80386346578598</c:v>
                </c:pt>
                <c:pt idx="652">
                  <c:v>0.80539703369140603</c:v>
                </c:pt>
                <c:pt idx="653">
                  <c:v>0.80723726749420199</c:v>
                </c:pt>
                <c:pt idx="654">
                  <c:v>0.80938422679901101</c:v>
                </c:pt>
                <c:pt idx="655">
                  <c:v>0.81122440099716198</c:v>
                </c:pt>
                <c:pt idx="656">
                  <c:v>0.81337141990661599</c:v>
                </c:pt>
                <c:pt idx="657">
                  <c:v>0.81551831960678101</c:v>
                </c:pt>
                <c:pt idx="658">
                  <c:v>0.81766527891159102</c:v>
                </c:pt>
                <c:pt idx="659">
                  <c:v>0.81919878721237205</c:v>
                </c:pt>
                <c:pt idx="660">
                  <c:v>0.82103908061981201</c:v>
                </c:pt>
                <c:pt idx="661">
                  <c:v>0.82349264621734597</c:v>
                </c:pt>
                <c:pt idx="662">
                  <c:v>0.82533293962478604</c:v>
                </c:pt>
                <c:pt idx="663">
                  <c:v>0.82717317342758201</c:v>
                </c:pt>
                <c:pt idx="664">
                  <c:v>0.82901340723037698</c:v>
                </c:pt>
                <c:pt idx="665">
                  <c:v>0.83146703243255604</c:v>
                </c:pt>
                <c:pt idx="666">
                  <c:v>0.833307325839996</c:v>
                </c:pt>
                <c:pt idx="667">
                  <c:v>0.83545422554016102</c:v>
                </c:pt>
                <c:pt idx="668">
                  <c:v>0.83760118484497104</c:v>
                </c:pt>
                <c:pt idx="669">
                  <c:v>0.83913469314575195</c:v>
                </c:pt>
                <c:pt idx="670">
                  <c:v>0.84158837795257602</c:v>
                </c:pt>
                <c:pt idx="671">
                  <c:v>0.84342855215072599</c:v>
                </c:pt>
                <c:pt idx="672">
                  <c:v>0.84526884555816695</c:v>
                </c:pt>
                <c:pt idx="673">
                  <c:v>0.84741574525833097</c:v>
                </c:pt>
                <c:pt idx="674">
                  <c:v>0.84956270456314098</c:v>
                </c:pt>
                <c:pt idx="675">
                  <c:v>0.85170966386795</c:v>
                </c:pt>
                <c:pt idx="676">
                  <c:v>0.85324323177337602</c:v>
                </c:pt>
                <c:pt idx="677">
                  <c:v>0.85569685697555498</c:v>
                </c:pt>
                <c:pt idx="678">
                  <c:v>0.85753709077835105</c:v>
                </c:pt>
                <c:pt idx="679">
                  <c:v>0.85968405008315996</c:v>
                </c:pt>
                <c:pt idx="680">
                  <c:v>0.86183094978332497</c:v>
                </c:pt>
                <c:pt idx="681">
                  <c:v>0.86367124319076505</c:v>
                </c:pt>
                <c:pt idx="682">
                  <c:v>0.86520475149154696</c:v>
                </c:pt>
                <c:pt idx="683">
                  <c:v>0.86796510219573997</c:v>
                </c:pt>
                <c:pt idx="684">
                  <c:v>0.86919194459915206</c:v>
                </c:pt>
                <c:pt idx="685">
                  <c:v>0.87103211879730202</c:v>
                </c:pt>
                <c:pt idx="686">
                  <c:v>0.87379252910614003</c:v>
                </c:pt>
                <c:pt idx="687">
                  <c:v>0.87532609701156605</c:v>
                </c:pt>
                <c:pt idx="688">
                  <c:v>0.87747299671173096</c:v>
                </c:pt>
                <c:pt idx="689">
                  <c:v>0.87961995601654097</c:v>
                </c:pt>
                <c:pt idx="690">
                  <c:v>0.88146018981933605</c:v>
                </c:pt>
                <c:pt idx="691">
                  <c:v>0.88360714912414595</c:v>
                </c:pt>
                <c:pt idx="692">
                  <c:v>0.88544738292694103</c:v>
                </c:pt>
                <c:pt idx="693">
                  <c:v>0.88759434223175004</c:v>
                </c:pt>
                <c:pt idx="694">
                  <c:v>0.88974124193191495</c:v>
                </c:pt>
                <c:pt idx="695">
                  <c:v>0.89158153533935502</c:v>
                </c:pt>
                <c:pt idx="696">
                  <c:v>0.89342170953750599</c:v>
                </c:pt>
                <c:pt idx="697">
                  <c:v>0.89526200294494596</c:v>
                </c:pt>
                <c:pt idx="698">
                  <c:v>0.89802229404449496</c:v>
                </c:pt>
                <c:pt idx="699">
                  <c:v>0.89986258745193504</c:v>
                </c:pt>
                <c:pt idx="700">
                  <c:v>0.90108937025070202</c:v>
                </c:pt>
                <c:pt idx="701">
                  <c:v>0.90354305505752597</c:v>
                </c:pt>
                <c:pt idx="702">
                  <c:v>0.90568995475768999</c:v>
                </c:pt>
                <c:pt idx="703">
                  <c:v>0.90753024816513095</c:v>
                </c:pt>
                <c:pt idx="704">
                  <c:v>0.90937042236328103</c:v>
                </c:pt>
                <c:pt idx="705">
                  <c:v>0.91182410717010498</c:v>
                </c:pt>
                <c:pt idx="706">
                  <c:v>0.91335761547088601</c:v>
                </c:pt>
                <c:pt idx="707">
                  <c:v>0.91550457477569602</c:v>
                </c:pt>
                <c:pt idx="708">
                  <c:v>0.91734480857849099</c:v>
                </c:pt>
                <c:pt idx="709">
                  <c:v>0.91979849338531505</c:v>
                </c:pt>
                <c:pt idx="710">
                  <c:v>0.92133200168609597</c:v>
                </c:pt>
                <c:pt idx="711">
                  <c:v>0.92317229509353604</c:v>
                </c:pt>
                <c:pt idx="712">
                  <c:v>0.92531919479370095</c:v>
                </c:pt>
                <c:pt idx="713">
                  <c:v>0.92777287960052501</c:v>
                </c:pt>
                <c:pt idx="714">
                  <c:v>0.92991977930069003</c:v>
                </c:pt>
                <c:pt idx="715">
                  <c:v>0.93145334720611594</c:v>
                </c:pt>
                <c:pt idx="716">
                  <c:v>0.93329352140426602</c:v>
                </c:pt>
                <c:pt idx="717">
                  <c:v>0.93513381481170699</c:v>
                </c:pt>
                <c:pt idx="718">
                  <c:v>0.93789410591125499</c:v>
                </c:pt>
                <c:pt idx="719">
                  <c:v>0.93942767381668102</c:v>
                </c:pt>
                <c:pt idx="720">
                  <c:v>0.94126790761947599</c:v>
                </c:pt>
                <c:pt idx="721">
                  <c:v>0.94310820102691695</c:v>
                </c:pt>
                <c:pt idx="722">
                  <c:v>0.94525510072708097</c:v>
                </c:pt>
                <c:pt idx="723">
                  <c:v>0.94740206003189098</c:v>
                </c:pt>
                <c:pt idx="724">
                  <c:v>0.94924229383468595</c:v>
                </c:pt>
                <c:pt idx="725">
                  <c:v>0.95077586174011197</c:v>
                </c:pt>
                <c:pt idx="726">
                  <c:v>0.95353615283966098</c:v>
                </c:pt>
                <c:pt idx="727">
                  <c:v>0.955069720745087</c:v>
                </c:pt>
                <c:pt idx="728">
                  <c:v>0.95690995454788197</c:v>
                </c:pt>
                <c:pt idx="729">
                  <c:v>0.95997703075408902</c:v>
                </c:pt>
                <c:pt idx="730">
                  <c:v>0.96151053905487105</c:v>
                </c:pt>
                <c:pt idx="731">
                  <c:v>0.96304410696029696</c:v>
                </c:pt>
                <c:pt idx="732">
                  <c:v>0.96519100666046098</c:v>
                </c:pt>
                <c:pt idx="733">
                  <c:v>0.967337965965271</c:v>
                </c:pt>
                <c:pt idx="734">
                  <c:v>0.96979165077209495</c:v>
                </c:pt>
                <c:pt idx="735">
                  <c:v>0.97163182497024503</c:v>
                </c:pt>
                <c:pt idx="736">
                  <c:v>0.97316533327102706</c:v>
                </c:pt>
                <c:pt idx="737">
                  <c:v>0.97531235218048096</c:v>
                </c:pt>
                <c:pt idx="738">
                  <c:v>0.97745931148529097</c:v>
                </c:pt>
                <c:pt idx="739">
                  <c:v>0.97960621118545499</c:v>
                </c:pt>
                <c:pt idx="740">
                  <c:v>0.98144650459289595</c:v>
                </c:pt>
                <c:pt idx="741">
                  <c:v>0.98359340429305997</c:v>
                </c:pt>
                <c:pt idx="742">
                  <c:v>0.98543363809585605</c:v>
                </c:pt>
                <c:pt idx="743">
                  <c:v>0.98696714639663696</c:v>
                </c:pt>
                <c:pt idx="744">
                  <c:v>0.98942083120346103</c:v>
                </c:pt>
                <c:pt idx="745">
                  <c:v>0.99156773090362504</c:v>
                </c:pt>
                <c:pt idx="746">
                  <c:v>0.99340802431106601</c:v>
                </c:pt>
                <c:pt idx="747">
                  <c:v>0.99494153261184703</c:v>
                </c:pt>
                <c:pt idx="748">
                  <c:v>0.99770188331604004</c:v>
                </c:pt>
                <c:pt idx="749">
                  <c:v>0.99984884262085005</c:v>
                </c:pt>
                <c:pt idx="750">
                  <c:v>1.0016890764236499</c:v>
                </c:pt>
                <c:pt idx="751">
                  <c:v>1.00322258472443</c:v>
                </c:pt>
                <c:pt idx="752">
                  <c:v>1.00567626953125</c:v>
                </c:pt>
                <c:pt idx="753">
                  <c:v>1.0072097778320299</c:v>
                </c:pt>
                <c:pt idx="754">
                  <c:v>1.0096633434295701</c:v>
                </c:pt>
                <c:pt idx="755">
                  <c:v>1.0115036964416499</c:v>
                </c:pt>
                <c:pt idx="756">
                  <c:v>1.01334393024445</c:v>
                </c:pt>
                <c:pt idx="757">
                  <c:v>1.01549088954926</c:v>
                </c:pt>
                <c:pt idx="758">
                  <c:v>1.01702439785004</c:v>
                </c:pt>
                <c:pt idx="759">
                  <c:v>1.01917135715485</c:v>
                </c:pt>
                <c:pt idx="760">
                  <c:v>1.02131831645966</c:v>
                </c:pt>
                <c:pt idx="761">
                  <c:v>1.0231585502624501</c:v>
                </c:pt>
                <c:pt idx="762">
                  <c:v>1.025918841362</c:v>
                </c:pt>
                <c:pt idx="763">
                  <c:v>1.0271457433700599</c:v>
                </c:pt>
                <c:pt idx="764">
                  <c:v>1.0292927026748699</c:v>
                </c:pt>
                <c:pt idx="765">
                  <c:v>1.03113281726837</c:v>
                </c:pt>
                <c:pt idx="766">
                  <c:v>1.0335865020752</c:v>
                </c:pt>
                <c:pt idx="767">
                  <c:v>1.0354268550872801</c:v>
                </c:pt>
                <c:pt idx="768">
                  <c:v>1.03788042068481</c:v>
                </c:pt>
                <c:pt idx="769">
                  <c:v>1.04002737998962</c:v>
                </c:pt>
                <c:pt idx="770">
                  <c:v>1.0418674945831301</c:v>
                </c:pt>
                <c:pt idx="771">
                  <c:v>1.0427877902984599</c:v>
                </c:pt>
                <c:pt idx="772">
                  <c:v>1.0452413558960001</c:v>
                </c:pt>
                <c:pt idx="773">
                  <c:v>1.04800164699554</c:v>
                </c:pt>
                <c:pt idx="774">
                  <c:v>1.0498418807983401</c:v>
                </c:pt>
                <c:pt idx="775">
                  <c:v>1.05137550830841</c:v>
                </c:pt>
                <c:pt idx="776">
                  <c:v>1.0532157421112101</c:v>
                </c:pt>
                <c:pt idx="777">
                  <c:v>1.05566930770874</c:v>
                </c:pt>
                <c:pt idx="778">
                  <c:v>1.0575095415115401</c:v>
                </c:pt>
                <c:pt idx="779">
                  <c:v>1.0593498945236199</c:v>
                </c:pt>
                <c:pt idx="780">
                  <c:v>1.06149685382843</c:v>
                </c:pt>
                <c:pt idx="781">
                  <c:v>1.06333696842194</c:v>
                </c:pt>
                <c:pt idx="782">
                  <c:v>1.06548392772675</c:v>
                </c:pt>
                <c:pt idx="783">
                  <c:v>1.06701755523682</c:v>
                </c:pt>
                <c:pt idx="784">
                  <c:v>1.0694711208343499</c:v>
                </c:pt>
                <c:pt idx="785">
                  <c:v>1.0716180801391599</c:v>
                </c:pt>
                <c:pt idx="786">
                  <c:v>1.0740717649459799</c:v>
                </c:pt>
                <c:pt idx="787">
                  <c:v>1.07591199874878</c:v>
                </c:pt>
                <c:pt idx="788">
                  <c:v>1.0774455070495601</c:v>
                </c:pt>
                <c:pt idx="789">
                  <c:v>1.07928574085236</c:v>
                </c:pt>
                <c:pt idx="790">
                  <c:v>1.08143281936646</c:v>
                </c:pt>
                <c:pt idx="791">
                  <c:v>1.08327293395996</c:v>
                </c:pt>
                <c:pt idx="792">
                  <c:v>1.08572661876678</c:v>
                </c:pt>
                <c:pt idx="793">
                  <c:v>1.0872601270675699</c:v>
                </c:pt>
                <c:pt idx="794">
                  <c:v>1.0897138118743901</c:v>
                </c:pt>
                <c:pt idx="795">
                  <c:v>1.09124732017517</c:v>
                </c:pt>
                <c:pt idx="796">
                  <c:v>1.09370100498199</c:v>
                </c:pt>
                <c:pt idx="797">
                  <c:v>1.0952345132827801</c:v>
                </c:pt>
                <c:pt idx="798">
                  <c:v>1.09707462787628</c:v>
                </c:pt>
                <c:pt idx="799">
                  <c:v>1.0995284318923999</c:v>
                </c:pt>
                <c:pt idx="800">
                  <c:v>1.10136866569519</c:v>
                </c:pt>
                <c:pt idx="801">
                  <c:v>1.10351550579071</c:v>
                </c:pt>
                <c:pt idx="802">
                  <c:v>1.1050491333007799</c:v>
                </c:pt>
                <c:pt idx="803">
                  <c:v>1.1071960926055899</c:v>
                </c:pt>
                <c:pt idx="804">
                  <c:v>1.10903632640839</c:v>
                </c:pt>
                <c:pt idx="805">
                  <c:v>1.11148989200592</c:v>
                </c:pt>
                <c:pt idx="806">
                  <c:v>1.11363697052002</c:v>
                </c:pt>
                <c:pt idx="807">
                  <c:v>1.1154770851135301</c:v>
                </c:pt>
                <c:pt idx="808">
                  <c:v>1.1173173189163199</c:v>
                </c:pt>
                <c:pt idx="809">
                  <c:v>1.11915755271912</c:v>
                </c:pt>
                <c:pt idx="810">
                  <c:v>1.12130463123322</c:v>
                </c:pt>
                <c:pt idx="811">
                  <c:v>1.12345147132874</c:v>
                </c:pt>
                <c:pt idx="812">
                  <c:v>1.12590515613556</c:v>
                </c:pt>
                <c:pt idx="813">
                  <c:v>1.1271319389343299</c:v>
                </c:pt>
                <c:pt idx="814">
                  <c:v>1.12897229194641</c:v>
                </c:pt>
                <c:pt idx="815">
                  <c:v>1.1308124065399201</c:v>
                </c:pt>
                <c:pt idx="816">
                  <c:v>1.13357281684875</c:v>
                </c:pt>
                <c:pt idx="817">
                  <c:v>1.13479959964752</c:v>
                </c:pt>
                <c:pt idx="818">
                  <c:v>1.1375600099563601</c:v>
                </c:pt>
                <c:pt idx="819">
                  <c:v>1.1397069692611701</c:v>
                </c:pt>
                <c:pt idx="820">
                  <c:v>1.14124047756195</c:v>
                </c:pt>
                <c:pt idx="821">
                  <c:v>1.1430805921554601</c:v>
                </c:pt>
                <c:pt idx="822">
                  <c:v>1.1449209451675399</c:v>
                </c:pt>
                <c:pt idx="823">
                  <c:v>1.14706790447235</c:v>
                </c:pt>
                <c:pt idx="824">
                  <c:v>1.14921474456787</c:v>
                </c:pt>
                <c:pt idx="825">
                  <c:v>1.15136170387268</c:v>
                </c:pt>
                <c:pt idx="826">
                  <c:v>1.15350878238678</c:v>
                </c:pt>
                <c:pt idx="827">
                  <c:v>1.1553488969802901</c:v>
                </c:pt>
                <c:pt idx="828">
                  <c:v>1.1574958562851001</c:v>
                </c:pt>
                <c:pt idx="829">
                  <c:v>1.15933609008789</c:v>
                </c:pt>
                <c:pt idx="830">
                  <c:v>1.16117644309998</c:v>
                </c:pt>
                <c:pt idx="831">
                  <c:v>1.16363000869751</c:v>
                </c:pt>
                <c:pt idx="832">
                  <c:v>1.1654702425003101</c:v>
                </c:pt>
                <c:pt idx="833">
                  <c:v>1.1673104763030999</c:v>
                </c:pt>
                <c:pt idx="834">
                  <c:v>1.1694574356079099</c:v>
                </c:pt>
                <c:pt idx="835">
                  <c:v>1.17129766941071</c:v>
                </c:pt>
                <c:pt idx="836">
                  <c:v>1.1731379032135001</c:v>
                </c:pt>
                <c:pt idx="837">
                  <c:v>1.1752847433090201</c:v>
                </c:pt>
                <c:pt idx="838">
                  <c:v>1.1774318218231199</c:v>
                </c:pt>
                <c:pt idx="839">
                  <c:v>1.1789653301239</c:v>
                </c:pt>
                <c:pt idx="840">
                  <c:v>1.18141901493073</c:v>
                </c:pt>
                <c:pt idx="841">
                  <c:v>1.18356597423553</c:v>
                </c:pt>
                <c:pt idx="842">
                  <c:v>1.1854062080383301</c:v>
                </c:pt>
                <c:pt idx="843">
                  <c:v>1.1872464418411299</c:v>
                </c:pt>
                <c:pt idx="844">
                  <c:v>1.1893932819366499</c:v>
                </c:pt>
                <c:pt idx="845">
                  <c:v>1.1909267902374301</c:v>
                </c:pt>
                <c:pt idx="846">
                  <c:v>1.19338059425354</c:v>
                </c:pt>
                <c:pt idx="847">
                  <c:v>1.1952208280563399</c:v>
                </c:pt>
                <c:pt idx="848">
                  <c:v>1.19706094264984</c:v>
                </c:pt>
                <c:pt idx="849">
                  <c:v>1.19920802116394</c:v>
                </c:pt>
                <c:pt idx="850">
                  <c:v>1.20135498046875</c:v>
                </c:pt>
                <c:pt idx="851">
                  <c:v>1.20350182056427</c:v>
                </c:pt>
                <c:pt idx="852">
                  <c:v>1.2050353288650499</c:v>
                </c:pt>
                <c:pt idx="853">
                  <c:v>1.2071824073791499</c:v>
                </c:pt>
                <c:pt idx="854">
                  <c:v>1.2096359729766799</c:v>
                </c:pt>
                <c:pt idx="855">
                  <c:v>1.21147620677948</c:v>
                </c:pt>
                <c:pt idx="856">
                  <c:v>1.21362316608429</c:v>
                </c:pt>
                <c:pt idx="857">
                  <c:v>1.2154633998870801</c:v>
                </c:pt>
                <c:pt idx="858">
                  <c:v>1.2173036336898799</c:v>
                </c:pt>
                <c:pt idx="859">
                  <c:v>1.2194505929946899</c:v>
                </c:pt>
                <c:pt idx="860">
                  <c:v>1.2219041585922199</c:v>
                </c:pt>
                <c:pt idx="861">
                  <c:v>1.22343778610229</c:v>
                </c:pt>
                <c:pt idx="862">
                  <c:v>1.2252780199050901</c:v>
                </c:pt>
                <c:pt idx="863">
                  <c:v>1.2274249792098999</c:v>
                </c:pt>
                <c:pt idx="864">
                  <c:v>1.22895848751068</c:v>
                </c:pt>
                <c:pt idx="865">
                  <c:v>1.2317188978195199</c:v>
                </c:pt>
                <c:pt idx="866">
                  <c:v>1.23355913162231</c:v>
                </c:pt>
                <c:pt idx="867">
                  <c:v>1.2353992462158201</c:v>
                </c:pt>
                <c:pt idx="868">
                  <c:v>1.2372394800186199</c:v>
                </c:pt>
                <c:pt idx="869">
                  <c:v>1.23938655853271</c:v>
                </c:pt>
                <c:pt idx="870">
                  <c:v>1.24122679233551</c:v>
                </c:pt>
                <c:pt idx="871">
                  <c:v>1.2430669069290201</c:v>
                </c:pt>
                <c:pt idx="872">
                  <c:v>1.2452138662338299</c:v>
                </c:pt>
                <c:pt idx="873">
                  <c:v>1.2473609447479199</c:v>
                </c:pt>
                <c:pt idx="874">
                  <c:v>1.24920105934143</c:v>
                </c:pt>
                <c:pt idx="875">
                  <c:v>1.2510412931442301</c:v>
                </c:pt>
                <c:pt idx="876">
                  <c:v>1.25349497795105</c:v>
                </c:pt>
                <c:pt idx="877">
                  <c:v>1.2553352117538501</c:v>
                </c:pt>
                <c:pt idx="878">
                  <c:v>1.2574821710586499</c:v>
                </c:pt>
                <c:pt idx="879">
                  <c:v>1.2596291303634599</c:v>
                </c:pt>
                <c:pt idx="880">
                  <c:v>1.26116263866425</c:v>
                </c:pt>
                <c:pt idx="881">
                  <c:v>1.2630028724670399</c:v>
                </c:pt>
                <c:pt idx="882">
                  <c:v>1.2651498317718499</c:v>
                </c:pt>
                <c:pt idx="883">
                  <c:v>1.26699006557465</c:v>
                </c:pt>
                <c:pt idx="884">
                  <c:v>1.26944363117218</c:v>
                </c:pt>
                <c:pt idx="885">
                  <c:v>1.27159070968628</c:v>
                </c:pt>
                <c:pt idx="886">
                  <c:v>1.27343094348907</c:v>
                </c:pt>
                <c:pt idx="887">
                  <c:v>1.2752710580825799</c:v>
                </c:pt>
                <c:pt idx="888">
                  <c:v>1.27711129188538</c:v>
                </c:pt>
                <c:pt idx="889">
                  <c:v>1.27925837039948</c:v>
                </c:pt>
                <c:pt idx="890">
                  <c:v>1.2810986042022701</c:v>
                </c:pt>
                <c:pt idx="891">
                  <c:v>1.2832454442977901</c:v>
                </c:pt>
                <c:pt idx="892">
                  <c:v>1.2853924036026001</c:v>
                </c:pt>
                <c:pt idx="893">
                  <c:v>1.2872327566146899</c:v>
                </c:pt>
                <c:pt idx="894">
                  <c:v>1.28937959671021</c:v>
                </c:pt>
                <c:pt idx="895">
                  <c:v>1.2918332815170299</c:v>
                </c:pt>
                <c:pt idx="896">
                  <c:v>1.2933667898178101</c:v>
                </c:pt>
                <c:pt idx="897">
                  <c:v>1.29490041732788</c:v>
                </c:pt>
                <c:pt idx="898">
                  <c:v>1.2970472574234</c:v>
                </c:pt>
                <c:pt idx="899">
                  <c:v>1.2998075485229501</c:v>
                </c:pt>
                <c:pt idx="900">
                  <c:v>1.30164790153503</c:v>
                </c:pt>
                <c:pt idx="901">
                  <c:v>1.3031814098358201</c:v>
                </c:pt>
                <c:pt idx="902">
                  <c:v>1.3053283691406301</c:v>
                </c:pt>
                <c:pt idx="903">
                  <c:v>1.3074752092361499</c:v>
                </c:pt>
                <c:pt idx="904">
                  <c:v>1.30931556224823</c:v>
                </c:pt>
                <c:pt idx="905">
                  <c:v>1.3111557960510301</c:v>
                </c:pt>
                <c:pt idx="906">
                  <c:v>1.3129960298538199</c:v>
                </c:pt>
                <c:pt idx="907">
                  <c:v>1.3151428699493399</c:v>
                </c:pt>
                <c:pt idx="908">
                  <c:v>1.3172899484634399</c:v>
                </c:pt>
                <c:pt idx="909">
                  <c:v>1.31943690776825</c:v>
                </c:pt>
                <c:pt idx="910">
                  <c:v>1.32158374786377</c:v>
                </c:pt>
                <c:pt idx="911">
                  <c:v>1.3234239816665601</c:v>
                </c:pt>
                <c:pt idx="912">
                  <c:v>1.3255710601806601</c:v>
                </c:pt>
                <c:pt idx="913">
                  <c:v>1.3274111747741699</c:v>
                </c:pt>
                <c:pt idx="914">
                  <c:v>1.3289446830749501</c:v>
                </c:pt>
                <c:pt idx="915">
                  <c:v>1.33139836788177</c:v>
                </c:pt>
                <c:pt idx="916">
                  <c:v>1.3338520526886</c:v>
                </c:pt>
                <c:pt idx="917">
                  <c:v>1.33569228649139</c:v>
                </c:pt>
                <c:pt idx="918">
                  <c:v>1.33722579479218</c:v>
                </c:pt>
                <c:pt idx="919">
                  <c:v>1.33906602859497</c:v>
                </c:pt>
                <c:pt idx="920">
                  <c:v>1.3412129878997801</c:v>
                </c:pt>
                <c:pt idx="921">
                  <c:v>1.3436666727066</c:v>
                </c:pt>
                <c:pt idx="922">
                  <c:v>1.3455069065094001</c:v>
                </c:pt>
                <c:pt idx="923">
                  <c:v>1.3476537466049201</c:v>
                </c:pt>
                <c:pt idx="924">
                  <c:v>1.34918737411499</c:v>
                </c:pt>
                <c:pt idx="925">
                  <c:v>1.3513343334198</c:v>
                </c:pt>
                <c:pt idx="926">
                  <c:v>1.3531745672226001</c:v>
                </c:pt>
                <c:pt idx="927">
                  <c:v>1.3553214073181199</c:v>
                </c:pt>
                <c:pt idx="928">
                  <c:v>1.3574684858322099</c:v>
                </c:pt>
                <c:pt idx="929">
                  <c:v>1.35930871963501</c:v>
                </c:pt>
                <c:pt idx="930">
                  <c:v>1.36145555973053</c:v>
                </c:pt>
                <c:pt idx="931">
                  <c:v>1.3632957935333301</c:v>
                </c:pt>
                <c:pt idx="932">
                  <c:v>1.3654428720474201</c:v>
                </c:pt>
                <c:pt idx="933">
                  <c:v>1.36728298664093</c:v>
                </c:pt>
                <c:pt idx="934">
                  <c:v>1.36912322044373</c:v>
                </c:pt>
                <c:pt idx="935">
                  <c:v>1.37127017974854</c:v>
                </c:pt>
                <c:pt idx="936">
                  <c:v>1.3734171390533401</c:v>
                </c:pt>
                <c:pt idx="937">
                  <c:v>1.3755640983581501</c:v>
                </c:pt>
                <c:pt idx="938">
                  <c:v>1.3777110576629601</c:v>
                </c:pt>
                <c:pt idx="939">
                  <c:v>1.37924456596375</c:v>
                </c:pt>
                <c:pt idx="940">
                  <c:v>1.38139152526855</c:v>
                </c:pt>
                <c:pt idx="941">
                  <c:v>1.3832317590713501</c:v>
                </c:pt>
                <c:pt idx="942">
                  <c:v>1.3856853246688801</c:v>
                </c:pt>
                <c:pt idx="943">
                  <c:v>1.38721883296967</c:v>
                </c:pt>
                <c:pt idx="944">
                  <c:v>1.3896726369857799</c:v>
                </c:pt>
                <c:pt idx="945">
                  <c:v>1.3912061452865601</c:v>
                </c:pt>
                <c:pt idx="946">
                  <c:v>1.3930463790893599</c:v>
                </c:pt>
                <c:pt idx="947">
                  <c:v>1.3951932191848799</c:v>
                </c:pt>
                <c:pt idx="948">
                  <c:v>1.39703357219696</c:v>
                </c:pt>
                <c:pt idx="949">
                  <c:v>1.39948713779449</c:v>
                </c:pt>
                <c:pt idx="950">
                  <c:v>1.4016340970993</c:v>
                </c:pt>
                <c:pt idx="951">
                  <c:v>1.40347445011139</c:v>
                </c:pt>
                <c:pt idx="952">
                  <c:v>1.4053146839141799</c:v>
                </c:pt>
                <c:pt idx="953">
                  <c:v>1.4074615240096999</c:v>
                </c:pt>
                <c:pt idx="954">
                  <c:v>1.4089950323104901</c:v>
                </c:pt>
                <c:pt idx="955">
                  <c:v>1.4114488363266</c:v>
                </c:pt>
                <c:pt idx="956">
                  <c:v>1.4132889509201001</c:v>
                </c:pt>
                <c:pt idx="957">
                  <c:v>1.4151291847228999</c:v>
                </c:pt>
                <c:pt idx="958">
                  <c:v>1.41727614402771</c:v>
                </c:pt>
                <c:pt idx="959">
                  <c:v>1.41911649703979</c:v>
                </c:pt>
                <c:pt idx="960">
                  <c:v>1.4209566116332999</c:v>
                </c:pt>
                <c:pt idx="961">
                  <c:v>1.4234102964401201</c:v>
                </c:pt>
                <c:pt idx="962">
                  <c:v>1.4252505302429199</c:v>
                </c:pt>
                <c:pt idx="963">
                  <c:v>1.4273974895477299</c:v>
                </c:pt>
                <c:pt idx="964">
                  <c:v>1.42923772335052</c:v>
                </c:pt>
                <c:pt idx="965">
                  <c:v>1.43169128894806</c:v>
                </c:pt>
                <c:pt idx="966">
                  <c:v>1.4329181909561199</c:v>
                </c:pt>
                <c:pt idx="967">
                  <c:v>1.4353718757629399</c:v>
                </c:pt>
                <c:pt idx="968">
                  <c:v>1.43690538406372</c:v>
                </c:pt>
                <c:pt idx="969">
                  <c:v>1.43935894966125</c:v>
                </c:pt>
                <c:pt idx="970">
                  <c:v>1.44150590896606</c:v>
                </c:pt>
                <c:pt idx="971">
                  <c:v>1.4430395364761399</c:v>
                </c:pt>
                <c:pt idx="972">
                  <c:v>1.4454931020736701</c:v>
                </c:pt>
                <c:pt idx="973">
                  <c:v>1.44733333587646</c:v>
                </c:pt>
                <c:pt idx="974">
                  <c:v>1.44917356967926</c:v>
                </c:pt>
                <c:pt idx="975">
                  <c:v>1.45132064819336</c:v>
                </c:pt>
                <c:pt idx="976">
                  <c:v>1.4534674882888801</c:v>
                </c:pt>
                <c:pt idx="977">
                  <c:v>1.4553077220916699</c:v>
                </c:pt>
                <c:pt idx="978">
                  <c:v>1.45714795589447</c:v>
                </c:pt>
                <c:pt idx="979">
                  <c:v>1.45929491519928</c:v>
                </c:pt>
                <c:pt idx="980">
                  <c:v>1.46144187450409</c:v>
                </c:pt>
                <c:pt idx="981">
                  <c:v>1.4629753828048699</c:v>
                </c:pt>
                <c:pt idx="982">
                  <c:v>1.4654289484023999</c:v>
                </c:pt>
                <c:pt idx="983">
                  <c:v>1.46726930141449</c:v>
                </c:pt>
                <c:pt idx="984">
                  <c:v>1.4697229862213099</c:v>
                </c:pt>
                <c:pt idx="985">
                  <c:v>1.4712564945220901</c:v>
                </c:pt>
                <c:pt idx="986">
                  <c:v>1.4734033346176101</c:v>
                </c:pt>
                <c:pt idx="987">
                  <c:v>1.47585713863373</c:v>
                </c:pt>
                <c:pt idx="988">
                  <c:v>1.4770839214325</c:v>
                </c:pt>
                <c:pt idx="989">
                  <c:v>1.47953748703003</c:v>
                </c:pt>
                <c:pt idx="990">
                  <c:v>1.4810709953308101</c:v>
                </c:pt>
                <c:pt idx="991">
                  <c:v>1.4829113483428999</c:v>
                </c:pt>
                <c:pt idx="992">
                  <c:v>1.4856716394424401</c:v>
                </c:pt>
                <c:pt idx="993">
                  <c:v>1.4875118732452399</c:v>
                </c:pt>
                <c:pt idx="994">
                  <c:v>1.4896588325500499</c:v>
                </c:pt>
                <c:pt idx="995">
                  <c:v>1.4911924600601201</c:v>
                </c:pt>
                <c:pt idx="996">
                  <c:v>1.4933393001556401</c:v>
                </c:pt>
              </c:numCache>
            </c:numRef>
          </c:xVal>
          <c:yVal>
            <c:numRef>
              <c:f>'pittaya skin'!$AU$4:$AU$1000</c:f>
              <c:numCache>
                <c:formatCode>General</c:formatCode>
                <c:ptCount val="997"/>
                <c:pt idx="0">
                  <c:v>87.104597861814995</c:v>
                </c:pt>
                <c:pt idx="1">
                  <c:v>81.897562929291468</c:v>
                </c:pt>
                <c:pt idx="2">
                  <c:v>78.642291224572148</c:v>
                </c:pt>
                <c:pt idx="3">
                  <c:v>76.181669845192843</c:v>
                </c:pt>
                <c:pt idx="4">
                  <c:v>73.971992523266465</c:v>
                </c:pt>
                <c:pt idx="5">
                  <c:v>72.069017485112155</c:v>
                </c:pt>
                <c:pt idx="6">
                  <c:v>70.389100156634427</c:v>
                </c:pt>
                <c:pt idx="7">
                  <c:v>68.820719951128751</c:v>
                </c:pt>
                <c:pt idx="8">
                  <c:v>67.217481294144207</c:v>
                </c:pt>
                <c:pt idx="9">
                  <c:v>65.711833485693191</c:v>
                </c:pt>
                <c:pt idx="10">
                  <c:v>64.352562648392265</c:v>
                </c:pt>
                <c:pt idx="11">
                  <c:v>63.063004579982376</c:v>
                </c:pt>
                <c:pt idx="12">
                  <c:v>61.745562230829421</c:v>
                </c:pt>
                <c:pt idx="13">
                  <c:v>60.581471023562493</c:v>
                </c:pt>
                <c:pt idx="14">
                  <c:v>59.570735092248412</c:v>
                </c:pt>
                <c:pt idx="15">
                  <c:v>58.615765655386809</c:v>
                </c:pt>
                <c:pt idx="16">
                  <c:v>57.688673264651356</c:v>
                </c:pt>
                <c:pt idx="17">
                  <c:v>56.866143826151934</c:v>
                </c:pt>
                <c:pt idx="18">
                  <c:v>56.162110178609659</c:v>
                </c:pt>
                <c:pt idx="19">
                  <c:v>55.455294304093414</c:v>
                </c:pt>
                <c:pt idx="20">
                  <c:v>54.832817526899319</c:v>
                </c:pt>
                <c:pt idx="21">
                  <c:v>54.315601325718177</c:v>
                </c:pt>
                <c:pt idx="22">
                  <c:v>53.859722274038063</c:v>
                </c:pt>
                <c:pt idx="23">
                  <c:v>53.411510882803981</c:v>
                </c:pt>
                <c:pt idx="24">
                  <c:v>52.992579019866589</c:v>
                </c:pt>
                <c:pt idx="25">
                  <c:v>52.628016336794559</c:v>
                </c:pt>
                <c:pt idx="26">
                  <c:v>52.324797004323692</c:v>
                </c:pt>
                <c:pt idx="27">
                  <c:v>52.033424873860092</c:v>
                </c:pt>
                <c:pt idx="28">
                  <c:v>51.747632700095267</c:v>
                </c:pt>
                <c:pt idx="29">
                  <c:v>51.540606901570882</c:v>
                </c:pt>
                <c:pt idx="30">
                  <c:v>51.379587065722212</c:v>
                </c:pt>
                <c:pt idx="31">
                  <c:v>51.199046166320045</c:v>
                </c:pt>
                <c:pt idx="32">
                  <c:v>51.065905960389152</c:v>
                </c:pt>
                <c:pt idx="33">
                  <c:v>50.961348692494937</c:v>
                </c:pt>
                <c:pt idx="34">
                  <c:v>50.893734479276745</c:v>
                </c:pt>
                <c:pt idx="35">
                  <c:v>50.775236621286098</c:v>
                </c:pt>
                <c:pt idx="36">
                  <c:v>50.714590377703487</c:v>
                </c:pt>
                <c:pt idx="37">
                  <c:v>50.689492974759723</c:v>
                </c:pt>
                <c:pt idx="38">
                  <c:v>50.690890289346996</c:v>
                </c:pt>
                <c:pt idx="39">
                  <c:v>50.61769766970508</c:v>
                </c:pt>
                <c:pt idx="40">
                  <c:v>50.626062953927949</c:v>
                </c:pt>
                <c:pt idx="41">
                  <c:v>50.672764990105712</c:v>
                </c:pt>
                <c:pt idx="42">
                  <c:v>50.752231572914809</c:v>
                </c:pt>
                <c:pt idx="43">
                  <c:v>50.715286451205309</c:v>
                </c:pt>
                <c:pt idx="44">
                  <c:v>50.785688575739485</c:v>
                </c:pt>
                <c:pt idx="45">
                  <c:v>50.876309387604159</c:v>
                </c:pt>
                <c:pt idx="46">
                  <c:v>50.904187984005198</c:v>
                </c:pt>
                <c:pt idx="47">
                  <c:v>51.000385135260039</c:v>
                </c:pt>
                <c:pt idx="48">
                  <c:v>51.097276292983359</c:v>
                </c:pt>
                <c:pt idx="49">
                  <c:v>51.23807950853498</c:v>
                </c:pt>
                <c:pt idx="50">
                  <c:v>51.329396393901447</c:v>
                </c:pt>
                <c:pt idx="51">
                  <c:v>51.435349942866281</c:v>
                </c:pt>
                <c:pt idx="52">
                  <c:v>51.571975942269155</c:v>
                </c:pt>
                <c:pt idx="53">
                  <c:v>51.715565002103403</c:v>
                </c:pt>
                <c:pt idx="54">
                  <c:v>51.80618607234706</c:v>
                </c:pt>
                <c:pt idx="55">
                  <c:v>51.933050506456588</c:v>
                </c:pt>
                <c:pt idx="56">
                  <c:v>52.064094223748107</c:v>
                </c:pt>
                <c:pt idx="57">
                  <c:v>52.266938155298654</c:v>
                </c:pt>
                <c:pt idx="58">
                  <c:v>52.356166820159629</c:v>
                </c:pt>
                <c:pt idx="59">
                  <c:v>52.471176042507253</c:v>
                </c:pt>
                <c:pt idx="60">
                  <c:v>52.663565952570927</c:v>
                </c:pt>
                <c:pt idx="61">
                  <c:v>52.821802011170462</c:v>
                </c:pt>
                <c:pt idx="62">
                  <c:v>52.99955138194823</c:v>
                </c:pt>
                <c:pt idx="63">
                  <c:v>53.149416213603793</c:v>
                </c:pt>
                <c:pt idx="64">
                  <c:v>53.363413857451512</c:v>
                </c:pt>
                <c:pt idx="65">
                  <c:v>53.537682602340809</c:v>
                </c:pt>
                <c:pt idx="66">
                  <c:v>53.684764948643085</c:v>
                </c:pt>
                <c:pt idx="67">
                  <c:v>53.877147624089865</c:v>
                </c:pt>
                <c:pt idx="68">
                  <c:v>54.064655976369323</c:v>
                </c:pt>
                <c:pt idx="69">
                  <c:v>54.25774428534752</c:v>
                </c:pt>
                <c:pt idx="70">
                  <c:v>54.414584967203616</c:v>
                </c:pt>
                <c:pt idx="71">
                  <c:v>54.576997337624711</c:v>
                </c:pt>
                <c:pt idx="72">
                  <c:v>54.817483110334436</c:v>
                </c:pt>
                <c:pt idx="73">
                  <c:v>55.005689086390902</c:v>
                </c:pt>
                <c:pt idx="74">
                  <c:v>55.179253877213348</c:v>
                </c:pt>
                <c:pt idx="75">
                  <c:v>55.395344779960645</c:v>
                </c:pt>
                <c:pt idx="76">
                  <c:v>55.619799804224598</c:v>
                </c:pt>
                <c:pt idx="77">
                  <c:v>55.796855168533888</c:v>
                </c:pt>
                <c:pt idx="78">
                  <c:v>56.018513625779377</c:v>
                </c:pt>
                <c:pt idx="79">
                  <c:v>56.242968650043316</c:v>
                </c:pt>
                <c:pt idx="80">
                  <c:v>56.507502031102099</c:v>
                </c:pt>
                <c:pt idx="81">
                  <c:v>56.667829539947029</c:v>
                </c:pt>
                <c:pt idx="82">
                  <c:v>56.854499064229493</c:v>
                </c:pt>
                <c:pt idx="83">
                  <c:v>57.078954088493326</c:v>
                </c:pt>
                <c:pt idx="84">
                  <c:v>57.358821886116985</c:v>
                </c:pt>
                <c:pt idx="85">
                  <c:v>57.518243905137325</c:v>
                </c:pt>
                <c:pt idx="86">
                  <c:v>57.723732347560805</c:v>
                </c:pt>
                <c:pt idx="87">
                  <c:v>57.961431500850566</c:v>
                </c:pt>
                <c:pt idx="88">
                  <c:v>58.194670125224341</c:v>
                </c:pt>
                <c:pt idx="89">
                  <c:v>58.369351824632588</c:v>
                </c:pt>
                <c:pt idx="90">
                  <c:v>58.562364040943265</c:v>
                </c:pt>
                <c:pt idx="91">
                  <c:v>58.855131095986621</c:v>
                </c:pt>
                <c:pt idx="92">
                  <c:v>59.027656685760661</c:v>
                </c:pt>
                <c:pt idx="93">
                  <c:v>59.254618181822423</c:v>
                </c:pt>
                <c:pt idx="94">
                  <c:v>59.487225262893702</c:v>
                </c:pt>
                <c:pt idx="95">
                  <c:v>59.754129014519052</c:v>
                </c:pt>
                <c:pt idx="96">
                  <c:v>59.880300411081905</c:v>
                </c:pt>
                <c:pt idx="97">
                  <c:v>60.11060772369666</c:v>
                </c:pt>
                <c:pt idx="98">
                  <c:v>60.359873414613141</c:v>
                </c:pt>
                <c:pt idx="99">
                  <c:v>60.616531462962691</c:v>
                </c:pt>
                <c:pt idx="100">
                  <c:v>60.726532844703556</c:v>
                </c:pt>
                <c:pt idx="101">
                  <c:v>60.908878651844162</c:v>
                </c:pt>
                <c:pt idx="102">
                  <c:v>61.153687883316579</c:v>
                </c:pt>
                <c:pt idx="103">
                  <c:v>61.412925621663291</c:v>
                </c:pt>
                <c:pt idx="104">
                  <c:v>61.570388674361055</c:v>
                </c:pt>
                <c:pt idx="105">
                  <c:v>61.786338275996158</c:v>
                </c:pt>
                <c:pt idx="106">
                  <c:v>62.029335655789851</c:v>
                </c:pt>
                <c:pt idx="107">
                  <c:v>62.264175003757686</c:v>
                </c:pt>
                <c:pt idx="108">
                  <c:v>62.455307350071351</c:v>
                </c:pt>
                <c:pt idx="109">
                  <c:v>62.675438754085505</c:v>
                </c:pt>
                <c:pt idx="110">
                  <c:v>62.914742861928332</c:v>
                </c:pt>
                <c:pt idx="111">
                  <c:v>63.116814385079039</c:v>
                </c:pt>
                <c:pt idx="112">
                  <c:v>63.336668063775718</c:v>
                </c:pt>
                <c:pt idx="113">
                  <c:v>63.57192919960076</c:v>
                </c:pt>
                <c:pt idx="114">
                  <c:v>63.830540174659674</c:v>
                </c:pt>
                <c:pt idx="115">
                  <c:v>64.058795706307052</c:v>
                </c:pt>
                <c:pt idx="116">
                  <c:v>64.260290519061201</c:v>
                </c:pt>
                <c:pt idx="117">
                  <c:v>64.472254048617728</c:v>
                </c:pt>
                <c:pt idx="118">
                  <c:v>64.743208091658445</c:v>
                </c:pt>
                <c:pt idx="119">
                  <c:v>64.916320873154589</c:v>
                </c:pt>
                <c:pt idx="120">
                  <c:v>65.10535765654042</c:v>
                </c:pt>
                <c:pt idx="121">
                  <c:v>65.32898383068445</c:v>
                </c:pt>
                <c:pt idx="122">
                  <c:v>65.596266224881674</c:v>
                </c:pt>
                <c:pt idx="123">
                  <c:v>65.789104677158804</c:v>
                </c:pt>
                <c:pt idx="124">
                  <c:v>65.965534166358779</c:v>
                </c:pt>
                <c:pt idx="125">
                  <c:v>66.211588648198742</c:v>
                </c:pt>
                <c:pt idx="126">
                  <c:v>66.444609781900581</c:v>
                </c:pt>
                <c:pt idx="127">
                  <c:v>66.611455825951992</c:v>
                </c:pt>
                <c:pt idx="128">
                  <c:v>66.870074891508779</c:v>
                </c:pt>
                <c:pt idx="129">
                  <c:v>67.169279835158335</c:v>
                </c:pt>
                <c:pt idx="130">
                  <c:v>67.399348841428719</c:v>
                </c:pt>
                <c:pt idx="131">
                  <c:v>67.6026007859966</c:v>
                </c:pt>
                <c:pt idx="132">
                  <c:v>67.837475548060397</c:v>
                </c:pt>
                <c:pt idx="133">
                  <c:v>68.126379624480009</c:v>
                </c:pt>
                <c:pt idx="134">
                  <c:v>68.365606880666505</c:v>
                </c:pt>
                <c:pt idx="135">
                  <c:v>68.555834738374799</c:v>
                </c:pt>
                <c:pt idx="136">
                  <c:v>68.808382410039016</c:v>
                </c:pt>
                <c:pt idx="137">
                  <c:v>69.09968082169371</c:v>
                </c:pt>
                <c:pt idx="138">
                  <c:v>69.361220573165852</c:v>
                </c:pt>
                <c:pt idx="139">
                  <c:v>69.521546822412276</c:v>
                </c:pt>
                <c:pt idx="140">
                  <c:v>69.792766313722367</c:v>
                </c:pt>
                <c:pt idx="141">
                  <c:v>70.058836953990081</c:v>
                </c:pt>
                <c:pt idx="142">
                  <c:v>70.279175545806552</c:v>
                </c:pt>
                <c:pt idx="143">
                  <c:v>70.482019089788366</c:v>
                </c:pt>
                <c:pt idx="144">
                  <c:v>70.735822048236145</c:v>
                </c:pt>
                <c:pt idx="145">
                  <c:v>71.023569571014974</c:v>
                </c:pt>
                <c:pt idx="146">
                  <c:v>71.195876410518594</c:v>
                </c:pt>
                <c:pt idx="147">
                  <c:v>71.3665185775819</c:v>
                </c:pt>
                <c:pt idx="148">
                  <c:v>71.638862212094793</c:v>
                </c:pt>
                <c:pt idx="149">
                  <c:v>71.908766101232288</c:v>
                </c:pt>
                <c:pt idx="150">
                  <c:v>72.015484710939134</c:v>
                </c:pt>
                <c:pt idx="151">
                  <c:v>72.250460450814842</c:v>
                </c:pt>
                <c:pt idx="152">
                  <c:v>72.517925175930003</c:v>
                </c:pt>
                <c:pt idx="153">
                  <c:v>72.794164070315148</c:v>
                </c:pt>
                <c:pt idx="154">
                  <c:v>72.911547119050866</c:v>
                </c:pt>
                <c:pt idx="155">
                  <c:v>73.148273765417088</c:v>
                </c:pt>
                <c:pt idx="156">
                  <c:v>73.379633650202649</c:v>
                </c:pt>
                <c:pt idx="157">
                  <c:v>73.61216195792251</c:v>
                </c:pt>
                <c:pt idx="158">
                  <c:v>73.752415730154965</c:v>
                </c:pt>
                <c:pt idx="159">
                  <c:v>73.993812127975417</c:v>
                </c:pt>
                <c:pt idx="160">
                  <c:v>74.264335674973367</c:v>
                </c:pt>
                <c:pt idx="161">
                  <c:v>74.450451460382894</c:v>
                </c:pt>
                <c:pt idx="162">
                  <c:v>74.65921999415643</c:v>
                </c:pt>
                <c:pt idx="163">
                  <c:v>74.887922772084224</c:v>
                </c:pt>
                <c:pt idx="164">
                  <c:v>75.116495552988894</c:v>
                </c:pt>
                <c:pt idx="165">
                  <c:v>75.277720251227151</c:v>
                </c:pt>
                <c:pt idx="166">
                  <c:v>75.495140030377357</c:v>
                </c:pt>
                <c:pt idx="167">
                  <c:v>75.74510143952422</c:v>
                </c:pt>
                <c:pt idx="168">
                  <c:v>75.958401427297744</c:v>
                </c:pt>
                <c:pt idx="169">
                  <c:v>76.096842282037329</c:v>
                </c:pt>
                <c:pt idx="170">
                  <c:v>76.320945006293897</c:v>
                </c:pt>
                <c:pt idx="171">
                  <c:v>76.56721256213666</c:v>
                </c:pt>
                <c:pt idx="172">
                  <c:v>76.830774372896542</c:v>
                </c:pt>
                <c:pt idx="173">
                  <c:v>76.965304465013332</c:v>
                </c:pt>
                <c:pt idx="174">
                  <c:v>77.202309967105933</c:v>
                </c:pt>
                <c:pt idx="175">
                  <c:v>77.45059898473464</c:v>
                </c:pt>
                <c:pt idx="176">
                  <c:v>77.747616861694794</c:v>
                </c:pt>
                <c:pt idx="177">
                  <c:v>77.84206888769323</c:v>
                </c:pt>
                <c:pt idx="178">
                  <c:v>78.13510520613616</c:v>
                </c:pt>
                <c:pt idx="179">
                  <c:v>78.444530160481932</c:v>
                </c:pt>
                <c:pt idx="180">
                  <c:v>78.722450231277264</c:v>
                </c:pt>
                <c:pt idx="181">
                  <c:v>78.794179778831378</c:v>
                </c:pt>
                <c:pt idx="182">
                  <c:v>79.015633728958633</c:v>
                </c:pt>
                <c:pt idx="183">
                  <c:v>79.270343953587783</c:v>
                </c:pt>
                <c:pt idx="184">
                  <c:v>79.499326071702995</c:v>
                </c:pt>
                <c:pt idx="185">
                  <c:v>79.705237287054217</c:v>
                </c:pt>
                <c:pt idx="186">
                  <c:v>80.006506631879049</c:v>
                </c:pt>
                <c:pt idx="187">
                  <c:v>80.270757765984769</c:v>
                </c:pt>
                <c:pt idx="188">
                  <c:v>80.555020528808328</c:v>
                </c:pt>
                <c:pt idx="189">
                  <c:v>80.721480893492469</c:v>
                </c:pt>
                <c:pt idx="190">
                  <c:v>80.959245449011306</c:v>
                </c:pt>
                <c:pt idx="191">
                  <c:v>81.231380506933817</c:v>
                </c:pt>
                <c:pt idx="192">
                  <c:v>81.467123568369445</c:v>
                </c:pt>
                <c:pt idx="193">
                  <c:v>81.689065467571751</c:v>
                </c:pt>
                <c:pt idx="194">
                  <c:v>81.885296894638913</c:v>
                </c:pt>
                <c:pt idx="195">
                  <c:v>82.151429513611589</c:v>
                </c:pt>
                <c:pt idx="196">
                  <c:v>82.317611636219937</c:v>
                </c:pt>
                <c:pt idx="197">
                  <c:v>82.49522438900803</c:v>
                </c:pt>
                <c:pt idx="198">
                  <c:v>82.690533079440655</c:v>
                </c:pt>
                <c:pt idx="199">
                  <c:v>82.900975748791723</c:v>
                </c:pt>
                <c:pt idx="200">
                  <c:v>83.086743529747778</c:v>
                </c:pt>
                <c:pt idx="201">
                  <c:v>83.245676243202354</c:v>
                </c:pt>
                <c:pt idx="202">
                  <c:v>83.463785410293198</c:v>
                </c:pt>
                <c:pt idx="203">
                  <c:v>83.697995475776366</c:v>
                </c:pt>
                <c:pt idx="204">
                  <c:v>83.794747819287011</c:v>
                </c:pt>
                <c:pt idx="205">
                  <c:v>83.9301221653634</c:v>
                </c:pt>
                <c:pt idx="206">
                  <c:v>84.22323758013178</c:v>
                </c:pt>
                <c:pt idx="207">
                  <c:v>84.422449217217064</c:v>
                </c:pt>
                <c:pt idx="208">
                  <c:v>84.52491690811506</c:v>
                </c:pt>
                <c:pt idx="209">
                  <c:v>84.783042162619196</c:v>
                </c:pt>
                <c:pt idx="210">
                  <c:v>85.047432659993447</c:v>
                </c:pt>
                <c:pt idx="211">
                  <c:v>85.270559550694628</c:v>
                </c:pt>
                <c:pt idx="212">
                  <c:v>85.399243232586727</c:v>
                </c:pt>
                <c:pt idx="213">
                  <c:v>85.579287462616605</c:v>
                </c:pt>
                <c:pt idx="214">
                  <c:v>85.741427243006385</c:v>
                </c:pt>
                <c:pt idx="215">
                  <c:v>85.933398837183148</c:v>
                </c:pt>
                <c:pt idx="216">
                  <c:v>86.168026637200072</c:v>
                </c:pt>
                <c:pt idx="217">
                  <c:v>86.38802552499412</c:v>
                </c:pt>
                <c:pt idx="218">
                  <c:v>86.540329585266761</c:v>
                </c:pt>
                <c:pt idx="219">
                  <c:v>86.678623842121041</c:v>
                </c:pt>
                <c:pt idx="220">
                  <c:v>86.797060690328564</c:v>
                </c:pt>
                <c:pt idx="221">
                  <c:v>86.958564857943927</c:v>
                </c:pt>
                <c:pt idx="222">
                  <c:v>87.195981441306472</c:v>
                </c:pt>
                <c:pt idx="223">
                  <c:v>87.303189098199894</c:v>
                </c:pt>
                <c:pt idx="224">
                  <c:v>87.469440337238055</c:v>
                </c:pt>
                <c:pt idx="225">
                  <c:v>87.635963294277758</c:v>
                </c:pt>
                <c:pt idx="226">
                  <c:v>87.903986247604124</c:v>
                </c:pt>
                <c:pt idx="227">
                  <c:v>87.940300245877069</c:v>
                </c:pt>
                <c:pt idx="228">
                  <c:v>88.108085094518174</c:v>
                </c:pt>
                <c:pt idx="229">
                  <c:v>88.367387653740778</c:v>
                </c:pt>
                <c:pt idx="230">
                  <c:v>88.574422915402494</c:v>
                </c:pt>
                <c:pt idx="231">
                  <c:v>88.699125103372296</c:v>
                </c:pt>
                <c:pt idx="232">
                  <c:v>88.889980887074685</c:v>
                </c:pt>
                <c:pt idx="233">
                  <c:v>89.089750752371174</c:v>
                </c:pt>
                <c:pt idx="234">
                  <c:v>89.260254654277588</c:v>
                </c:pt>
                <c:pt idx="235">
                  <c:v>89.443373661104189</c:v>
                </c:pt>
                <c:pt idx="236">
                  <c:v>89.618407886601673</c:v>
                </c:pt>
                <c:pt idx="237">
                  <c:v>89.864049195915072</c:v>
                </c:pt>
                <c:pt idx="238">
                  <c:v>89.954667940746333</c:v>
                </c:pt>
                <c:pt idx="239">
                  <c:v>90.033855474044628</c:v>
                </c:pt>
                <c:pt idx="240">
                  <c:v>90.184556259228813</c:v>
                </c:pt>
                <c:pt idx="241">
                  <c:v>90.363494012732076</c:v>
                </c:pt>
                <c:pt idx="242">
                  <c:v>90.45446131107262</c:v>
                </c:pt>
                <c:pt idx="243">
                  <c:v>90.611573969309504</c:v>
                </c:pt>
                <c:pt idx="244">
                  <c:v>90.695989417678334</c:v>
                </c:pt>
                <c:pt idx="245">
                  <c:v>90.795181991025316</c:v>
                </c:pt>
                <c:pt idx="246">
                  <c:v>90.877576009905709</c:v>
                </c:pt>
                <c:pt idx="247">
                  <c:v>91.064311453175705</c:v>
                </c:pt>
                <c:pt idx="248">
                  <c:v>91.255942794274105</c:v>
                </c:pt>
                <c:pt idx="249">
                  <c:v>91.42176925794584</c:v>
                </c:pt>
                <c:pt idx="250">
                  <c:v>91.484019357970055</c:v>
                </c:pt>
                <c:pt idx="251">
                  <c:v>91.563477446563709</c:v>
                </c:pt>
                <c:pt idx="252">
                  <c:v>91.696683732968935</c:v>
                </c:pt>
                <c:pt idx="253">
                  <c:v>91.861820808699918</c:v>
                </c:pt>
                <c:pt idx="254">
                  <c:v>91.991270681742989</c:v>
                </c:pt>
                <c:pt idx="255">
                  <c:v>92.13493121571689</c:v>
                </c:pt>
                <c:pt idx="256">
                  <c:v>92.260121901817485</c:v>
                </c:pt>
                <c:pt idx="257">
                  <c:v>92.394303472722399</c:v>
                </c:pt>
                <c:pt idx="258">
                  <c:v>92.455857111675925</c:v>
                </c:pt>
                <c:pt idx="259">
                  <c:v>92.528624536085275</c:v>
                </c:pt>
                <c:pt idx="260">
                  <c:v>92.676902144458722</c:v>
                </c:pt>
                <c:pt idx="261">
                  <c:v>92.743466304703063</c:v>
                </c:pt>
                <c:pt idx="262">
                  <c:v>92.775737347107082</c:v>
                </c:pt>
                <c:pt idx="263">
                  <c:v>92.843076580286535</c:v>
                </c:pt>
                <c:pt idx="264">
                  <c:v>92.964154548140357</c:v>
                </c:pt>
                <c:pt idx="265">
                  <c:v>93.064601294010785</c:v>
                </c:pt>
                <c:pt idx="266">
                  <c:v>93.060697766004907</c:v>
                </c:pt>
                <c:pt idx="267">
                  <c:v>93.174170698065723</c:v>
                </c:pt>
                <c:pt idx="268">
                  <c:v>93.218020647999396</c:v>
                </c:pt>
                <c:pt idx="269">
                  <c:v>93.11597124069111</c:v>
                </c:pt>
                <c:pt idx="270">
                  <c:v>93.202756155299269</c:v>
                </c:pt>
                <c:pt idx="271">
                  <c:v>93.355478466864099</c:v>
                </c:pt>
                <c:pt idx="272">
                  <c:v>93.464785551459912</c:v>
                </c:pt>
                <c:pt idx="273">
                  <c:v>93.442202468581414</c:v>
                </c:pt>
                <c:pt idx="274">
                  <c:v>93.482628571450761</c:v>
                </c:pt>
                <c:pt idx="275">
                  <c:v>93.533378892568052</c:v>
                </c:pt>
                <c:pt idx="276">
                  <c:v>93.539164454496571</c:v>
                </c:pt>
                <c:pt idx="277">
                  <c:v>93.517479336149094</c:v>
                </c:pt>
                <c:pt idx="278">
                  <c:v>93.582378791655742</c:v>
                </c:pt>
                <c:pt idx="279">
                  <c:v>93.710426860773438</c:v>
                </c:pt>
                <c:pt idx="280">
                  <c:v>93.776293946296605</c:v>
                </c:pt>
                <c:pt idx="281">
                  <c:v>93.728967504541174</c:v>
                </c:pt>
                <c:pt idx="282">
                  <c:v>93.700529743304315</c:v>
                </c:pt>
                <c:pt idx="283">
                  <c:v>93.744441122887395</c:v>
                </c:pt>
                <c:pt idx="284">
                  <c:v>93.767163601331561</c:v>
                </c:pt>
                <c:pt idx="285">
                  <c:v>93.81122267691147</c:v>
                </c:pt>
                <c:pt idx="286">
                  <c:v>93.832690433776605</c:v>
                </c:pt>
                <c:pt idx="287">
                  <c:v>93.905876109478029</c:v>
                </c:pt>
                <c:pt idx="288">
                  <c:v>93.869214139048879</c:v>
                </c:pt>
                <c:pt idx="289">
                  <c:v>93.771903599624423</c:v>
                </c:pt>
                <c:pt idx="290">
                  <c:v>93.832203033757224</c:v>
                </c:pt>
                <c:pt idx="291">
                  <c:v>93.898627798435768</c:v>
                </c:pt>
                <c:pt idx="292">
                  <c:v>93.876184724773665</c:v>
                </c:pt>
                <c:pt idx="293">
                  <c:v>93.857713746491441</c:v>
                </c:pt>
                <c:pt idx="294">
                  <c:v>93.827255040227186</c:v>
                </c:pt>
                <c:pt idx="295">
                  <c:v>93.856599034128578</c:v>
                </c:pt>
                <c:pt idx="296">
                  <c:v>93.853393097602279</c:v>
                </c:pt>
                <c:pt idx="297">
                  <c:v>93.924417883654684</c:v>
                </c:pt>
                <c:pt idx="298">
                  <c:v>93.930830854818879</c:v>
                </c:pt>
                <c:pt idx="299">
                  <c:v>93.858969566182111</c:v>
                </c:pt>
                <c:pt idx="300">
                  <c:v>93.720466765034843</c:v>
                </c:pt>
                <c:pt idx="301">
                  <c:v>93.703808155189748</c:v>
                </c:pt>
                <c:pt idx="302">
                  <c:v>93.713706403067661</c:v>
                </c:pt>
                <c:pt idx="303">
                  <c:v>93.758871955174058</c:v>
                </c:pt>
                <c:pt idx="304">
                  <c:v>93.64831896618854</c:v>
                </c:pt>
                <c:pt idx="305">
                  <c:v>93.564670258026368</c:v>
                </c:pt>
                <c:pt idx="306">
                  <c:v>93.442538975161568</c:v>
                </c:pt>
                <c:pt idx="307">
                  <c:v>93.440796885860536</c:v>
                </c:pt>
                <c:pt idx="308">
                  <c:v>93.474896832968952</c:v>
                </c:pt>
                <c:pt idx="309">
                  <c:v>93.446512233247745</c:v>
                </c:pt>
                <c:pt idx="310">
                  <c:v>93.403786361922087</c:v>
                </c:pt>
                <c:pt idx="311">
                  <c:v>93.360006691124283</c:v>
                </c:pt>
                <c:pt idx="312">
                  <c:v>93.252032261726896</c:v>
                </c:pt>
                <c:pt idx="313">
                  <c:v>93.186514246471305</c:v>
                </c:pt>
                <c:pt idx="314">
                  <c:v>93.113320883989331</c:v>
                </c:pt>
                <c:pt idx="315">
                  <c:v>93.123079187245622</c:v>
                </c:pt>
                <c:pt idx="316">
                  <c:v>93.152570263493345</c:v>
                </c:pt>
                <c:pt idx="317">
                  <c:v>93.080910413722137</c:v>
                </c:pt>
                <c:pt idx="318">
                  <c:v>92.920452455690452</c:v>
                </c:pt>
                <c:pt idx="319">
                  <c:v>92.701777405905375</c:v>
                </c:pt>
                <c:pt idx="320">
                  <c:v>92.581187322531846</c:v>
                </c:pt>
                <c:pt idx="321">
                  <c:v>92.529740540344008</c:v>
                </c:pt>
                <c:pt idx="322">
                  <c:v>92.620847783306033</c:v>
                </c:pt>
                <c:pt idx="323">
                  <c:v>92.449724804892369</c:v>
                </c:pt>
                <c:pt idx="324">
                  <c:v>92.317494933395622</c:v>
                </c:pt>
                <c:pt idx="325">
                  <c:v>92.24694986058195</c:v>
                </c:pt>
                <c:pt idx="326">
                  <c:v>92.25608133595577</c:v>
                </c:pt>
                <c:pt idx="327">
                  <c:v>92.224925005914642</c:v>
                </c:pt>
                <c:pt idx="328">
                  <c:v>92.30522011385095</c:v>
                </c:pt>
                <c:pt idx="329">
                  <c:v>92.276991995018633</c:v>
                </c:pt>
                <c:pt idx="330">
                  <c:v>92.204085175043588</c:v>
                </c:pt>
                <c:pt idx="331">
                  <c:v>92.028554732337383</c:v>
                </c:pt>
                <c:pt idx="332">
                  <c:v>91.904619316871788</c:v>
                </c:pt>
                <c:pt idx="333">
                  <c:v>91.908104625882885</c:v>
                </c:pt>
                <c:pt idx="334">
                  <c:v>91.891376899607977</c:v>
                </c:pt>
                <c:pt idx="335">
                  <c:v>91.923717639794901</c:v>
                </c:pt>
                <c:pt idx="336">
                  <c:v>91.88071297733751</c:v>
                </c:pt>
                <c:pt idx="337">
                  <c:v>91.820414124557942</c:v>
                </c:pt>
                <c:pt idx="338">
                  <c:v>91.652985548504063</c:v>
                </c:pt>
                <c:pt idx="339">
                  <c:v>91.582858662387792</c:v>
                </c:pt>
                <c:pt idx="340">
                  <c:v>91.654797916941206</c:v>
                </c:pt>
                <c:pt idx="341">
                  <c:v>91.651870803843806</c:v>
                </c:pt>
                <c:pt idx="342">
                  <c:v>91.462199462584579</c:v>
                </c:pt>
                <c:pt idx="343">
                  <c:v>91.45230231281819</c:v>
                </c:pt>
                <c:pt idx="344">
                  <c:v>91.462618262932466</c:v>
                </c:pt>
                <c:pt idx="345">
                  <c:v>91.454811755976522</c:v>
                </c:pt>
                <c:pt idx="346">
                  <c:v>91.398354387902955</c:v>
                </c:pt>
                <c:pt idx="347">
                  <c:v>91.413061233745097</c:v>
                </c:pt>
                <c:pt idx="348">
                  <c:v>91.417243585179975</c:v>
                </c:pt>
                <c:pt idx="349">
                  <c:v>91.403721730836693</c:v>
                </c:pt>
                <c:pt idx="350">
                  <c:v>91.25516529903426</c:v>
                </c:pt>
                <c:pt idx="351">
                  <c:v>91.315882984459222</c:v>
                </c:pt>
                <c:pt idx="352">
                  <c:v>91.465546474141391</c:v>
                </c:pt>
                <c:pt idx="353">
                  <c:v>91.38439890870653</c:v>
                </c:pt>
                <c:pt idx="354">
                  <c:v>91.257117612092898</c:v>
                </c:pt>
                <c:pt idx="355">
                  <c:v>91.127327485971563</c:v>
                </c:pt>
                <c:pt idx="356">
                  <c:v>90.996491763917291</c:v>
                </c:pt>
                <c:pt idx="357">
                  <c:v>91.013917146266451</c:v>
                </c:pt>
                <c:pt idx="358">
                  <c:v>90.974187536765157</c:v>
                </c:pt>
                <c:pt idx="359">
                  <c:v>91.085856368522357</c:v>
                </c:pt>
                <c:pt idx="360">
                  <c:v>91.022350997863271</c:v>
                </c:pt>
                <c:pt idx="361">
                  <c:v>90.953696227105993</c:v>
                </c:pt>
                <c:pt idx="362">
                  <c:v>90.768485511654831</c:v>
                </c:pt>
                <c:pt idx="363">
                  <c:v>90.683652328752117</c:v>
                </c:pt>
                <c:pt idx="364">
                  <c:v>90.701426232313167</c:v>
                </c:pt>
                <c:pt idx="365">
                  <c:v>90.775177241653225</c:v>
                </c:pt>
                <c:pt idx="366">
                  <c:v>90.731536417365533</c:v>
                </c:pt>
                <c:pt idx="367">
                  <c:v>90.718990461172424</c:v>
                </c:pt>
                <c:pt idx="368">
                  <c:v>90.651520681913908</c:v>
                </c:pt>
                <c:pt idx="369">
                  <c:v>90.560065466795791</c:v>
                </c:pt>
                <c:pt idx="370">
                  <c:v>90.642459453378791</c:v>
                </c:pt>
                <c:pt idx="371">
                  <c:v>90.68595264626434</c:v>
                </c:pt>
                <c:pt idx="372">
                  <c:v>90.753771495790446</c:v>
                </c:pt>
                <c:pt idx="373">
                  <c:v>90.620914311950202</c:v>
                </c:pt>
                <c:pt idx="374">
                  <c:v>90.514682553207052</c:v>
                </c:pt>
                <c:pt idx="375">
                  <c:v>90.466659036730448</c:v>
                </c:pt>
                <c:pt idx="376">
                  <c:v>90.490915027885393</c:v>
                </c:pt>
                <c:pt idx="377">
                  <c:v>90.398762770343481</c:v>
                </c:pt>
                <c:pt idx="378">
                  <c:v>90.358754886468915</c:v>
                </c:pt>
                <c:pt idx="379">
                  <c:v>90.314417568813255</c:v>
                </c:pt>
                <c:pt idx="380">
                  <c:v>90.280055334543107</c:v>
                </c:pt>
                <c:pt idx="381">
                  <c:v>90.163011440774241</c:v>
                </c:pt>
                <c:pt idx="382">
                  <c:v>90.227988862197535</c:v>
                </c:pt>
                <c:pt idx="383">
                  <c:v>90.252523709078858</c:v>
                </c:pt>
                <c:pt idx="384">
                  <c:v>90.414655156740196</c:v>
                </c:pt>
                <c:pt idx="385">
                  <c:v>90.269809082211736</c:v>
                </c:pt>
                <c:pt idx="386">
                  <c:v>90.237607769888015</c:v>
                </c:pt>
                <c:pt idx="387">
                  <c:v>90.300128974263302</c:v>
                </c:pt>
                <c:pt idx="388">
                  <c:v>90.212716715014253</c:v>
                </c:pt>
                <c:pt idx="389">
                  <c:v>90.289953033365322</c:v>
                </c:pt>
                <c:pt idx="390">
                  <c:v>90.451317708522566</c:v>
                </c:pt>
                <c:pt idx="391">
                  <c:v>90.457102753692809</c:v>
                </c:pt>
                <c:pt idx="392">
                  <c:v>90.231474171208632</c:v>
                </c:pt>
                <c:pt idx="393">
                  <c:v>90.158272540592904</c:v>
                </c:pt>
                <c:pt idx="394">
                  <c:v>89.975928025348182</c:v>
                </c:pt>
                <c:pt idx="395">
                  <c:v>90.092684859851815</c:v>
                </c:pt>
                <c:pt idx="396">
                  <c:v>90.074562402781467</c:v>
                </c:pt>
                <c:pt idx="397">
                  <c:v>90.148375423123909</c:v>
                </c:pt>
                <c:pt idx="398">
                  <c:v>90.099794292086713</c:v>
                </c:pt>
                <c:pt idx="399">
                  <c:v>90.015727881688065</c:v>
                </c:pt>
                <c:pt idx="400">
                  <c:v>89.698984401758835</c:v>
                </c:pt>
                <c:pt idx="401">
                  <c:v>89.677028695818592</c:v>
                </c:pt>
                <c:pt idx="402">
                  <c:v>89.777754232820641</c:v>
                </c:pt>
                <c:pt idx="403">
                  <c:v>89.888028366079766</c:v>
                </c:pt>
                <c:pt idx="404">
                  <c:v>89.867048009233997</c:v>
                </c:pt>
                <c:pt idx="405">
                  <c:v>89.857987362051986</c:v>
                </c:pt>
                <c:pt idx="406">
                  <c:v>89.824174474208803</c:v>
                </c:pt>
                <c:pt idx="407">
                  <c:v>89.765416853217801</c:v>
                </c:pt>
                <c:pt idx="408">
                  <c:v>89.814137379820806</c:v>
                </c:pt>
                <c:pt idx="409">
                  <c:v>89.868720949807951</c:v>
                </c:pt>
                <c:pt idx="410">
                  <c:v>89.927478603096247</c:v>
                </c:pt>
                <c:pt idx="411">
                  <c:v>89.870254494816109</c:v>
                </c:pt>
                <c:pt idx="412">
                  <c:v>89.747843774871811</c:v>
                </c:pt>
                <c:pt idx="413">
                  <c:v>89.666433922275218</c:v>
                </c:pt>
                <c:pt idx="414">
                  <c:v>89.770365395803651</c:v>
                </c:pt>
                <c:pt idx="415">
                  <c:v>89.735994893399877</c:v>
                </c:pt>
                <c:pt idx="416">
                  <c:v>89.665527754205343</c:v>
                </c:pt>
                <c:pt idx="417">
                  <c:v>89.562432750964007</c:v>
                </c:pt>
                <c:pt idx="418">
                  <c:v>89.542359143541219</c:v>
                </c:pt>
                <c:pt idx="419">
                  <c:v>89.378685850440689</c:v>
                </c:pt>
                <c:pt idx="420">
                  <c:v>89.461846641825147</c:v>
                </c:pt>
                <c:pt idx="421">
                  <c:v>89.586340220907061</c:v>
                </c:pt>
                <c:pt idx="422">
                  <c:v>89.564872496339419</c:v>
                </c:pt>
                <c:pt idx="423">
                  <c:v>89.351223955056625</c:v>
                </c:pt>
                <c:pt idx="424">
                  <c:v>89.271060523608156</c:v>
                </c:pt>
                <c:pt idx="425">
                  <c:v>89.226173794930745</c:v>
                </c:pt>
                <c:pt idx="426">
                  <c:v>89.219064362695974</c:v>
                </c:pt>
                <c:pt idx="427">
                  <c:v>89.156534308833855</c:v>
                </c:pt>
                <c:pt idx="428">
                  <c:v>89.169080846380183</c:v>
                </c:pt>
                <c:pt idx="429">
                  <c:v>89.128166794435728</c:v>
                </c:pt>
                <c:pt idx="430">
                  <c:v>89.009032290153826</c:v>
                </c:pt>
                <c:pt idx="431">
                  <c:v>88.91528505795452</c:v>
                </c:pt>
                <c:pt idx="432">
                  <c:v>88.978363909187777</c:v>
                </c:pt>
                <c:pt idx="433">
                  <c:v>89.123915294273786</c:v>
                </c:pt>
                <c:pt idx="434">
                  <c:v>89.052464021092831</c:v>
                </c:pt>
                <c:pt idx="435">
                  <c:v>88.963796491208825</c:v>
                </c:pt>
                <c:pt idx="436">
                  <c:v>88.904124918475333</c:v>
                </c:pt>
                <c:pt idx="437">
                  <c:v>88.922882988320183</c:v>
                </c:pt>
                <c:pt idx="438">
                  <c:v>88.86620770970859</c:v>
                </c:pt>
                <c:pt idx="439">
                  <c:v>89.076092086253794</c:v>
                </c:pt>
                <c:pt idx="440">
                  <c:v>89.156186368975185</c:v>
                </c:pt>
                <c:pt idx="441">
                  <c:v>89.102508967057886</c:v>
                </c:pt>
                <c:pt idx="442">
                  <c:v>88.845436995267235</c:v>
                </c:pt>
                <c:pt idx="443">
                  <c:v>88.693892020718238</c:v>
                </c:pt>
                <c:pt idx="444">
                  <c:v>88.774753043646186</c:v>
                </c:pt>
                <c:pt idx="445">
                  <c:v>88.914440868589608</c:v>
                </c:pt>
                <c:pt idx="446">
                  <c:v>88.915842672515097</c:v>
                </c:pt>
                <c:pt idx="447">
                  <c:v>88.908794669929478</c:v>
                </c:pt>
                <c:pt idx="448">
                  <c:v>88.889278677067395</c:v>
                </c:pt>
                <c:pt idx="449">
                  <c:v>88.846343712392922</c:v>
                </c:pt>
                <c:pt idx="450">
                  <c:v>88.625446375606955</c:v>
                </c:pt>
                <c:pt idx="451">
                  <c:v>88.631440514125757</c:v>
                </c:pt>
                <c:pt idx="452">
                  <c:v>88.74574933512045</c:v>
                </c:pt>
                <c:pt idx="453">
                  <c:v>88.743170194179228</c:v>
                </c:pt>
                <c:pt idx="454">
                  <c:v>88.582293435799542</c:v>
                </c:pt>
                <c:pt idx="455">
                  <c:v>88.437657068270269</c:v>
                </c:pt>
                <c:pt idx="456">
                  <c:v>88.370597239873021</c:v>
                </c:pt>
                <c:pt idx="457">
                  <c:v>88.324385542777719</c:v>
                </c:pt>
                <c:pt idx="458">
                  <c:v>88.273774681821038</c:v>
                </c:pt>
                <c:pt idx="459">
                  <c:v>88.303118643425037</c:v>
                </c:pt>
                <c:pt idx="460">
                  <c:v>88.257116621031656</c:v>
                </c:pt>
                <c:pt idx="461">
                  <c:v>88.137920687100603</c:v>
                </c:pt>
                <c:pt idx="462">
                  <c:v>88.148514879290786</c:v>
                </c:pt>
                <c:pt idx="463">
                  <c:v>88.127047122425623</c:v>
                </c:pt>
                <c:pt idx="464">
                  <c:v>88.263250768766866</c:v>
                </c:pt>
                <c:pt idx="465">
                  <c:v>88.239273019687701</c:v>
                </c:pt>
                <c:pt idx="466">
                  <c:v>88.197940748748593</c:v>
                </c:pt>
                <c:pt idx="467">
                  <c:v>88.046674016275375</c:v>
                </c:pt>
                <c:pt idx="468">
                  <c:v>87.987630369535879</c:v>
                </c:pt>
                <c:pt idx="469">
                  <c:v>87.938700168230952</c:v>
                </c:pt>
                <c:pt idx="470">
                  <c:v>88.024083246616328</c:v>
                </c:pt>
                <c:pt idx="471">
                  <c:v>88.115686157731375</c:v>
                </c:pt>
                <c:pt idx="472">
                  <c:v>88.117568223951423</c:v>
                </c:pt>
                <c:pt idx="473">
                  <c:v>87.902386169957978</c:v>
                </c:pt>
                <c:pt idx="474">
                  <c:v>87.750841163111474</c:v>
                </c:pt>
                <c:pt idx="475">
                  <c:v>87.723030746515633</c:v>
                </c:pt>
                <c:pt idx="476">
                  <c:v>87.749656171612614</c:v>
                </c:pt>
                <c:pt idx="477">
                  <c:v>87.694523222901111</c:v>
                </c:pt>
                <c:pt idx="478">
                  <c:v>87.708532994022079</c:v>
                </c:pt>
                <c:pt idx="479">
                  <c:v>87.666216556799156</c:v>
                </c:pt>
                <c:pt idx="480">
                  <c:v>87.652485609107188</c:v>
                </c:pt>
                <c:pt idx="481">
                  <c:v>87.555872725757112</c:v>
                </c:pt>
                <c:pt idx="482">
                  <c:v>87.574482550549334</c:v>
                </c:pt>
                <c:pt idx="483">
                  <c:v>87.631157280105242</c:v>
                </c:pt>
                <c:pt idx="484">
                  <c:v>87.755789737994618</c:v>
                </c:pt>
                <c:pt idx="485">
                  <c:v>87.583055797712078</c:v>
                </c:pt>
                <c:pt idx="486">
                  <c:v>87.614916921552336</c:v>
                </c:pt>
                <c:pt idx="487">
                  <c:v>87.670398940531427</c:v>
                </c:pt>
                <c:pt idx="488">
                  <c:v>87.723448965510428</c:v>
                </c:pt>
                <c:pt idx="489">
                  <c:v>87.632969616244978</c:v>
                </c:pt>
                <c:pt idx="490">
                  <c:v>87.60724981016206</c:v>
                </c:pt>
                <c:pt idx="491">
                  <c:v>87.557615364113971</c:v>
                </c:pt>
                <c:pt idx="492">
                  <c:v>87.49084211052093</c:v>
                </c:pt>
                <c:pt idx="493">
                  <c:v>87.446922430506845</c:v>
                </c:pt>
                <c:pt idx="494">
                  <c:v>87.484081199497936</c:v>
                </c:pt>
                <c:pt idx="495">
                  <c:v>87.59748382012522</c:v>
                </c:pt>
                <c:pt idx="496">
                  <c:v>87.551202425247155</c:v>
                </c:pt>
                <c:pt idx="497">
                  <c:v>87.449849511306851</c:v>
                </c:pt>
                <c:pt idx="498">
                  <c:v>87.257739038322583</c:v>
                </c:pt>
                <c:pt idx="499">
                  <c:v>87.161683769533113</c:v>
                </c:pt>
                <c:pt idx="500">
                  <c:v>87.122023857814838</c:v>
                </c:pt>
                <c:pt idx="501">
                  <c:v>87.241986596547378</c:v>
                </c:pt>
                <c:pt idx="502">
                  <c:v>87.369485254643322</c:v>
                </c:pt>
                <c:pt idx="503">
                  <c:v>87.484569116275622</c:v>
                </c:pt>
                <c:pt idx="504">
                  <c:v>87.369276161294621</c:v>
                </c:pt>
                <c:pt idx="505">
                  <c:v>87.288964484793524</c:v>
                </c:pt>
                <c:pt idx="506">
                  <c:v>87.231671227786208</c:v>
                </c:pt>
                <c:pt idx="507">
                  <c:v>87.183577464470972</c:v>
                </c:pt>
                <c:pt idx="508">
                  <c:v>87.096513145080621</c:v>
                </c:pt>
                <c:pt idx="509">
                  <c:v>87.034820142858706</c:v>
                </c:pt>
                <c:pt idx="510">
                  <c:v>86.971114496040258</c:v>
                </c:pt>
                <c:pt idx="511">
                  <c:v>86.884537576669288</c:v>
                </c:pt>
                <c:pt idx="512">
                  <c:v>86.806883588379151</c:v>
                </c:pt>
                <c:pt idx="513">
                  <c:v>86.845427625028364</c:v>
                </c:pt>
                <c:pt idx="514">
                  <c:v>86.938625510800819</c:v>
                </c:pt>
                <c:pt idx="515">
                  <c:v>86.961704197237438</c:v>
                </c:pt>
                <c:pt idx="516">
                  <c:v>86.877846363429185</c:v>
                </c:pt>
                <c:pt idx="517">
                  <c:v>86.786182022664988</c:v>
                </c:pt>
                <c:pt idx="518">
                  <c:v>86.731389359329128</c:v>
                </c:pt>
                <c:pt idx="519">
                  <c:v>86.707063670391179</c:v>
                </c:pt>
                <c:pt idx="520">
                  <c:v>86.687965896523764</c:v>
                </c:pt>
                <c:pt idx="521">
                  <c:v>86.701836272079049</c:v>
                </c:pt>
                <c:pt idx="522">
                  <c:v>86.616104640184389</c:v>
                </c:pt>
                <c:pt idx="523">
                  <c:v>86.442603959695049</c:v>
                </c:pt>
                <c:pt idx="524">
                  <c:v>86.334559832514756</c:v>
                </c:pt>
                <c:pt idx="525">
                  <c:v>86.351497265788836</c:v>
                </c:pt>
                <c:pt idx="526">
                  <c:v>86.44120984255008</c:v>
                </c:pt>
                <c:pt idx="527">
                  <c:v>86.357282310958936</c:v>
                </c:pt>
                <c:pt idx="528">
                  <c:v>86.273981574952984</c:v>
                </c:pt>
                <c:pt idx="529">
                  <c:v>86.183363379177536</c:v>
                </c:pt>
                <c:pt idx="530">
                  <c:v>86.107520628915637</c:v>
                </c:pt>
                <c:pt idx="531">
                  <c:v>85.996897974444607</c:v>
                </c:pt>
                <c:pt idx="532">
                  <c:v>86.093998774572356</c:v>
                </c:pt>
                <c:pt idx="533">
                  <c:v>86.165728871182282</c:v>
                </c:pt>
                <c:pt idx="534">
                  <c:v>86.211173279015071</c:v>
                </c:pt>
                <c:pt idx="535">
                  <c:v>86.080407222446183</c:v>
                </c:pt>
                <c:pt idx="536">
                  <c:v>86.052527075770044</c:v>
                </c:pt>
                <c:pt idx="537">
                  <c:v>85.968041929618295</c:v>
                </c:pt>
                <c:pt idx="538">
                  <c:v>86.080406705687764</c:v>
                </c:pt>
                <c:pt idx="539">
                  <c:v>86.068557791918437</c:v>
                </c:pt>
                <c:pt idx="540">
                  <c:v>86.118742165746681</c:v>
                </c:pt>
                <c:pt idx="541">
                  <c:v>86.104802092408619</c:v>
                </c:pt>
                <c:pt idx="542">
                  <c:v>86.025970799400142</c:v>
                </c:pt>
                <c:pt idx="543">
                  <c:v>85.973059620931238</c:v>
                </c:pt>
                <c:pt idx="544">
                  <c:v>86.005199535903074</c:v>
                </c:pt>
                <c:pt idx="545">
                  <c:v>86.087237314493663</c:v>
                </c:pt>
                <c:pt idx="546">
                  <c:v>86.032870556933119</c:v>
                </c:pt>
                <c:pt idx="547">
                  <c:v>86.073087534156286</c:v>
                </c:pt>
                <c:pt idx="548">
                  <c:v>85.965392541838369</c:v>
                </c:pt>
                <c:pt idx="549">
                  <c:v>85.890812748991976</c:v>
                </c:pt>
                <c:pt idx="550">
                  <c:v>85.761223448085701</c:v>
                </c:pt>
                <c:pt idx="551">
                  <c:v>85.755507551642665</c:v>
                </c:pt>
                <c:pt idx="552">
                  <c:v>85.831768553196639</c:v>
                </c:pt>
                <c:pt idx="553">
                  <c:v>85.901267513318942</c:v>
                </c:pt>
                <c:pt idx="554">
                  <c:v>85.713478238279663</c:v>
                </c:pt>
                <c:pt idx="555">
                  <c:v>85.55329025419023</c:v>
                </c:pt>
                <c:pt idx="556">
                  <c:v>85.54722641788841</c:v>
                </c:pt>
                <c:pt idx="557">
                  <c:v>85.554266152340389</c:v>
                </c:pt>
                <c:pt idx="558">
                  <c:v>85.456328849628278</c:v>
                </c:pt>
                <c:pt idx="559">
                  <c:v>85.378743977767826</c:v>
                </c:pt>
                <c:pt idx="560">
                  <c:v>85.381532244355142</c:v>
                </c:pt>
                <c:pt idx="561">
                  <c:v>85.306394804650765</c:v>
                </c:pt>
                <c:pt idx="562">
                  <c:v>85.299006516689488</c:v>
                </c:pt>
                <c:pt idx="563">
                  <c:v>85.353302995114007</c:v>
                </c:pt>
                <c:pt idx="564">
                  <c:v>85.458140636712201</c:v>
                </c:pt>
                <c:pt idx="565">
                  <c:v>85.474171320563315</c:v>
                </c:pt>
                <c:pt idx="566">
                  <c:v>85.316152494256556</c:v>
                </c:pt>
                <c:pt idx="567">
                  <c:v>85.151093965795212</c:v>
                </c:pt>
                <c:pt idx="568">
                  <c:v>85.157088104314127</c:v>
                </c:pt>
                <c:pt idx="569">
                  <c:v>85.137920083608122</c:v>
                </c:pt>
                <c:pt idx="570">
                  <c:v>85.270498444019239</c:v>
                </c:pt>
                <c:pt idx="571">
                  <c:v>85.276980563910669</c:v>
                </c:pt>
                <c:pt idx="572">
                  <c:v>85.263241315787653</c:v>
                </c:pt>
                <c:pt idx="573">
                  <c:v>85.032446829235283</c:v>
                </c:pt>
                <c:pt idx="574">
                  <c:v>84.935973309153638</c:v>
                </c:pt>
                <c:pt idx="575">
                  <c:v>84.880422141447326</c:v>
                </c:pt>
                <c:pt idx="576">
                  <c:v>84.959949927823885</c:v>
                </c:pt>
                <c:pt idx="577">
                  <c:v>84.871151819563536</c:v>
                </c:pt>
                <c:pt idx="578">
                  <c:v>84.803882316464254</c:v>
                </c:pt>
                <c:pt idx="579">
                  <c:v>84.817125896434348</c:v>
                </c:pt>
                <c:pt idx="580">
                  <c:v>84.877215139106937</c:v>
                </c:pt>
                <c:pt idx="581">
                  <c:v>84.788408730415426</c:v>
                </c:pt>
                <c:pt idx="582">
                  <c:v>84.804370265539333</c:v>
                </c:pt>
                <c:pt idx="583">
                  <c:v>84.842435202600299</c:v>
                </c:pt>
                <c:pt idx="584">
                  <c:v>84.857977969673712</c:v>
                </c:pt>
                <c:pt idx="585">
                  <c:v>84.717724197441171</c:v>
                </c:pt>
                <c:pt idx="586">
                  <c:v>84.733476639216491</c:v>
                </c:pt>
                <c:pt idx="587">
                  <c:v>84.753480581153667</c:v>
                </c:pt>
                <c:pt idx="588">
                  <c:v>84.776001620732416</c:v>
                </c:pt>
                <c:pt idx="589">
                  <c:v>84.736543147879587</c:v>
                </c:pt>
                <c:pt idx="590">
                  <c:v>84.757592653452548</c:v>
                </c:pt>
                <c:pt idx="591">
                  <c:v>84.749716416416177</c:v>
                </c:pt>
                <c:pt idx="592">
                  <c:v>84.741840243974735</c:v>
                </c:pt>
                <c:pt idx="593">
                  <c:v>84.734939323735432</c:v>
                </c:pt>
                <c:pt idx="594">
                  <c:v>84.782274582680216</c:v>
                </c:pt>
                <c:pt idx="595">
                  <c:v>84.862647107477358</c:v>
                </c:pt>
                <c:pt idx="596">
                  <c:v>84.755291819181892</c:v>
                </c:pt>
                <c:pt idx="597">
                  <c:v>84.69904354445714</c:v>
                </c:pt>
                <c:pt idx="598">
                  <c:v>84.587724396618029</c:v>
                </c:pt>
                <c:pt idx="599">
                  <c:v>84.514320778081057</c:v>
                </c:pt>
                <c:pt idx="600">
                  <c:v>84.410258177120454</c:v>
                </c:pt>
                <c:pt idx="601">
                  <c:v>84.38083621730253</c:v>
                </c:pt>
                <c:pt idx="602">
                  <c:v>84.440020390016741</c:v>
                </c:pt>
                <c:pt idx="603">
                  <c:v>84.465948772689956</c:v>
                </c:pt>
                <c:pt idx="604">
                  <c:v>84.292726883332207</c:v>
                </c:pt>
                <c:pt idx="605">
                  <c:v>84.197856089283292</c:v>
                </c:pt>
                <c:pt idx="606">
                  <c:v>84.153736133109973</c:v>
                </c:pt>
                <c:pt idx="607">
                  <c:v>84.231390121400096</c:v>
                </c:pt>
                <c:pt idx="608">
                  <c:v>84.175760955479873</c:v>
                </c:pt>
                <c:pt idx="609">
                  <c:v>84.152689955823803</c:v>
                </c:pt>
                <c:pt idx="610">
                  <c:v>84.201828766016376</c:v>
                </c:pt>
                <c:pt idx="611">
                  <c:v>84.115260663834746</c:v>
                </c:pt>
                <c:pt idx="612">
                  <c:v>84.179942757859052</c:v>
                </c:pt>
                <c:pt idx="613">
                  <c:v>84.11742155348378</c:v>
                </c:pt>
                <c:pt idx="614">
                  <c:v>84.128015745673949</c:v>
                </c:pt>
                <c:pt idx="615">
                  <c:v>84.091910840749563</c:v>
                </c:pt>
                <c:pt idx="616">
                  <c:v>84.04952470574375</c:v>
                </c:pt>
                <c:pt idx="617">
                  <c:v>84.015990673626931</c:v>
                </c:pt>
                <c:pt idx="618">
                  <c:v>83.98490404136858</c:v>
                </c:pt>
                <c:pt idx="619">
                  <c:v>83.970963968030517</c:v>
                </c:pt>
                <c:pt idx="620">
                  <c:v>83.986437037321025</c:v>
                </c:pt>
                <c:pt idx="621">
                  <c:v>83.983161403011735</c:v>
                </c:pt>
                <c:pt idx="622">
                  <c:v>83.905994814740978</c:v>
                </c:pt>
                <c:pt idx="623">
                  <c:v>83.790988919025224</c:v>
                </c:pt>
                <c:pt idx="624">
                  <c:v>83.789943323092146</c:v>
                </c:pt>
                <c:pt idx="625">
                  <c:v>83.939459116777485</c:v>
                </c:pt>
                <c:pt idx="626">
                  <c:v>83.982672904880943</c:v>
                </c:pt>
                <c:pt idx="627">
                  <c:v>83.872398739324424</c:v>
                </c:pt>
                <c:pt idx="628">
                  <c:v>83.785273022582189</c:v>
                </c:pt>
                <c:pt idx="629">
                  <c:v>83.698627503539711</c:v>
                </c:pt>
                <c:pt idx="630">
                  <c:v>83.620066216770908</c:v>
                </c:pt>
                <c:pt idx="631">
                  <c:v>83.461690601118505</c:v>
                </c:pt>
                <c:pt idx="632">
                  <c:v>83.48560579013963</c:v>
                </c:pt>
                <c:pt idx="633">
                  <c:v>83.569943272591814</c:v>
                </c:pt>
                <c:pt idx="634">
                  <c:v>83.677019220699989</c:v>
                </c:pt>
                <c:pt idx="635">
                  <c:v>83.465523300932574</c:v>
                </c:pt>
                <c:pt idx="636">
                  <c:v>83.44301052948758</c:v>
                </c:pt>
                <c:pt idx="637">
                  <c:v>83.487626702869633</c:v>
                </c:pt>
                <c:pt idx="638">
                  <c:v>83.454092670752829</c:v>
                </c:pt>
                <c:pt idx="639">
                  <c:v>83.411295971235248</c:v>
                </c:pt>
                <c:pt idx="640">
                  <c:v>83.408229462572152</c:v>
                </c:pt>
                <c:pt idx="641">
                  <c:v>83.375609349900557</c:v>
                </c:pt>
                <c:pt idx="642">
                  <c:v>83.256335385458073</c:v>
                </c:pt>
                <c:pt idx="643">
                  <c:v>83.272296371526153</c:v>
                </c:pt>
                <c:pt idx="644">
                  <c:v>83.332665535739253</c:v>
                </c:pt>
                <c:pt idx="645">
                  <c:v>83.481492006078739</c:v>
                </c:pt>
                <c:pt idx="646">
                  <c:v>83.497522689929724</c:v>
                </c:pt>
                <c:pt idx="647">
                  <c:v>83.44496006497009</c:v>
                </c:pt>
                <c:pt idx="648">
                  <c:v>83.380836166859595</c:v>
                </c:pt>
                <c:pt idx="649">
                  <c:v>83.468456970401633</c:v>
                </c:pt>
                <c:pt idx="650">
                  <c:v>83.298301622004487</c:v>
                </c:pt>
                <c:pt idx="651">
                  <c:v>83.331208309480417</c:v>
                </c:pt>
                <c:pt idx="652">
                  <c:v>83.545197071543953</c:v>
                </c:pt>
                <c:pt idx="653">
                  <c:v>83.514388745956296</c:v>
                </c:pt>
                <c:pt idx="654">
                  <c:v>83.296419006728641</c:v>
                </c:pt>
                <c:pt idx="655">
                  <c:v>83.112393831832151</c:v>
                </c:pt>
                <c:pt idx="656">
                  <c:v>83.10458677582038</c:v>
                </c:pt>
                <c:pt idx="657">
                  <c:v>83.05084736290074</c:v>
                </c:pt>
                <c:pt idx="658">
                  <c:v>83.112950348281217</c:v>
                </c:pt>
                <c:pt idx="659">
                  <c:v>83.132823130488944</c:v>
                </c:pt>
                <c:pt idx="660">
                  <c:v>83.148435595345262</c:v>
                </c:pt>
                <c:pt idx="661">
                  <c:v>82.893454783123346</c:v>
                </c:pt>
                <c:pt idx="662">
                  <c:v>82.794254490698421</c:v>
                </c:pt>
                <c:pt idx="663">
                  <c:v>82.816628447930711</c:v>
                </c:pt>
                <c:pt idx="664">
                  <c:v>82.991461234562649</c:v>
                </c:pt>
                <c:pt idx="665">
                  <c:v>82.952699255077903</c:v>
                </c:pt>
                <c:pt idx="666">
                  <c:v>83.022407340846186</c:v>
                </c:pt>
                <c:pt idx="667">
                  <c:v>83.009095161204698</c:v>
                </c:pt>
                <c:pt idx="668">
                  <c:v>82.784773945056884</c:v>
                </c:pt>
                <c:pt idx="669">
                  <c:v>82.676877481576028</c:v>
                </c:pt>
                <c:pt idx="670">
                  <c:v>82.633376052854118</c:v>
                </c:pt>
                <c:pt idx="671">
                  <c:v>82.768463856423693</c:v>
                </c:pt>
                <c:pt idx="672">
                  <c:v>82.863969165135728</c:v>
                </c:pt>
                <c:pt idx="673">
                  <c:v>82.878606313194965</c:v>
                </c:pt>
                <c:pt idx="674">
                  <c:v>82.828622732284387</c:v>
                </c:pt>
                <c:pt idx="675">
                  <c:v>82.70775389007666</c:v>
                </c:pt>
                <c:pt idx="676">
                  <c:v>82.59803679002502</c:v>
                </c:pt>
                <c:pt idx="677">
                  <c:v>82.620270770338422</c:v>
                </c:pt>
                <c:pt idx="678">
                  <c:v>82.739675829915669</c:v>
                </c:pt>
                <c:pt idx="679">
                  <c:v>82.778994907202588</c:v>
                </c:pt>
                <c:pt idx="680">
                  <c:v>82.56318547627086</c:v>
                </c:pt>
                <c:pt idx="681">
                  <c:v>82.464969350129763</c:v>
                </c:pt>
                <c:pt idx="682">
                  <c:v>82.349886069850569</c:v>
                </c:pt>
                <c:pt idx="683">
                  <c:v>82.472357605793533</c:v>
                </c:pt>
                <c:pt idx="684">
                  <c:v>82.4767485661162</c:v>
                </c:pt>
                <c:pt idx="685">
                  <c:v>82.593574484752239</c:v>
                </c:pt>
                <c:pt idx="686">
                  <c:v>82.644324805869502</c:v>
                </c:pt>
                <c:pt idx="687">
                  <c:v>82.63860890942648</c:v>
                </c:pt>
                <c:pt idx="688">
                  <c:v>82.511327645110242</c:v>
                </c:pt>
                <c:pt idx="689">
                  <c:v>82.390241344528121</c:v>
                </c:pt>
                <c:pt idx="690">
                  <c:v>82.515788819974119</c:v>
                </c:pt>
                <c:pt idx="691">
                  <c:v>82.716115201719774</c:v>
                </c:pt>
                <c:pt idx="692">
                  <c:v>82.81141196613882</c:v>
                </c:pt>
                <c:pt idx="693">
                  <c:v>82.776414119094156</c:v>
                </c:pt>
                <c:pt idx="694">
                  <c:v>82.655406365781545</c:v>
                </c:pt>
                <c:pt idx="695">
                  <c:v>82.364103254855607</c:v>
                </c:pt>
                <c:pt idx="696">
                  <c:v>82.267560101585858</c:v>
                </c:pt>
                <c:pt idx="697">
                  <c:v>82.384455718004801</c:v>
                </c:pt>
                <c:pt idx="698">
                  <c:v>82.583536259955309</c:v>
                </c:pt>
                <c:pt idx="699">
                  <c:v>82.50484439481005</c:v>
                </c:pt>
                <c:pt idx="700">
                  <c:v>82.453606156915086</c:v>
                </c:pt>
                <c:pt idx="701">
                  <c:v>82.300945856352612</c:v>
                </c:pt>
                <c:pt idx="702">
                  <c:v>82.235009040749162</c:v>
                </c:pt>
                <c:pt idx="703">
                  <c:v>82.227341961656279</c:v>
                </c:pt>
                <c:pt idx="704">
                  <c:v>82.384942536670977</c:v>
                </c:pt>
                <c:pt idx="705">
                  <c:v>82.47939514402249</c:v>
                </c:pt>
                <c:pt idx="706">
                  <c:v>82.52240807461348</c:v>
                </c:pt>
                <c:pt idx="707">
                  <c:v>82.211101603103373</c:v>
                </c:pt>
                <c:pt idx="708">
                  <c:v>82.009084614107692</c:v>
                </c:pt>
                <c:pt idx="709">
                  <c:v>82.103615155078458</c:v>
                </c:pt>
                <c:pt idx="710">
                  <c:v>82.245672413963916</c:v>
                </c:pt>
                <c:pt idx="711">
                  <c:v>82.360477452167203</c:v>
                </c:pt>
                <c:pt idx="712">
                  <c:v>82.480238784331576</c:v>
                </c:pt>
                <c:pt idx="713">
                  <c:v>82.388845547918422</c:v>
                </c:pt>
                <c:pt idx="714">
                  <c:v>82.139580050786435</c:v>
                </c:pt>
                <c:pt idx="715">
                  <c:v>81.951721077964365</c:v>
                </c:pt>
                <c:pt idx="716">
                  <c:v>82.007063120024455</c:v>
                </c:pt>
                <c:pt idx="717">
                  <c:v>82.100617762845047</c:v>
                </c:pt>
                <c:pt idx="718">
                  <c:v>82.137558621297998</c:v>
                </c:pt>
                <c:pt idx="719">
                  <c:v>82.151150076531977</c:v>
                </c:pt>
                <c:pt idx="720">
                  <c:v>82.096783932622074</c:v>
                </c:pt>
                <c:pt idx="721">
                  <c:v>81.970539996105273</c:v>
                </c:pt>
                <c:pt idx="722">
                  <c:v>81.787080187144582</c:v>
                </c:pt>
                <c:pt idx="723">
                  <c:v>81.855525864553286</c:v>
                </c:pt>
                <c:pt idx="724">
                  <c:v>81.995980397405987</c:v>
                </c:pt>
                <c:pt idx="725">
                  <c:v>82.165996414832108</c:v>
                </c:pt>
                <c:pt idx="726">
                  <c:v>82.091904571060809</c:v>
                </c:pt>
                <c:pt idx="727">
                  <c:v>81.942798728236625</c:v>
                </c:pt>
                <c:pt idx="728">
                  <c:v>81.854340808459625</c:v>
                </c:pt>
                <c:pt idx="729">
                  <c:v>81.794607289318577</c:v>
                </c:pt>
                <c:pt idx="730">
                  <c:v>81.773906272660113</c:v>
                </c:pt>
                <c:pt idx="731">
                  <c:v>81.930740107467997</c:v>
                </c:pt>
                <c:pt idx="732">
                  <c:v>81.99054332439195</c:v>
                </c:pt>
                <c:pt idx="733">
                  <c:v>81.911293844686099</c:v>
                </c:pt>
                <c:pt idx="734">
                  <c:v>81.665365960568366</c:v>
                </c:pt>
                <c:pt idx="735">
                  <c:v>81.60730544659593</c:v>
                </c:pt>
                <c:pt idx="736">
                  <c:v>81.662229754122265</c:v>
                </c:pt>
                <c:pt idx="737">
                  <c:v>81.907111525548615</c:v>
                </c:pt>
                <c:pt idx="738">
                  <c:v>81.91673033634703</c:v>
                </c:pt>
                <c:pt idx="739">
                  <c:v>81.885922495220385</c:v>
                </c:pt>
                <c:pt idx="740">
                  <c:v>81.762265967778447</c:v>
                </c:pt>
                <c:pt idx="741">
                  <c:v>81.681745197928763</c:v>
                </c:pt>
                <c:pt idx="742">
                  <c:v>81.615808382325298</c:v>
                </c:pt>
                <c:pt idx="743">
                  <c:v>81.757735095131679</c:v>
                </c:pt>
                <c:pt idx="744">
                  <c:v>81.98162097466421</c:v>
                </c:pt>
                <c:pt idx="745">
                  <c:v>81.915126576797562</c:v>
                </c:pt>
                <c:pt idx="746">
                  <c:v>81.796697383073194</c:v>
                </c:pt>
                <c:pt idx="747">
                  <c:v>81.641109388060215</c:v>
                </c:pt>
                <c:pt idx="748">
                  <c:v>81.711933381195067</c:v>
                </c:pt>
                <c:pt idx="749">
                  <c:v>81.638112060421605</c:v>
                </c:pt>
                <c:pt idx="750">
                  <c:v>81.71946048336892</c:v>
                </c:pt>
                <c:pt idx="751">
                  <c:v>81.871284798105322</c:v>
                </c:pt>
                <c:pt idx="752">
                  <c:v>82.021009200678449</c:v>
                </c:pt>
                <c:pt idx="753">
                  <c:v>81.835101959561811</c:v>
                </c:pt>
                <c:pt idx="754">
                  <c:v>81.590506278478742</c:v>
                </c:pt>
                <c:pt idx="755">
                  <c:v>81.504418406294377</c:v>
                </c:pt>
                <c:pt idx="756">
                  <c:v>81.550350666310067</c:v>
                </c:pt>
                <c:pt idx="757">
                  <c:v>81.654142744272704</c:v>
                </c:pt>
                <c:pt idx="758">
                  <c:v>81.789726183697795</c:v>
                </c:pt>
                <c:pt idx="759">
                  <c:v>81.813842779287057</c:v>
                </c:pt>
                <c:pt idx="760">
                  <c:v>81.693810342771513</c:v>
                </c:pt>
                <c:pt idx="761">
                  <c:v>81.674774063148163</c:v>
                </c:pt>
                <c:pt idx="762">
                  <c:v>81.6637610383127</c:v>
                </c:pt>
                <c:pt idx="763">
                  <c:v>81.730272037041416</c:v>
                </c:pt>
                <c:pt idx="764">
                  <c:v>81.62396173102853</c:v>
                </c:pt>
                <c:pt idx="765">
                  <c:v>81.569944076032982</c:v>
                </c:pt>
                <c:pt idx="766">
                  <c:v>81.532855037122189</c:v>
                </c:pt>
                <c:pt idx="767">
                  <c:v>81.52093645786735</c:v>
                </c:pt>
                <c:pt idx="768">
                  <c:v>81.488804294270849</c:v>
                </c:pt>
                <c:pt idx="769">
                  <c:v>81.526720986279159</c:v>
                </c:pt>
                <c:pt idx="770">
                  <c:v>81.614482315795911</c:v>
                </c:pt>
                <c:pt idx="771">
                  <c:v>81.668089987632897</c:v>
                </c:pt>
                <c:pt idx="772">
                  <c:v>81.479045958717037</c:v>
                </c:pt>
                <c:pt idx="773">
                  <c:v>81.342912623809326</c:v>
                </c:pt>
                <c:pt idx="774">
                  <c:v>81.288259291444461</c:v>
                </c:pt>
                <c:pt idx="775">
                  <c:v>81.359292377928014</c:v>
                </c:pt>
                <c:pt idx="776">
                  <c:v>81.382642168715677</c:v>
                </c:pt>
                <c:pt idx="777">
                  <c:v>81.404248804388317</c:v>
                </c:pt>
                <c:pt idx="778">
                  <c:v>81.395606408498367</c:v>
                </c:pt>
                <c:pt idx="779">
                  <c:v>81.384663081445822</c:v>
                </c:pt>
                <c:pt idx="780">
                  <c:v>81.256196825630852</c:v>
                </c:pt>
                <c:pt idx="781">
                  <c:v>81.227681066180082</c:v>
                </c:pt>
                <c:pt idx="782">
                  <c:v>81.313080680832712</c:v>
                </c:pt>
                <c:pt idx="783">
                  <c:v>81.213601015923118</c:v>
                </c:pt>
                <c:pt idx="784">
                  <c:v>81.15561065189722</c:v>
                </c:pt>
                <c:pt idx="785">
                  <c:v>81.052306006251243</c:v>
                </c:pt>
                <c:pt idx="786">
                  <c:v>81.169690120801079</c:v>
                </c:pt>
                <c:pt idx="787">
                  <c:v>81.085552946805421</c:v>
                </c:pt>
                <c:pt idx="788">
                  <c:v>81.265117495893847</c:v>
                </c:pt>
                <c:pt idx="789">
                  <c:v>81.454509432370983</c:v>
                </c:pt>
                <c:pt idx="790">
                  <c:v>81.49444819981575</c:v>
                </c:pt>
                <c:pt idx="791">
                  <c:v>81.240791806956011</c:v>
                </c:pt>
                <c:pt idx="792">
                  <c:v>81.17394058744631</c:v>
                </c:pt>
                <c:pt idx="793">
                  <c:v>81.140135935439488</c:v>
                </c:pt>
                <c:pt idx="794">
                  <c:v>81.321512885262464</c:v>
                </c:pt>
                <c:pt idx="795">
                  <c:v>81.418613717687592</c:v>
                </c:pt>
                <c:pt idx="796">
                  <c:v>81.408228102087705</c:v>
                </c:pt>
                <c:pt idx="797">
                  <c:v>81.316145445436533</c:v>
                </c:pt>
                <c:pt idx="798">
                  <c:v>81.112046114061428</c:v>
                </c:pt>
                <c:pt idx="799">
                  <c:v>80.973752406262847</c:v>
                </c:pt>
                <c:pt idx="800">
                  <c:v>81.027560967909693</c:v>
                </c:pt>
                <c:pt idx="801">
                  <c:v>81.21869612409678</c:v>
                </c:pt>
                <c:pt idx="802">
                  <c:v>81.142923071617886</c:v>
                </c:pt>
                <c:pt idx="803">
                  <c:v>81.143759509607463</c:v>
                </c:pt>
                <c:pt idx="804">
                  <c:v>81.152332207714394</c:v>
                </c:pt>
                <c:pt idx="805">
                  <c:v>81.061086699595464</c:v>
                </c:pt>
                <c:pt idx="806">
                  <c:v>80.831825176698047</c:v>
                </c:pt>
                <c:pt idx="807">
                  <c:v>80.888421972634802</c:v>
                </c:pt>
                <c:pt idx="808">
                  <c:v>80.912685650570282</c:v>
                </c:pt>
                <c:pt idx="809">
                  <c:v>81.089811035636501</c:v>
                </c:pt>
                <c:pt idx="810">
                  <c:v>80.92028245052704</c:v>
                </c:pt>
                <c:pt idx="811">
                  <c:v>80.921118953111417</c:v>
                </c:pt>
                <c:pt idx="812">
                  <c:v>80.953537723809646</c:v>
                </c:pt>
                <c:pt idx="813">
                  <c:v>80.976120709795978</c:v>
                </c:pt>
                <c:pt idx="814">
                  <c:v>80.949215879916778</c:v>
                </c:pt>
                <c:pt idx="815">
                  <c:v>80.89128649337664</c:v>
                </c:pt>
                <c:pt idx="816">
                  <c:v>80.873992787515334</c:v>
                </c:pt>
                <c:pt idx="817">
                  <c:v>80.791606520010276</c:v>
                </c:pt>
                <c:pt idx="818">
                  <c:v>80.851897104656217</c:v>
                </c:pt>
                <c:pt idx="819">
                  <c:v>80.910732174805332</c:v>
                </c:pt>
                <c:pt idx="820">
                  <c:v>81.063740964282289</c:v>
                </c:pt>
                <c:pt idx="821">
                  <c:v>81.084511678723544</c:v>
                </c:pt>
                <c:pt idx="822">
                  <c:v>81.064647164649557</c:v>
                </c:pt>
                <c:pt idx="823">
                  <c:v>80.888636491946201</c:v>
                </c:pt>
                <c:pt idx="824">
                  <c:v>80.812445769528111</c:v>
                </c:pt>
                <c:pt idx="825">
                  <c:v>80.753897823239029</c:v>
                </c:pt>
                <c:pt idx="826">
                  <c:v>80.722175578206276</c:v>
                </c:pt>
                <c:pt idx="827">
                  <c:v>80.730957434256695</c:v>
                </c:pt>
                <c:pt idx="828">
                  <c:v>80.742040092280362</c:v>
                </c:pt>
                <c:pt idx="829">
                  <c:v>80.541712580125903</c:v>
                </c:pt>
                <c:pt idx="830">
                  <c:v>80.454996781947429</c:v>
                </c:pt>
                <c:pt idx="831">
                  <c:v>80.478067200250408</c:v>
                </c:pt>
                <c:pt idx="832">
                  <c:v>80.657283777182656</c:v>
                </c:pt>
                <c:pt idx="833">
                  <c:v>80.604937964649665</c:v>
                </c:pt>
                <c:pt idx="834">
                  <c:v>80.581301050001855</c:v>
                </c:pt>
                <c:pt idx="835">
                  <c:v>80.523867816075636</c:v>
                </c:pt>
                <c:pt idx="836">
                  <c:v>80.467541607731619</c:v>
                </c:pt>
                <c:pt idx="837">
                  <c:v>80.392535295459297</c:v>
                </c:pt>
                <c:pt idx="838">
                  <c:v>80.406684526740847</c:v>
                </c:pt>
                <c:pt idx="839">
                  <c:v>80.568893423560425</c:v>
                </c:pt>
                <c:pt idx="840">
                  <c:v>80.693037900077442</c:v>
                </c:pt>
                <c:pt idx="841">
                  <c:v>80.548122127765964</c:v>
                </c:pt>
                <c:pt idx="842">
                  <c:v>80.433247391779759</c:v>
                </c:pt>
                <c:pt idx="843">
                  <c:v>80.502816631038058</c:v>
                </c:pt>
                <c:pt idx="844">
                  <c:v>80.535227069007746</c:v>
                </c:pt>
                <c:pt idx="845">
                  <c:v>80.584373565980869</c:v>
                </c:pt>
                <c:pt idx="846">
                  <c:v>80.642433627789671</c:v>
                </c:pt>
                <c:pt idx="847">
                  <c:v>80.637833574118417</c:v>
                </c:pt>
                <c:pt idx="848">
                  <c:v>80.527907380717977</c:v>
                </c:pt>
                <c:pt idx="849">
                  <c:v>80.62445063087992</c:v>
                </c:pt>
                <c:pt idx="850">
                  <c:v>80.631001834903614</c:v>
                </c:pt>
                <c:pt idx="851">
                  <c:v>80.568132109316451</c:v>
                </c:pt>
                <c:pt idx="852">
                  <c:v>80.463921263303334</c:v>
                </c:pt>
                <c:pt idx="853">
                  <c:v>80.475003339973796</c:v>
                </c:pt>
                <c:pt idx="854">
                  <c:v>80.426552787313057</c:v>
                </c:pt>
                <c:pt idx="855">
                  <c:v>80.456323300640264</c:v>
                </c:pt>
                <c:pt idx="856">
                  <c:v>80.350570641485334</c:v>
                </c:pt>
                <c:pt idx="857">
                  <c:v>80.274945252705763</c:v>
                </c:pt>
                <c:pt idx="858">
                  <c:v>80.399786771646561</c:v>
                </c:pt>
                <c:pt idx="859">
                  <c:v>80.494587383451673</c:v>
                </c:pt>
                <c:pt idx="860">
                  <c:v>80.307773425209447</c:v>
                </c:pt>
                <c:pt idx="861">
                  <c:v>80.301081598318859</c:v>
                </c:pt>
                <c:pt idx="862">
                  <c:v>80.4188220177532</c:v>
                </c:pt>
                <c:pt idx="863">
                  <c:v>80.497722491786149</c:v>
                </c:pt>
                <c:pt idx="864">
                  <c:v>80.546590133032865</c:v>
                </c:pt>
                <c:pt idx="865">
                  <c:v>80.477926512788756</c:v>
                </c:pt>
                <c:pt idx="866">
                  <c:v>80.402998812380972</c:v>
                </c:pt>
                <c:pt idx="867">
                  <c:v>80.249710004471311</c:v>
                </c:pt>
                <c:pt idx="868">
                  <c:v>80.138878192056779</c:v>
                </c:pt>
                <c:pt idx="869">
                  <c:v>80.183563514165925</c:v>
                </c:pt>
                <c:pt idx="870">
                  <c:v>80.358240950317892</c:v>
                </c:pt>
                <c:pt idx="871">
                  <c:v>80.405435715585355</c:v>
                </c:pt>
                <c:pt idx="872">
                  <c:v>80.351626572585403</c:v>
                </c:pt>
                <c:pt idx="873">
                  <c:v>80.159514936894951</c:v>
                </c:pt>
                <c:pt idx="874">
                  <c:v>80.214717583389358</c:v>
                </c:pt>
                <c:pt idx="875">
                  <c:v>80.164044711430194</c:v>
                </c:pt>
                <c:pt idx="876">
                  <c:v>80.106184958078146</c:v>
                </c:pt>
                <c:pt idx="877">
                  <c:v>80.158328265931473</c:v>
                </c:pt>
                <c:pt idx="878">
                  <c:v>80.174498409943169</c:v>
                </c:pt>
                <c:pt idx="879">
                  <c:v>80.002538928945128</c:v>
                </c:pt>
                <c:pt idx="880">
                  <c:v>79.952763924624804</c:v>
                </c:pt>
                <c:pt idx="881">
                  <c:v>79.998773633798734</c:v>
                </c:pt>
                <c:pt idx="882">
                  <c:v>80.044844837216701</c:v>
                </c:pt>
                <c:pt idx="883">
                  <c:v>80.00859992307592</c:v>
                </c:pt>
                <c:pt idx="884">
                  <c:v>79.964269807739882</c:v>
                </c:pt>
                <c:pt idx="885">
                  <c:v>79.928644616054342</c:v>
                </c:pt>
                <c:pt idx="886">
                  <c:v>79.861932146162545</c:v>
                </c:pt>
                <c:pt idx="887">
                  <c:v>79.742317379586098</c:v>
                </c:pt>
                <c:pt idx="888">
                  <c:v>79.799757718939759</c:v>
                </c:pt>
                <c:pt idx="889">
                  <c:v>79.936595912241401</c:v>
                </c:pt>
                <c:pt idx="890">
                  <c:v>80.120124320873472</c:v>
                </c:pt>
                <c:pt idx="891">
                  <c:v>80.035298307992988</c:v>
                </c:pt>
                <c:pt idx="892">
                  <c:v>79.977716829014113</c:v>
                </c:pt>
                <c:pt idx="893">
                  <c:v>79.985243931187966</c:v>
                </c:pt>
                <c:pt idx="894">
                  <c:v>80.039617891068019</c:v>
                </c:pt>
                <c:pt idx="895">
                  <c:v>80.087152877116452</c:v>
                </c:pt>
                <c:pt idx="896">
                  <c:v>80.155814817895973</c:v>
                </c:pt>
                <c:pt idx="897">
                  <c:v>80.25786412831205</c:v>
                </c:pt>
                <c:pt idx="898">
                  <c:v>80.020028744601504</c:v>
                </c:pt>
                <c:pt idx="899">
                  <c:v>80.116850204541947</c:v>
                </c:pt>
                <c:pt idx="900">
                  <c:v>80.193946545974001</c:v>
                </c:pt>
                <c:pt idx="901">
                  <c:v>80.151985767687691</c:v>
                </c:pt>
                <c:pt idx="902">
                  <c:v>79.97520841937245</c:v>
                </c:pt>
                <c:pt idx="903">
                  <c:v>79.909689273708068</c:v>
                </c:pt>
                <c:pt idx="904">
                  <c:v>79.809799625639783</c:v>
                </c:pt>
                <c:pt idx="905">
                  <c:v>79.788749474118944</c:v>
                </c:pt>
                <c:pt idx="906">
                  <c:v>79.69812142763746</c:v>
                </c:pt>
                <c:pt idx="907">
                  <c:v>79.799481511599879</c:v>
                </c:pt>
                <c:pt idx="908">
                  <c:v>79.913588861431506</c:v>
                </c:pt>
                <c:pt idx="909">
                  <c:v>79.94885606876781</c:v>
                </c:pt>
                <c:pt idx="910">
                  <c:v>79.789023872804577</c:v>
                </c:pt>
                <c:pt idx="911">
                  <c:v>79.538084853745431</c:v>
                </c:pt>
                <c:pt idx="912">
                  <c:v>79.484058413857966</c:v>
                </c:pt>
                <c:pt idx="913">
                  <c:v>79.673458101710423</c:v>
                </c:pt>
                <c:pt idx="914">
                  <c:v>79.839561677049034</c:v>
                </c:pt>
                <c:pt idx="915">
                  <c:v>79.893090349452748</c:v>
                </c:pt>
                <c:pt idx="916">
                  <c:v>79.855591262788622</c:v>
                </c:pt>
                <c:pt idx="917">
                  <c:v>79.62033430947649</c:v>
                </c:pt>
                <c:pt idx="918">
                  <c:v>79.442581063011076</c:v>
                </c:pt>
                <c:pt idx="919">
                  <c:v>79.463707436389058</c:v>
                </c:pt>
                <c:pt idx="920">
                  <c:v>79.560807752055894</c:v>
                </c:pt>
                <c:pt idx="921">
                  <c:v>79.587022128180209</c:v>
                </c:pt>
                <c:pt idx="922">
                  <c:v>79.483917726396299</c:v>
                </c:pt>
                <c:pt idx="923">
                  <c:v>79.373921189265062</c:v>
                </c:pt>
                <c:pt idx="924">
                  <c:v>79.349804076917493</c:v>
                </c:pt>
                <c:pt idx="925">
                  <c:v>79.233264087137769</c:v>
                </c:pt>
                <c:pt idx="926">
                  <c:v>79.244345194886293</c:v>
                </c:pt>
                <c:pt idx="927">
                  <c:v>79.237373995511007</c:v>
                </c:pt>
                <c:pt idx="928">
                  <c:v>79.249221714276629</c:v>
                </c:pt>
                <c:pt idx="929">
                  <c:v>79.109184851362912</c:v>
                </c:pt>
                <c:pt idx="930">
                  <c:v>79.001209226961791</c:v>
                </c:pt>
                <c:pt idx="931">
                  <c:v>79.00957231496173</c:v>
                </c:pt>
                <c:pt idx="932">
                  <c:v>79.015286499642627</c:v>
                </c:pt>
                <c:pt idx="933">
                  <c:v>78.91978787649181</c:v>
                </c:pt>
                <c:pt idx="934">
                  <c:v>78.934013329630503</c:v>
                </c:pt>
                <c:pt idx="935">
                  <c:v>78.993885081631163</c:v>
                </c:pt>
                <c:pt idx="936">
                  <c:v>78.887303671267077</c:v>
                </c:pt>
                <c:pt idx="937">
                  <c:v>78.894141417797698</c:v>
                </c:pt>
                <c:pt idx="938">
                  <c:v>78.902991938114425</c:v>
                </c:pt>
                <c:pt idx="939">
                  <c:v>78.985315548669121</c:v>
                </c:pt>
                <c:pt idx="940">
                  <c:v>78.856220268748515</c:v>
                </c:pt>
                <c:pt idx="941">
                  <c:v>78.812021280844533</c:v>
                </c:pt>
                <c:pt idx="942">
                  <c:v>78.830358709389898</c:v>
                </c:pt>
                <c:pt idx="943">
                  <c:v>78.945650598556782</c:v>
                </c:pt>
                <c:pt idx="944">
                  <c:v>78.909195622145475</c:v>
                </c:pt>
                <c:pt idx="945">
                  <c:v>78.967053566843433</c:v>
                </c:pt>
                <c:pt idx="946">
                  <c:v>78.963288336291839</c:v>
                </c:pt>
                <c:pt idx="947">
                  <c:v>79.00991660521457</c:v>
                </c:pt>
                <c:pt idx="948">
                  <c:v>78.890727195357627</c:v>
                </c:pt>
                <c:pt idx="949">
                  <c:v>78.918814691323064</c:v>
                </c:pt>
                <c:pt idx="950">
                  <c:v>78.805960351308585</c:v>
                </c:pt>
                <c:pt idx="951">
                  <c:v>78.896995603372503</c:v>
                </c:pt>
                <c:pt idx="952">
                  <c:v>78.785953147334141</c:v>
                </c:pt>
                <c:pt idx="953">
                  <c:v>78.786447039130351</c:v>
                </c:pt>
                <c:pt idx="954">
                  <c:v>78.720500792686948</c:v>
                </c:pt>
                <c:pt idx="955">
                  <c:v>78.659580537987509</c:v>
                </c:pt>
                <c:pt idx="956">
                  <c:v>78.591403833301754</c:v>
                </c:pt>
                <c:pt idx="957">
                  <c:v>78.634833368017723</c:v>
                </c:pt>
                <c:pt idx="958">
                  <c:v>78.716598362792496</c:v>
                </c:pt>
                <c:pt idx="959">
                  <c:v>78.650799263290224</c:v>
                </c:pt>
                <c:pt idx="960">
                  <c:v>78.59823486197368</c:v>
                </c:pt>
                <c:pt idx="961">
                  <c:v>78.581094374964238</c:v>
                </c:pt>
                <c:pt idx="962">
                  <c:v>78.675815793551706</c:v>
                </c:pt>
                <c:pt idx="963">
                  <c:v>78.53292758723417</c:v>
                </c:pt>
                <c:pt idx="964">
                  <c:v>78.452204248109908</c:v>
                </c:pt>
                <c:pt idx="965">
                  <c:v>78.314674438347069</c:v>
                </c:pt>
                <c:pt idx="966">
                  <c:v>78.375320165171331</c:v>
                </c:pt>
                <c:pt idx="967">
                  <c:v>78.266576767046814</c:v>
                </c:pt>
                <c:pt idx="968">
                  <c:v>78.305614630897452</c:v>
                </c:pt>
                <c:pt idx="969">
                  <c:v>78.295854357499792</c:v>
                </c:pt>
                <c:pt idx="970">
                  <c:v>78.311882651343481</c:v>
                </c:pt>
                <c:pt idx="971">
                  <c:v>78.217087723880269</c:v>
                </c:pt>
                <c:pt idx="972">
                  <c:v>78.186417082096398</c:v>
                </c:pt>
                <c:pt idx="973">
                  <c:v>78.075582233726564</c:v>
                </c:pt>
                <c:pt idx="974">
                  <c:v>77.980779038129711</c:v>
                </c:pt>
                <c:pt idx="975">
                  <c:v>77.930591725238344</c:v>
                </c:pt>
                <c:pt idx="976">
                  <c:v>77.957082825460802</c:v>
                </c:pt>
                <c:pt idx="977">
                  <c:v>77.977293503036776</c:v>
                </c:pt>
                <c:pt idx="978">
                  <c:v>77.918044574041446</c:v>
                </c:pt>
                <c:pt idx="979">
                  <c:v>77.811391851024666</c:v>
                </c:pt>
                <c:pt idx="980">
                  <c:v>77.70683768368059</c:v>
                </c:pt>
                <c:pt idx="981">
                  <c:v>77.689409749837068</c:v>
                </c:pt>
                <c:pt idx="982">
                  <c:v>77.623190784172664</c:v>
                </c:pt>
                <c:pt idx="983">
                  <c:v>77.492142416055955</c:v>
                </c:pt>
                <c:pt idx="984">
                  <c:v>77.497722889512957</c:v>
                </c:pt>
                <c:pt idx="985">
                  <c:v>77.469839900665889</c:v>
                </c:pt>
                <c:pt idx="986">
                  <c:v>77.290697349367733</c:v>
                </c:pt>
                <c:pt idx="987">
                  <c:v>77.214014543807735</c:v>
                </c:pt>
                <c:pt idx="988">
                  <c:v>77.266991059910978</c:v>
                </c:pt>
                <c:pt idx="989">
                  <c:v>77.439861198317089</c:v>
                </c:pt>
                <c:pt idx="990">
                  <c:v>77.368761966764367</c:v>
                </c:pt>
                <c:pt idx="991">
                  <c:v>77.225863812848459</c:v>
                </c:pt>
                <c:pt idx="992">
                  <c:v>77.050903645282574</c:v>
                </c:pt>
                <c:pt idx="993">
                  <c:v>77.02301910616039</c:v>
                </c:pt>
                <c:pt idx="994">
                  <c:v>77.077388802784014</c:v>
                </c:pt>
                <c:pt idx="995">
                  <c:v>77.156859002901598</c:v>
                </c:pt>
                <c:pt idx="996">
                  <c:v>77.132459223734784</c:v>
                </c:pt>
              </c:numCache>
            </c:numRef>
          </c:yVal>
          <c:smooth val="1"/>
        </c:ser>
        <c:ser>
          <c:idx val="3"/>
          <c:order val="3"/>
          <c:tx>
            <c:v>25%</c:v>
          </c:tx>
          <c:spPr>
            <a:ln w="25400" cap="rnd" cmpd="sng" algn="ctr">
              <a:solidFill>
                <a:schemeClr val="tx1"/>
              </a:solidFill>
              <a:prstDash val="dashDot"/>
              <a:round/>
            </a:ln>
            <a:effectLst/>
          </c:spPr>
          <c:marker>
            <c:symbol val="none"/>
          </c:marker>
          <c:xVal>
            <c:numRef>
              <c:f>'pittaya skin'!$AK$4:$AK$1000</c:f>
              <c:numCache>
                <c:formatCode>General</c:formatCode>
                <c:ptCount val="997"/>
                <c:pt idx="0">
                  <c:v>-0.49810492992401101</c:v>
                </c:pt>
                <c:pt idx="1">
                  <c:v>-0.49626469612121599</c:v>
                </c:pt>
                <c:pt idx="2">
                  <c:v>-0.49411776661872903</c:v>
                </c:pt>
                <c:pt idx="3">
                  <c:v>-0.49227750301361101</c:v>
                </c:pt>
                <c:pt idx="4">
                  <c:v>-0.49013057351112399</c:v>
                </c:pt>
                <c:pt idx="5">
                  <c:v>-0.48829033970832803</c:v>
                </c:pt>
                <c:pt idx="6">
                  <c:v>-0.486450105905533</c:v>
                </c:pt>
                <c:pt idx="7">
                  <c:v>-0.48430314660072299</c:v>
                </c:pt>
                <c:pt idx="8">
                  <c:v>-0.48276960849762002</c:v>
                </c:pt>
                <c:pt idx="9">
                  <c:v>-0.48000922799110401</c:v>
                </c:pt>
                <c:pt idx="10">
                  <c:v>-0.47816902399063099</c:v>
                </c:pt>
                <c:pt idx="11">
                  <c:v>-0.47663548588752702</c:v>
                </c:pt>
                <c:pt idx="12">
                  <c:v>-0.47448855638504001</c:v>
                </c:pt>
                <c:pt idx="13">
                  <c:v>-0.472034871578217</c:v>
                </c:pt>
                <c:pt idx="14">
                  <c:v>-0.47019463777542098</c:v>
                </c:pt>
                <c:pt idx="15">
                  <c:v>-0.46835443377494801</c:v>
                </c:pt>
                <c:pt idx="16">
                  <c:v>-0.466207444667816</c:v>
                </c:pt>
                <c:pt idx="17">
                  <c:v>-0.46406051516532898</c:v>
                </c:pt>
                <c:pt idx="18">
                  <c:v>-0.46222028136253401</c:v>
                </c:pt>
                <c:pt idx="19">
                  <c:v>-0.460073322057724</c:v>
                </c:pt>
                <c:pt idx="20">
                  <c:v>-0.45853981375694303</c:v>
                </c:pt>
                <c:pt idx="21">
                  <c:v>-0.45669957995414701</c:v>
                </c:pt>
                <c:pt idx="22">
                  <c:v>-0.45455265045165999</c:v>
                </c:pt>
                <c:pt idx="23">
                  <c:v>-0.45240566134452798</c:v>
                </c:pt>
                <c:pt idx="24">
                  <c:v>-0.45056542754173301</c:v>
                </c:pt>
                <c:pt idx="25">
                  <c:v>-0.44872522354125999</c:v>
                </c:pt>
                <c:pt idx="26">
                  <c:v>-0.44627153873443598</c:v>
                </c:pt>
                <c:pt idx="27">
                  <c:v>-0.44443130493164101</c:v>
                </c:pt>
                <c:pt idx="28">
                  <c:v>-0.442284375429153</c:v>
                </c:pt>
                <c:pt idx="29">
                  <c:v>-0.44075083732605003</c:v>
                </c:pt>
                <c:pt idx="30">
                  <c:v>-0.43799048662185702</c:v>
                </c:pt>
                <c:pt idx="31">
                  <c:v>-0.436456948518753</c:v>
                </c:pt>
                <c:pt idx="32">
                  <c:v>-0.43400329351425199</c:v>
                </c:pt>
                <c:pt idx="33">
                  <c:v>-0.43277645111084001</c:v>
                </c:pt>
                <c:pt idx="34">
                  <c:v>-0.43062952160835299</c:v>
                </c:pt>
                <c:pt idx="35">
                  <c:v>-0.42817586660385099</c:v>
                </c:pt>
                <c:pt idx="36">
                  <c:v>-0.42633563280105602</c:v>
                </c:pt>
                <c:pt idx="37">
                  <c:v>-0.424495398998261</c:v>
                </c:pt>
                <c:pt idx="38">
                  <c:v>-0.42234846949577298</c:v>
                </c:pt>
                <c:pt idx="39">
                  <c:v>-0.42050820589065602</c:v>
                </c:pt>
                <c:pt idx="40">
                  <c:v>-0.41866797208786</c:v>
                </c:pt>
                <c:pt idx="41">
                  <c:v>-0.41652104258537298</c:v>
                </c:pt>
                <c:pt idx="42">
                  <c:v>-0.41437408328056302</c:v>
                </c:pt>
                <c:pt idx="43">
                  <c:v>-0.41222715377807601</c:v>
                </c:pt>
                <c:pt idx="44">
                  <c:v>-0.41038691997528098</c:v>
                </c:pt>
                <c:pt idx="45">
                  <c:v>-0.40854668617248502</c:v>
                </c:pt>
                <c:pt idx="46">
                  <c:v>-0.40609303116798401</c:v>
                </c:pt>
                <c:pt idx="47">
                  <c:v>-0.40455949306487998</c:v>
                </c:pt>
                <c:pt idx="48">
                  <c:v>-0.40241256356239302</c:v>
                </c:pt>
                <c:pt idx="49">
                  <c:v>-0.40026560425758401</c:v>
                </c:pt>
                <c:pt idx="50">
                  <c:v>-0.39811867475509599</c:v>
                </c:pt>
                <c:pt idx="51">
                  <c:v>-0.39658513665199302</c:v>
                </c:pt>
                <c:pt idx="52">
                  <c:v>-0.394744902849197</c:v>
                </c:pt>
                <c:pt idx="53">
                  <c:v>-0.39229124784469599</c:v>
                </c:pt>
                <c:pt idx="54">
                  <c:v>-0.39045101404190102</c:v>
                </c:pt>
                <c:pt idx="55">
                  <c:v>-0.38830405473709101</c:v>
                </c:pt>
                <c:pt idx="56">
                  <c:v>-0.38646382093429599</c:v>
                </c:pt>
                <c:pt idx="57">
                  <c:v>-0.38462358713150002</c:v>
                </c:pt>
                <c:pt idx="58">
                  <c:v>-0.38216993212699901</c:v>
                </c:pt>
                <c:pt idx="59">
                  <c:v>-0.38032969832420299</c:v>
                </c:pt>
                <c:pt idx="60">
                  <c:v>-0.37848946452140803</c:v>
                </c:pt>
                <c:pt idx="61">
                  <c:v>-0.37634253501892101</c:v>
                </c:pt>
                <c:pt idx="62">
                  <c:v>-0.374195575714111</c:v>
                </c:pt>
                <c:pt idx="63">
                  <c:v>-0.37235534191131597</c:v>
                </c:pt>
                <c:pt idx="64">
                  <c:v>-0.370821803808212</c:v>
                </c:pt>
                <c:pt idx="65">
                  <c:v>-0.368061423301697</c:v>
                </c:pt>
                <c:pt idx="66">
                  <c:v>-0.36652791500091603</c:v>
                </c:pt>
                <c:pt idx="67">
                  <c:v>-0.36438098549842801</c:v>
                </c:pt>
                <c:pt idx="68">
                  <c:v>-0.36254072189331099</c:v>
                </c:pt>
                <c:pt idx="69">
                  <c:v>-0.36039379239082298</c:v>
                </c:pt>
                <c:pt idx="70">
                  <c:v>-0.35855355858802801</c:v>
                </c:pt>
                <c:pt idx="71">
                  <c:v>-0.356406599283218</c:v>
                </c:pt>
                <c:pt idx="72">
                  <c:v>-0.35395294427871699</c:v>
                </c:pt>
                <c:pt idx="73">
                  <c:v>-0.35272613167762801</c:v>
                </c:pt>
                <c:pt idx="74">
                  <c:v>-0.350272446870804</c:v>
                </c:pt>
                <c:pt idx="75">
                  <c:v>-0.34812551736831698</c:v>
                </c:pt>
                <c:pt idx="76">
                  <c:v>-0.34597858786582902</c:v>
                </c:pt>
                <c:pt idx="77">
                  <c:v>-0.344445049762726</c:v>
                </c:pt>
                <c:pt idx="78">
                  <c:v>-0.34260478615760798</c:v>
                </c:pt>
                <c:pt idx="79">
                  <c:v>-0.34045785665512102</c:v>
                </c:pt>
                <c:pt idx="80">
                  <c:v>-0.338617622852325</c:v>
                </c:pt>
                <c:pt idx="81">
                  <c:v>-0.33616396784782399</c:v>
                </c:pt>
                <c:pt idx="82">
                  <c:v>-0.33463042974472001</c:v>
                </c:pt>
                <c:pt idx="83">
                  <c:v>-0.332483500242233</c:v>
                </c:pt>
                <c:pt idx="84">
                  <c:v>-0.33033654093742398</c:v>
                </c:pt>
                <c:pt idx="85">
                  <c:v>-0.32849630713462802</c:v>
                </c:pt>
                <c:pt idx="86">
                  <c:v>-0.326656073331833</c:v>
                </c:pt>
                <c:pt idx="87">
                  <c:v>-0.32389572262763999</c:v>
                </c:pt>
                <c:pt idx="88">
                  <c:v>-0.32236218452453602</c:v>
                </c:pt>
                <c:pt idx="89">
                  <c:v>-0.32021525502204901</c:v>
                </c:pt>
                <c:pt idx="90">
                  <c:v>-0.31806829571723899</c:v>
                </c:pt>
                <c:pt idx="91">
                  <c:v>-0.31622806191444403</c:v>
                </c:pt>
                <c:pt idx="92">
                  <c:v>-0.31469452381134</c:v>
                </c:pt>
                <c:pt idx="93">
                  <c:v>-0.31254759430885298</c:v>
                </c:pt>
                <c:pt idx="94">
                  <c:v>-0.31009393930435197</c:v>
                </c:pt>
                <c:pt idx="95">
                  <c:v>-0.30825370550155601</c:v>
                </c:pt>
                <c:pt idx="96">
                  <c:v>-0.30641347169876099</c:v>
                </c:pt>
                <c:pt idx="97">
                  <c:v>-0.30426651239395103</c:v>
                </c:pt>
                <c:pt idx="98">
                  <c:v>-0.30211958289146401</c:v>
                </c:pt>
                <c:pt idx="99">
                  <c:v>-0.30027934908866899</c:v>
                </c:pt>
                <c:pt idx="100">
                  <c:v>-0.29843911528587302</c:v>
                </c:pt>
                <c:pt idx="101">
                  <c:v>-0.296598851680756</c:v>
                </c:pt>
                <c:pt idx="102">
                  <c:v>-0.293838530778885</c:v>
                </c:pt>
                <c:pt idx="103">
                  <c:v>-0.29261168837547302</c:v>
                </c:pt>
                <c:pt idx="104">
                  <c:v>-0.29015803337097201</c:v>
                </c:pt>
                <c:pt idx="105">
                  <c:v>-0.28831779956817599</c:v>
                </c:pt>
                <c:pt idx="106">
                  <c:v>-0.28617084026336698</c:v>
                </c:pt>
                <c:pt idx="107">
                  <c:v>-0.28433060646057101</c:v>
                </c:pt>
                <c:pt idx="108">
                  <c:v>-0.28279706835746798</c:v>
                </c:pt>
                <c:pt idx="109">
                  <c:v>-0.28034344315528897</c:v>
                </c:pt>
                <c:pt idx="110">
                  <c:v>-0.27819648385047901</c:v>
                </c:pt>
                <c:pt idx="111">
                  <c:v>-0.27666294574737499</c:v>
                </c:pt>
                <c:pt idx="112">
                  <c:v>-0.27451601624488797</c:v>
                </c:pt>
                <c:pt idx="113">
                  <c:v>-0.27267578244209301</c:v>
                </c:pt>
                <c:pt idx="114">
                  <c:v>-0.27083551883697499</c:v>
                </c:pt>
                <c:pt idx="115">
                  <c:v>-0.26807519793510398</c:v>
                </c:pt>
                <c:pt idx="116">
                  <c:v>-0.26654165983200101</c:v>
                </c:pt>
                <c:pt idx="117">
                  <c:v>-0.264087975025177</c:v>
                </c:pt>
                <c:pt idx="118">
                  <c:v>-0.26255446672439597</c:v>
                </c:pt>
                <c:pt idx="119">
                  <c:v>-0.26071423292160001</c:v>
                </c:pt>
                <c:pt idx="120">
                  <c:v>-0.25795385241508501</c:v>
                </c:pt>
                <c:pt idx="121">
                  <c:v>-0.25580692291259799</c:v>
                </c:pt>
                <c:pt idx="122">
                  <c:v>-0.25427338480949402</c:v>
                </c:pt>
                <c:pt idx="123">
                  <c:v>-0.25273987650871299</c:v>
                </c:pt>
                <c:pt idx="124">
                  <c:v>-0.25059291720390298</c:v>
                </c:pt>
                <c:pt idx="125">
                  <c:v>-0.24844595789909399</c:v>
                </c:pt>
                <c:pt idx="126">
                  <c:v>-0.246605724096298</c:v>
                </c:pt>
                <c:pt idx="127">
                  <c:v>-0.24445877969265001</c:v>
                </c:pt>
                <c:pt idx="128">
                  <c:v>-0.24231185019016299</c:v>
                </c:pt>
                <c:pt idx="129">
                  <c:v>-0.240471601486206</c:v>
                </c:pt>
                <c:pt idx="130">
                  <c:v>-0.23832465708255801</c:v>
                </c:pt>
                <c:pt idx="131">
                  <c:v>-0.23648442327976199</c:v>
                </c:pt>
                <c:pt idx="132">
                  <c:v>-0.23495088517665899</c:v>
                </c:pt>
                <c:pt idx="133">
                  <c:v>-0.23249724507331801</c:v>
                </c:pt>
                <c:pt idx="134">
                  <c:v>-0.230043590068817</c:v>
                </c:pt>
                <c:pt idx="135">
                  <c:v>-0.22820334136486101</c:v>
                </c:pt>
                <c:pt idx="136">
                  <c:v>-0.22636312246322601</c:v>
                </c:pt>
                <c:pt idx="137">
                  <c:v>-0.22452287375926999</c:v>
                </c:pt>
                <c:pt idx="138">
                  <c:v>-0.22176252305507699</c:v>
                </c:pt>
                <c:pt idx="139">
                  <c:v>-0.22022898495197299</c:v>
                </c:pt>
                <c:pt idx="140">
                  <c:v>-0.218388736248016</c:v>
                </c:pt>
                <c:pt idx="141">
                  <c:v>-0.216855213046074</c:v>
                </c:pt>
                <c:pt idx="142">
                  <c:v>-0.21440155804157299</c:v>
                </c:pt>
                <c:pt idx="143">
                  <c:v>-0.21194791793823201</c:v>
                </c:pt>
                <c:pt idx="144">
                  <c:v>-0.21010766923427601</c:v>
                </c:pt>
                <c:pt idx="145">
                  <c:v>-0.20857413113117201</c:v>
                </c:pt>
                <c:pt idx="146">
                  <c:v>-0.206120491027832</c:v>
                </c:pt>
                <c:pt idx="147">
                  <c:v>-0.20397354662418399</c:v>
                </c:pt>
                <c:pt idx="148">
                  <c:v>-0.20244000852107999</c:v>
                </c:pt>
                <c:pt idx="149">
                  <c:v>-0.200599774718285</c:v>
                </c:pt>
                <c:pt idx="150">
                  <c:v>-0.19814613461494399</c:v>
                </c:pt>
                <c:pt idx="151">
                  <c:v>-0.19630588591098799</c:v>
                </c:pt>
                <c:pt idx="152">
                  <c:v>-0.194465652108192</c:v>
                </c:pt>
                <c:pt idx="153">
                  <c:v>-0.19231870770454401</c:v>
                </c:pt>
                <c:pt idx="154">
                  <c:v>-0.19047847390174899</c:v>
                </c:pt>
                <c:pt idx="155">
                  <c:v>-0.1883315294981</c:v>
                </c:pt>
                <c:pt idx="156">
                  <c:v>-0.18649129569530501</c:v>
                </c:pt>
                <c:pt idx="157">
                  <c:v>-0.18465104699134799</c:v>
                </c:pt>
                <c:pt idx="158">
                  <c:v>-0.18219740688800801</c:v>
                </c:pt>
                <c:pt idx="159">
                  <c:v>-0.18035715818405201</c:v>
                </c:pt>
                <c:pt idx="160">
                  <c:v>-0.17851692438125599</c:v>
                </c:pt>
                <c:pt idx="161">
                  <c:v>-0.176676690578461</c:v>
                </c:pt>
                <c:pt idx="162">
                  <c:v>-0.173916324973106</c:v>
                </c:pt>
                <c:pt idx="163">
                  <c:v>-0.172382801771164</c:v>
                </c:pt>
                <c:pt idx="164">
                  <c:v>-0.16992914676666299</c:v>
                </c:pt>
                <c:pt idx="165">
                  <c:v>-0.16808889806270599</c:v>
                </c:pt>
                <c:pt idx="166">
                  <c:v>-0.16655537486076399</c:v>
                </c:pt>
                <c:pt idx="167">
                  <c:v>-0.16440843045711501</c:v>
                </c:pt>
                <c:pt idx="168">
                  <c:v>-0.16256819665432001</c:v>
                </c:pt>
                <c:pt idx="169">
                  <c:v>-0.160114541649818</c:v>
                </c:pt>
                <c:pt idx="170">
                  <c:v>-0.158581003546715</c:v>
                </c:pt>
                <c:pt idx="171">
                  <c:v>-0.15643405914306599</c:v>
                </c:pt>
                <c:pt idx="172">
                  <c:v>-0.15398041903972601</c:v>
                </c:pt>
                <c:pt idx="173">
                  <c:v>-0.15244688093662301</c:v>
                </c:pt>
                <c:pt idx="174">
                  <c:v>-0.15029993653297399</c:v>
                </c:pt>
                <c:pt idx="175">
                  <c:v>-0.148459702730179</c:v>
                </c:pt>
                <c:pt idx="176">
                  <c:v>-0.14631275832653001</c:v>
                </c:pt>
                <c:pt idx="177">
                  <c:v>-0.14447250962257399</c:v>
                </c:pt>
                <c:pt idx="178">
                  <c:v>-0.142632275819778</c:v>
                </c:pt>
                <c:pt idx="179">
                  <c:v>-0.14048533141613001</c:v>
                </c:pt>
                <c:pt idx="180">
                  <c:v>-0.13833838701248199</c:v>
                </c:pt>
                <c:pt idx="181">
                  <c:v>-0.136498153209686</c:v>
                </c:pt>
                <c:pt idx="182">
                  <c:v>-0.13404449820518499</c:v>
                </c:pt>
                <c:pt idx="183">
                  <c:v>-0.13251097500324199</c:v>
                </c:pt>
                <c:pt idx="184">
                  <c:v>-0.13036403059959401</c:v>
                </c:pt>
                <c:pt idx="185">
                  <c:v>-0.12821708619594599</c:v>
                </c:pt>
                <c:pt idx="186">
                  <c:v>-0.12637685239315</c:v>
                </c:pt>
                <c:pt idx="187">
                  <c:v>-0.124229900538921</c:v>
                </c:pt>
                <c:pt idx="188">
                  <c:v>-0.122696377336979</c:v>
                </c:pt>
                <c:pt idx="189">
                  <c:v>-0.12054942548274999</c:v>
                </c:pt>
                <c:pt idx="190">
                  <c:v>-0.118709199130535</c:v>
                </c:pt>
                <c:pt idx="191">
                  <c:v>-0.11625554412603401</c:v>
                </c:pt>
                <c:pt idx="192">
                  <c:v>-0.11472201347351101</c:v>
                </c:pt>
                <c:pt idx="193">
                  <c:v>-0.112881772220135</c:v>
                </c:pt>
                <c:pt idx="194">
                  <c:v>-0.110121414065361</c:v>
                </c:pt>
                <c:pt idx="195">
                  <c:v>-0.108894594013691</c:v>
                </c:pt>
                <c:pt idx="196">
                  <c:v>-0.106134235858917</c:v>
                </c:pt>
                <c:pt idx="197">
                  <c:v>-0.10429399460554099</c:v>
                </c:pt>
                <c:pt idx="198">
                  <c:v>-0.102453760802746</c:v>
                </c:pt>
                <c:pt idx="199">
                  <c:v>-0.100920222699642</c:v>
                </c:pt>
                <c:pt idx="200">
                  <c:v>-9.8773278295993805E-2</c:v>
                </c:pt>
                <c:pt idx="201">
                  <c:v>-9.6319630742073101E-2</c:v>
                </c:pt>
                <c:pt idx="202">
                  <c:v>-9.4786100089550004E-2</c:v>
                </c:pt>
                <c:pt idx="203">
                  <c:v>-9.26391556859016E-2</c:v>
                </c:pt>
                <c:pt idx="204">
                  <c:v>-9.0492211282253293E-2</c:v>
                </c:pt>
                <c:pt idx="205">
                  <c:v>-8.8038556277751895E-2</c:v>
                </c:pt>
                <c:pt idx="206">
                  <c:v>-8.6505025625228896E-2</c:v>
                </c:pt>
                <c:pt idx="207">
                  <c:v>-8.4358088672161102E-2</c:v>
                </c:pt>
                <c:pt idx="208">
                  <c:v>-8.2824558019638103E-2</c:v>
                </c:pt>
                <c:pt idx="209">
                  <c:v>-8.0370903015136705E-2</c:v>
                </c:pt>
                <c:pt idx="210">
                  <c:v>-7.8530661761760698E-2</c:v>
                </c:pt>
                <c:pt idx="211">
                  <c:v>-7.6077014207839994E-2</c:v>
                </c:pt>
                <c:pt idx="212">
                  <c:v>-7.4543483555316897E-2</c:v>
                </c:pt>
                <c:pt idx="213">
                  <c:v>-7.2396531701087993E-2</c:v>
                </c:pt>
                <c:pt idx="214">
                  <c:v>-7.02495947480202E-2</c:v>
                </c:pt>
                <c:pt idx="215">
                  <c:v>-6.8102650344371796E-2</c:v>
                </c:pt>
                <c:pt idx="216">
                  <c:v>-6.6262409090995802E-2</c:v>
                </c:pt>
                <c:pt idx="217">
                  <c:v>-6.4728878438472706E-2</c:v>
                </c:pt>
                <c:pt idx="218">
                  <c:v>-6.1968516558408702E-2</c:v>
                </c:pt>
                <c:pt idx="219">
                  <c:v>-6.0434985905885703E-2</c:v>
                </c:pt>
                <c:pt idx="220">
                  <c:v>-5.8594744652509703E-2</c:v>
                </c:pt>
                <c:pt idx="221">
                  <c:v>-5.6447803974151597E-2</c:v>
                </c:pt>
                <c:pt idx="222">
                  <c:v>-5.3994152694940602E-2</c:v>
                </c:pt>
                <c:pt idx="223">
                  <c:v>-5.24606183171272E-2</c:v>
                </c:pt>
                <c:pt idx="224">
                  <c:v>-5.0313677638769198E-2</c:v>
                </c:pt>
                <c:pt idx="225">
                  <c:v>-4.8166733235120801E-2</c:v>
                </c:pt>
                <c:pt idx="226">
                  <c:v>-4.6633202582597698E-2</c:v>
                </c:pt>
                <c:pt idx="227">
                  <c:v>-4.4486254453659099E-2</c:v>
                </c:pt>
                <c:pt idx="228">
                  <c:v>-4.2032606899738298E-2</c:v>
                </c:pt>
                <c:pt idx="229">
                  <c:v>-4.0805779397487599E-2</c:v>
                </c:pt>
                <c:pt idx="230">
                  <c:v>-3.8352128118276603E-2</c:v>
                </c:pt>
                <c:pt idx="231">
                  <c:v>-3.6205183714628199E-2</c:v>
                </c:pt>
                <c:pt idx="232">
                  <c:v>-3.4364946186542497E-2</c:v>
                </c:pt>
                <c:pt idx="233">
                  <c:v>-3.22180017828941E-2</c:v>
                </c:pt>
                <c:pt idx="234">
                  <c:v>-3.0684472993016201E-2</c:v>
                </c:pt>
                <c:pt idx="235">
                  <c:v>-2.8230821713805199E-2</c:v>
                </c:pt>
                <c:pt idx="236">
                  <c:v>-2.6390582323074299E-2</c:v>
                </c:pt>
                <c:pt idx="237">
                  <c:v>-2.3936932906508401E-2</c:v>
                </c:pt>
                <c:pt idx="238">
                  <c:v>-2.2403402253985401E-2</c:v>
                </c:pt>
                <c:pt idx="239">
                  <c:v>-2.02564559876919E-2</c:v>
                </c:pt>
                <c:pt idx="240">
                  <c:v>-1.87229253351688E-2</c:v>
                </c:pt>
                <c:pt idx="241">
                  <c:v>-1.65759809315205E-2</c:v>
                </c:pt>
                <c:pt idx="242">
                  <c:v>-1.38156227767467E-2</c:v>
                </c:pt>
                <c:pt idx="243">
                  <c:v>-1.2895504012703901E-2</c:v>
                </c:pt>
                <c:pt idx="244">
                  <c:v>-1.04418536648154E-2</c:v>
                </c:pt>
                <c:pt idx="245">
                  <c:v>-8.2949092611670494E-3</c:v>
                </c:pt>
                <c:pt idx="246">
                  <c:v>-6.4546708017587696E-3</c:v>
                </c:pt>
                <c:pt idx="247">
                  <c:v>-4.3077268637716796E-3</c:v>
                </c:pt>
                <c:pt idx="248">
                  <c:v>-2.1607824601233001E-3</c:v>
                </c:pt>
                <c:pt idx="249">
                  <c:v>-3.2054434996098302E-4</c:v>
                </c:pt>
                <c:pt idx="250">
                  <c:v>1.82640005368739E-3</c:v>
                </c:pt>
                <c:pt idx="251">
                  <c:v>3.97334434092045E-3</c:v>
                </c:pt>
                <c:pt idx="252">
                  <c:v>5.5068759247660602E-3</c:v>
                </c:pt>
                <c:pt idx="253">
                  <c:v>7.3471139185130596E-3</c:v>
                </c:pt>
                <c:pt idx="254">
                  <c:v>1.0107470676302899E-2</c:v>
                </c:pt>
                <c:pt idx="255">
                  <c:v>1.16410031914711E-2</c:v>
                </c:pt>
                <c:pt idx="256">
                  <c:v>1.3787947595119501E-2</c:v>
                </c:pt>
                <c:pt idx="257">
                  <c:v>1.5628185123205199E-2</c:v>
                </c:pt>
                <c:pt idx="258">
                  <c:v>1.74684226512909E-2</c:v>
                </c:pt>
                <c:pt idx="259">
                  <c:v>1.93086620420218E-2</c:v>
                </c:pt>
                <c:pt idx="260">
                  <c:v>2.1762313321232799E-2</c:v>
                </c:pt>
                <c:pt idx="261">
                  <c:v>2.3295843973755798E-2</c:v>
                </c:pt>
                <c:pt idx="262">
                  <c:v>2.5442788377404199E-2</c:v>
                </c:pt>
                <c:pt idx="263">
                  <c:v>2.7283027768135099E-2</c:v>
                </c:pt>
                <c:pt idx="264">
                  <c:v>3.0043382197618498E-2</c:v>
                </c:pt>
                <c:pt idx="265">
                  <c:v>3.1576916575431803E-2</c:v>
                </c:pt>
                <c:pt idx="266">
                  <c:v>3.37238609790802E-2</c:v>
                </c:pt>
                <c:pt idx="267">
                  <c:v>3.5257391631603199E-2</c:v>
                </c:pt>
                <c:pt idx="268">
                  <c:v>3.7404336035251597E-2</c:v>
                </c:pt>
                <c:pt idx="269">
                  <c:v>4.0164694190025302E-2</c:v>
                </c:pt>
                <c:pt idx="270">
                  <c:v>4.1391517966985703E-2</c:v>
                </c:pt>
                <c:pt idx="271">
                  <c:v>4.3231759220361703E-2</c:v>
                </c:pt>
                <c:pt idx="272">
                  <c:v>4.53787036240101E-2</c:v>
                </c:pt>
                <c:pt idx="273">
                  <c:v>4.7832354903221103E-2</c:v>
                </c:pt>
                <c:pt idx="274">
                  <c:v>4.9672592431306797E-2</c:v>
                </c:pt>
                <c:pt idx="275">
                  <c:v>5.1206123083829901E-2</c:v>
                </c:pt>
                <c:pt idx="276">
                  <c:v>5.3353067487478298E-2</c:v>
                </c:pt>
                <c:pt idx="277">
                  <c:v>5.5500011891126598E-2</c:v>
                </c:pt>
                <c:pt idx="278">
                  <c:v>5.7646956294775002E-2</c:v>
                </c:pt>
                <c:pt idx="279">
                  <c:v>5.9487193822860697E-2</c:v>
                </c:pt>
                <c:pt idx="280">
                  <c:v>6.1327435076236697E-2</c:v>
                </c:pt>
                <c:pt idx="281">
                  <c:v>6.3474372029304504E-2</c:v>
                </c:pt>
                <c:pt idx="282">
                  <c:v>6.5621316432952895E-2</c:v>
                </c:pt>
                <c:pt idx="283">
                  <c:v>6.7461557686328902E-2</c:v>
                </c:pt>
                <c:pt idx="284">
                  <c:v>6.9608494639396695E-2</c:v>
                </c:pt>
                <c:pt idx="285">
                  <c:v>7.1755446493625599E-2</c:v>
                </c:pt>
                <c:pt idx="286">
                  <c:v>7.3288977146148696E-2</c:v>
                </c:pt>
                <c:pt idx="287">
                  <c:v>7.54359215497971E-2</c:v>
                </c:pt>
                <c:pt idx="288">
                  <c:v>7.7276162803173107E-2</c:v>
                </c:pt>
                <c:pt idx="289">
                  <c:v>7.9729810357093797E-2</c:v>
                </c:pt>
                <c:pt idx="290">
                  <c:v>8.1570051610469804E-2</c:v>
                </c:pt>
                <c:pt idx="291">
                  <c:v>8.3410285413265201E-2</c:v>
                </c:pt>
                <c:pt idx="292">
                  <c:v>8.5557229816913605E-2</c:v>
                </c:pt>
                <c:pt idx="293">
                  <c:v>8.7397463619709001E-2</c:v>
                </c:pt>
                <c:pt idx="294">
                  <c:v>8.9851111173629802E-2</c:v>
                </c:pt>
                <c:pt idx="295">
                  <c:v>9.1691352427005796E-2</c:v>
                </c:pt>
                <c:pt idx="296">
                  <c:v>9.3531593680381803E-2</c:v>
                </c:pt>
                <c:pt idx="297">
                  <c:v>9.5371834933757796E-2</c:v>
                </c:pt>
                <c:pt idx="298">
                  <c:v>9.75187793374062E-2</c:v>
                </c:pt>
                <c:pt idx="299">
                  <c:v>9.9665716290473896E-2</c:v>
                </c:pt>
                <c:pt idx="300">
                  <c:v>0.10119925439357801</c:v>
                </c:pt>
                <c:pt idx="301">
                  <c:v>0.103652909398079</c:v>
                </c:pt>
                <c:pt idx="302">
                  <c:v>0.105493135750294</c:v>
                </c:pt>
                <c:pt idx="303">
                  <c:v>0.107640087604523</c:v>
                </c:pt>
                <c:pt idx="304">
                  <c:v>0.109173618257046</c:v>
                </c:pt>
                <c:pt idx="305">
                  <c:v>0.111320562660694</c:v>
                </c:pt>
                <c:pt idx="306">
                  <c:v>0.11377421021461499</c:v>
                </c:pt>
                <c:pt idx="307">
                  <c:v>0.11592116206884399</c:v>
                </c:pt>
                <c:pt idx="308">
                  <c:v>0.117761395871639</c:v>
                </c:pt>
                <c:pt idx="309">
                  <c:v>0.119294926524162</c:v>
                </c:pt>
                <c:pt idx="310">
                  <c:v>0.121748574078083</c:v>
                </c:pt>
                <c:pt idx="311">
                  <c:v>0.123282112181187</c:v>
                </c:pt>
                <c:pt idx="312">
                  <c:v>0.12542906403541601</c:v>
                </c:pt>
                <c:pt idx="313">
                  <c:v>0.127576008439064</c:v>
                </c:pt>
                <c:pt idx="314">
                  <c:v>0.12941624224185899</c:v>
                </c:pt>
                <c:pt idx="315">
                  <c:v>0.13156318664550801</c:v>
                </c:pt>
                <c:pt idx="316">
                  <c:v>0.133403420448303</c:v>
                </c:pt>
                <c:pt idx="317">
                  <c:v>0.13585707545280501</c:v>
                </c:pt>
                <c:pt idx="318">
                  <c:v>0.138004019856453</c:v>
                </c:pt>
                <c:pt idx="319">
                  <c:v>0.13984426856040999</c:v>
                </c:pt>
                <c:pt idx="320">
                  <c:v>0.14137779176235199</c:v>
                </c:pt>
                <c:pt idx="321">
                  <c:v>0.14352472126483901</c:v>
                </c:pt>
                <c:pt idx="322">
                  <c:v>0.14567168056964899</c:v>
                </c:pt>
                <c:pt idx="323">
                  <c:v>0.14751191437244399</c:v>
                </c:pt>
                <c:pt idx="324">
                  <c:v>0.149658873677254</c:v>
                </c:pt>
                <c:pt idx="325">
                  <c:v>0.15149910748004899</c:v>
                </c:pt>
                <c:pt idx="326">
                  <c:v>0.153952747583389</c:v>
                </c:pt>
                <c:pt idx="327">
                  <c:v>0.155486285686493</c:v>
                </c:pt>
                <c:pt idx="328">
                  <c:v>0.15763323009014099</c:v>
                </c:pt>
                <c:pt idx="329">
                  <c:v>0.15978017449379001</c:v>
                </c:pt>
                <c:pt idx="330">
                  <c:v>0.161620408296585</c:v>
                </c:pt>
                <c:pt idx="331">
                  <c:v>0.16376735270023299</c:v>
                </c:pt>
                <c:pt idx="332">
                  <c:v>0.16530089080333699</c:v>
                </c:pt>
                <c:pt idx="333">
                  <c:v>0.16714110970497101</c:v>
                </c:pt>
                <c:pt idx="334">
                  <c:v>0.16959477961063399</c:v>
                </c:pt>
                <c:pt idx="335">
                  <c:v>0.17143501341342901</c:v>
                </c:pt>
                <c:pt idx="336">
                  <c:v>0.173581957817078</c:v>
                </c:pt>
                <c:pt idx="337">
                  <c:v>0.17572890222072601</c:v>
                </c:pt>
                <c:pt idx="338">
                  <c:v>0.17756913602352101</c:v>
                </c:pt>
                <c:pt idx="339">
                  <c:v>0.179409369826317</c:v>
                </c:pt>
                <c:pt idx="340">
                  <c:v>0.18155631422996499</c:v>
                </c:pt>
                <c:pt idx="341">
                  <c:v>0.18339656293392201</c:v>
                </c:pt>
                <c:pt idx="342">
                  <c:v>0.185543492436409</c:v>
                </c:pt>
                <c:pt idx="343">
                  <c:v>0.18769043684005701</c:v>
                </c:pt>
                <c:pt idx="344">
                  <c:v>0.189530685544014</c:v>
                </c:pt>
                <c:pt idx="345">
                  <c:v>0.19167762994766199</c:v>
                </c:pt>
                <c:pt idx="346">
                  <c:v>0.19321116805076599</c:v>
                </c:pt>
                <c:pt idx="347">
                  <c:v>0.195971518754959</c:v>
                </c:pt>
                <c:pt idx="348">
                  <c:v>0.19750504195690199</c:v>
                </c:pt>
                <c:pt idx="349">
                  <c:v>0.19965200126171101</c:v>
                </c:pt>
                <c:pt idx="350">
                  <c:v>0.201492220163345</c:v>
                </c:pt>
                <c:pt idx="351">
                  <c:v>0.203332468867302</c:v>
                </c:pt>
                <c:pt idx="352">
                  <c:v>0.20517270267009699</c:v>
                </c:pt>
                <c:pt idx="353">
                  <c:v>0.20731964707374601</c:v>
                </c:pt>
                <c:pt idx="354">
                  <c:v>0.21008001267910001</c:v>
                </c:pt>
                <c:pt idx="355">
                  <c:v>0.21130682528019001</c:v>
                </c:pt>
                <c:pt idx="356">
                  <c:v>0.213453784584999</c:v>
                </c:pt>
                <c:pt idx="357">
                  <c:v>0.21560072898864699</c:v>
                </c:pt>
                <c:pt idx="358">
                  <c:v>0.217747673392296</c:v>
                </c:pt>
                <c:pt idx="359">
                  <c:v>0.21989460289478299</c:v>
                </c:pt>
                <c:pt idx="360">
                  <c:v>0.22142814099788699</c:v>
                </c:pt>
                <c:pt idx="361">
                  <c:v>0.22326838970184301</c:v>
                </c:pt>
                <c:pt idx="362">
                  <c:v>0.225108623504639</c:v>
                </c:pt>
                <c:pt idx="363">
                  <c:v>0.22756226360797899</c:v>
                </c:pt>
                <c:pt idx="364">
                  <c:v>0.22940251231193501</c:v>
                </c:pt>
                <c:pt idx="365">
                  <c:v>0.231242746114731</c:v>
                </c:pt>
                <c:pt idx="366">
                  <c:v>0.23369640111923201</c:v>
                </c:pt>
                <c:pt idx="367">
                  <c:v>0.235843330621719</c:v>
                </c:pt>
                <c:pt idx="368">
                  <c:v>0.237070173025131</c:v>
                </c:pt>
                <c:pt idx="369">
                  <c:v>0.23952381312847101</c:v>
                </c:pt>
                <c:pt idx="370">
                  <c:v>0.24136406183242801</c:v>
                </c:pt>
                <c:pt idx="371">
                  <c:v>0.24381771683692899</c:v>
                </c:pt>
                <c:pt idx="372">
                  <c:v>0.24565793573856401</c:v>
                </c:pt>
                <c:pt idx="373">
                  <c:v>0.247804895043373</c:v>
                </c:pt>
                <c:pt idx="374">
                  <c:v>0.24995183944702101</c:v>
                </c:pt>
                <c:pt idx="375">
                  <c:v>0.25148534774780301</c:v>
                </c:pt>
                <c:pt idx="376">
                  <c:v>0.25363230705261203</c:v>
                </c:pt>
                <c:pt idx="377">
                  <c:v>0.25547254085540799</c:v>
                </c:pt>
                <c:pt idx="378">
                  <c:v>0.257926195859909</c:v>
                </c:pt>
                <c:pt idx="379">
                  <c:v>0.25945973396301297</c:v>
                </c:pt>
                <c:pt idx="380">
                  <c:v>0.26129996776580799</c:v>
                </c:pt>
                <c:pt idx="381">
                  <c:v>0.26344689726829501</c:v>
                </c:pt>
                <c:pt idx="382">
                  <c:v>0.26559385657310502</c:v>
                </c:pt>
                <c:pt idx="383">
                  <c:v>0.26774078607559199</c:v>
                </c:pt>
                <c:pt idx="384">
                  <c:v>0.26958101987838701</c:v>
                </c:pt>
                <c:pt idx="385">
                  <c:v>0.27172800898551902</c:v>
                </c:pt>
                <c:pt idx="386">
                  <c:v>0.27356821298599199</c:v>
                </c:pt>
                <c:pt idx="387">
                  <c:v>0.27540844678878801</c:v>
                </c:pt>
                <c:pt idx="388">
                  <c:v>0.27786213159561202</c:v>
                </c:pt>
                <c:pt idx="389">
                  <c:v>0.27939563989639299</c:v>
                </c:pt>
                <c:pt idx="390">
                  <c:v>0.281849294900894</c:v>
                </c:pt>
                <c:pt idx="391">
                  <c:v>0.28430294990539601</c:v>
                </c:pt>
                <c:pt idx="392">
                  <c:v>0.28583648800849898</c:v>
                </c:pt>
                <c:pt idx="393">
                  <c:v>0.287676721811295</c:v>
                </c:pt>
                <c:pt idx="394">
                  <c:v>0.28982365131378202</c:v>
                </c:pt>
                <c:pt idx="395">
                  <c:v>0.29135718941688499</c:v>
                </c:pt>
                <c:pt idx="396">
                  <c:v>0.293810844421387</c:v>
                </c:pt>
                <c:pt idx="397">
                  <c:v>0.29565107822418202</c:v>
                </c:pt>
                <c:pt idx="398">
                  <c:v>0.29779803752899198</c:v>
                </c:pt>
                <c:pt idx="399">
                  <c:v>0.299331575632095</c:v>
                </c:pt>
                <c:pt idx="400">
                  <c:v>0.30178520083427401</c:v>
                </c:pt>
                <c:pt idx="401">
                  <c:v>0.30362546443939198</c:v>
                </c:pt>
                <c:pt idx="402">
                  <c:v>0.305465698242188</c:v>
                </c:pt>
                <c:pt idx="403">
                  <c:v>0.30761262774467502</c:v>
                </c:pt>
                <c:pt idx="404">
                  <c:v>0.30975958704948398</c:v>
                </c:pt>
                <c:pt idx="405">
                  <c:v>0.311293125152588</c:v>
                </c:pt>
                <c:pt idx="406">
                  <c:v>0.31344005465507502</c:v>
                </c:pt>
                <c:pt idx="407">
                  <c:v>0.31589370965957603</c:v>
                </c:pt>
                <c:pt idx="408">
                  <c:v>0.31742724776268</c:v>
                </c:pt>
                <c:pt idx="409">
                  <c:v>0.320187568664551</c:v>
                </c:pt>
                <c:pt idx="410">
                  <c:v>0.32141441106796298</c:v>
                </c:pt>
                <c:pt idx="411">
                  <c:v>0.32356137037277199</c:v>
                </c:pt>
                <c:pt idx="412">
                  <c:v>0.32570829987525901</c:v>
                </c:pt>
                <c:pt idx="413">
                  <c:v>0.32754853367805498</c:v>
                </c:pt>
                <c:pt idx="414">
                  <c:v>0.32969549298286399</c:v>
                </c:pt>
                <c:pt idx="415">
                  <c:v>0.33153572678566001</c:v>
                </c:pt>
                <c:pt idx="416">
                  <c:v>0.33306926488876298</c:v>
                </c:pt>
                <c:pt idx="417">
                  <c:v>0.33552289009094199</c:v>
                </c:pt>
                <c:pt idx="418">
                  <c:v>0.33766984939575201</c:v>
                </c:pt>
                <c:pt idx="419">
                  <c:v>0.33951008319854697</c:v>
                </c:pt>
                <c:pt idx="420">
                  <c:v>0.341350317001343</c:v>
                </c:pt>
                <c:pt idx="421">
                  <c:v>0.344110667705536</c:v>
                </c:pt>
                <c:pt idx="422">
                  <c:v>0.34533751010894798</c:v>
                </c:pt>
                <c:pt idx="423">
                  <c:v>0.347177743911743</c:v>
                </c:pt>
                <c:pt idx="424">
                  <c:v>0.34932467341423001</c:v>
                </c:pt>
                <c:pt idx="425">
                  <c:v>0.35177832841873202</c:v>
                </c:pt>
                <c:pt idx="426">
                  <c:v>0.35331186652183499</c:v>
                </c:pt>
                <c:pt idx="427">
                  <c:v>0.35545879602432301</c:v>
                </c:pt>
                <c:pt idx="428">
                  <c:v>0.35729905962943997</c:v>
                </c:pt>
                <c:pt idx="429">
                  <c:v>0.35944598913192699</c:v>
                </c:pt>
                <c:pt idx="430">
                  <c:v>0.36159291863441501</c:v>
                </c:pt>
                <c:pt idx="431">
                  <c:v>0.36373987793922402</c:v>
                </c:pt>
                <c:pt idx="432">
                  <c:v>0.36527341604232799</c:v>
                </c:pt>
                <c:pt idx="433">
                  <c:v>0.36711364984512301</c:v>
                </c:pt>
                <c:pt idx="434">
                  <c:v>0.36926057934760997</c:v>
                </c:pt>
                <c:pt idx="435">
                  <c:v>0.37110084295272799</c:v>
                </c:pt>
                <c:pt idx="436">
                  <c:v>0.373861193656921</c:v>
                </c:pt>
                <c:pt idx="437">
                  <c:v>0.37539470195770303</c:v>
                </c:pt>
                <c:pt idx="438">
                  <c:v>0.37754166126251198</c:v>
                </c:pt>
                <c:pt idx="439">
                  <c:v>0.37938189506530801</c:v>
                </c:pt>
                <c:pt idx="440">
                  <c:v>0.38152885437011702</c:v>
                </c:pt>
                <c:pt idx="441">
                  <c:v>0.38336908817291299</c:v>
                </c:pt>
                <c:pt idx="442">
                  <c:v>0.3855160176754</c:v>
                </c:pt>
                <c:pt idx="443">
                  <c:v>0.38735625147819502</c:v>
                </c:pt>
                <c:pt idx="444">
                  <c:v>0.38950324058532698</c:v>
                </c:pt>
                <c:pt idx="445">
                  <c:v>0.3913434445858</c:v>
                </c:pt>
                <c:pt idx="446">
                  <c:v>0.39318367838859603</c:v>
                </c:pt>
                <c:pt idx="447">
                  <c:v>0.39533063769340498</c:v>
                </c:pt>
                <c:pt idx="448">
                  <c:v>0.39778429269790599</c:v>
                </c:pt>
                <c:pt idx="449">
                  <c:v>0.39931783080101002</c:v>
                </c:pt>
                <c:pt idx="450">
                  <c:v>0.40146479010581998</c:v>
                </c:pt>
                <c:pt idx="451">
                  <c:v>0.40391841530799899</c:v>
                </c:pt>
                <c:pt idx="452">
                  <c:v>0.40545195341110202</c:v>
                </c:pt>
                <c:pt idx="453">
                  <c:v>0.40759891271591198</c:v>
                </c:pt>
                <c:pt idx="454">
                  <c:v>0.40974584221839899</c:v>
                </c:pt>
                <c:pt idx="455">
                  <c:v>0.41189277172088601</c:v>
                </c:pt>
                <c:pt idx="456">
                  <c:v>0.41373303532600397</c:v>
                </c:pt>
                <c:pt idx="457">
                  <c:v>0.41557326912879899</c:v>
                </c:pt>
                <c:pt idx="458">
                  <c:v>0.41741350293159502</c:v>
                </c:pt>
                <c:pt idx="459">
                  <c:v>0.41925373673438998</c:v>
                </c:pt>
                <c:pt idx="460">
                  <c:v>0.4214006960392</c:v>
                </c:pt>
                <c:pt idx="461">
                  <c:v>0.42354762554168701</c:v>
                </c:pt>
                <c:pt idx="462">
                  <c:v>0.42569455504417397</c:v>
                </c:pt>
                <c:pt idx="463">
                  <c:v>0.427228093147278</c:v>
                </c:pt>
                <c:pt idx="464">
                  <c:v>0.42968174815177901</c:v>
                </c:pt>
                <c:pt idx="465">
                  <c:v>0.43121528625488298</c:v>
                </c:pt>
                <c:pt idx="466">
                  <c:v>0.43336221575737</c:v>
                </c:pt>
                <c:pt idx="467">
                  <c:v>0.43550917506218001</c:v>
                </c:pt>
                <c:pt idx="468">
                  <c:v>0.43734940886497498</c:v>
                </c:pt>
                <c:pt idx="469">
                  <c:v>0.43918964266777</c:v>
                </c:pt>
                <c:pt idx="470">
                  <c:v>0.44133660197258001</c:v>
                </c:pt>
                <c:pt idx="471">
                  <c:v>0.44379022717475902</c:v>
                </c:pt>
                <c:pt idx="472">
                  <c:v>0.44563046097755399</c:v>
                </c:pt>
                <c:pt idx="473">
                  <c:v>0.447777420282364</c:v>
                </c:pt>
                <c:pt idx="474">
                  <c:v>0.44961765408515902</c:v>
                </c:pt>
                <c:pt idx="475">
                  <c:v>0.45115119218826299</c:v>
                </c:pt>
                <c:pt idx="476">
                  <c:v>0.45329812169075001</c:v>
                </c:pt>
                <c:pt idx="477">
                  <c:v>0.45544508099556003</c:v>
                </c:pt>
                <c:pt idx="478">
                  <c:v>0.45728531479835499</c:v>
                </c:pt>
                <c:pt idx="479">
                  <c:v>0.459738969802856</c:v>
                </c:pt>
                <c:pt idx="480">
                  <c:v>0.46157920360565202</c:v>
                </c:pt>
                <c:pt idx="481">
                  <c:v>0.46341943740844699</c:v>
                </c:pt>
                <c:pt idx="482">
                  <c:v>0.465566396713257</c:v>
                </c:pt>
                <c:pt idx="483">
                  <c:v>0.46771332621574402</c:v>
                </c:pt>
                <c:pt idx="484">
                  <c:v>0.46986025571823098</c:v>
                </c:pt>
                <c:pt idx="485">
                  <c:v>0.47139379382133501</c:v>
                </c:pt>
                <c:pt idx="486">
                  <c:v>0.47323405742645303</c:v>
                </c:pt>
                <c:pt idx="487">
                  <c:v>0.47599440813064597</c:v>
                </c:pt>
                <c:pt idx="488">
                  <c:v>0.47722122073173501</c:v>
                </c:pt>
                <c:pt idx="489">
                  <c:v>0.47998160123825101</c:v>
                </c:pt>
                <c:pt idx="490">
                  <c:v>0.48120841383933999</c:v>
                </c:pt>
                <c:pt idx="491">
                  <c:v>0.483662039041519</c:v>
                </c:pt>
                <c:pt idx="492">
                  <c:v>0.486422419548035</c:v>
                </c:pt>
                <c:pt idx="493">
                  <c:v>0.48734253644943198</c:v>
                </c:pt>
                <c:pt idx="494">
                  <c:v>0.48948946595192</c:v>
                </c:pt>
                <c:pt idx="495">
                  <c:v>0.49132969975471502</c:v>
                </c:pt>
                <c:pt idx="496">
                  <c:v>0.49347665905952498</c:v>
                </c:pt>
                <c:pt idx="497">
                  <c:v>0.49531689286232</c:v>
                </c:pt>
                <c:pt idx="498">
                  <c:v>0.49746385216713002</c:v>
                </c:pt>
                <c:pt idx="499">
                  <c:v>0.49899736046791099</c:v>
                </c:pt>
                <c:pt idx="500">
                  <c:v>0.50175774097442605</c:v>
                </c:pt>
                <c:pt idx="501">
                  <c:v>0.50390470027923595</c:v>
                </c:pt>
                <c:pt idx="502">
                  <c:v>0.50543820858001698</c:v>
                </c:pt>
                <c:pt idx="503">
                  <c:v>0.50727844238281306</c:v>
                </c:pt>
                <c:pt idx="504">
                  <c:v>0.50942540168762196</c:v>
                </c:pt>
                <c:pt idx="505">
                  <c:v>0.51157236099243197</c:v>
                </c:pt>
                <c:pt idx="506">
                  <c:v>0.51341253519058205</c:v>
                </c:pt>
                <c:pt idx="507">
                  <c:v>0.51586621999740601</c:v>
                </c:pt>
                <c:pt idx="508">
                  <c:v>0.51770645380020097</c:v>
                </c:pt>
                <c:pt idx="509">
                  <c:v>0.51954668760299705</c:v>
                </c:pt>
                <c:pt idx="510">
                  <c:v>0.52138692140579201</c:v>
                </c:pt>
                <c:pt idx="511">
                  <c:v>0.52353388071060203</c:v>
                </c:pt>
                <c:pt idx="512">
                  <c:v>0.52506738901138295</c:v>
                </c:pt>
                <c:pt idx="513">
                  <c:v>0.52782779932022095</c:v>
                </c:pt>
                <c:pt idx="514">
                  <c:v>0.52905458211898804</c:v>
                </c:pt>
                <c:pt idx="515">
                  <c:v>0.53181493282318104</c:v>
                </c:pt>
                <c:pt idx="516">
                  <c:v>0.53304177522659302</c:v>
                </c:pt>
                <c:pt idx="517">
                  <c:v>0.53518873453140303</c:v>
                </c:pt>
                <c:pt idx="518">
                  <c:v>0.53733563423156705</c:v>
                </c:pt>
                <c:pt idx="519">
                  <c:v>0.53886920213699296</c:v>
                </c:pt>
                <c:pt idx="520">
                  <c:v>0.54162961244583097</c:v>
                </c:pt>
                <c:pt idx="521">
                  <c:v>0.54346978664398204</c:v>
                </c:pt>
                <c:pt idx="522">
                  <c:v>0.54531002044677701</c:v>
                </c:pt>
                <c:pt idx="523">
                  <c:v>0.54745697975158703</c:v>
                </c:pt>
                <c:pt idx="524">
                  <c:v>0.54991066455841098</c:v>
                </c:pt>
                <c:pt idx="525">
                  <c:v>0.55175083875656095</c:v>
                </c:pt>
                <c:pt idx="526">
                  <c:v>0.55359113216400102</c:v>
                </c:pt>
                <c:pt idx="527">
                  <c:v>0.55543136596679699</c:v>
                </c:pt>
                <c:pt idx="528">
                  <c:v>0.55788499116897605</c:v>
                </c:pt>
                <c:pt idx="529">
                  <c:v>0.55941849946975697</c:v>
                </c:pt>
                <c:pt idx="530">
                  <c:v>0.56125879287719704</c:v>
                </c:pt>
                <c:pt idx="531">
                  <c:v>0.56340569257736195</c:v>
                </c:pt>
                <c:pt idx="532">
                  <c:v>0.56524598598480202</c:v>
                </c:pt>
                <c:pt idx="533">
                  <c:v>0.56769961118698098</c:v>
                </c:pt>
                <c:pt idx="534">
                  <c:v>0.569233179092407</c:v>
                </c:pt>
                <c:pt idx="535">
                  <c:v>0.57107335329055797</c:v>
                </c:pt>
                <c:pt idx="536">
                  <c:v>0.57352703809738204</c:v>
                </c:pt>
                <c:pt idx="537">
                  <c:v>0.57567393779754605</c:v>
                </c:pt>
                <c:pt idx="538">
                  <c:v>0.57751423120498702</c:v>
                </c:pt>
                <c:pt idx="539">
                  <c:v>0.57935440540313698</c:v>
                </c:pt>
                <c:pt idx="540">
                  <c:v>0.581501424312592</c:v>
                </c:pt>
                <c:pt idx="541">
                  <c:v>0.58364832401275601</c:v>
                </c:pt>
                <c:pt idx="542">
                  <c:v>0.58548855781555198</c:v>
                </c:pt>
                <c:pt idx="543">
                  <c:v>0.587635517120361</c:v>
                </c:pt>
                <c:pt idx="544">
                  <c:v>0.58947575092315696</c:v>
                </c:pt>
                <c:pt idx="545">
                  <c:v>0.59100925922393799</c:v>
                </c:pt>
                <c:pt idx="546">
                  <c:v>0.593156278133392</c:v>
                </c:pt>
                <c:pt idx="547">
                  <c:v>0.59560984373092696</c:v>
                </c:pt>
                <c:pt idx="548">
                  <c:v>0.59806352853775002</c:v>
                </c:pt>
                <c:pt idx="549">
                  <c:v>0.59959703683853105</c:v>
                </c:pt>
                <c:pt idx="550">
                  <c:v>0.60143733024597201</c:v>
                </c:pt>
                <c:pt idx="551">
                  <c:v>0.60358422994613603</c:v>
                </c:pt>
                <c:pt idx="552">
                  <c:v>0.60542452335357699</c:v>
                </c:pt>
                <c:pt idx="553">
                  <c:v>0.60726469755172696</c:v>
                </c:pt>
                <c:pt idx="554">
                  <c:v>0.60941165685653698</c:v>
                </c:pt>
                <c:pt idx="555">
                  <c:v>0.61186528205871604</c:v>
                </c:pt>
                <c:pt idx="556">
                  <c:v>0.61370557546615601</c:v>
                </c:pt>
                <c:pt idx="557">
                  <c:v>0.61585247516632102</c:v>
                </c:pt>
                <c:pt idx="558">
                  <c:v>0.61769276857376099</c:v>
                </c:pt>
                <c:pt idx="559">
                  <c:v>0.619839668273926</c:v>
                </c:pt>
                <c:pt idx="560">
                  <c:v>0.62229335308074996</c:v>
                </c:pt>
                <c:pt idx="561">
                  <c:v>0.62352013587951705</c:v>
                </c:pt>
                <c:pt idx="562">
                  <c:v>0.62597382068634</c:v>
                </c:pt>
                <c:pt idx="563">
                  <c:v>0.62720060348510698</c:v>
                </c:pt>
                <c:pt idx="564">
                  <c:v>0.62934756278991699</c:v>
                </c:pt>
                <c:pt idx="565">
                  <c:v>0.63118779659271196</c:v>
                </c:pt>
                <c:pt idx="566">
                  <c:v>0.63333475589752197</c:v>
                </c:pt>
                <c:pt idx="567">
                  <c:v>0.63578838109970104</c:v>
                </c:pt>
                <c:pt idx="568">
                  <c:v>0.63732194900512695</c:v>
                </c:pt>
                <c:pt idx="569">
                  <c:v>0.64008229970931996</c:v>
                </c:pt>
                <c:pt idx="570">
                  <c:v>0.641002416610718</c:v>
                </c:pt>
                <c:pt idx="571">
                  <c:v>0.64345604181289695</c:v>
                </c:pt>
                <c:pt idx="572">
                  <c:v>0.64560300111770597</c:v>
                </c:pt>
                <c:pt idx="573">
                  <c:v>0.64744323492050204</c:v>
                </c:pt>
                <c:pt idx="574">
                  <c:v>0.64897680282592796</c:v>
                </c:pt>
                <c:pt idx="575">
                  <c:v>0.65143042802810702</c:v>
                </c:pt>
                <c:pt idx="576">
                  <c:v>0.65327066183090199</c:v>
                </c:pt>
                <c:pt idx="577">
                  <c:v>0.65541756153106701</c:v>
                </c:pt>
                <c:pt idx="578">
                  <c:v>0.65756458044052102</c:v>
                </c:pt>
                <c:pt idx="579">
                  <c:v>0.65971153974533103</c:v>
                </c:pt>
                <c:pt idx="580">
                  <c:v>0.66124504804611195</c:v>
                </c:pt>
                <c:pt idx="581">
                  <c:v>0.66308522224426303</c:v>
                </c:pt>
                <c:pt idx="582">
                  <c:v>0.66553890705108598</c:v>
                </c:pt>
                <c:pt idx="583">
                  <c:v>0.667685866355896</c:v>
                </c:pt>
                <c:pt idx="584">
                  <c:v>0.66952610015869096</c:v>
                </c:pt>
                <c:pt idx="585">
                  <c:v>0.67167305946350098</c:v>
                </c:pt>
                <c:pt idx="586">
                  <c:v>0.67351329326629605</c:v>
                </c:pt>
                <c:pt idx="587">
                  <c:v>0.67566025257110596</c:v>
                </c:pt>
                <c:pt idx="588">
                  <c:v>0.67750048637390103</c:v>
                </c:pt>
                <c:pt idx="589">
                  <c:v>0.679340720176697</c:v>
                </c:pt>
                <c:pt idx="590">
                  <c:v>0.68087422847747803</c:v>
                </c:pt>
                <c:pt idx="591">
                  <c:v>0.68363463878631603</c:v>
                </c:pt>
                <c:pt idx="592">
                  <c:v>0.685474812984467</c:v>
                </c:pt>
                <c:pt idx="593">
                  <c:v>0.68731510639190696</c:v>
                </c:pt>
                <c:pt idx="594">
                  <c:v>0.68915528059005704</c:v>
                </c:pt>
                <c:pt idx="595">
                  <c:v>0.69130229949951205</c:v>
                </c:pt>
                <c:pt idx="596">
                  <c:v>0.69344919919967696</c:v>
                </c:pt>
                <c:pt idx="597">
                  <c:v>0.69498276710510298</c:v>
                </c:pt>
                <c:pt idx="598">
                  <c:v>0.69743639230728105</c:v>
                </c:pt>
                <c:pt idx="599">
                  <c:v>0.69927662611007702</c:v>
                </c:pt>
                <c:pt idx="600">
                  <c:v>0.70142352581024203</c:v>
                </c:pt>
                <c:pt idx="601">
                  <c:v>0.703263819217682</c:v>
                </c:pt>
                <c:pt idx="602">
                  <c:v>0.70541071891784701</c:v>
                </c:pt>
                <c:pt idx="603">
                  <c:v>0.70725101232528698</c:v>
                </c:pt>
                <c:pt idx="604">
                  <c:v>0.70909118652343806</c:v>
                </c:pt>
                <c:pt idx="605">
                  <c:v>0.71185159683227495</c:v>
                </c:pt>
                <c:pt idx="606">
                  <c:v>0.71338510513305697</c:v>
                </c:pt>
                <c:pt idx="607">
                  <c:v>0.71553206443786599</c:v>
                </c:pt>
                <c:pt idx="608">
                  <c:v>0.71767896413803101</c:v>
                </c:pt>
                <c:pt idx="609">
                  <c:v>0.71951925754547097</c:v>
                </c:pt>
                <c:pt idx="610">
                  <c:v>0.721052765846252</c:v>
                </c:pt>
                <c:pt idx="611">
                  <c:v>0.723813116550446</c:v>
                </c:pt>
                <c:pt idx="612">
                  <c:v>0.72534662485122703</c:v>
                </c:pt>
                <c:pt idx="613">
                  <c:v>0.72780030965805098</c:v>
                </c:pt>
                <c:pt idx="614">
                  <c:v>0.729947209358215</c:v>
                </c:pt>
                <c:pt idx="615">
                  <c:v>0.73117411136627197</c:v>
                </c:pt>
                <c:pt idx="616">
                  <c:v>0.73362767696380604</c:v>
                </c:pt>
                <c:pt idx="617">
                  <c:v>0.73577469587326105</c:v>
                </c:pt>
                <c:pt idx="618">
                  <c:v>0.73761487007141102</c:v>
                </c:pt>
                <c:pt idx="619">
                  <c:v>0.73945516347885099</c:v>
                </c:pt>
                <c:pt idx="620">
                  <c:v>0.741602063179016</c:v>
                </c:pt>
                <c:pt idx="621">
                  <c:v>0.74344235658645597</c:v>
                </c:pt>
                <c:pt idx="622">
                  <c:v>0.74528253078460704</c:v>
                </c:pt>
                <c:pt idx="623">
                  <c:v>0.747736215591431</c:v>
                </c:pt>
                <c:pt idx="624">
                  <c:v>0.74957644939422596</c:v>
                </c:pt>
                <c:pt idx="625">
                  <c:v>0.75141668319702104</c:v>
                </c:pt>
                <c:pt idx="626">
                  <c:v>0.75356358289718595</c:v>
                </c:pt>
                <c:pt idx="627">
                  <c:v>0.75540387630462602</c:v>
                </c:pt>
                <c:pt idx="628">
                  <c:v>0.75755083560943604</c:v>
                </c:pt>
                <c:pt idx="629">
                  <c:v>0.75908434391021695</c:v>
                </c:pt>
                <c:pt idx="630">
                  <c:v>0.76092457771301303</c:v>
                </c:pt>
                <c:pt idx="631">
                  <c:v>0.76337826251983598</c:v>
                </c:pt>
                <c:pt idx="632">
                  <c:v>0.765525221824646</c:v>
                </c:pt>
                <c:pt idx="633">
                  <c:v>0.76797884702682495</c:v>
                </c:pt>
                <c:pt idx="634">
                  <c:v>0.76951241493225098</c:v>
                </c:pt>
                <c:pt idx="635">
                  <c:v>0.77165931463241599</c:v>
                </c:pt>
                <c:pt idx="636">
                  <c:v>0.77319282293319702</c:v>
                </c:pt>
                <c:pt idx="637">
                  <c:v>0.77564650774002097</c:v>
                </c:pt>
                <c:pt idx="638">
                  <c:v>0.77779346704482999</c:v>
                </c:pt>
                <c:pt idx="639">
                  <c:v>0.77963370084762595</c:v>
                </c:pt>
                <c:pt idx="640">
                  <c:v>0.78147393465042103</c:v>
                </c:pt>
                <c:pt idx="641">
                  <c:v>0.783314168453217</c:v>
                </c:pt>
                <c:pt idx="642">
                  <c:v>0.78515440225601196</c:v>
                </c:pt>
                <c:pt idx="643">
                  <c:v>0.78730136156082198</c:v>
                </c:pt>
                <c:pt idx="644">
                  <c:v>0.78975498676300004</c:v>
                </c:pt>
                <c:pt idx="645">
                  <c:v>0.79159522056579601</c:v>
                </c:pt>
                <c:pt idx="646">
                  <c:v>0.79312878847122203</c:v>
                </c:pt>
                <c:pt idx="647">
                  <c:v>0.79527568817138705</c:v>
                </c:pt>
                <c:pt idx="648">
                  <c:v>0.79711598157882702</c:v>
                </c:pt>
                <c:pt idx="649">
                  <c:v>0.79895615577697798</c:v>
                </c:pt>
                <c:pt idx="650">
                  <c:v>0.801103174686432</c:v>
                </c:pt>
                <c:pt idx="651">
                  <c:v>0.80355674028396595</c:v>
                </c:pt>
                <c:pt idx="652">
                  <c:v>0.80539703369140603</c:v>
                </c:pt>
                <c:pt idx="653">
                  <c:v>0.80754393339157104</c:v>
                </c:pt>
                <c:pt idx="654">
                  <c:v>0.80969089269638095</c:v>
                </c:pt>
                <c:pt idx="655">
                  <c:v>0.81122440099716198</c:v>
                </c:pt>
                <c:pt idx="656">
                  <c:v>0.81337141990661599</c:v>
                </c:pt>
                <c:pt idx="657">
                  <c:v>0.81582498550414995</c:v>
                </c:pt>
                <c:pt idx="658">
                  <c:v>0.81735855340957597</c:v>
                </c:pt>
                <c:pt idx="659">
                  <c:v>0.81981217861175504</c:v>
                </c:pt>
                <c:pt idx="660">
                  <c:v>0.82134574651718095</c:v>
                </c:pt>
                <c:pt idx="661">
                  <c:v>0.82349264621734597</c:v>
                </c:pt>
                <c:pt idx="662">
                  <c:v>0.82563966512680098</c:v>
                </c:pt>
                <c:pt idx="663">
                  <c:v>0.82717317342758201</c:v>
                </c:pt>
                <c:pt idx="664">
                  <c:v>0.82962679862976096</c:v>
                </c:pt>
                <c:pt idx="665">
                  <c:v>0.83146703243255604</c:v>
                </c:pt>
                <c:pt idx="666">
                  <c:v>0.83361399173736594</c:v>
                </c:pt>
                <c:pt idx="667">
                  <c:v>0.83545422554016102</c:v>
                </c:pt>
                <c:pt idx="668">
                  <c:v>0.83729445934295699</c:v>
                </c:pt>
                <c:pt idx="669">
                  <c:v>0.83974808454513605</c:v>
                </c:pt>
                <c:pt idx="670">
                  <c:v>0.84158837795257602</c:v>
                </c:pt>
                <c:pt idx="671">
                  <c:v>0.84312188625335704</c:v>
                </c:pt>
                <c:pt idx="672">
                  <c:v>0.84496212005615201</c:v>
                </c:pt>
                <c:pt idx="673">
                  <c:v>0.84741574525833097</c:v>
                </c:pt>
                <c:pt idx="674">
                  <c:v>0.84925603866577104</c:v>
                </c:pt>
                <c:pt idx="675">
                  <c:v>0.85140293836593595</c:v>
                </c:pt>
                <c:pt idx="676">
                  <c:v>0.85385662317276001</c:v>
                </c:pt>
                <c:pt idx="677">
                  <c:v>0.85539013147354104</c:v>
                </c:pt>
                <c:pt idx="678">
                  <c:v>0.857230365276337</c:v>
                </c:pt>
                <c:pt idx="679">
                  <c:v>0.85968405008315996</c:v>
                </c:pt>
                <c:pt idx="680">
                  <c:v>0.86091089248657204</c:v>
                </c:pt>
                <c:pt idx="681">
                  <c:v>0.86367124319076505</c:v>
                </c:pt>
                <c:pt idx="682">
                  <c:v>0.86520475149154696</c:v>
                </c:pt>
                <c:pt idx="683">
                  <c:v>0.86704498529434204</c:v>
                </c:pt>
                <c:pt idx="684">
                  <c:v>0.869498610496521</c:v>
                </c:pt>
                <c:pt idx="685">
                  <c:v>0.87133884429931596</c:v>
                </c:pt>
                <c:pt idx="686">
                  <c:v>0.87348580360412598</c:v>
                </c:pt>
                <c:pt idx="687">
                  <c:v>0.87532609701156605</c:v>
                </c:pt>
                <c:pt idx="688">
                  <c:v>0.87777972221374501</c:v>
                </c:pt>
                <c:pt idx="689">
                  <c:v>0.87931329011917103</c:v>
                </c:pt>
                <c:pt idx="690">
                  <c:v>0.88176685571670499</c:v>
                </c:pt>
                <c:pt idx="691">
                  <c:v>0.88330042362213101</c:v>
                </c:pt>
                <c:pt idx="692">
                  <c:v>0.88606077432632402</c:v>
                </c:pt>
                <c:pt idx="693">
                  <c:v>0.88820773363113403</c:v>
                </c:pt>
                <c:pt idx="694">
                  <c:v>0.88943451642990101</c:v>
                </c:pt>
                <c:pt idx="695">
                  <c:v>0.89127480983734098</c:v>
                </c:pt>
                <c:pt idx="696">
                  <c:v>0.89342170953750599</c:v>
                </c:pt>
                <c:pt idx="697">
                  <c:v>0.89556866884231601</c:v>
                </c:pt>
                <c:pt idx="698">
                  <c:v>0.89771562814712502</c:v>
                </c:pt>
                <c:pt idx="699">
                  <c:v>0.89924919605255105</c:v>
                </c:pt>
                <c:pt idx="700">
                  <c:v>0.90139609575271595</c:v>
                </c:pt>
                <c:pt idx="701">
                  <c:v>0.90384978055954002</c:v>
                </c:pt>
                <c:pt idx="702">
                  <c:v>0.90538328886032104</c:v>
                </c:pt>
                <c:pt idx="703">
                  <c:v>0.90753024816513095</c:v>
                </c:pt>
                <c:pt idx="704">
                  <c:v>0.90967714786529497</c:v>
                </c:pt>
                <c:pt idx="705">
                  <c:v>0.91121071577072099</c:v>
                </c:pt>
                <c:pt idx="706">
                  <c:v>0.91335761547088601</c:v>
                </c:pt>
                <c:pt idx="707">
                  <c:v>0.91550457477569602</c:v>
                </c:pt>
                <c:pt idx="708">
                  <c:v>0.91795819997787498</c:v>
                </c:pt>
                <c:pt idx="709">
                  <c:v>0.919491767883301</c:v>
                </c:pt>
                <c:pt idx="710">
                  <c:v>0.92163866758346602</c:v>
                </c:pt>
                <c:pt idx="711">
                  <c:v>0.92347896099090598</c:v>
                </c:pt>
                <c:pt idx="712">
                  <c:v>0.92531919479370095</c:v>
                </c:pt>
                <c:pt idx="713">
                  <c:v>0.92746615409851096</c:v>
                </c:pt>
                <c:pt idx="714">
                  <c:v>0.93022644519805897</c:v>
                </c:pt>
                <c:pt idx="715">
                  <c:v>0.93145334720611594</c:v>
                </c:pt>
                <c:pt idx="716">
                  <c:v>0.93329352140426602</c:v>
                </c:pt>
                <c:pt idx="717">
                  <c:v>0.93574720621108998</c:v>
                </c:pt>
                <c:pt idx="718">
                  <c:v>0.93820089101791404</c:v>
                </c:pt>
                <c:pt idx="719">
                  <c:v>0.93881428241729703</c:v>
                </c:pt>
                <c:pt idx="720">
                  <c:v>0.94157463312149003</c:v>
                </c:pt>
                <c:pt idx="721">
                  <c:v>0.94310820102691695</c:v>
                </c:pt>
                <c:pt idx="722">
                  <c:v>0.94525510072708097</c:v>
                </c:pt>
                <c:pt idx="723">
                  <c:v>0.94740206003189098</c:v>
                </c:pt>
                <c:pt idx="724">
                  <c:v>0.949548959732056</c:v>
                </c:pt>
                <c:pt idx="725">
                  <c:v>0.95200264453887895</c:v>
                </c:pt>
                <c:pt idx="726">
                  <c:v>0.95322942733764604</c:v>
                </c:pt>
                <c:pt idx="727">
                  <c:v>0.955069720745087</c:v>
                </c:pt>
                <c:pt idx="728">
                  <c:v>0.95690995454788197</c:v>
                </c:pt>
                <c:pt idx="729">
                  <c:v>0.95936357975006104</c:v>
                </c:pt>
                <c:pt idx="730">
                  <c:v>0.96151053905487105</c:v>
                </c:pt>
                <c:pt idx="731">
                  <c:v>0.96396416425705</c:v>
                </c:pt>
                <c:pt idx="732">
                  <c:v>0.96580445766448997</c:v>
                </c:pt>
                <c:pt idx="733">
                  <c:v>0.96764469146728505</c:v>
                </c:pt>
                <c:pt idx="734">
                  <c:v>0.96917819976806596</c:v>
                </c:pt>
                <c:pt idx="735">
                  <c:v>0.97132515907287598</c:v>
                </c:pt>
                <c:pt idx="736">
                  <c:v>0.97377884387970004</c:v>
                </c:pt>
                <c:pt idx="737">
                  <c:v>0.97561901807785001</c:v>
                </c:pt>
                <c:pt idx="738">
                  <c:v>0.97745931148529097</c:v>
                </c:pt>
                <c:pt idx="739">
                  <c:v>0.97960621118545499</c:v>
                </c:pt>
                <c:pt idx="740">
                  <c:v>0.98144650459289595</c:v>
                </c:pt>
                <c:pt idx="741">
                  <c:v>0.98359340429305997</c:v>
                </c:pt>
                <c:pt idx="742">
                  <c:v>0.985126912593842</c:v>
                </c:pt>
                <c:pt idx="743">
                  <c:v>0.98758059740066495</c:v>
                </c:pt>
                <c:pt idx="744">
                  <c:v>0.98911410570144698</c:v>
                </c:pt>
                <c:pt idx="745">
                  <c:v>0.99126106500625599</c:v>
                </c:pt>
                <c:pt idx="746">
                  <c:v>0.99310129880905196</c:v>
                </c:pt>
                <c:pt idx="747">
                  <c:v>0.99524825811386097</c:v>
                </c:pt>
                <c:pt idx="748">
                  <c:v>0.99770188331604004</c:v>
                </c:pt>
                <c:pt idx="749">
                  <c:v>0.99923539161682096</c:v>
                </c:pt>
                <c:pt idx="750">
                  <c:v>1.00107562541962</c:v>
                </c:pt>
                <c:pt idx="751">
                  <c:v>1.00322258472443</c:v>
                </c:pt>
                <c:pt idx="752">
                  <c:v>1.0053695440292401</c:v>
                </c:pt>
                <c:pt idx="753">
                  <c:v>1.0072097778320299</c:v>
                </c:pt>
                <c:pt idx="754">
                  <c:v>1.0096633434295701</c:v>
                </c:pt>
                <c:pt idx="755">
                  <c:v>1.0115036964416499</c:v>
                </c:pt>
                <c:pt idx="756">
                  <c:v>1.01334393024445</c:v>
                </c:pt>
                <c:pt idx="757">
                  <c:v>1.01549088954926</c:v>
                </c:pt>
                <c:pt idx="758">
                  <c:v>1.0173310041427599</c:v>
                </c:pt>
                <c:pt idx="759">
                  <c:v>1.0194780826568599</c:v>
                </c:pt>
                <c:pt idx="760">
                  <c:v>1.0216250419616699</c:v>
                </c:pt>
                <c:pt idx="761">
                  <c:v>1.0237718820571899</c:v>
                </c:pt>
                <c:pt idx="762">
                  <c:v>1.0253053903579701</c:v>
                </c:pt>
                <c:pt idx="763">
                  <c:v>1.0274524688720701</c:v>
                </c:pt>
                <c:pt idx="764">
                  <c:v>1.0299060344696001</c:v>
                </c:pt>
                <c:pt idx="765">
                  <c:v>1.0317462682723999</c:v>
                </c:pt>
                <c:pt idx="766">
                  <c:v>1.0335865020752</c:v>
                </c:pt>
                <c:pt idx="767">
                  <c:v>1.03573346138</c:v>
                </c:pt>
                <c:pt idx="768">
                  <c:v>1.0375736951828001</c:v>
                </c:pt>
                <c:pt idx="769">
                  <c:v>1.0394139289855999</c:v>
                </c:pt>
                <c:pt idx="770">
                  <c:v>1.0415608882904099</c:v>
                </c:pt>
                <c:pt idx="771">
                  <c:v>1.04370784759521</c:v>
                </c:pt>
                <c:pt idx="772">
                  <c:v>1.0452413558960001</c:v>
                </c:pt>
                <c:pt idx="773">
                  <c:v>1.04769504070282</c:v>
                </c:pt>
                <c:pt idx="774">
                  <c:v>1.0492285490036</c:v>
                </c:pt>
                <c:pt idx="775">
                  <c:v>1.05137550830841</c:v>
                </c:pt>
                <c:pt idx="776">
                  <c:v>1.0538291931152299</c:v>
                </c:pt>
                <c:pt idx="777">
                  <c:v>1.0553627014160201</c:v>
                </c:pt>
                <c:pt idx="778">
                  <c:v>1.0575095415115401</c:v>
                </c:pt>
                <c:pt idx="779">
                  <c:v>1.05996334552765</c:v>
                </c:pt>
                <c:pt idx="780">
                  <c:v>1.06119012832642</c:v>
                </c:pt>
                <c:pt idx="781">
                  <c:v>1.06364369392395</c:v>
                </c:pt>
                <c:pt idx="782">
                  <c:v>1.06548392772675</c:v>
                </c:pt>
                <c:pt idx="783">
                  <c:v>1.0673242807388299</c:v>
                </c:pt>
                <c:pt idx="784">
                  <c:v>1.0694711208343499</c:v>
                </c:pt>
                <c:pt idx="785">
                  <c:v>1.0716180801391599</c:v>
                </c:pt>
                <c:pt idx="786">
                  <c:v>1.0731515884399401</c:v>
                </c:pt>
                <c:pt idx="787">
                  <c:v>1.0752986669540401</c:v>
                </c:pt>
                <c:pt idx="788">
                  <c:v>1.0771387815475499</c:v>
                </c:pt>
                <c:pt idx="789">
                  <c:v>1.07928574085236</c:v>
                </c:pt>
                <c:pt idx="790">
                  <c:v>1.08143281936646</c:v>
                </c:pt>
                <c:pt idx="791">
                  <c:v>1.08357965946198</c:v>
                </c:pt>
                <c:pt idx="792">
                  <c:v>1.0851131677627599</c:v>
                </c:pt>
                <c:pt idx="793">
                  <c:v>1.0875668525695801</c:v>
                </c:pt>
                <c:pt idx="794">
                  <c:v>1.0894070863723799</c:v>
                </c:pt>
                <c:pt idx="795">
                  <c:v>1.0915540456771899</c:v>
                </c:pt>
                <c:pt idx="796">
                  <c:v>1.0930875539779701</c:v>
                </c:pt>
                <c:pt idx="797">
                  <c:v>1.0955411195755</c:v>
                </c:pt>
                <c:pt idx="798">
                  <c:v>1.0976881980896001</c:v>
                </c:pt>
                <c:pt idx="799">
                  <c:v>1.0998351573944101</c:v>
                </c:pt>
                <c:pt idx="800">
                  <c:v>1.1016752719879199</c:v>
                </c:pt>
                <c:pt idx="801">
                  <c:v>1.1029021739959699</c:v>
                </c:pt>
                <c:pt idx="802">
                  <c:v>1.1053558588028001</c:v>
                </c:pt>
                <c:pt idx="803">
                  <c:v>1.1071960926055899</c:v>
                </c:pt>
                <c:pt idx="804">
                  <c:v>1.10995638370514</c:v>
                </c:pt>
                <c:pt idx="805">
                  <c:v>1.11118316650391</c:v>
                </c:pt>
                <c:pt idx="806">
                  <c:v>1.11363697052002</c:v>
                </c:pt>
                <c:pt idx="807">
                  <c:v>1.1154770851135301</c:v>
                </c:pt>
                <c:pt idx="808">
                  <c:v>1.1176240444183301</c:v>
                </c:pt>
                <c:pt idx="809">
                  <c:v>1.1188508272171001</c:v>
                </c:pt>
                <c:pt idx="810">
                  <c:v>1.12130463123322</c:v>
                </c:pt>
                <c:pt idx="811">
                  <c:v>1.1231447458267201</c:v>
                </c:pt>
                <c:pt idx="812">
                  <c:v>1.1252917051315301</c:v>
                </c:pt>
                <c:pt idx="813">
                  <c:v>1.1271319389343299</c:v>
                </c:pt>
                <c:pt idx="814">
                  <c:v>1.12897229194641</c:v>
                </c:pt>
                <c:pt idx="815">
                  <c:v>1.13142585754395</c:v>
                </c:pt>
                <c:pt idx="816">
                  <c:v>1.1338794231414799</c:v>
                </c:pt>
                <c:pt idx="817">
                  <c:v>1.1354129314422601</c:v>
                </c:pt>
                <c:pt idx="818">
                  <c:v>1.1375600099563601</c:v>
                </c:pt>
                <c:pt idx="819">
                  <c:v>1.13909351825714</c:v>
                </c:pt>
                <c:pt idx="820">
                  <c:v>1.14154708385468</c:v>
                </c:pt>
                <c:pt idx="821">
                  <c:v>1.14338731765747</c:v>
                </c:pt>
                <c:pt idx="822">
                  <c:v>1.1449209451675399</c:v>
                </c:pt>
                <c:pt idx="823">
                  <c:v>1.1473746299743699</c:v>
                </c:pt>
                <c:pt idx="824">
                  <c:v>1.1495214700698899</c:v>
                </c:pt>
                <c:pt idx="825">
                  <c:v>1.15136170387268</c:v>
                </c:pt>
                <c:pt idx="826">
                  <c:v>1.1532020568847701</c:v>
                </c:pt>
                <c:pt idx="827">
                  <c:v>1.1550422906875599</c:v>
                </c:pt>
                <c:pt idx="828">
                  <c:v>1.15780258178711</c:v>
                </c:pt>
                <c:pt idx="829">
                  <c:v>1.15902936458588</c:v>
                </c:pt>
                <c:pt idx="830">
                  <c:v>1.1608697175979601</c:v>
                </c:pt>
                <c:pt idx="831">
                  <c:v>1.1633232831955</c:v>
                </c:pt>
                <c:pt idx="832">
                  <c:v>1.1654702425003101</c:v>
                </c:pt>
                <c:pt idx="833">
                  <c:v>1.1673104763030999</c:v>
                </c:pt>
                <c:pt idx="834">
                  <c:v>1.1691507101059</c:v>
                </c:pt>
                <c:pt idx="835">
                  <c:v>1.17129766941071</c:v>
                </c:pt>
                <c:pt idx="836">
                  <c:v>1.1731379032135001</c:v>
                </c:pt>
                <c:pt idx="837">
                  <c:v>1.1749781370162999</c:v>
                </c:pt>
                <c:pt idx="838">
                  <c:v>1.1774318218231199</c:v>
                </c:pt>
                <c:pt idx="839">
                  <c:v>1.1795787811279299</c:v>
                </c:pt>
                <c:pt idx="840">
                  <c:v>1.18141901493073</c:v>
                </c:pt>
                <c:pt idx="841">
                  <c:v>1.18356597423553</c:v>
                </c:pt>
                <c:pt idx="842">
                  <c:v>1.1854062080383301</c:v>
                </c:pt>
                <c:pt idx="843">
                  <c:v>1.1872464418411299</c:v>
                </c:pt>
                <c:pt idx="844">
                  <c:v>1.1897000074386599</c:v>
                </c:pt>
                <c:pt idx="845">
                  <c:v>1.19154036045074</c:v>
                </c:pt>
                <c:pt idx="846">
                  <c:v>1.19368731975555</c:v>
                </c:pt>
                <c:pt idx="847">
                  <c:v>1.1952208280563399</c:v>
                </c:pt>
                <c:pt idx="848">
                  <c:v>1.19706094264984</c:v>
                </c:pt>
                <c:pt idx="849">
                  <c:v>1.1998214721679701</c:v>
                </c:pt>
                <c:pt idx="850">
                  <c:v>1.20135498046875</c:v>
                </c:pt>
                <c:pt idx="851">
                  <c:v>1.20350182056427</c:v>
                </c:pt>
                <c:pt idx="852">
                  <c:v>1.2053420543670701</c:v>
                </c:pt>
                <c:pt idx="853">
                  <c:v>1.2071824073791499</c:v>
                </c:pt>
                <c:pt idx="854">
                  <c:v>1.2099426984787001</c:v>
                </c:pt>
                <c:pt idx="855">
                  <c:v>1.21147620677948</c:v>
                </c:pt>
                <c:pt idx="856">
                  <c:v>1.2133164405822801</c:v>
                </c:pt>
                <c:pt idx="857">
                  <c:v>1.2151567935943599</c:v>
                </c:pt>
                <c:pt idx="858">
                  <c:v>1.21699690818787</c:v>
                </c:pt>
                <c:pt idx="859">
                  <c:v>1.21914386749268</c:v>
                </c:pt>
                <c:pt idx="860">
                  <c:v>1.22159743309021</c:v>
                </c:pt>
                <c:pt idx="861">
                  <c:v>1.22343778610229</c:v>
                </c:pt>
                <c:pt idx="862">
                  <c:v>1.2252780199050901</c:v>
                </c:pt>
                <c:pt idx="863">
                  <c:v>1.2274249792098999</c:v>
                </c:pt>
                <c:pt idx="864">
                  <c:v>1.22926509380341</c:v>
                </c:pt>
                <c:pt idx="865">
                  <c:v>1.2314121723175</c:v>
                </c:pt>
                <c:pt idx="866">
                  <c:v>1.2332524061203001</c:v>
                </c:pt>
                <c:pt idx="867">
                  <c:v>1.2353992462158201</c:v>
                </c:pt>
                <c:pt idx="868">
                  <c:v>1.2375462055206301</c:v>
                </c:pt>
                <c:pt idx="869">
                  <c:v>1.23938655853271</c:v>
                </c:pt>
                <c:pt idx="870">
                  <c:v>1.24122679233551</c:v>
                </c:pt>
                <c:pt idx="871">
                  <c:v>1.2433736324310301</c:v>
                </c:pt>
                <c:pt idx="872">
                  <c:v>1.2452138662338299</c:v>
                </c:pt>
                <c:pt idx="873">
                  <c:v>1.2476675510406501</c:v>
                </c:pt>
                <c:pt idx="874">
                  <c:v>1.24920105934143</c:v>
                </c:pt>
                <c:pt idx="875">
                  <c:v>1.25134801864624</c:v>
                </c:pt>
                <c:pt idx="876">
                  <c:v>1.25349497795105</c:v>
                </c:pt>
                <c:pt idx="877">
                  <c:v>1.2553352117538501</c:v>
                </c:pt>
                <c:pt idx="878">
                  <c:v>1.25717544555664</c:v>
                </c:pt>
                <c:pt idx="879">
                  <c:v>1.25901567935944</c:v>
                </c:pt>
                <c:pt idx="880">
                  <c:v>1.26146924495697</c:v>
                </c:pt>
                <c:pt idx="881">
                  <c:v>1.2633095979690601</c:v>
                </c:pt>
                <c:pt idx="882">
                  <c:v>1.26576328277588</c:v>
                </c:pt>
                <c:pt idx="883">
                  <c:v>1.2672967910766599</c:v>
                </c:pt>
                <c:pt idx="884">
                  <c:v>1.26944363117218</c:v>
                </c:pt>
                <c:pt idx="885">
                  <c:v>1.27159070968628</c:v>
                </c:pt>
                <c:pt idx="886">
                  <c:v>1.2731242179870601</c:v>
                </c:pt>
                <c:pt idx="887">
                  <c:v>1.2755777835845901</c:v>
                </c:pt>
                <c:pt idx="888">
                  <c:v>1.2774180173873899</c:v>
                </c:pt>
                <c:pt idx="889">
                  <c:v>1.27925837039948</c:v>
                </c:pt>
                <c:pt idx="890">
                  <c:v>1.2810986042022701</c:v>
                </c:pt>
                <c:pt idx="891">
                  <c:v>1.2835521697998</c:v>
                </c:pt>
                <c:pt idx="892">
                  <c:v>1.2850856781005899</c:v>
                </c:pt>
                <c:pt idx="893">
                  <c:v>1.2872327566146899</c:v>
                </c:pt>
                <c:pt idx="894">
                  <c:v>1.2899930477142301</c:v>
                </c:pt>
                <c:pt idx="895">
                  <c:v>1.29152655601501</c:v>
                </c:pt>
                <c:pt idx="896">
                  <c:v>1.2933667898178101</c:v>
                </c:pt>
                <c:pt idx="897">
                  <c:v>1.2955137491226201</c:v>
                </c:pt>
                <c:pt idx="898">
                  <c:v>1.2973539829254199</c:v>
                </c:pt>
                <c:pt idx="899">
                  <c:v>1.2998075485229501</c:v>
                </c:pt>
                <c:pt idx="900">
                  <c:v>1.30134117603302</c:v>
                </c:pt>
                <c:pt idx="901">
                  <c:v>1.30348813533783</c:v>
                </c:pt>
                <c:pt idx="902">
                  <c:v>1.30563509464264</c:v>
                </c:pt>
                <c:pt idx="903">
                  <c:v>1.3077819347381601</c:v>
                </c:pt>
                <c:pt idx="904">
                  <c:v>1.3096222877502399</c:v>
                </c:pt>
                <c:pt idx="905">
                  <c:v>1.31146252155304</c:v>
                </c:pt>
                <c:pt idx="906">
                  <c:v>1.3129960298538199</c:v>
                </c:pt>
                <c:pt idx="907">
                  <c:v>1.3151428699493399</c:v>
                </c:pt>
                <c:pt idx="908">
                  <c:v>1.3175966739654501</c:v>
                </c:pt>
                <c:pt idx="909">
                  <c:v>1.31913018226624</c:v>
                </c:pt>
                <c:pt idx="910">
                  <c:v>1.3209704160690301</c:v>
                </c:pt>
                <c:pt idx="911">
                  <c:v>1.3234239816665601</c:v>
                </c:pt>
                <c:pt idx="912">
                  <c:v>1.3252643346786499</c:v>
                </c:pt>
                <c:pt idx="913">
                  <c:v>1.3274111747741699</c:v>
                </c:pt>
                <c:pt idx="914">
                  <c:v>1.3289446830749501</c:v>
                </c:pt>
                <c:pt idx="915">
                  <c:v>1.33139836788177</c:v>
                </c:pt>
                <c:pt idx="916">
                  <c:v>1.33354532718658</c:v>
                </c:pt>
                <c:pt idx="917">
                  <c:v>1.33599901199341</c:v>
                </c:pt>
                <c:pt idx="918">
                  <c:v>1.33722579479218</c:v>
                </c:pt>
                <c:pt idx="919">
                  <c:v>1.33937275409698</c:v>
                </c:pt>
                <c:pt idx="920">
                  <c:v>1.34151971340179</c:v>
                </c:pt>
                <c:pt idx="921">
                  <c:v>1.3430532217025799</c:v>
                </c:pt>
                <c:pt idx="922">
                  <c:v>1.3455069065094001</c:v>
                </c:pt>
                <c:pt idx="923">
                  <c:v>1.3476537466049201</c:v>
                </c:pt>
                <c:pt idx="924">
                  <c:v>1.349494099617</c:v>
                </c:pt>
                <c:pt idx="925">
                  <c:v>1.35164105892181</c:v>
                </c:pt>
                <c:pt idx="926">
                  <c:v>1.3531745672226001</c:v>
                </c:pt>
                <c:pt idx="927">
                  <c:v>1.3553214073181199</c:v>
                </c:pt>
                <c:pt idx="928">
                  <c:v>1.3571617603302</c:v>
                </c:pt>
                <c:pt idx="929">
                  <c:v>1.3596153259277299</c:v>
                </c:pt>
                <c:pt idx="930">
                  <c:v>1.3617622852325399</c:v>
                </c:pt>
                <c:pt idx="931">
                  <c:v>1.3632957935333301</c:v>
                </c:pt>
                <c:pt idx="932">
                  <c:v>1.3651361465454099</c:v>
                </c:pt>
                <c:pt idx="933">
                  <c:v>1.36728298664093</c:v>
                </c:pt>
                <c:pt idx="934">
                  <c:v>1.3697366714477499</c:v>
                </c:pt>
                <c:pt idx="935">
                  <c:v>1.37127017974854</c:v>
                </c:pt>
                <c:pt idx="936">
                  <c:v>1.3734171390533401</c:v>
                </c:pt>
                <c:pt idx="937">
                  <c:v>1.37495064735413</c:v>
                </c:pt>
                <c:pt idx="938">
                  <c:v>1.37709760665894</c:v>
                </c:pt>
                <c:pt idx="939">
                  <c:v>1.37924456596375</c:v>
                </c:pt>
                <c:pt idx="940">
                  <c:v>1.3810847997665401</c:v>
                </c:pt>
                <c:pt idx="941">
                  <c:v>1.38353848457336</c:v>
                </c:pt>
                <c:pt idx="942">
                  <c:v>1.3853787183761599</c:v>
                </c:pt>
                <c:pt idx="943">
                  <c:v>1.3875255584716799</c:v>
                </c:pt>
                <c:pt idx="944">
                  <c:v>1.38905918598175</c:v>
                </c:pt>
                <c:pt idx="945">
                  <c:v>1.39151287078857</c:v>
                </c:pt>
                <c:pt idx="946">
                  <c:v>1.3933529853820801</c:v>
                </c:pt>
                <c:pt idx="947">
                  <c:v>1.39580678939819</c:v>
                </c:pt>
                <c:pt idx="948">
                  <c:v>1.3973402976989699</c:v>
                </c:pt>
                <c:pt idx="949">
                  <c:v>1.39918053150177</c:v>
                </c:pt>
                <c:pt idx="950">
                  <c:v>1.4010206460952801</c:v>
                </c:pt>
                <c:pt idx="951">
                  <c:v>1.4031676054000899</c:v>
                </c:pt>
                <c:pt idx="952">
                  <c:v>1.4053146839141799</c:v>
                </c:pt>
                <c:pt idx="953">
                  <c:v>1.4074615240096999</c:v>
                </c:pt>
                <c:pt idx="954">
                  <c:v>1.4093017578125</c:v>
                </c:pt>
                <c:pt idx="955">
                  <c:v>1.4111419916153001</c:v>
                </c:pt>
                <c:pt idx="956">
                  <c:v>1.41359567642212</c:v>
                </c:pt>
                <c:pt idx="957">
                  <c:v>1.41482245922089</c:v>
                </c:pt>
                <c:pt idx="958">
                  <c:v>1.4169694185257</c:v>
                </c:pt>
                <c:pt idx="959">
                  <c:v>1.41942310333252</c:v>
                </c:pt>
                <c:pt idx="960">
                  <c:v>1.4212633371353101</c:v>
                </c:pt>
                <c:pt idx="961">
                  <c:v>1.4231035709381099</c:v>
                </c:pt>
                <c:pt idx="962">
                  <c:v>1.4252505302429199</c:v>
                </c:pt>
                <c:pt idx="963">
                  <c:v>1.4273974895477299</c:v>
                </c:pt>
                <c:pt idx="964">
                  <c:v>1.42923772335052</c:v>
                </c:pt>
                <c:pt idx="965">
                  <c:v>1.43138468265533</c:v>
                </c:pt>
                <c:pt idx="966">
                  <c:v>1.4332247972488401</c:v>
                </c:pt>
                <c:pt idx="967">
                  <c:v>1.4353718757629399</c:v>
                </c:pt>
                <c:pt idx="968">
                  <c:v>1.4375188350677499</c:v>
                </c:pt>
                <c:pt idx="969">
                  <c:v>1.43935894966125</c:v>
                </c:pt>
                <c:pt idx="970">
                  <c:v>1.4411991834640501</c:v>
                </c:pt>
                <c:pt idx="971">
                  <c:v>1.44365298748016</c:v>
                </c:pt>
                <c:pt idx="972">
                  <c:v>1.4454931020736701</c:v>
                </c:pt>
                <c:pt idx="973">
                  <c:v>1.44733333587646</c:v>
                </c:pt>
                <c:pt idx="974">
                  <c:v>1.4497870206832899</c:v>
                </c:pt>
                <c:pt idx="975">
                  <c:v>1.45162725448608</c:v>
                </c:pt>
                <c:pt idx="976">
                  <c:v>1.4531607627868699</c:v>
                </c:pt>
                <c:pt idx="977">
                  <c:v>1.4553077220916699</c:v>
                </c:pt>
                <c:pt idx="978">
                  <c:v>1.4568412303924601</c:v>
                </c:pt>
                <c:pt idx="979">
                  <c:v>1.4589883089065601</c:v>
                </c:pt>
                <c:pt idx="980">
                  <c:v>1.4617486000061</c:v>
                </c:pt>
                <c:pt idx="981">
                  <c:v>1.4629753828048699</c:v>
                </c:pt>
                <c:pt idx="982">
                  <c:v>1.46512234210968</c:v>
                </c:pt>
                <c:pt idx="983">
                  <c:v>1.46726930141449</c:v>
                </c:pt>
                <c:pt idx="984">
                  <c:v>1.4694162607193</c:v>
                </c:pt>
                <c:pt idx="985">
                  <c:v>1.4712564945220901</c:v>
                </c:pt>
                <c:pt idx="986">
                  <c:v>1.4734033346176101</c:v>
                </c:pt>
                <c:pt idx="987">
                  <c:v>1.4755504131317101</c:v>
                </c:pt>
                <c:pt idx="988">
                  <c:v>1.4770839214325</c:v>
                </c:pt>
                <c:pt idx="989">
                  <c:v>1.4789241552352901</c:v>
                </c:pt>
                <c:pt idx="990">
                  <c:v>1.48137772083282</c:v>
                </c:pt>
                <c:pt idx="991">
                  <c:v>1.4832180738449099</c:v>
                </c:pt>
                <c:pt idx="992">
                  <c:v>1.4853649139404299</c:v>
                </c:pt>
                <c:pt idx="993">
                  <c:v>1.48720514774323</c:v>
                </c:pt>
                <c:pt idx="994">
                  <c:v>1.4890453815460201</c:v>
                </c:pt>
                <c:pt idx="995">
                  <c:v>1.49149906635284</c:v>
                </c:pt>
                <c:pt idx="996">
                  <c:v>1.49364602565765</c:v>
                </c:pt>
              </c:numCache>
            </c:numRef>
          </c:xVal>
          <c:yVal>
            <c:numRef>
              <c:f>'pittaya skin'!$AL$4:$AL$1000</c:f>
              <c:numCache>
                <c:formatCode>General</c:formatCode>
                <c:ptCount val="997"/>
                <c:pt idx="0">
                  <c:v>79.276618304323748</c:v>
                </c:pt>
                <c:pt idx="1">
                  <c:v>74.64813775599886</c:v>
                </c:pt>
                <c:pt idx="2">
                  <c:v>71.943544422868982</c:v>
                </c:pt>
                <c:pt idx="3">
                  <c:v>69.873278169490561</c:v>
                </c:pt>
                <c:pt idx="4">
                  <c:v>68.186394938410686</c:v>
                </c:pt>
                <c:pt idx="5">
                  <c:v>66.680740928859436</c:v>
                </c:pt>
                <c:pt idx="6">
                  <c:v>65.202977401151472</c:v>
                </c:pt>
                <c:pt idx="7">
                  <c:v>63.808854313472054</c:v>
                </c:pt>
                <c:pt idx="8">
                  <c:v>62.533236318400228</c:v>
                </c:pt>
                <c:pt idx="9">
                  <c:v>61.271560463699771</c:v>
                </c:pt>
                <c:pt idx="10">
                  <c:v>60.079589109756704</c:v>
                </c:pt>
                <c:pt idx="11">
                  <c:v>58.922470006192157</c:v>
                </c:pt>
                <c:pt idx="12">
                  <c:v>57.876879757465908</c:v>
                </c:pt>
                <c:pt idx="13">
                  <c:v>56.845229582077842</c:v>
                </c:pt>
                <c:pt idx="14">
                  <c:v>55.869347968175795</c:v>
                </c:pt>
                <c:pt idx="15">
                  <c:v>54.96317085503091</c:v>
                </c:pt>
                <c:pt idx="16">
                  <c:v>54.168520529691023</c:v>
                </c:pt>
                <c:pt idx="17">
                  <c:v>53.394784448425</c:v>
                </c:pt>
                <c:pt idx="18">
                  <c:v>52.683783864763868</c:v>
                </c:pt>
                <c:pt idx="19">
                  <c:v>52.035520845741139</c:v>
                </c:pt>
                <c:pt idx="20">
                  <c:v>51.413740658807164</c:v>
                </c:pt>
                <c:pt idx="21">
                  <c:v>50.851911675470788</c:v>
                </c:pt>
                <c:pt idx="22">
                  <c:v>50.317264181516819</c:v>
                </c:pt>
                <c:pt idx="23">
                  <c:v>49.879508878802838</c:v>
                </c:pt>
                <c:pt idx="24">
                  <c:v>49.481490226422842</c:v>
                </c:pt>
                <c:pt idx="25">
                  <c:v>49.100894598681812</c:v>
                </c:pt>
                <c:pt idx="26">
                  <c:v>48.739122410717613</c:v>
                </c:pt>
                <c:pt idx="27">
                  <c:v>48.439386029547897</c:v>
                </c:pt>
                <c:pt idx="28">
                  <c:v>48.169624733418509</c:v>
                </c:pt>
                <c:pt idx="29">
                  <c:v>47.877554979178008</c:v>
                </c:pt>
                <c:pt idx="30">
                  <c:v>47.662164929947309</c:v>
                </c:pt>
                <c:pt idx="31">
                  <c:v>47.482320620805297</c:v>
                </c:pt>
                <c:pt idx="32">
                  <c:v>47.286447501061431</c:v>
                </c:pt>
                <c:pt idx="33">
                  <c:v>47.110793068647787</c:v>
                </c:pt>
                <c:pt idx="34">
                  <c:v>46.962315474791581</c:v>
                </c:pt>
                <c:pt idx="35">
                  <c:v>46.866817497588805</c:v>
                </c:pt>
                <c:pt idx="36">
                  <c:v>46.72252823018588</c:v>
                </c:pt>
                <c:pt idx="37">
                  <c:v>46.639578696075702</c:v>
                </c:pt>
                <c:pt idx="38">
                  <c:v>46.602631507332944</c:v>
                </c:pt>
                <c:pt idx="39">
                  <c:v>46.585206932418608</c:v>
                </c:pt>
                <c:pt idx="40">
                  <c:v>46.513408526813905</c:v>
                </c:pt>
                <c:pt idx="41">
                  <c:v>46.485529930412881</c:v>
                </c:pt>
                <c:pt idx="42">
                  <c:v>46.503650062070633</c:v>
                </c:pt>
                <c:pt idx="43">
                  <c:v>46.546171006411839</c:v>
                </c:pt>
                <c:pt idx="44">
                  <c:v>46.510620615497963</c:v>
                </c:pt>
                <c:pt idx="45">
                  <c:v>46.535019361148073</c:v>
                </c:pt>
                <c:pt idx="46">
                  <c:v>46.582416437310911</c:v>
                </c:pt>
                <c:pt idx="47">
                  <c:v>46.606116525667431</c:v>
                </c:pt>
                <c:pt idx="48">
                  <c:v>46.636090577191119</c:v>
                </c:pt>
                <c:pt idx="49">
                  <c:v>46.663276200640517</c:v>
                </c:pt>
                <c:pt idx="50">
                  <c:v>46.754591535731841</c:v>
                </c:pt>
                <c:pt idx="51">
                  <c:v>46.813143874467038</c:v>
                </c:pt>
                <c:pt idx="52">
                  <c:v>46.879363873648003</c:v>
                </c:pt>
                <c:pt idx="53">
                  <c:v>46.933735120546764</c:v>
                </c:pt>
                <c:pt idx="54">
                  <c:v>47.061997127622647</c:v>
                </c:pt>
                <c:pt idx="55">
                  <c:v>47.142159008796007</c:v>
                </c:pt>
                <c:pt idx="56">
                  <c:v>47.236260446549203</c:v>
                </c:pt>
                <c:pt idx="57">
                  <c:v>47.349185324078888</c:v>
                </c:pt>
                <c:pt idx="58">
                  <c:v>47.508810687511165</c:v>
                </c:pt>
                <c:pt idx="59">
                  <c:v>47.582003307153094</c:v>
                </c:pt>
                <c:pt idx="60">
                  <c:v>47.681682634571494</c:v>
                </c:pt>
                <c:pt idx="61">
                  <c:v>47.829458728963132</c:v>
                </c:pt>
                <c:pt idx="62">
                  <c:v>47.965382712143153</c:v>
                </c:pt>
                <c:pt idx="63">
                  <c:v>48.078309656706153</c:v>
                </c:pt>
                <c:pt idx="64">
                  <c:v>48.202385404362133</c:v>
                </c:pt>
                <c:pt idx="65">
                  <c:v>48.352950701965625</c:v>
                </c:pt>
                <c:pt idx="66">
                  <c:v>48.471450626989665</c:v>
                </c:pt>
                <c:pt idx="67">
                  <c:v>48.583677105604998</c:v>
                </c:pt>
                <c:pt idx="68">
                  <c:v>48.730754542702982</c:v>
                </c:pt>
                <c:pt idx="69">
                  <c:v>48.875745051191231</c:v>
                </c:pt>
                <c:pt idx="70">
                  <c:v>49.040251714028557</c:v>
                </c:pt>
                <c:pt idx="71">
                  <c:v>49.102290621373236</c:v>
                </c:pt>
                <c:pt idx="72">
                  <c:v>49.243793527735299</c:v>
                </c:pt>
                <c:pt idx="73">
                  <c:v>49.416660823970346</c:v>
                </c:pt>
                <c:pt idx="74">
                  <c:v>49.545620454823244</c:v>
                </c:pt>
                <c:pt idx="75">
                  <c:v>49.653662482672807</c:v>
                </c:pt>
                <c:pt idx="76">
                  <c:v>49.830716813465372</c:v>
                </c:pt>
                <c:pt idx="77">
                  <c:v>50.052383668034196</c:v>
                </c:pt>
                <c:pt idx="78">
                  <c:v>50.147875444136737</c:v>
                </c:pt>
                <c:pt idx="79">
                  <c:v>50.282412577086099</c:v>
                </c:pt>
                <c:pt idx="80">
                  <c:v>50.506867601350059</c:v>
                </c:pt>
                <c:pt idx="81">
                  <c:v>50.7208631781644</c:v>
                </c:pt>
                <c:pt idx="82">
                  <c:v>50.816359734281754</c:v>
                </c:pt>
                <c:pt idx="83">
                  <c:v>50.983656763037246</c:v>
                </c:pt>
                <c:pt idx="84">
                  <c:v>51.211588925070842</c:v>
                </c:pt>
                <c:pt idx="85">
                  <c:v>51.407466824829555</c:v>
                </c:pt>
                <c:pt idx="86">
                  <c:v>51.517605212128792</c:v>
                </c:pt>
                <c:pt idx="87">
                  <c:v>51.710687707575467</c:v>
                </c:pt>
                <c:pt idx="88">
                  <c:v>51.880772389267769</c:v>
                </c:pt>
                <c:pt idx="89">
                  <c:v>52.135756980285187</c:v>
                </c:pt>
                <c:pt idx="90">
                  <c:v>52.239614298989864</c:v>
                </c:pt>
                <c:pt idx="91">
                  <c:v>52.425591367078887</c:v>
                </c:pt>
                <c:pt idx="92">
                  <c:v>52.633737497713341</c:v>
                </c:pt>
                <c:pt idx="93">
                  <c:v>52.87310138803808</c:v>
                </c:pt>
                <c:pt idx="94">
                  <c:v>53.008192873510971</c:v>
                </c:pt>
                <c:pt idx="95">
                  <c:v>53.182390822505731</c:v>
                </c:pt>
                <c:pt idx="96">
                  <c:v>53.409003829652995</c:v>
                </c:pt>
                <c:pt idx="97">
                  <c:v>53.552181291458716</c:v>
                </c:pt>
                <c:pt idx="98">
                  <c:v>53.715776780129808</c:v>
                </c:pt>
                <c:pt idx="99">
                  <c:v>53.92928964004728</c:v>
                </c:pt>
                <c:pt idx="100">
                  <c:v>54.144680981173906</c:v>
                </c:pt>
                <c:pt idx="101">
                  <c:v>54.286251712069763</c:v>
                </c:pt>
                <c:pt idx="102">
                  <c:v>54.446645430578542</c:v>
                </c:pt>
                <c:pt idx="103">
                  <c:v>54.649076149230879</c:v>
                </c:pt>
                <c:pt idx="104">
                  <c:v>54.878334313198955</c:v>
                </c:pt>
                <c:pt idx="105">
                  <c:v>55.027645890442614</c:v>
                </c:pt>
                <c:pt idx="106">
                  <c:v>55.202750621157868</c:v>
                </c:pt>
                <c:pt idx="107">
                  <c:v>55.40593981188313</c:v>
                </c:pt>
                <c:pt idx="108">
                  <c:v>55.65249219847081</c:v>
                </c:pt>
                <c:pt idx="109">
                  <c:v>55.79553084606394</c:v>
                </c:pt>
                <c:pt idx="110">
                  <c:v>55.974809627783038</c:v>
                </c:pt>
                <c:pt idx="111">
                  <c:v>56.178421785220522</c:v>
                </c:pt>
                <c:pt idx="112">
                  <c:v>56.387615158955263</c:v>
                </c:pt>
                <c:pt idx="113">
                  <c:v>56.528902867760507</c:v>
                </c:pt>
                <c:pt idx="114">
                  <c:v>56.685467988224644</c:v>
                </c:pt>
                <c:pt idx="115">
                  <c:v>56.879453615785884</c:v>
                </c:pt>
                <c:pt idx="116">
                  <c:v>57.064874813373841</c:v>
                </c:pt>
                <c:pt idx="117">
                  <c:v>57.238020028710821</c:v>
                </c:pt>
                <c:pt idx="118">
                  <c:v>57.436963565103071</c:v>
                </c:pt>
                <c:pt idx="119">
                  <c:v>57.667554448864244</c:v>
                </c:pt>
                <c:pt idx="120">
                  <c:v>57.868022696926502</c:v>
                </c:pt>
                <c:pt idx="121">
                  <c:v>58.025563731689495</c:v>
                </c:pt>
                <c:pt idx="122">
                  <c:v>58.228546122181406</c:v>
                </c:pt>
                <c:pt idx="123">
                  <c:v>58.428460873601189</c:v>
                </c:pt>
                <c:pt idx="124">
                  <c:v>58.642389546357464</c:v>
                </c:pt>
                <c:pt idx="125">
                  <c:v>58.79599145330873</c:v>
                </c:pt>
                <c:pt idx="126">
                  <c:v>59.017309520212024</c:v>
                </c:pt>
                <c:pt idx="127">
                  <c:v>59.213555473033615</c:v>
                </c:pt>
                <c:pt idx="128">
                  <c:v>59.376539240929503</c:v>
                </c:pt>
                <c:pt idx="129">
                  <c:v>59.554370554240847</c:v>
                </c:pt>
                <c:pt idx="130">
                  <c:v>59.813159754411231</c:v>
                </c:pt>
                <c:pt idx="131">
                  <c:v>60.054783766623558</c:v>
                </c:pt>
                <c:pt idx="132">
                  <c:v>60.231013237538797</c:v>
                </c:pt>
                <c:pt idx="133">
                  <c:v>60.439678102723526</c:v>
                </c:pt>
                <c:pt idx="134">
                  <c:v>60.666360137482606</c:v>
                </c:pt>
                <c:pt idx="135">
                  <c:v>60.871900174997918</c:v>
                </c:pt>
                <c:pt idx="136">
                  <c:v>60.99914904502478</c:v>
                </c:pt>
                <c:pt idx="137">
                  <c:v>61.227235572467706</c:v>
                </c:pt>
                <c:pt idx="138">
                  <c:v>61.483125007361593</c:v>
                </c:pt>
                <c:pt idx="139">
                  <c:v>61.741125957258774</c:v>
                </c:pt>
                <c:pt idx="140">
                  <c:v>61.883831667134075</c:v>
                </c:pt>
                <c:pt idx="141">
                  <c:v>62.113612047715563</c:v>
                </c:pt>
                <c:pt idx="142">
                  <c:v>62.355717599483654</c:v>
                </c:pt>
                <c:pt idx="143">
                  <c:v>62.579502694988619</c:v>
                </c:pt>
                <c:pt idx="144">
                  <c:v>62.755165976889018</c:v>
                </c:pt>
                <c:pt idx="145">
                  <c:v>62.992111567310033</c:v>
                </c:pt>
                <c:pt idx="146">
                  <c:v>63.208829604765143</c:v>
                </c:pt>
                <c:pt idx="147">
                  <c:v>63.387552419090866</c:v>
                </c:pt>
                <c:pt idx="148">
                  <c:v>63.578760858071959</c:v>
                </c:pt>
                <c:pt idx="149">
                  <c:v>63.793170907383114</c:v>
                </c:pt>
                <c:pt idx="150">
                  <c:v>64.010376861615896</c:v>
                </c:pt>
                <c:pt idx="151">
                  <c:v>64.180600260628594</c:v>
                </c:pt>
                <c:pt idx="152">
                  <c:v>64.374937219275253</c:v>
                </c:pt>
                <c:pt idx="153">
                  <c:v>64.54300496081737</c:v>
                </c:pt>
                <c:pt idx="154">
                  <c:v>64.822383646659631</c:v>
                </c:pt>
                <c:pt idx="155">
                  <c:v>64.969183907495847</c:v>
                </c:pt>
                <c:pt idx="156">
                  <c:v>65.183114824921248</c:v>
                </c:pt>
                <c:pt idx="157">
                  <c:v>65.440185698600388</c:v>
                </c:pt>
                <c:pt idx="158">
                  <c:v>65.634317116612081</c:v>
                </c:pt>
                <c:pt idx="159">
                  <c:v>65.823359982821501</c:v>
                </c:pt>
                <c:pt idx="160">
                  <c:v>65.994630075878902</c:v>
                </c:pt>
                <c:pt idx="161">
                  <c:v>66.253238628633014</c:v>
                </c:pt>
                <c:pt idx="162">
                  <c:v>66.416488405965623</c:v>
                </c:pt>
                <c:pt idx="163">
                  <c:v>66.596749416124737</c:v>
                </c:pt>
                <c:pt idx="164">
                  <c:v>66.823640406968622</c:v>
                </c:pt>
                <c:pt idx="165">
                  <c:v>67.054438478531978</c:v>
                </c:pt>
                <c:pt idx="166">
                  <c:v>67.231911286698576</c:v>
                </c:pt>
                <c:pt idx="167">
                  <c:v>67.427015017849314</c:v>
                </c:pt>
                <c:pt idx="168">
                  <c:v>67.669527290738841</c:v>
                </c:pt>
                <c:pt idx="169">
                  <c:v>67.930435547354577</c:v>
                </c:pt>
                <c:pt idx="170">
                  <c:v>68.156977435633465</c:v>
                </c:pt>
                <c:pt idx="171">
                  <c:v>68.325250717810562</c:v>
                </c:pt>
                <c:pt idx="172">
                  <c:v>68.548024888638238</c:v>
                </c:pt>
                <c:pt idx="173">
                  <c:v>68.797437500413963</c:v>
                </c:pt>
                <c:pt idx="174">
                  <c:v>68.955246619721422</c:v>
                </c:pt>
                <c:pt idx="175">
                  <c:v>69.20737776800415</c:v>
                </c:pt>
                <c:pt idx="176">
                  <c:v>69.457277747501877</c:v>
                </c:pt>
                <c:pt idx="177">
                  <c:v>69.708215603854597</c:v>
                </c:pt>
                <c:pt idx="178">
                  <c:v>69.850342011467248</c:v>
                </c:pt>
                <c:pt idx="179">
                  <c:v>70.098221659587907</c:v>
                </c:pt>
                <c:pt idx="180">
                  <c:v>70.328457950226579</c:v>
                </c:pt>
                <c:pt idx="181">
                  <c:v>70.636069954781988</c:v>
                </c:pt>
                <c:pt idx="182">
                  <c:v>70.821837186682359</c:v>
                </c:pt>
                <c:pt idx="183">
                  <c:v>70.970307449029406</c:v>
                </c:pt>
                <c:pt idx="184">
                  <c:v>71.274225600280843</c:v>
                </c:pt>
                <c:pt idx="185">
                  <c:v>71.559951628976421</c:v>
                </c:pt>
                <c:pt idx="186">
                  <c:v>71.745928600173386</c:v>
                </c:pt>
                <c:pt idx="187">
                  <c:v>72.000708005827022</c:v>
                </c:pt>
                <c:pt idx="188">
                  <c:v>72.283847174503578</c:v>
                </c:pt>
                <c:pt idx="189">
                  <c:v>72.46243582544183</c:v>
                </c:pt>
                <c:pt idx="190">
                  <c:v>72.655870782382834</c:v>
                </c:pt>
                <c:pt idx="191">
                  <c:v>72.898452720757874</c:v>
                </c:pt>
                <c:pt idx="192">
                  <c:v>73.154757403286041</c:v>
                </c:pt>
                <c:pt idx="193">
                  <c:v>73.333136928578213</c:v>
                </c:pt>
                <c:pt idx="194">
                  <c:v>73.586661612652804</c:v>
                </c:pt>
                <c:pt idx="195">
                  <c:v>73.849866569472255</c:v>
                </c:pt>
                <c:pt idx="196">
                  <c:v>74.060587480899343</c:v>
                </c:pt>
                <c:pt idx="197">
                  <c:v>74.195535307549903</c:v>
                </c:pt>
                <c:pt idx="198">
                  <c:v>74.387924636260436</c:v>
                </c:pt>
                <c:pt idx="199">
                  <c:v>74.704737846270092</c:v>
                </c:pt>
                <c:pt idx="200">
                  <c:v>74.928144077158692</c:v>
                </c:pt>
                <c:pt idx="201">
                  <c:v>75.061427231368938</c:v>
                </c:pt>
                <c:pt idx="202">
                  <c:v>75.222931302092007</c:v>
                </c:pt>
                <c:pt idx="203">
                  <c:v>75.472901560725703</c:v>
                </c:pt>
                <c:pt idx="204">
                  <c:v>75.689058963813608</c:v>
                </c:pt>
                <c:pt idx="205">
                  <c:v>75.859353158720836</c:v>
                </c:pt>
                <c:pt idx="206">
                  <c:v>76.085756781842733</c:v>
                </c:pt>
                <c:pt idx="207">
                  <c:v>76.364156533579532</c:v>
                </c:pt>
                <c:pt idx="208">
                  <c:v>76.568046190252701</c:v>
                </c:pt>
                <c:pt idx="209">
                  <c:v>76.754449680875467</c:v>
                </c:pt>
                <c:pt idx="210">
                  <c:v>76.983075623295647</c:v>
                </c:pt>
                <c:pt idx="211">
                  <c:v>77.217990450280524</c:v>
                </c:pt>
                <c:pt idx="212">
                  <c:v>77.429965501933566</c:v>
                </c:pt>
                <c:pt idx="213">
                  <c:v>77.592384008860122</c:v>
                </c:pt>
                <c:pt idx="214">
                  <c:v>77.824781770500948</c:v>
                </c:pt>
                <c:pt idx="215">
                  <c:v>78.082550267956961</c:v>
                </c:pt>
                <c:pt idx="216">
                  <c:v>78.296965032688021</c:v>
                </c:pt>
                <c:pt idx="217">
                  <c:v>78.348760852846169</c:v>
                </c:pt>
                <c:pt idx="218">
                  <c:v>78.556902623331922</c:v>
                </c:pt>
                <c:pt idx="219">
                  <c:v>78.857336046925482</c:v>
                </c:pt>
                <c:pt idx="220">
                  <c:v>79.006014853565532</c:v>
                </c:pt>
                <c:pt idx="221">
                  <c:v>79.133575490366454</c:v>
                </c:pt>
                <c:pt idx="222">
                  <c:v>79.376575712331061</c:v>
                </c:pt>
                <c:pt idx="223">
                  <c:v>79.655541379059471</c:v>
                </c:pt>
                <c:pt idx="224">
                  <c:v>79.766512037984086</c:v>
                </c:pt>
                <c:pt idx="225">
                  <c:v>79.982251738835501</c:v>
                </c:pt>
                <c:pt idx="226">
                  <c:v>80.268806551037528</c:v>
                </c:pt>
                <c:pt idx="227">
                  <c:v>80.519892071089814</c:v>
                </c:pt>
                <c:pt idx="228">
                  <c:v>80.641108950048505</c:v>
                </c:pt>
                <c:pt idx="229">
                  <c:v>80.827365261432746</c:v>
                </c:pt>
                <c:pt idx="230">
                  <c:v>81.087372614454353</c:v>
                </c:pt>
                <c:pt idx="231">
                  <c:v>81.428092745351336</c:v>
                </c:pt>
                <c:pt idx="232">
                  <c:v>81.57558707725083</c:v>
                </c:pt>
                <c:pt idx="233">
                  <c:v>81.755430449768255</c:v>
                </c:pt>
                <c:pt idx="234">
                  <c:v>82.002535057251208</c:v>
                </c:pt>
                <c:pt idx="235">
                  <c:v>82.247138489709485</c:v>
                </c:pt>
                <c:pt idx="236">
                  <c:v>82.36131618327201</c:v>
                </c:pt>
                <c:pt idx="237">
                  <c:v>82.570782340822419</c:v>
                </c:pt>
                <c:pt idx="238">
                  <c:v>82.817398966932899</c:v>
                </c:pt>
                <c:pt idx="239">
                  <c:v>82.973543995153236</c:v>
                </c:pt>
                <c:pt idx="240">
                  <c:v>83.147524905639727</c:v>
                </c:pt>
                <c:pt idx="241">
                  <c:v>83.333432114458972</c:v>
                </c:pt>
                <c:pt idx="242">
                  <c:v>83.469495783881328</c:v>
                </c:pt>
                <c:pt idx="243">
                  <c:v>83.642020630815168</c:v>
                </c:pt>
                <c:pt idx="244">
                  <c:v>83.875185164960058</c:v>
                </c:pt>
                <c:pt idx="245">
                  <c:v>84.076775117771618</c:v>
                </c:pt>
                <c:pt idx="246">
                  <c:v>84.251670464461611</c:v>
                </c:pt>
                <c:pt idx="247">
                  <c:v>84.34040714307271</c:v>
                </c:pt>
                <c:pt idx="248">
                  <c:v>84.47821348314929</c:v>
                </c:pt>
                <c:pt idx="249">
                  <c:v>84.698770017801323</c:v>
                </c:pt>
                <c:pt idx="250">
                  <c:v>84.930950417959679</c:v>
                </c:pt>
                <c:pt idx="251">
                  <c:v>85.08667771164626</c:v>
                </c:pt>
                <c:pt idx="252">
                  <c:v>85.231035901694554</c:v>
                </c:pt>
                <c:pt idx="253">
                  <c:v>85.377701999143312</c:v>
                </c:pt>
                <c:pt idx="254">
                  <c:v>85.544860019901833</c:v>
                </c:pt>
                <c:pt idx="255">
                  <c:v>85.582149884027572</c:v>
                </c:pt>
                <c:pt idx="256">
                  <c:v>85.734043993439172</c:v>
                </c:pt>
                <c:pt idx="257">
                  <c:v>85.972226735655298</c:v>
                </c:pt>
                <c:pt idx="258">
                  <c:v>86.175140591070502</c:v>
                </c:pt>
                <c:pt idx="259">
                  <c:v>86.217937225993296</c:v>
                </c:pt>
                <c:pt idx="260">
                  <c:v>86.284091435376482</c:v>
                </c:pt>
                <c:pt idx="261">
                  <c:v>86.529313944342121</c:v>
                </c:pt>
                <c:pt idx="262">
                  <c:v>86.70044460953622</c:v>
                </c:pt>
                <c:pt idx="263">
                  <c:v>86.787082990853847</c:v>
                </c:pt>
                <c:pt idx="264">
                  <c:v>86.970759644538546</c:v>
                </c:pt>
                <c:pt idx="265">
                  <c:v>87.136036115835338</c:v>
                </c:pt>
                <c:pt idx="266">
                  <c:v>87.233415803986858</c:v>
                </c:pt>
                <c:pt idx="267">
                  <c:v>87.286946026665632</c:v>
                </c:pt>
                <c:pt idx="268">
                  <c:v>87.451803794506716</c:v>
                </c:pt>
                <c:pt idx="269">
                  <c:v>87.672143516732106</c:v>
                </c:pt>
                <c:pt idx="270">
                  <c:v>87.850662469887467</c:v>
                </c:pt>
                <c:pt idx="271">
                  <c:v>88.016906603498185</c:v>
                </c:pt>
                <c:pt idx="272">
                  <c:v>88.141887582599452</c:v>
                </c:pt>
                <c:pt idx="273">
                  <c:v>88.294060483142658</c:v>
                </c:pt>
                <c:pt idx="274">
                  <c:v>88.396667537308915</c:v>
                </c:pt>
                <c:pt idx="275">
                  <c:v>88.577339661035509</c:v>
                </c:pt>
                <c:pt idx="276">
                  <c:v>88.778659058551582</c:v>
                </c:pt>
                <c:pt idx="277">
                  <c:v>88.898273243774952</c:v>
                </c:pt>
                <c:pt idx="278">
                  <c:v>88.913189215263188</c:v>
                </c:pt>
                <c:pt idx="279">
                  <c:v>89.068289196606287</c:v>
                </c:pt>
                <c:pt idx="280">
                  <c:v>89.251470182137979</c:v>
                </c:pt>
                <c:pt idx="281">
                  <c:v>89.446717442921326</c:v>
                </c:pt>
                <c:pt idx="282">
                  <c:v>89.434520589293214</c:v>
                </c:pt>
                <c:pt idx="283">
                  <c:v>89.574069018670954</c:v>
                </c:pt>
                <c:pt idx="284">
                  <c:v>89.712580087951736</c:v>
                </c:pt>
                <c:pt idx="285">
                  <c:v>89.796577349623192</c:v>
                </c:pt>
                <c:pt idx="286">
                  <c:v>89.908586434458741</c:v>
                </c:pt>
                <c:pt idx="287">
                  <c:v>90.023809142601138</c:v>
                </c:pt>
                <c:pt idx="288">
                  <c:v>90.201283081176541</c:v>
                </c:pt>
                <c:pt idx="289">
                  <c:v>90.306050992694551</c:v>
                </c:pt>
                <c:pt idx="290">
                  <c:v>90.382102868602445</c:v>
                </c:pt>
                <c:pt idx="291">
                  <c:v>90.481294892893828</c:v>
                </c:pt>
                <c:pt idx="292">
                  <c:v>90.580905136179894</c:v>
                </c:pt>
                <c:pt idx="293">
                  <c:v>90.663229457277382</c:v>
                </c:pt>
                <c:pt idx="294">
                  <c:v>90.759834621549516</c:v>
                </c:pt>
                <c:pt idx="295">
                  <c:v>90.821326798556385</c:v>
                </c:pt>
                <c:pt idx="296">
                  <c:v>90.925877348592081</c:v>
                </c:pt>
                <c:pt idx="297">
                  <c:v>90.913610215827958</c:v>
                </c:pt>
                <c:pt idx="298">
                  <c:v>90.960666651343743</c:v>
                </c:pt>
                <c:pt idx="299">
                  <c:v>91.015102557631451</c:v>
                </c:pt>
                <c:pt idx="300">
                  <c:v>91.092269145902208</c:v>
                </c:pt>
                <c:pt idx="301">
                  <c:v>91.163503057600821</c:v>
                </c:pt>
                <c:pt idx="302">
                  <c:v>91.256631213292877</c:v>
                </c:pt>
                <c:pt idx="303">
                  <c:v>91.266180390903187</c:v>
                </c:pt>
                <c:pt idx="304">
                  <c:v>91.321329843584579</c:v>
                </c:pt>
                <c:pt idx="305">
                  <c:v>91.262625900867505</c:v>
                </c:pt>
                <c:pt idx="306">
                  <c:v>91.369632732545881</c:v>
                </c:pt>
                <c:pt idx="307">
                  <c:v>91.454536129989805</c:v>
                </c:pt>
                <c:pt idx="308">
                  <c:v>91.568016781128449</c:v>
                </c:pt>
                <c:pt idx="309">
                  <c:v>91.451678746972689</c:v>
                </c:pt>
                <c:pt idx="310">
                  <c:v>91.465967341522756</c:v>
                </c:pt>
                <c:pt idx="311">
                  <c:v>91.525979716390211</c:v>
                </c:pt>
                <c:pt idx="312">
                  <c:v>91.567738474457869</c:v>
                </c:pt>
                <c:pt idx="313">
                  <c:v>91.652982157277322</c:v>
                </c:pt>
                <c:pt idx="314">
                  <c:v>91.738164410447638</c:v>
                </c:pt>
                <c:pt idx="315">
                  <c:v>91.779218439310981</c:v>
                </c:pt>
                <c:pt idx="316">
                  <c:v>91.637439422501416</c:v>
                </c:pt>
                <c:pt idx="317">
                  <c:v>91.684417310747577</c:v>
                </c:pt>
                <c:pt idx="318">
                  <c:v>91.771272504491833</c:v>
                </c:pt>
                <c:pt idx="319">
                  <c:v>91.886774585118914</c:v>
                </c:pt>
                <c:pt idx="320">
                  <c:v>91.918906264254517</c:v>
                </c:pt>
                <c:pt idx="321">
                  <c:v>92.013219411445448</c:v>
                </c:pt>
                <c:pt idx="322">
                  <c:v>92.03210864101986</c:v>
                </c:pt>
                <c:pt idx="323">
                  <c:v>91.981784839328412</c:v>
                </c:pt>
                <c:pt idx="324">
                  <c:v>91.943023376602085</c:v>
                </c:pt>
                <c:pt idx="325">
                  <c:v>92.036848607015315</c:v>
                </c:pt>
                <c:pt idx="326">
                  <c:v>92.13507303358746</c:v>
                </c:pt>
                <c:pt idx="327">
                  <c:v>92.190074822569414</c:v>
                </c:pt>
                <c:pt idx="328">
                  <c:v>91.97202766648104</c:v>
                </c:pt>
                <c:pt idx="329">
                  <c:v>91.914725592284256</c:v>
                </c:pt>
                <c:pt idx="330">
                  <c:v>91.884127458156797</c:v>
                </c:pt>
                <c:pt idx="331">
                  <c:v>91.905804340668041</c:v>
                </c:pt>
                <c:pt idx="332">
                  <c:v>91.911101985818888</c:v>
                </c:pt>
                <c:pt idx="333">
                  <c:v>91.91584143505591</c:v>
                </c:pt>
                <c:pt idx="334">
                  <c:v>91.911868758322967</c:v>
                </c:pt>
                <c:pt idx="335">
                  <c:v>91.763189434924612</c:v>
                </c:pt>
                <c:pt idx="336">
                  <c:v>91.705887877486248</c:v>
                </c:pt>
                <c:pt idx="337">
                  <c:v>91.642042253748798</c:v>
                </c:pt>
                <c:pt idx="338">
                  <c:v>91.672850062578149</c:v>
                </c:pt>
                <c:pt idx="339">
                  <c:v>91.580558377172963</c:v>
                </c:pt>
                <c:pt idx="340">
                  <c:v>91.495106150060494</c:v>
                </c:pt>
                <c:pt idx="341">
                  <c:v>91.459062674785372</c:v>
                </c:pt>
                <c:pt idx="342">
                  <c:v>91.473560427278827</c:v>
                </c:pt>
                <c:pt idx="343">
                  <c:v>91.443380512146163</c:v>
                </c:pt>
                <c:pt idx="344">
                  <c:v>91.486873672734419</c:v>
                </c:pt>
                <c:pt idx="345">
                  <c:v>91.533511340199738</c:v>
                </c:pt>
                <c:pt idx="346">
                  <c:v>91.539017529643445</c:v>
                </c:pt>
                <c:pt idx="347">
                  <c:v>91.407555044301375</c:v>
                </c:pt>
                <c:pt idx="348">
                  <c:v>91.330449821084969</c:v>
                </c:pt>
                <c:pt idx="349">
                  <c:v>91.225681909567072</c:v>
                </c:pt>
                <c:pt idx="350">
                  <c:v>91.19654707360904</c:v>
                </c:pt>
                <c:pt idx="351">
                  <c:v>91.174103999946951</c:v>
                </c:pt>
                <c:pt idx="352">
                  <c:v>91.172431027075604</c:v>
                </c:pt>
                <c:pt idx="353">
                  <c:v>91.117429238093663</c:v>
                </c:pt>
                <c:pt idx="354">
                  <c:v>91.088573225564758</c:v>
                </c:pt>
                <c:pt idx="355">
                  <c:v>90.969098984963011</c:v>
                </c:pt>
                <c:pt idx="356">
                  <c:v>90.928254114043156</c:v>
                </c:pt>
                <c:pt idx="357">
                  <c:v>90.980808470869135</c:v>
                </c:pt>
                <c:pt idx="358">
                  <c:v>90.9498618155298</c:v>
                </c:pt>
                <c:pt idx="359">
                  <c:v>90.798595664409689</c:v>
                </c:pt>
                <c:pt idx="360">
                  <c:v>90.71982580105049</c:v>
                </c:pt>
                <c:pt idx="361">
                  <c:v>90.738296779332714</c:v>
                </c:pt>
                <c:pt idx="362">
                  <c:v>90.611224608365305</c:v>
                </c:pt>
                <c:pt idx="363">
                  <c:v>90.599793945888166</c:v>
                </c:pt>
                <c:pt idx="364">
                  <c:v>90.627403537268947</c:v>
                </c:pt>
                <c:pt idx="365">
                  <c:v>90.718711088687613</c:v>
                </c:pt>
                <c:pt idx="366">
                  <c:v>90.495304825501748</c:v>
                </c:pt>
                <c:pt idx="367">
                  <c:v>90.453484605487546</c:v>
                </c:pt>
                <c:pt idx="368">
                  <c:v>90.463382304309633</c:v>
                </c:pt>
                <c:pt idx="369">
                  <c:v>90.592963886138065</c:v>
                </c:pt>
                <c:pt idx="370">
                  <c:v>90.524936460021578</c:v>
                </c:pt>
                <c:pt idx="371">
                  <c:v>90.486871522960612</c:v>
                </c:pt>
                <c:pt idx="372">
                  <c:v>90.392698352688569</c:v>
                </c:pt>
                <c:pt idx="373">
                  <c:v>90.299918718208289</c:v>
                </c:pt>
                <c:pt idx="374">
                  <c:v>90.151301373515011</c:v>
                </c:pt>
                <c:pt idx="375">
                  <c:v>90.218578563394729</c:v>
                </c:pt>
                <c:pt idx="376">
                  <c:v>90.304379893072166</c:v>
                </c:pt>
                <c:pt idx="377">
                  <c:v>90.213839114157551</c:v>
                </c:pt>
                <c:pt idx="378">
                  <c:v>90.068427705990572</c:v>
                </c:pt>
                <c:pt idx="379">
                  <c:v>89.927415461684973</c:v>
                </c:pt>
                <c:pt idx="380">
                  <c:v>89.901269717529445</c:v>
                </c:pt>
                <c:pt idx="381">
                  <c:v>89.811844232330799</c:v>
                </c:pt>
                <c:pt idx="382">
                  <c:v>89.805632700032149</c:v>
                </c:pt>
                <c:pt idx="383">
                  <c:v>89.846415592246927</c:v>
                </c:pt>
                <c:pt idx="384">
                  <c:v>89.91304948257158</c:v>
                </c:pt>
                <c:pt idx="385">
                  <c:v>89.709089514465006</c:v>
                </c:pt>
                <c:pt idx="386">
                  <c:v>89.619516333269416</c:v>
                </c:pt>
                <c:pt idx="387">
                  <c:v>89.653886867970584</c:v>
                </c:pt>
                <c:pt idx="388">
                  <c:v>89.759909501067767</c:v>
                </c:pt>
                <c:pt idx="389">
                  <c:v>89.704071241798857</c:v>
                </c:pt>
                <c:pt idx="390">
                  <c:v>89.631234668662401</c:v>
                </c:pt>
                <c:pt idx="391">
                  <c:v>89.402383645681951</c:v>
                </c:pt>
                <c:pt idx="392">
                  <c:v>89.301727806462821</c:v>
                </c:pt>
                <c:pt idx="393">
                  <c:v>89.247082806826384</c:v>
                </c:pt>
                <c:pt idx="394">
                  <c:v>89.333450051495575</c:v>
                </c:pt>
                <c:pt idx="395">
                  <c:v>89.314483437357708</c:v>
                </c:pt>
                <c:pt idx="396">
                  <c:v>89.255516658423332</c:v>
                </c:pt>
                <c:pt idx="397">
                  <c:v>89.064103227862972</c:v>
                </c:pt>
                <c:pt idx="398">
                  <c:v>88.993767248398001</c:v>
                </c:pt>
                <c:pt idx="399">
                  <c:v>88.940934617198721</c:v>
                </c:pt>
                <c:pt idx="400">
                  <c:v>88.891857236655397</c:v>
                </c:pt>
                <c:pt idx="401">
                  <c:v>88.901406414265708</c:v>
                </c:pt>
                <c:pt idx="402">
                  <c:v>88.934940446382527</c:v>
                </c:pt>
                <c:pt idx="403">
                  <c:v>88.943931944837331</c:v>
                </c:pt>
                <c:pt idx="404">
                  <c:v>88.730972210142184</c:v>
                </c:pt>
                <c:pt idx="405">
                  <c:v>88.545212697319897</c:v>
                </c:pt>
                <c:pt idx="406">
                  <c:v>88.607524743751668</c:v>
                </c:pt>
                <c:pt idx="407">
                  <c:v>88.826827170475028</c:v>
                </c:pt>
                <c:pt idx="408">
                  <c:v>88.79755290665382</c:v>
                </c:pt>
                <c:pt idx="409">
                  <c:v>88.774962136994887</c:v>
                </c:pt>
                <c:pt idx="410">
                  <c:v>88.625655468955642</c:v>
                </c:pt>
                <c:pt idx="411">
                  <c:v>88.590030244972709</c:v>
                </c:pt>
                <c:pt idx="412">
                  <c:v>88.503044472852096</c:v>
                </c:pt>
                <c:pt idx="413">
                  <c:v>88.605364435455741</c:v>
                </c:pt>
                <c:pt idx="414">
                  <c:v>88.70455645974701</c:v>
                </c:pt>
                <c:pt idx="415">
                  <c:v>88.739546070955427</c:v>
                </c:pt>
                <c:pt idx="416">
                  <c:v>88.399592680265116</c:v>
                </c:pt>
                <c:pt idx="417">
                  <c:v>88.308416320873278</c:v>
                </c:pt>
                <c:pt idx="418">
                  <c:v>88.363627203203905</c:v>
                </c:pt>
                <c:pt idx="419">
                  <c:v>88.383979666353099</c:v>
                </c:pt>
                <c:pt idx="420">
                  <c:v>88.470486338885465</c:v>
                </c:pt>
                <c:pt idx="421">
                  <c:v>88.468464844802227</c:v>
                </c:pt>
                <c:pt idx="422">
                  <c:v>88.388022622222181</c:v>
                </c:pt>
                <c:pt idx="423">
                  <c:v>88.101955177742013</c:v>
                </c:pt>
                <c:pt idx="424">
                  <c:v>88.063333756529374</c:v>
                </c:pt>
                <c:pt idx="425">
                  <c:v>88.100631339733042</c:v>
                </c:pt>
                <c:pt idx="426">
                  <c:v>88.208814862479272</c:v>
                </c:pt>
                <c:pt idx="427">
                  <c:v>88.100910163162041</c:v>
                </c:pt>
                <c:pt idx="428">
                  <c:v>87.972227062623034</c:v>
                </c:pt>
                <c:pt idx="429">
                  <c:v>87.786536666230418</c:v>
                </c:pt>
                <c:pt idx="430">
                  <c:v>87.747705538018579</c:v>
                </c:pt>
                <c:pt idx="431">
                  <c:v>87.563052437128007</c:v>
                </c:pt>
                <c:pt idx="432">
                  <c:v>87.545069956976562</c:v>
                </c:pt>
                <c:pt idx="433">
                  <c:v>87.672769504882254</c:v>
                </c:pt>
                <c:pt idx="434">
                  <c:v>87.678763643401183</c:v>
                </c:pt>
                <c:pt idx="435">
                  <c:v>87.407194500470297</c:v>
                </c:pt>
                <c:pt idx="436">
                  <c:v>87.422040774175628</c:v>
                </c:pt>
                <c:pt idx="437">
                  <c:v>87.472503971432872</c:v>
                </c:pt>
                <c:pt idx="438">
                  <c:v>87.519281034463958</c:v>
                </c:pt>
                <c:pt idx="439">
                  <c:v>87.480380176171721</c:v>
                </c:pt>
                <c:pt idx="440">
                  <c:v>87.493073828361659</c:v>
                </c:pt>
                <c:pt idx="441">
                  <c:v>87.432984036633371</c:v>
                </c:pt>
                <c:pt idx="442">
                  <c:v>87.374784030203074</c:v>
                </c:pt>
                <c:pt idx="443">
                  <c:v>87.297888562432078</c:v>
                </c:pt>
                <c:pt idx="444">
                  <c:v>87.347662387897273</c:v>
                </c:pt>
                <c:pt idx="445">
                  <c:v>87.39708825735508</c:v>
                </c:pt>
                <c:pt idx="446">
                  <c:v>87.283041723522231</c:v>
                </c:pt>
                <c:pt idx="447">
                  <c:v>87.128299096729165</c:v>
                </c:pt>
                <c:pt idx="448">
                  <c:v>87.006105786713292</c:v>
                </c:pt>
                <c:pt idx="449">
                  <c:v>87.001505749190741</c:v>
                </c:pt>
                <c:pt idx="450">
                  <c:v>86.915417344099268</c:v>
                </c:pt>
                <c:pt idx="451">
                  <c:v>87.027155873639344</c:v>
                </c:pt>
                <c:pt idx="452">
                  <c:v>87.136245031548313</c:v>
                </c:pt>
                <c:pt idx="453">
                  <c:v>87.05656898397055</c:v>
                </c:pt>
                <c:pt idx="454">
                  <c:v>86.777750980941562</c:v>
                </c:pt>
                <c:pt idx="455">
                  <c:v>86.77460650636182</c:v>
                </c:pt>
                <c:pt idx="456">
                  <c:v>86.835532752228502</c:v>
                </c:pt>
                <c:pt idx="457">
                  <c:v>86.939255100110714</c:v>
                </c:pt>
                <c:pt idx="458">
                  <c:v>86.843060451904137</c:v>
                </c:pt>
                <c:pt idx="459">
                  <c:v>86.85832491230687</c:v>
                </c:pt>
                <c:pt idx="460">
                  <c:v>86.833023357516268</c:v>
                </c:pt>
                <c:pt idx="461">
                  <c:v>86.853654644094306</c:v>
                </c:pt>
                <c:pt idx="462">
                  <c:v>86.705812323890058</c:v>
                </c:pt>
                <c:pt idx="463">
                  <c:v>86.753069051713894</c:v>
                </c:pt>
                <c:pt idx="464">
                  <c:v>86.92036646803821</c:v>
                </c:pt>
                <c:pt idx="465">
                  <c:v>86.834417474661223</c:v>
                </c:pt>
                <c:pt idx="466">
                  <c:v>86.713270293485422</c:v>
                </c:pt>
                <c:pt idx="467">
                  <c:v>86.624951284813292</c:v>
                </c:pt>
                <c:pt idx="468">
                  <c:v>86.644537556811613</c:v>
                </c:pt>
                <c:pt idx="469">
                  <c:v>86.535308438132333</c:v>
                </c:pt>
                <c:pt idx="470">
                  <c:v>86.610376163905215</c:v>
                </c:pt>
                <c:pt idx="471">
                  <c:v>86.628436577675686</c:v>
                </c:pt>
                <c:pt idx="472">
                  <c:v>86.665874170095762</c:v>
                </c:pt>
                <c:pt idx="473">
                  <c:v>86.429982863607634</c:v>
                </c:pt>
                <c:pt idx="474">
                  <c:v>86.353583564599262</c:v>
                </c:pt>
                <c:pt idx="475">
                  <c:v>86.349122373586695</c:v>
                </c:pt>
                <c:pt idx="476">
                  <c:v>86.444898802798463</c:v>
                </c:pt>
                <c:pt idx="477">
                  <c:v>86.326957542000486</c:v>
                </c:pt>
                <c:pt idx="478">
                  <c:v>86.248118562211474</c:v>
                </c:pt>
                <c:pt idx="479">
                  <c:v>86.20190688126489</c:v>
                </c:pt>
                <c:pt idx="480">
                  <c:v>86.06005815052373</c:v>
                </c:pt>
                <c:pt idx="481">
                  <c:v>86.058935170027226</c:v>
                </c:pt>
                <c:pt idx="482">
                  <c:v>86.09428155443247</c:v>
                </c:pt>
                <c:pt idx="483">
                  <c:v>86.140004737248177</c:v>
                </c:pt>
                <c:pt idx="484">
                  <c:v>86.096232753231035</c:v>
                </c:pt>
                <c:pt idx="485">
                  <c:v>85.920711143862974</c:v>
                </c:pt>
                <c:pt idx="486">
                  <c:v>85.836295679345426</c:v>
                </c:pt>
                <c:pt idx="487">
                  <c:v>85.829255944893433</c:v>
                </c:pt>
                <c:pt idx="488">
                  <c:v>85.832880084265923</c:v>
                </c:pt>
                <c:pt idx="489">
                  <c:v>85.880206509872679</c:v>
                </c:pt>
                <c:pt idx="490">
                  <c:v>85.799214924716964</c:v>
                </c:pt>
                <c:pt idx="491">
                  <c:v>85.665939473435841</c:v>
                </c:pt>
                <c:pt idx="492">
                  <c:v>85.432627259442825</c:v>
                </c:pt>
                <c:pt idx="493">
                  <c:v>85.359233055597088</c:v>
                </c:pt>
                <c:pt idx="494">
                  <c:v>85.468113087859962</c:v>
                </c:pt>
                <c:pt idx="495">
                  <c:v>85.589679020937567</c:v>
                </c:pt>
                <c:pt idx="496">
                  <c:v>85.561093563703892</c:v>
                </c:pt>
                <c:pt idx="497">
                  <c:v>85.520737174766253</c:v>
                </c:pt>
                <c:pt idx="498">
                  <c:v>85.372057819070491</c:v>
                </c:pt>
                <c:pt idx="499">
                  <c:v>85.343968562896833</c:v>
                </c:pt>
                <c:pt idx="500">
                  <c:v>85.260459250300599</c:v>
                </c:pt>
                <c:pt idx="501">
                  <c:v>85.394571171868591</c:v>
                </c:pt>
                <c:pt idx="502">
                  <c:v>85.466153588630391</c:v>
                </c:pt>
                <c:pt idx="503">
                  <c:v>85.505054446922642</c:v>
                </c:pt>
                <c:pt idx="504">
                  <c:v>85.387113202273227</c:v>
                </c:pt>
                <c:pt idx="505">
                  <c:v>85.31141041278164</c:v>
                </c:pt>
                <c:pt idx="506">
                  <c:v>85.326953712762062</c:v>
                </c:pt>
                <c:pt idx="507">
                  <c:v>85.28088142738126</c:v>
                </c:pt>
                <c:pt idx="508">
                  <c:v>85.317683374729427</c:v>
                </c:pt>
                <c:pt idx="509">
                  <c:v>85.32918375113816</c:v>
                </c:pt>
                <c:pt idx="510">
                  <c:v>85.323538133831264</c:v>
                </c:pt>
                <c:pt idx="511">
                  <c:v>85.177995565934708</c:v>
                </c:pt>
                <c:pt idx="512">
                  <c:v>85.074830864910339</c:v>
                </c:pt>
                <c:pt idx="513">
                  <c:v>85.076991173206281</c:v>
                </c:pt>
                <c:pt idx="514">
                  <c:v>85.253768069357889</c:v>
                </c:pt>
                <c:pt idx="515">
                  <c:v>85.203087462172221</c:v>
                </c:pt>
                <c:pt idx="516">
                  <c:v>85.147877128897406</c:v>
                </c:pt>
                <c:pt idx="517">
                  <c:v>85.128360570830807</c:v>
                </c:pt>
                <c:pt idx="518">
                  <c:v>85.044510989007478</c:v>
                </c:pt>
                <c:pt idx="519">
                  <c:v>84.985884511597348</c:v>
                </c:pt>
                <c:pt idx="520">
                  <c:v>85.04492925644837</c:v>
                </c:pt>
                <c:pt idx="521">
                  <c:v>85.073994378474666</c:v>
                </c:pt>
                <c:pt idx="522">
                  <c:v>84.985257134659065</c:v>
                </c:pt>
                <c:pt idx="523">
                  <c:v>84.922317678991604</c:v>
                </c:pt>
                <c:pt idx="524">
                  <c:v>84.792379889170846</c:v>
                </c:pt>
                <c:pt idx="525">
                  <c:v>84.822142085918316</c:v>
                </c:pt>
                <c:pt idx="526">
                  <c:v>84.777254792036516</c:v>
                </c:pt>
                <c:pt idx="527">
                  <c:v>84.718977401042764</c:v>
                </c:pt>
                <c:pt idx="528">
                  <c:v>84.637566967092965</c:v>
                </c:pt>
                <c:pt idx="529">
                  <c:v>84.576152804448739</c:v>
                </c:pt>
                <c:pt idx="530">
                  <c:v>84.477239587437737</c:v>
                </c:pt>
                <c:pt idx="531">
                  <c:v>84.449986801551191</c:v>
                </c:pt>
                <c:pt idx="532">
                  <c:v>84.505128002247517</c:v>
                </c:pt>
                <c:pt idx="533">
                  <c:v>84.563746259970117</c:v>
                </c:pt>
                <c:pt idx="534">
                  <c:v>84.435480829370093</c:v>
                </c:pt>
                <c:pt idx="535">
                  <c:v>84.225395563015027</c:v>
                </c:pt>
                <c:pt idx="536">
                  <c:v>84.10849163001636</c:v>
                </c:pt>
                <c:pt idx="537">
                  <c:v>84.148716891521957</c:v>
                </c:pt>
                <c:pt idx="538">
                  <c:v>84.155408104762074</c:v>
                </c:pt>
                <c:pt idx="539">
                  <c:v>84.263940181017446</c:v>
                </c:pt>
                <c:pt idx="540">
                  <c:v>84.294189761635607</c:v>
                </c:pt>
                <c:pt idx="541">
                  <c:v>84.18133648743526</c:v>
                </c:pt>
                <c:pt idx="542">
                  <c:v>83.938065742472673</c:v>
                </c:pt>
                <c:pt idx="543">
                  <c:v>83.816848863513968</c:v>
                </c:pt>
                <c:pt idx="544">
                  <c:v>83.828140098127918</c:v>
                </c:pt>
                <c:pt idx="545">
                  <c:v>83.888848966363568</c:v>
                </c:pt>
                <c:pt idx="546">
                  <c:v>83.997450191346147</c:v>
                </c:pt>
                <c:pt idx="547">
                  <c:v>83.985880101005819</c:v>
                </c:pt>
                <c:pt idx="548">
                  <c:v>83.889615738867633</c:v>
                </c:pt>
                <c:pt idx="549">
                  <c:v>83.802211166399033</c:v>
                </c:pt>
                <c:pt idx="550">
                  <c:v>83.754876488807355</c:v>
                </c:pt>
                <c:pt idx="551">
                  <c:v>83.87219035651836</c:v>
                </c:pt>
                <c:pt idx="552">
                  <c:v>83.991107499317934</c:v>
                </c:pt>
                <c:pt idx="553">
                  <c:v>83.946220189287416</c:v>
                </c:pt>
                <c:pt idx="554">
                  <c:v>83.882576004415654</c:v>
                </c:pt>
                <c:pt idx="555">
                  <c:v>83.751460877579149</c:v>
                </c:pt>
                <c:pt idx="556">
                  <c:v>83.778234547728786</c:v>
                </c:pt>
                <c:pt idx="557">
                  <c:v>83.724974848047864</c:v>
                </c:pt>
                <c:pt idx="558">
                  <c:v>83.757176774022184</c:v>
                </c:pt>
                <c:pt idx="559">
                  <c:v>83.79370761701918</c:v>
                </c:pt>
                <c:pt idx="560">
                  <c:v>83.723015364967097</c:v>
                </c:pt>
                <c:pt idx="561">
                  <c:v>83.500383625660518</c:v>
                </c:pt>
                <c:pt idx="562">
                  <c:v>83.418268430209125</c:v>
                </c:pt>
                <c:pt idx="563">
                  <c:v>83.403553316233342</c:v>
                </c:pt>
                <c:pt idx="564">
                  <c:v>83.556910659219582</c:v>
                </c:pt>
                <c:pt idx="565">
                  <c:v>83.457370113716308</c:v>
                </c:pt>
                <c:pt idx="566">
                  <c:v>83.447751819676313</c:v>
                </c:pt>
                <c:pt idx="567">
                  <c:v>83.368563737322305</c:v>
                </c:pt>
                <c:pt idx="568">
                  <c:v>83.354205412692053</c:v>
                </c:pt>
                <c:pt idx="569">
                  <c:v>83.293139787408407</c:v>
                </c:pt>
                <c:pt idx="570">
                  <c:v>83.311339596744673</c:v>
                </c:pt>
                <c:pt idx="571">
                  <c:v>83.363057515581076</c:v>
                </c:pt>
                <c:pt idx="572">
                  <c:v>83.317333735263588</c:v>
                </c:pt>
                <c:pt idx="573">
                  <c:v>83.173045921243599</c:v>
                </c:pt>
                <c:pt idx="574">
                  <c:v>83.062771755687081</c:v>
                </c:pt>
                <c:pt idx="575">
                  <c:v>83.028889202358386</c:v>
                </c:pt>
                <c:pt idx="576">
                  <c:v>83.043037819989323</c:v>
                </c:pt>
                <c:pt idx="577">
                  <c:v>83.120204989613299</c:v>
                </c:pt>
                <c:pt idx="578">
                  <c:v>83.108425256868557</c:v>
                </c:pt>
                <c:pt idx="579">
                  <c:v>83.012300290296196</c:v>
                </c:pt>
                <c:pt idx="580">
                  <c:v>82.830713698068692</c:v>
                </c:pt>
                <c:pt idx="581">
                  <c:v>82.7465858903183</c:v>
                </c:pt>
                <c:pt idx="582">
                  <c:v>82.781087552451638</c:v>
                </c:pt>
                <c:pt idx="583">
                  <c:v>82.877979259230699</c:v>
                </c:pt>
                <c:pt idx="584">
                  <c:v>82.818516263087474</c:v>
                </c:pt>
                <c:pt idx="585">
                  <c:v>82.719533945795391</c:v>
                </c:pt>
                <c:pt idx="586">
                  <c:v>82.589882666184153</c:v>
                </c:pt>
                <c:pt idx="587">
                  <c:v>82.590788834254028</c:v>
                </c:pt>
                <c:pt idx="588">
                  <c:v>82.575175820342011</c:v>
                </c:pt>
                <c:pt idx="589">
                  <c:v>82.60521685666717</c:v>
                </c:pt>
                <c:pt idx="590">
                  <c:v>82.679865798240783</c:v>
                </c:pt>
                <c:pt idx="591">
                  <c:v>82.677147229436358</c:v>
                </c:pt>
                <c:pt idx="592">
                  <c:v>82.609189533400254</c:v>
                </c:pt>
                <c:pt idx="593">
                  <c:v>82.572317855971789</c:v>
                </c:pt>
                <c:pt idx="594">
                  <c:v>82.593576519488238</c:v>
                </c:pt>
                <c:pt idx="595">
                  <c:v>82.704687123034361</c:v>
                </c:pt>
                <c:pt idx="596">
                  <c:v>82.694580330863459</c:v>
                </c:pt>
                <c:pt idx="597">
                  <c:v>82.731033724702343</c:v>
                </c:pt>
                <c:pt idx="598">
                  <c:v>82.752997731073592</c:v>
                </c:pt>
                <c:pt idx="599">
                  <c:v>82.562342191233057</c:v>
                </c:pt>
                <c:pt idx="600">
                  <c:v>82.445454810650489</c:v>
                </c:pt>
                <c:pt idx="601">
                  <c:v>82.583469695019943</c:v>
                </c:pt>
                <c:pt idx="602">
                  <c:v>82.738151457368261</c:v>
                </c:pt>
                <c:pt idx="603">
                  <c:v>82.504421040529152</c:v>
                </c:pt>
                <c:pt idx="604">
                  <c:v>82.324926189223618</c:v>
                </c:pt>
                <c:pt idx="605">
                  <c:v>82.232913327247402</c:v>
                </c:pt>
                <c:pt idx="606">
                  <c:v>82.318374371549311</c:v>
                </c:pt>
                <c:pt idx="607">
                  <c:v>82.281363330852457</c:v>
                </c:pt>
                <c:pt idx="608">
                  <c:v>82.400838088212595</c:v>
                </c:pt>
                <c:pt idx="609">
                  <c:v>82.413593170051797</c:v>
                </c:pt>
                <c:pt idx="610">
                  <c:v>82.428299983596546</c:v>
                </c:pt>
                <c:pt idx="611">
                  <c:v>82.229985697391683</c:v>
                </c:pt>
                <c:pt idx="612">
                  <c:v>82.198063143902175</c:v>
                </c:pt>
                <c:pt idx="613">
                  <c:v>82.217648834547276</c:v>
                </c:pt>
                <c:pt idx="614">
                  <c:v>82.28066570707557</c:v>
                </c:pt>
                <c:pt idx="615">
                  <c:v>82.229218892590211</c:v>
                </c:pt>
                <c:pt idx="616">
                  <c:v>82.187956351731387</c:v>
                </c:pt>
                <c:pt idx="617">
                  <c:v>82.050986481941777</c:v>
                </c:pt>
                <c:pt idx="618">
                  <c:v>81.897489711092334</c:v>
                </c:pt>
                <c:pt idx="619">
                  <c:v>81.882365195311095</c:v>
                </c:pt>
                <c:pt idx="620">
                  <c:v>81.898744432671492</c:v>
                </c:pt>
                <c:pt idx="621">
                  <c:v>81.981626368329572</c:v>
                </c:pt>
                <c:pt idx="622">
                  <c:v>81.928227273082982</c:v>
                </c:pt>
                <c:pt idx="623">
                  <c:v>81.871352235070447</c:v>
                </c:pt>
                <c:pt idx="624">
                  <c:v>81.811889238927222</c:v>
                </c:pt>
                <c:pt idx="625">
                  <c:v>81.827153763924755</c:v>
                </c:pt>
                <c:pt idx="626">
                  <c:v>81.763865173394905</c:v>
                </c:pt>
                <c:pt idx="627">
                  <c:v>81.848281235414234</c:v>
                </c:pt>
                <c:pt idx="628">
                  <c:v>81.857272184813354</c:v>
                </c:pt>
                <c:pt idx="629">
                  <c:v>81.83015051021026</c:v>
                </c:pt>
                <c:pt idx="630">
                  <c:v>81.610028181764605</c:v>
                </c:pt>
                <c:pt idx="631">
                  <c:v>81.544292772729307</c:v>
                </c:pt>
                <c:pt idx="632">
                  <c:v>81.475698882565467</c:v>
                </c:pt>
                <c:pt idx="633">
                  <c:v>81.593709857295167</c:v>
                </c:pt>
                <c:pt idx="634">
                  <c:v>81.52407092025399</c:v>
                </c:pt>
                <c:pt idx="635">
                  <c:v>81.419102118926219</c:v>
                </c:pt>
                <c:pt idx="636">
                  <c:v>81.373439800555289</c:v>
                </c:pt>
                <c:pt idx="637">
                  <c:v>81.356711492927303</c:v>
                </c:pt>
                <c:pt idx="638">
                  <c:v>81.295445010131203</c:v>
                </c:pt>
                <c:pt idx="639">
                  <c:v>81.342980545235335</c:v>
                </c:pt>
                <c:pt idx="640">
                  <c:v>81.405858538956124</c:v>
                </c:pt>
                <c:pt idx="641">
                  <c:v>81.540248718748828</c:v>
                </c:pt>
                <c:pt idx="642">
                  <c:v>81.442938760677592</c:v>
                </c:pt>
                <c:pt idx="643">
                  <c:v>81.469703613637762</c:v>
                </c:pt>
                <c:pt idx="644">
                  <c:v>81.428371342698512</c:v>
                </c:pt>
                <c:pt idx="645">
                  <c:v>81.332942869494232</c:v>
                </c:pt>
                <c:pt idx="646">
                  <c:v>81.410876262566461</c:v>
                </c:pt>
                <c:pt idx="647">
                  <c:v>81.413803343366467</c:v>
                </c:pt>
                <c:pt idx="648">
                  <c:v>81.422585748472585</c:v>
                </c:pt>
                <c:pt idx="649">
                  <c:v>81.229638191550976</c:v>
                </c:pt>
                <c:pt idx="650">
                  <c:v>81.305759216186061</c:v>
                </c:pt>
                <c:pt idx="651">
                  <c:v>81.320814034184394</c:v>
                </c:pt>
                <c:pt idx="652">
                  <c:v>81.350994466075363</c:v>
                </c:pt>
                <c:pt idx="653">
                  <c:v>81.305270718055283</c:v>
                </c:pt>
                <c:pt idx="654">
                  <c:v>81.229567912414865</c:v>
                </c:pt>
                <c:pt idx="655">
                  <c:v>81.129121231139223</c:v>
                </c:pt>
                <c:pt idx="656">
                  <c:v>81.18118708983441</c:v>
                </c:pt>
                <c:pt idx="657">
                  <c:v>81.013131169139655</c:v>
                </c:pt>
                <c:pt idx="658">
                  <c:v>81.029928625494833</c:v>
                </c:pt>
                <c:pt idx="659">
                  <c:v>81.105979920049634</c:v>
                </c:pt>
                <c:pt idx="660">
                  <c:v>81.020100624455537</c:v>
                </c:pt>
                <c:pt idx="661">
                  <c:v>80.833426643132341</c:v>
                </c:pt>
                <c:pt idx="662">
                  <c:v>80.702172120729927</c:v>
                </c:pt>
                <c:pt idx="663">
                  <c:v>80.681401438586079</c:v>
                </c:pt>
                <c:pt idx="664">
                  <c:v>80.67979819579503</c:v>
                </c:pt>
                <c:pt idx="665">
                  <c:v>80.7688136978351</c:v>
                </c:pt>
                <c:pt idx="666">
                  <c:v>80.780383755878049</c:v>
                </c:pt>
                <c:pt idx="667">
                  <c:v>80.717505762157259</c:v>
                </c:pt>
                <c:pt idx="668">
                  <c:v>80.564644055026619</c:v>
                </c:pt>
                <c:pt idx="669">
                  <c:v>80.532582138268708</c:v>
                </c:pt>
                <c:pt idx="670">
                  <c:v>80.576283843149852</c:v>
                </c:pt>
                <c:pt idx="671">
                  <c:v>80.683770291174895</c:v>
                </c:pt>
                <c:pt idx="672">
                  <c:v>80.530281239403379</c:v>
                </c:pt>
                <c:pt idx="673">
                  <c:v>80.448506361625036</c:v>
                </c:pt>
                <c:pt idx="674">
                  <c:v>80.358871750780182</c:v>
                </c:pt>
                <c:pt idx="675">
                  <c:v>80.363053553159361</c:v>
                </c:pt>
                <c:pt idx="676">
                  <c:v>80.250757344463764</c:v>
                </c:pt>
                <c:pt idx="677">
                  <c:v>80.366817104246238</c:v>
                </c:pt>
                <c:pt idx="678">
                  <c:v>80.402851730034627</c:v>
                </c:pt>
                <c:pt idx="679">
                  <c:v>80.409333817628507</c:v>
                </c:pt>
                <c:pt idx="680">
                  <c:v>80.189490861667664</c:v>
                </c:pt>
                <c:pt idx="681">
                  <c:v>80.082414364503791</c:v>
                </c:pt>
                <c:pt idx="682">
                  <c:v>80.051815681320619</c:v>
                </c:pt>
                <c:pt idx="683">
                  <c:v>80.244553531243056</c:v>
                </c:pt>
                <c:pt idx="684">
                  <c:v>80.275431037855199</c:v>
                </c:pt>
                <c:pt idx="685">
                  <c:v>80.22266752308586</c:v>
                </c:pt>
                <c:pt idx="686">
                  <c:v>80.202524217880153</c:v>
                </c:pt>
                <c:pt idx="687">
                  <c:v>80.034738271127665</c:v>
                </c:pt>
                <c:pt idx="688">
                  <c:v>80.044078872147594</c:v>
                </c:pt>
                <c:pt idx="689">
                  <c:v>80.115668442782692</c:v>
                </c:pt>
                <c:pt idx="690">
                  <c:v>80.376016048882647</c:v>
                </c:pt>
                <c:pt idx="691">
                  <c:v>80.267832526136445</c:v>
                </c:pt>
                <c:pt idx="692">
                  <c:v>80.175689053486479</c:v>
                </c:pt>
                <c:pt idx="693">
                  <c:v>80.055159883003924</c:v>
                </c:pt>
                <c:pt idx="694">
                  <c:v>80.078448276439843</c:v>
                </c:pt>
                <c:pt idx="695">
                  <c:v>79.969838234267812</c:v>
                </c:pt>
                <c:pt idx="696">
                  <c:v>80.206287187613938</c:v>
                </c:pt>
                <c:pt idx="697">
                  <c:v>80.34423179284741</c:v>
                </c:pt>
                <c:pt idx="698">
                  <c:v>80.162723747889672</c:v>
                </c:pt>
                <c:pt idx="699">
                  <c:v>79.919932683868552</c:v>
                </c:pt>
                <c:pt idx="700">
                  <c:v>79.774878032749683</c:v>
                </c:pt>
                <c:pt idx="701">
                  <c:v>79.790141976394111</c:v>
                </c:pt>
                <c:pt idx="702">
                  <c:v>79.745115270797697</c:v>
                </c:pt>
                <c:pt idx="703">
                  <c:v>79.809936792685193</c:v>
                </c:pt>
                <c:pt idx="704">
                  <c:v>79.813282673833086</c:v>
                </c:pt>
                <c:pt idx="705">
                  <c:v>79.738633183203802</c:v>
                </c:pt>
                <c:pt idx="706">
                  <c:v>79.475628502543486</c:v>
                </c:pt>
                <c:pt idx="707">
                  <c:v>79.419024019826296</c:v>
                </c:pt>
                <c:pt idx="708">
                  <c:v>79.5499294396636</c:v>
                </c:pt>
                <c:pt idx="709">
                  <c:v>79.765676859592958</c:v>
                </c:pt>
                <c:pt idx="710">
                  <c:v>79.685713736601144</c:v>
                </c:pt>
                <c:pt idx="711">
                  <c:v>79.641384654781703</c:v>
                </c:pt>
                <c:pt idx="712">
                  <c:v>79.481134691987322</c:v>
                </c:pt>
                <c:pt idx="713">
                  <c:v>79.407453380430141</c:v>
                </c:pt>
                <c:pt idx="714">
                  <c:v>79.416653455475483</c:v>
                </c:pt>
                <c:pt idx="715">
                  <c:v>79.526928137790307</c:v>
                </c:pt>
                <c:pt idx="716">
                  <c:v>79.654139155267828</c:v>
                </c:pt>
                <c:pt idx="717">
                  <c:v>79.565410744790356</c:v>
                </c:pt>
                <c:pt idx="718">
                  <c:v>79.374136193037373</c:v>
                </c:pt>
                <c:pt idx="719">
                  <c:v>79.251516896502807</c:v>
                </c:pt>
                <c:pt idx="720">
                  <c:v>79.261631440048916</c:v>
                </c:pt>
                <c:pt idx="721">
                  <c:v>79.288744814220976</c:v>
                </c:pt>
                <c:pt idx="722">
                  <c:v>79.291184527298995</c:v>
                </c:pt>
                <c:pt idx="723">
                  <c:v>79.303172836634133</c:v>
                </c:pt>
                <c:pt idx="724">
                  <c:v>79.307145513367203</c:v>
                </c:pt>
                <c:pt idx="725">
                  <c:v>79.210114378724953</c:v>
                </c:pt>
                <c:pt idx="726">
                  <c:v>79.080812169381318</c:v>
                </c:pt>
                <c:pt idx="727">
                  <c:v>79.117404442027578</c:v>
                </c:pt>
                <c:pt idx="728">
                  <c:v>79.158257064322754</c:v>
                </c:pt>
                <c:pt idx="729">
                  <c:v>79.070983651583717</c:v>
                </c:pt>
                <c:pt idx="730">
                  <c:v>79.05599853136826</c:v>
                </c:pt>
                <c:pt idx="731">
                  <c:v>79.003792663456778</c:v>
                </c:pt>
                <c:pt idx="732">
                  <c:v>78.982386368538286</c:v>
                </c:pt>
                <c:pt idx="733">
                  <c:v>79.027351063132372</c:v>
                </c:pt>
                <c:pt idx="734">
                  <c:v>79.128564549209472</c:v>
                </c:pt>
                <c:pt idx="735">
                  <c:v>79.1890642917989</c:v>
                </c:pt>
                <c:pt idx="736">
                  <c:v>79.210462350881031</c:v>
                </c:pt>
                <c:pt idx="737">
                  <c:v>79.067358914709416</c:v>
                </c:pt>
                <c:pt idx="738">
                  <c:v>79.018011560223826</c:v>
                </c:pt>
                <c:pt idx="739">
                  <c:v>79.045124385340188</c:v>
                </c:pt>
                <c:pt idx="740">
                  <c:v>79.157907961757658</c:v>
                </c:pt>
                <c:pt idx="741">
                  <c:v>79.130236940727613</c:v>
                </c:pt>
                <c:pt idx="742">
                  <c:v>79.082135458334463</c:v>
                </c:pt>
                <c:pt idx="743">
                  <c:v>78.932750824378687</c:v>
                </c:pt>
                <c:pt idx="744">
                  <c:v>78.854756001657208</c:v>
                </c:pt>
                <c:pt idx="745">
                  <c:v>78.826248510340051</c:v>
                </c:pt>
                <c:pt idx="746">
                  <c:v>78.874411390085072</c:v>
                </c:pt>
                <c:pt idx="747">
                  <c:v>78.901245940828261</c:v>
                </c:pt>
                <c:pt idx="748">
                  <c:v>78.758839579377707</c:v>
                </c:pt>
                <c:pt idx="749">
                  <c:v>78.644383643739388</c:v>
                </c:pt>
                <c:pt idx="750">
                  <c:v>78.550767538972252</c:v>
                </c:pt>
                <c:pt idx="751">
                  <c:v>78.567077046252351</c:v>
                </c:pt>
                <c:pt idx="752">
                  <c:v>78.573071184771152</c:v>
                </c:pt>
                <c:pt idx="753">
                  <c:v>78.628143285186496</c:v>
                </c:pt>
                <c:pt idx="754">
                  <c:v>78.679372673594727</c:v>
                </c:pt>
                <c:pt idx="755">
                  <c:v>78.682935367169122</c:v>
                </c:pt>
                <c:pt idx="756">
                  <c:v>78.479594507867205</c:v>
                </c:pt>
                <c:pt idx="757">
                  <c:v>78.390726701823837</c:v>
                </c:pt>
                <c:pt idx="758">
                  <c:v>78.40891827532397</c:v>
                </c:pt>
                <c:pt idx="759">
                  <c:v>78.49011896997709</c:v>
                </c:pt>
                <c:pt idx="760">
                  <c:v>78.507474654543344</c:v>
                </c:pt>
                <c:pt idx="761">
                  <c:v>78.479106558792125</c:v>
                </c:pt>
                <c:pt idx="762">
                  <c:v>78.417351577865105</c:v>
                </c:pt>
                <c:pt idx="763">
                  <c:v>78.301710586133154</c:v>
                </c:pt>
                <c:pt idx="764">
                  <c:v>78.250689774315305</c:v>
                </c:pt>
                <c:pt idx="765">
                  <c:v>78.316347766489784</c:v>
                </c:pt>
                <c:pt idx="766">
                  <c:v>78.422369850531254</c:v>
                </c:pt>
                <c:pt idx="767">
                  <c:v>78.427666946626289</c:v>
                </c:pt>
                <c:pt idx="768">
                  <c:v>78.270763446332907</c:v>
                </c:pt>
                <c:pt idx="769">
                  <c:v>78.128000263239414</c:v>
                </c:pt>
                <c:pt idx="770">
                  <c:v>78.10478983572014</c:v>
                </c:pt>
                <c:pt idx="771">
                  <c:v>78.155740465294059</c:v>
                </c:pt>
                <c:pt idx="772">
                  <c:v>78.160341035723718</c:v>
                </c:pt>
                <c:pt idx="773">
                  <c:v>78.173235513128716</c:v>
                </c:pt>
                <c:pt idx="774">
                  <c:v>78.144100644873419</c:v>
                </c:pt>
                <c:pt idx="775">
                  <c:v>77.947676660724838</c:v>
                </c:pt>
                <c:pt idx="776">
                  <c:v>77.920345892773057</c:v>
                </c:pt>
                <c:pt idx="777">
                  <c:v>77.920205915854041</c:v>
                </c:pt>
                <c:pt idx="778">
                  <c:v>78.132111786482596</c:v>
                </c:pt>
                <c:pt idx="779">
                  <c:v>78.116986689348153</c:v>
                </c:pt>
                <c:pt idx="780">
                  <c:v>78.096564560713588</c:v>
                </c:pt>
                <c:pt idx="781">
                  <c:v>78.120959398378631</c:v>
                </c:pt>
                <c:pt idx="782">
                  <c:v>78.072726788553325</c:v>
                </c:pt>
                <c:pt idx="783">
                  <c:v>78.008315217526956</c:v>
                </c:pt>
                <c:pt idx="784">
                  <c:v>78.220778735013383</c:v>
                </c:pt>
                <c:pt idx="785">
                  <c:v>78.361450209482314</c:v>
                </c:pt>
                <c:pt idx="786">
                  <c:v>78.317879018382826</c:v>
                </c:pt>
                <c:pt idx="787">
                  <c:v>78.267415853422989</c:v>
                </c:pt>
                <c:pt idx="788">
                  <c:v>78.103255224897865</c:v>
                </c:pt>
                <c:pt idx="789">
                  <c:v>78.090778385134456</c:v>
                </c:pt>
                <c:pt idx="790">
                  <c:v>78.034452176790566</c:v>
                </c:pt>
                <c:pt idx="791">
                  <c:v>78.118797927376491</c:v>
                </c:pt>
                <c:pt idx="792">
                  <c:v>78.165427294410748</c:v>
                </c:pt>
                <c:pt idx="793">
                  <c:v>78.099978460179656</c:v>
                </c:pt>
                <c:pt idx="794">
                  <c:v>77.83948315808297</c:v>
                </c:pt>
                <c:pt idx="795">
                  <c:v>77.793969084764683</c:v>
                </c:pt>
                <c:pt idx="796">
                  <c:v>77.838437594447299</c:v>
                </c:pt>
                <c:pt idx="797">
                  <c:v>77.936452863075957</c:v>
                </c:pt>
                <c:pt idx="798">
                  <c:v>77.93903145496148</c:v>
                </c:pt>
                <c:pt idx="799">
                  <c:v>77.906124735188158</c:v>
                </c:pt>
                <c:pt idx="800">
                  <c:v>77.86144655080362</c:v>
                </c:pt>
                <c:pt idx="801">
                  <c:v>77.733111454718212</c:v>
                </c:pt>
                <c:pt idx="802">
                  <c:v>77.660344030308835</c:v>
                </c:pt>
                <c:pt idx="803">
                  <c:v>77.700282700861436</c:v>
                </c:pt>
                <c:pt idx="804">
                  <c:v>77.804283323116948</c:v>
                </c:pt>
                <c:pt idx="805">
                  <c:v>77.791807064706731</c:v>
                </c:pt>
                <c:pt idx="806">
                  <c:v>77.691011862219199</c:v>
                </c:pt>
                <c:pt idx="807">
                  <c:v>77.574255576771264</c:v>
                </c:pt>
                <c:pt idx="808">
                  <c:v>77.533480371337035</c:v>
                </c:pt>
                <c:pt idx="809">
                  <c:v>77.525116249820385</c:v>
                </c:pt>
                <c:pt idx="810">
                  <c:v>77.593352801582967</c:v>
                </c:pt>
                <c:pt idx="811">
                  <c:v>77.671564985786802</c:v>
                </c:pt>
                <c:pt idx="812">
                  <c:v>77.588333947563726</c:v>
                </c:pt>
                <c:pt idx="813">
                  <c:v>77.372455367904806</c:v>
                </c:pt>
                <c:pt idx="814">
                  <c:v>77.279745495802231</c:v>
                </c:pt>
                <c:pt idx="815">
                  <c:v>77.3143251238521</c:v>
                </c:pt>
                <c:pt idx="816">
                  <c:v>77.47994956730507</c:v>
                </c:pt>
                <c:pt idx="817">
                  <c:v>77.472282488212315</c:v>
                </c:pt>
                <c:pt idx="818">
                  <c:v>77.471306590062142</c:v>
                </c:pt>
                <c:pt idx="819">
                  <c:v>77.347641180836064</c:v>
                </c:pt>
                <c:pt idx="820">
                  <c:v>77.286296732123319</c:v>
                </c:pt>
                <c:pt idx="821">
                  <c:v>77.238830862504798</c:v>
                </c:pt>
                <c:pt idx="822">
                  <c:v>77.340462018520881</c:v>
                </c:pt>
                <c:pt idx="823">
                  <c:v>77.431010484216017</c:v>
                </c:pt>
                <c:pt idx="824">
                  <c:v>77.543515204907095</c:v>
                </c:pt>
                <c:pt idx="825">
                  <c:v>77.378378129176099</c:v>
                </c:pt>
                <c:pt idx="826">
                  <c:v>77.184672681534536</c:v>
                </c:pt>
                <c:pt idx="827">
                  <c:v>77.184950955907823</c:v>
                </c:pt>
                <c:pt idx="828">
                  <c:v>77.353076542087976</c:v>
                </c:pt>
                <c:pt idx="829">
                  <c:v>77.306307198134832</c:v>
                </c:pt>
                <c:pt idx="830">
                  <c:v>77.398877739266425</c:v>
                </c:pt>
                <c:pt idx="831">
                  <c:v>77.492353834817266</c:v>
                </c:pt>
                <c:pt idx="832">
                  <c:v>77.262317820337842</c:v>
                </c:pt>
                <c:pt idx="833">
                  <c:v>77.216175885620359</c:v>
                </c:pt>
                <c:pt idx="834">
                  <c:v>77.241895142647465</c:v>
                </c:pt>
                <c:pt idx="835">
                  <c:v>77.415465488622303</c:v>
                </c:pt>
                <c:pt idx="836">
                  <c:v>77.363460478223246</c:v>
                </c:pt>
                <c:pt idx="837">
                  <c:v>77.31223054075933</c:v>
                </c:pt>
                <c:pt idx="838">
                  <c:v>77.169684751445573</c:v>
                </c:pt>
                <c:pt idx="839">
                  <c:v>77.133928432327878</c:v>
                </c:pt>
                <c:pt idx="840">
                  <c:v>77.018278623406573</c:v>
                </c:pt>
                <c:pt idx="841">
                  <c:v>77.100463548938265</c:v>
                </c:pt>
                <c:pt idx="842">
                  <c:v>77.160065359294066</c:v>
                </c:pt>
                <c:pt idx="843">
                  <c:v>77.228162483193472</c:v>
                </c:pt>
                <c:pt idx="844">
                  <c:v>77.002316474632053</c:v>
                </c:pt>
                <c:pt idx="845">
                  <c:v>76.826942060651234</c:v>
                </c:pt>
                <c:pt idx="846">
                  <c:v>76.793198321535243</c:v>
                </c:pt>
                <c:pt idx="847">
                  <c:v>76.905493981174999</c:v>
                </c:pt>
                <c:pt idx="848">
                  <c:v>76.970253427465352</c:v>
                </c:pt>
                <c:pt idx="849">
                  <c:v>77.010958353763584</c:v>
                </c:pt>
                <c:pt idx="850">
                  <c:v>77.010818376844696</c:v>
                </c:pt>
                <c:pt idx="851">
                  <c:v>76.864718194387549</c:v>
                </c:pt>
                <c:pt idx="852">
                  <c:v>76.74043367635683</c:v>
                </c:pt>
                <c:pt idx="853">
                  <c:v>76.705583493011616</c:v>
                </c:pt>
                <c:pt idx="854">
                  <c:v>76.803938497960218</c:v>
                </c:pt>
                <c:pt idx="855">
                  <c:v>76.85133460520116</c:v>
                </c:pt>
                <c:pt idx="856">
                  <c:v>76.804983512540076</c:v>
                </c:pt>
                <c:pt idx="857">
                  <c:v>76.719731626181655</c:v>
                </c:pt>
                <c:pt idx="858">
                  <c:v>76.700633270961148</c:v>
                </c:pt>
                <c:pt idx="859">
                  <c:v>76.55536074160166</c:v>
                </c:pt>
                <c:pt idx="860">
                  <c:v>76.622908422181794</c:v>
                </c:pt>
                <c:pt idx="861">
                  <c:v>76.681046449907242</c:v>
                </c:pt>
                <c:pt idx="862">
                  <c:v>76.755006584893309</c:v>
                </c:pt>
                <c:pt idx="863">
                  <c:v>76.578639671900106</c:v>
                </c:pt>
                <c:pt idx="864">
                  <c:v>76.405774055129712</c:v>
                </c:pt>
                <c:pt idx="865">
                  <c:v>76.39922168839972</c:v>
                </c:pt>
                <c:pt idx="866">
                  <c:v>76.543091283424914</c:v>
                </c:pt>
                <c:pt idx="867">
                  <c:v>76.52475979760068</c:v>
                </c:pt>
                <c:pt idx="868">
                  <c:v>76.576624831080693</c:v>
                </c:pt>
                <c:pt idx="869">
                  <c:v>76.547969094711021</c:v>
                </c:pt>
                <c:pt idx="870">
                  <c:v>76.374337254492261</c:v>
                </c:pt>
                <c:pt idx="871">
                  <c:v>76.274656699772791</c:v>
                </c:pt>
                <c:pt idx="872">
                  <c:v>76.334746459203686</c:v>
                </c:pt>
                <c:pt idx="873">
                  <c:v>76.541005582116284</c:v>
                </c:pt>
                <c:pt idx="874">
                  <c:v>76.575306386737168</c:v>
                </c:pt>
                <c:pt idx="875">
                  <c:v>76.546441492424009</c:v>
                </c:pt>
                <c:pt idx="876">
                  <c:v>76.493600044035404</c:v>
                </c:pt>
                <c:pt idx="877">
                  <c:v>76.455961109641962</c:v>
                </c:pt>
                <c:pt idx="878">
                  <c:v>76.313763873837487</c:v>
                </c:pt>
                <c:pt idx="879">
                  <c:v>76.402221147666481</c:v>
                </c:pt>
                <c:pt idx="880">
                  <c:v>76.483421906914387</c:v>
                </c:pt>
                <c:pt idx="881">
                  <c:v>76.445782907926144</c:v>
                </c:pt>
                <c:pt idx="882">
                  <c:v>76.239949141733035</c:v>
                </c:pt>
                <c:pt idx="883">
                  <c:v>76.154487516078035</c:v>
                </c:pt>
                <c:pt idx="884">
                  <c:v>76.168078454553608</c:v>
                </c:pt>
                <c:pt idx="885">
                  <c:v>76.246499247645218</c:v>
                </c:pt>
                <c:pt idx="886">
                  <c:v>76.189545177902019</c:v>
                </c:pt>
                <c:pt idx="887">
                  <c:v>76.15601880026837</c:v>
                </c:pt>
                <c:pt idx="888">
                  <c:v>76.145771998881173</c:v>
                </c:pt>
                <c:pt idx="889">
                  <c:v>75.977916418940566</c:v>
                </c:pt>
                <c:pt idx="890">
                  <c:v>75.956099527213041</c:v>
                </c:pt>
                <c:pt idx="891">
                  <c:v>75.957911346594372</c:v>
                </c:pt>
                <c:pt idx="892">
                  <c:v>76.022530880560495</c:v>
                </c:pt>
                <c:pt idx="893">
                  <c:v>75.990468350152085</c:v>
                </c:pt>
                <c:pt idx="894">
                  <c:v>76.002177254705131</c:v>
                </c:pt>
                <c:pt idx="895">
                  <c:v>75.881935208082595</c:v>
                </c:pt>
                <c:pt idx="896">
                  <c:v>75.851126850197531</c:v>
                </c:pt>
                <c:pt idx="897">
                  <c:v>75.635657672344067</c:v>
                </c:pt>
                <c:pt idx="898">
                  <c:v>75.702446364092864</c:v>
                </c:pt>
                <c:pt idx="899">
                  <c:v>75.804564920128342</c:v>
                </c:pt>
                <c:pt idx="900">
                  <c:v>75.863530536356521</c:v>
                </c:pt>
                <c:pt idx="901">
                  <c:v>75.816203545545378</c:v>
                </c:pt>
                <c:pt idx="902">
                  <c:v>75.651910626881786</c:v>
                </c:pt>
                <c:pt idx="903">
                  <c:v>75.615657509202265</c:v>
                </c:pt>
                <c:pt idx="904">
                  <c:v>75.59809211763671</c:v>
                </c:pt>
                <c:pt idx="905">
                  <c:v>75.672957871636925</c:v>
                </c:pt>
                <c:pt idx="906">
                  <c:v>75.654974357968754</c:v>
                </c:pt>
                <c:pt idx="907">
                  <c:v>75.703764033298967</c:v>
                </c:pt>
                <c:pt idx="908">
                  <c:v>75.489417900536679</c:v>
                </c:pt>
                <c:pt idx="909">
                  <c:v>75.385904096947328</c:v>
                </c:pt>
                <c:pt idx="910">
                  <c:v>75.438465656092816</c:v>
                </c:pt>
                <c:pt idx="911">
                  <c:v>75.571608768789503</c:v>
                </c:pt>
                <c:pt idx="912">
                  <c:v>75.515839690545064</c:v>
                </c:pt>
                <c:pt idx="913">
                  <c:v>75.559061100834271</c:v>
                </c:pt>
                <c:pt idx="914">
                  <c:v>75.509913505749751</c:v>
                </c:pt>
                <c:pt idx="915">
                  <c:v>75.460625933746215</c:v>
                </c:pt>
                <c:pt idx="916">
                  <c:v>75.361511358613043</c:v>
                </c:pt>
                <c:pt idx="917">
                  <c:v>75.447660014498794</c:v>
                </c:pt>
                <c:pt idx="918">
                  <c:v>75.564075465515387</c:v>
                </c:pt>
                <c:pt idx="919">
                  <c:v>75.654065767594119</c:v>
                </c:pt>
                <c:pt idx="920">
                  <c:v>75.480851597314427</c:v>
                </c:pt>
                <c:pt idx="921">
                  <c:v>75.269772863025096</c:v>
                </c:pt>
                <c:pt idx="922">
                  <c:v>75.260014010712979</c:v>
                </c:pt>
                <c:pt idx="923">
                  <c:v>75.301353387079558</c:v>
                </c:pt>
                <c:pt idx="924">
                  <c:v>75.342894170014276</c:v>
                </c:pt>
                <c:pt idx="925">
                  <c:v>75.327001266859142</c:v>
                </c:pt>
                <c:pt idx="926">
                  <c:v>75.280301039335669</c:v>
                </c:pt>
                <c:pt idx="927">
                  <c:v>75.062748356396483</c:v>
                </c:pt>
                <c:pt idx="928">
                  <c:v>75.028455367745735</c:v>
                </c:pt>
                <c:pt idx="929">
                  <c:v>75.026153855229794</c:v>
                </c:pt>
                <c:pt idx="930">
                  <c:v>75.173167343481637</c:v>
                </c:pt>
                <c:pt idx="931">
                  <c:v>75.132104691213229</c:v>
                </c:pt>
                <c:pt idx="932">
                  <c:v>75.091677393340277</c:v>
                </c:pt>
                <c:pt idx="933">
                  <c:v>75.01751520583808</c:v>
                </c:pt>
                <c:pt idx="934">
                  <c:v>74.936025772455125</c:v>
                </c:pt>
                <c:pt idx="935">
                  <c:v>74.805119254506309</c:v>
                </c:pt>
                <c:pt idx="936">
                  <c:v>74.807557707985836</c:v>
                </c:pt>
                <c:pt idx="937">
                  <c:v>74.946067679155234</c:v>
                </c:pt>
                <c:pt idx="938">
                  <c:v>74.942163182227418</c:v>
                </c:pt>
                <c:pt idx="939">
                  <c:v>74.762318614706288</c:v>
                </c:pt>
                <c:pt idx="940">
                  <c:v>74.606319603018036</c:v>
                </c:pt>
                <c:pt idx="941">
                  <c:v>74.509217607886569</c:v>
                </c:pt>
                <c:pt idx="942">
                  <c:v>74.440065005050641</c:v>
                </c:pt>
                <c:pt idx="943">
                  <c:v>74.551453301616959</c:v>
                </c:pt>
                <c:pt idx="944">
                  <c:v>74.597253206899367</c:v>
                </c:pt>
                <c:pt idx="945">
                  <c:v>74.629035266711583</c:v>
                </c:pt>
                <c:pt idx="946">
                  <c:v>74.461047332037708</c:v>
                </c:pt>
                <c:pt idx="947">
                  <c:v>74.319546105140418</c:v>
                </c:pt>
                <c:pt idx="948">
                  <c:v>74.336412064274668</c:v>
                </c:pt>
                <c:pt idx="949">
                  <c:v>74.446762580877916</c:v>
                </c:pt>
                <c:pt idx="950">
                  <c:v>74.383743382937126</c:v>
                </c:pt>
                <c:pt idx="951">
                  <c:v>74.316690240100982</c:v>
                </c:pt>
                <c:pt idx="952">
                  <c:v>74.201039333068152</c:v>
                </c:pt>
                <c:pt idx="953">
                  <c:v>74.092165324269786</c:v>
                </c:pt>
                <c:pt idx="954">
                  <c:v>73.865342384041597</c:v>
                </c:pt>
                <c:pt idx="955">
                  <c:v>73.848821490297567</c:v>
                </c:pt>
                <c:pt idx="956">
                  <c:v>73.995338244582271</c:v>
                </c:pt>
                <c:pt idx="957">
                  <c:v>74.139005334927802</c:v>
                </c:pt>
                <c:pt idx="958">
                  <c:v>73.932953109140854</c:v>
                </c:pt>
                <c:pt idx="959">
                  <c:v>73.858371701424531</c:v>
                </c:pt>
                <c:pt idx="960">
                  <c:v>73.771375303460275</c:v>
                </c:pt>
                <c:pt idx="961">
                  <c:v>73.744817283030983</c:v>
                </c:pt>
                <c:pt idx="962">
                  <c:v>73.87663549190458</c:v>
                </c:pt>
                <c:pt idx="963">
                  <c:v>74.078711262162983</c:v>
                </c:pt>
                <c:pt idx="964">
                  <c:v>74.142841619752915</c:v>
                </c:pt>
                <c:pt idx="965">
                  <c:v>73.905562849383628</c:v>
                </c:pt>
                <c:pt idx="966">
                  <c:v>73.729411553813378</c:v>
                </c:pt>
                <c:pt idx="967">
                  <c:v>73.746772696639738</c:v>
                </c:pt>
                <c:pt idx="968">
                  <c:v>73.849377522285693</c:v>
                </c:pt>
                <c:pt idx="969">
                  <c:v>73.919571780772259</c:v>
                </c:pt>
                <c:pt idx="970">
                  <c:v>73.877679602157329</c:v>
                </c:pt>
                <c:pt idx="971">
                  <c:v>73.634406176510822</c:v>
                </c:pt>
                <c:pt idx="972">
                  <c:v>73.440131907111919</c:v>
                </c:pt>
                <c:pt idx="973">
                  <c:v>73.34184382237008</c:v>
                </c:pt>
                <c:pt idx="974">
                  <c:v>73.37879075273375</c:v>
                </c:pt>
                <c:pt idx="975">
                  <c:v>73.448496674576376</c:v>
                </c:pt>
                <c:pt idx="976">
                  <c:v>73.478472793133491</c:v>
                </c:pt>
                <c:pt idx="977">
                  <c:v>73.29515018351556</c:v>
                </c:pt>
                <c:pt idx="978">
                  <c:v>73.118091460277043</c:v>
                </c:pt>
                <c:pt idx="979">
                  <c:v>73.122967592098547</c:v>
                </c:pt>
                <c:pt idx="980">
                  <c:v>73.018413683133645</c:v>
                </c:pt>
                <c:pt idx="981">
                  <c:v>73.049776264352545</c:v>
                </c:pt>
                <c:pt idx="982">
                  <c:v>73.129247756366027</c:v>
                </c:pt>
                <c:pt idx="983">
                  <c:v>73.180830833569544</c:v>
                </c:pt>
                <c:pt idx="984">
                  <c:v>72.995407859624848</c:v>
                </c:pt>
                <c:pt idx="985">
                  <c:v>72.849723086288861</c:v>
                </c:pt>
                <c:pt idx="986">
                  <c:v>72.786988622200681</c:v>
                </c:pt>
                <c:pt idx="987">
                  <c:v>72.875521213559679</c:v>
                </c:pt>
                <c:pt idx="988">
                  <c:v>72.863668327210505</c:v>
                </c:pt>
                <c:pt idx="989">
                  <c:v>72.828814784936057</c:v>
                </c:pt>
                <c:pt idx="990">
                  <c:v>72.708220696685302</c:v>
                </c:pt>
                <c:pt idx="991">
                  <c:v>72.565323059527827</c:v>
                </c:pt>
                <c:pt idx="992">
                  <c:v>72.366664353880481</c:v>
                </c:pt>
                <c:pt idx="993">
                  <c:v>72.390359016274189</c:v>
                </c:pt>
                <c:pt idx="994">
                  <c:v>72.477488608704107</c:v>
                </c:pt>
                <c:pt idx="995">
                  <c:v>72.44891523069694</c:v>
                </c:pt>
                <c:pt idx="996">
                  <c:v>72.239096353273041</c:v>
                </c:pt>
              </c:numCache>
            </c:numRef>
          </c:yVal>
          <c:smooth val="1"/>
        </c:ser>
        <c:ser>
          <c:idx val="2"/>
          <c:order val="4"/>
          <c:tx>
            <c:v>50%</c:v>
          </c:tx>
          <c:spPr>
            <a:ln w="25400" cap="rnd" cmpd="sng" algn="ctr">
              <a:solidFill>
                <a:schemeClr val="tx1"/>
              </a:solidFill>
              <a:prstDash val="dash"/>
              <a:round/>
            </a:ln>
            <a:effectLst/>
          </c:spPr>
          <c:marker>
            <c:symbol val="none"/>
          </c:marker>
          <c:xVal>
            <c:numRef>
              <c:f>'pittaya skin'!$AB$4:$AB$1000</c:f>
              <c:numCache>
                <c:formatCode>General</c:formatCode>
                <c:ptCount val="997"/>
                <c:pt idx="0">
                  <c:v>-0.498718321323395</c:v>
                </c:pt>
                <c:pt idx="1">
                  <c:v>-0.49595800042152399</c:v>
                </c:pt>
                <c:pt idx="2">
                  <c:v>-0.49473115801811202</c:v>
                </c:pt>
                <c:pt idx="3">
                  <c:v>-0.49227750301361101</c:v>
                </c:pt>
                <c:pt idx="4">
                  <c:v>-0.49043726921081499</c:v>
                </c:pt>
                <c:pt idx="5">
                  <c:v>-0.48859703540802002</c:v>
                </c:pt>
                <c:pt idx="6">
                  <c:v>-0.48614338040351901</c:v>
                </c:pt>
                <c:pt idx="7">
                  <c:v>-0.48399645090103099</c:v>
                </c:pt>
                <c:pt idx="8">
                  <c:v>-0.48246291279792802</c:v>
                </c:pt>
                <c:pt idx="9">
                  <c:v>-0.480622678995132</c:v>
                </c:pt>
                <c:pt idx="10">
                  <c:v>-0.47878244519233698</c:v>
                </c:pt>
                <c:pt idx="11">
                  <c:v>-0.47602206468582198</c:v>
                </c:pt>
                <c:pt idx="12">
                  <c:v>-0.47448855638504001</c:v>
                </c:pt>
                <c:pt idx="13">
                  <c:v>-0.47264832258224498</c:v>
                </c:pt>
                <c:pt idx="14">
                  <c:v>-0.47050136327743503</c:v>
                </c:pt>
                <c:pt idx="15">
                  <c:v>-0.46927452087402299</c:v>
                </c:pt>
                <c:pt idx="16">
                  <c:v>-0.466207444667816</c:v>
                </c:pt>
                <c:pt idx="17">
                  <c:v>-0.46467393636703502</c:v>
                </c:pt>
                <c:pt idx="18">
                  <c:v>-0.46191358566284202</c:v>
                </c:pt>
                <c:pt idx="19">
                  <c:v>-0.46068677306175199</c:v>
                </c:pt>
                <c:pt idx="20">
                  <c:v>-0.45853981375694303</c:v>
                </c:pt>
                <c:pt idx="21">
                  <c:v>-0.45608615875244102</c:v>
                </c:pt>
                <c:pt idx="22">
                  <c:v>-0.454245895147324</c:v>
                </c:pt>
                <c:pt idx="23">
                  <c:v>-0.45240566134452798</c:v>
                </c:pt>
                <c:pt idx="24">
                  <c:v>-0.45056542754173301</c:v>
                </c:pt>
                <c:pt idx="25">
                  <c:v>-0.44780507683754001</c:v>
                </c:pt>
                <c:pt idx="26">
                  <c:v>-0.44657823443412797</c:v>
                </c:pt>
                <c:pt idx="27">
                  <c:v>-0.44381791353225702</c:v>
                </c:pt>
                <c:pt idx="28">
                  <c:v>-0.44259107112884499</c:v>
                </c:pt>
                <c:pt idx="29">
                  <c:v>-0.44044411182403598</c:v>
                </c:pt>
                <c:pt idx="30">
                  <c:v>-0.43860387802124001</c:v>
                </c:pt>
                <c:pt idx="31">
                  <c:v>-0.43676364421844499</c:v>
                </c:pt>
                <c:pt idx="32">
                  <c:v>-0.43430998921394298</c:v>
                </c:pt>
                <c:pt idx="33">
                  <c:v>-0.43216305971145602</c:v>
                </c:pt>
                <c:pt idx="34">
                  <c:v>-0.430322825908661</c:v>
                </c:pt>
                <c:pt idx="35">
                  <c:v>-0.42878928780555697</c:v>
                </c:pt>
                <c:pt idx="36">
                  <c:v>-0.42633563280105602</c:v>
                </c:pt>
                <c:pt idx="37">
                  <c:v>-0.424188703298569</c:v>
                </c:pt>
                <c:pt idx="38">
                  <c:v>-0.42265516519546498</c:v>
                </c:pt>
                <c:pt idx="39">
                  <c:v>-0.42020151019096402</c:v>
                </c:pt>
                <c:pt idx="40">
                  <c:v>-0.418361276388168</c:v>
                </c:pt>
                <c:pt idx="41">
                  <c:v>-0.41652104258537298</c:v>
                </c:pt>
                <c:pt idx="42">
                  <c:v>-0.41468080878257801</c:v>
                </c:pt>
                <c:pt idx="43">
                  <c:v>-0.41192045807838401</c:v>
                </c:pt>
                <c:pt idx="44">
                  <c:v>-0.41069361567497298</c:v>
                </c:pt>
                <c:pt idx="45">
                  <c:v>-0.40823996067047102</c:v>
                </c:pt>
                <c:pt idx="46">
                  <c:v>-0.406706422567368</c:v>
                </c:pt>
                <c:pt idx="47">
                  <c:v>-0.40486618876457198</c:v>
                </c:pt>
                <c:pt idx="48">
                  <c:v>-0.40241256356239302</c:v>
                </c:pt>
                <c:pt idx="49">
                  <c:v>-0.40026560425758401</c:v>
                </c:pt>
                <c:pt idx="50">
                  <c:v>-0.39903876185417197</c:v>
                </c:pt>
                <c:pt idx="51">
                  <c:v>-0.39658513665199302</c:v>
                </c:pt>
                <c:pt idx="52">
                  <c:v>-0.394744902849197</c:v>
                </c:pt>
                <c:pt idx="53">
                  <c:v>-0.39229124784469599</c:v>
                </c:pt>
                <c:pt idx="54">
                  <c:v>-0.39045101404190102</c:v>
                </c:pt>
                <c:pt idx="55">
                  <c:v>-0.38830405473709101</c:v>
                </c:pt>
                <c:pt idx="56">
                  <c:v>-0.38707724213600198</c:v>
                </c:pt>
                <c:pt idx="57">
                  <c:v>-0.38462358713150002</c:v>
                </c:pt>
                <c:pt idx="58">
                  <c:v>-0.38216993212699901</c:v>
                </c:pt>
                <c:pt idx="59">
                  <c:v>-0.38032969832420299</c:v>
                </c:pt>
                <c:pt idx="60">
                  <c:v>-0.37879616022110002</c:v>
                </c:pt>
                <c:pt idx="61">
                  <c:v>-0.376955926418304</c:v>
                </c:pt>
                <c:pt idx="62">
                  <c:v>-0.37450227141380299</c:v>
                </c:pt>
                <c:pt idx="63">
                  <c:v>-0.37266203761100802</c:v>
                </c:pt>
                <c:pt idx="64">
                  <c:v>-0.37051510810852101</c:v>
                </c:pt>
                <c:pt idx="65">
                  <c:v>-0.36867484450340299</c:v>
                </c:pt>
                <c:pt idx="66">
                  <c:v>-0.36591449379920998</c:v>
                </c:pt>
                <c:pt idx="67">
                  <c:v>-0.36438098549842801</c:v>
                </c:pt>
                <c:pt idx="68">
                  <c:v>-0.362233996391296</c:v>
                </c:pt>
                <c:pt idx="69">
                  <c:v>-0.36039379239082298</c:v>
                </c:pt>
                <c:pt idx="70">
                  <c:v>-0.35855355858802801</c:v>
                </c:pt>
                <c:pt idx="71">
                  <c:v>-0.356406599283218</c:v>
                </c:pt>
                <c:pt idx="72">
                  <c:v>-0.35395294427871699</c:v>
                </c:pt>
                <c:pt idx="73">
                  <c:v>-0.35241940617561301</c:v>
                </c:pt>
                <c:pt idx="74">
                  <c:v>-0.35057920217513999</c:v>
                </c:pt>
                <c:pt idx="75">
                  <c:v>-0.34873893857002303</c:v>
                </c:pt>
                <c:pt idx="76">
                  <c:v>-0.34659200906753501</c:v>
                </c:pt>
                <c:pt idx="77">
                  <c:v>-0.344138324260712</c:v>
                </c:pt>
                <c:pt idx="78">
                  <c:v>-0.34199139475822399</c:v>
                </c:pt>
                <c:pt idx="79">
                  <c:v>-0.34015116095542902</c:v>
                </c:pt>
                <c:pt idx="80">
                  <c:v>-0.338617622852325</c:v>
                </c:pt>
                <c:pt idx="81">
                  <c:v>-0.33677741885185197</c:v>
                </c:pt>
                <c:pt idx="82">
                  <c:v>-0.33432373404502902</c:v>
                </c:pt>
                <c:pt idx="83">
                  <c:v>-0.332176804542542</c:v>
                </c:pt>
                <c:pt idx="84">
                  <c:v>-0.33033654093742398</c:v>
                </c:pt>
                <c:pt idx="85">
                  <c:v>-0.32818961143493702</c:v>
                </c:pt>
                <c:pt idx="86">
                  <c:v>-0.32604268193244901</c:v>
                </c:pt>
                <c:pt idx="87">
                  <c:v>-0.32481583952903698</c:v>
                </c:pt>
                <c:pt idx="88">
                  <c:v>-0.32205548882484403</c:v>
                </c:pt>
                <c:pt idx="89">
                  <c:v>-0.32082864642143299</c:v>
                </c:pt>
                <c:pt idx="90">
                  <c:v>-0.31837502121925398</c:v>
                </c:pt>
                <c:pt idx="91">
                  <c:v>-0.31592136621475198</c:v>
                </c:pt>
                <c:pt idx="92">
                  <c:v>-0.314387828111649</c:v>
                </c:pt>
                <c:pt idx="93">
                  <c:v>-0.31224089860916099</c:v>
                </c:pt>
                <c:pt idx="94">
                  <c:v>-0.31040063500404402</c:v>
                </c:pt>
                <c:pt idx="95">
                  <c:v>-0.308560401201248</c:v>
                </c:pt>
                <c:pt idx="96">
                  <c:v>-0.30672016739845298</c:v>
                </c:pt>
                <c:pt idx="97">
                  <c:v>-0.30426651239395103</c:v>
                </c:pt>
                <c:pt idx="98">
                  <c:v>-0.30211958289146401</c:v>
                </c:pt>
                <c:pt idx="99">
                  <c:v>-0.30027934908866899</c:v>
                </c:pt>
                <c:pt idx="100">
                  <c:v>-0.29843911528587302</c:v>
                </c:pt>
                <c:pt idx="101">
                  <c:v>-0.296598851680756</c:v>
                </c:pt>
                <c:pt idx="102">
                  <c:v>-0.29475861787795998</c:v>
                </c:pt>
                <c:pt idx="103">
                  <c:v>-0.29230499267578097</c:v>
                </c:pt>
                <c:pt idx="104">
                  <c:v>-0.29015803337097201</c:v>
                </c:pt>
                <c:pt idx="105">
                  <c:v>-0.28831779956817599</c:v>
                </c:pt>
                <c:pt idx="106">
                  <c:v>-0.28647756576538103</c:v>
                </c:pt>
                <c:pt idx="107">
                  <c:v>-0.28463730216026301</c:v>
                </c:pt>
                <c:pt idx="108">
                  <c:v>-0.282183676958084</c:v>
                </c:pt>
                <c:pt idx="109">
                  <c:v>-0.27972999215125999</c:v>
                </c:pt>
                <c:pt idx="110">
                  <c:v>-0.27850317955017101</c:v>
                </c:pt>
                <c:pt idx="111">
                  <c:v>-0.27666294574737499</c:v>
                </c:pt>
                <c:pt idx="112">
                  <c:v>-0.27451601624488797</c:v>
                </c:pt>
                <c:pt idx="113">
                  <c:v>-0.27267578244209301</c:v>
                </c:pt>
                <c:pt idx="114">
                  <c:v>-0.270222127437592</c:v>
                </c:pt>
                <c:pt idx="115">
                  <c:v>-0.26838189363479598</c:v>
                </c:pt>
                <c:pt idx="116">
                  <c:v>-0.26654165983200101</c:v>
                </c:pt>
                <c:pt idx="117">
                  <c:v>-0.264087975025177</c:v>
                </c:pt>
                <c:pt idx="118">
                  <c:v>-0.26286116242408802</c:v>
                </c:pt>
                <c:pt idx="119">
                  <c:v>-0.26010078191757202</c:v>
                </c:pt>
                <c:pt idx="120">
                  <c:v>-0.25856727361679099</c:v>
                </c:pt>
                <c:pt idx="121">
                  <c:v>-0.25642034411430398</c:v>
                </c:pt>
                <c:pt idx="122">
                  <c:v>-0.25488680601120001</c:v>
                </c:pt>
                <c:pt idx="123">
                  <c:v>-0.252433151006699</c:v>
                </c:pt>
                <c:pt idx="124">
                  <c:v>-0.25028619170188898</c:v>
                </c:pt>
                <c:pt idx="125">
                  <c:v>-0.24875265359878501</c:v>
                </c:pt>
                <c:pt idx="126">
                  <c:v>-0.246299028396606</c:v>
                </c:pt>
                <c:pt idx="127">
                  <c:v>-0.24415208399295801</c:v>
                </c:pt>
                <c:pt idx="128">
                  <c:v>-0.24261854588985399</c:v>
                </c:pt>
                <c:pt idx="129">
                  <c:v>-0.240471601486206</c:v>
                </c:pt>
                <c:pt idx="130">
                  <c:v>-0.238938063383102</c:v>
                </c:pt>
                <c:pt idx="131">
                  <c:v>-0.23648442327976199</c:v>
                </c:pt>
                <c:pt idx="132">
                  <c:v>-0.234644189476967</c:v>
                </c:pt>
                <c:pt idx="133">
                  <c:v>-0.23280394077301</c:v>
                </c:pt>
                <c:pt idx="134">
                  <c:v>-0.22973687946796401</c:v>
                </c:pt>
                <c:pt idx="135">
                  <c:v>-0.228510066866875</c:v>
                </c:pt>
                <c:pt idx="136">
                  <c:v>-0.22605639696121199</c:v>
                </c:pt>
                <c:pt idx="137">
                  <c:v>-0.224216163158417</c:v>
                </c:pt>
                <c:pt idx="138">
                  <c:v>-0.22237591445446001</c:v>
                </c:pt>
                <c:pt idx="139">
                  <c:v>-0.22053569555282601</c:v>
                </c:pt>
                <c:pt idx="140">
                  <c:v>-0.218388736248016</c:v>
                </c:pt>
                <c:pt idx="141">
                  <c:v>-0.21624179184436801</c:v>
                </c:pt>
                <c:pt idx="142">
                  <c:v>-0.215014979243279</c:v>
                </c:pt>
                <c:pt idx="143">
                  <c:v>-0.21256132423877699</c:v>
                </c:pt>
                <c:pt idx="144">
                  <c:v>-0.21041437983512901</c:v>
                </c:pt>
                <c:pt idx="145">
                  <c:v>-0.20857413113117201</c:v>
                </c:pt>
                <c:pt idx="146">
                  <c:v>-0.206427201628685</c:v>
                </c:pt>
                <c:pt idx="147">
                  <c:v>-0.204586952924728</c:v>
                </c:pt>
                <c:pt idx="148">
                  <c:v>-0.20244000852107999</c:v>
                </c:pt>
                <c:pt idx="149">
                  <c:v>-0.19967965781688701</c:v>
                </c:pt>
                <c:pt idx="150">
                  <c:v>-0.198759540915489</c:v>
                </c:pt>
                <c:pt idx="151">
                  <c:v>-0.19630588591098799</c:v>
                </c:pt>
                <c:pt idx="152">
                  <c:v>-0.194158956408501</c:v>
                </c:pt>
                <c:pt idx="153">
                  <c:v>-0.19231870770454401</c:v>
                </c:pt>
                <c:pt idx="154">
                  <c:v>-0.19047847390174899</c:v>
                </c:pt>
                <c:pt idx="155">
                  <c:v>-0.18802481889724701</c:v>
                </c:pt>
                <c:pt idx="156">
                  <c:v>-0.18649129569530501</c:v>
                </c:pt>
                <c:pt idx="157">
                  <c:v>-0.18434435129165599</c:v>
                </c:pt>
                <c:pt idx="158">
                  <c:v>-0.1825041025877</c:v>
                </c:pt>
                <c:pt idx="159">
                  <c:v>-0.18035715818405201</c:v>
                </c:pt>
                <c:pt idx="160">
                  <c:v>-0.17851692438125599</c:v>
                </c:pt>
                <c:pt idx="161">
                  <c:v>-0.176369979977608</c:v>
                </c:pt>
                <c:pt idx="162">
                  <c:v>-0.17452974617481201</c:v>
                </c:pt>
                <c:pt idx="163">
                  <c:v>-0.17299620807170901</c:v>
                </c:pt>
                <c:pt idx="164">
                  <c:v>-0.17084926366806</c:v>
                </c:pt>
                <c:pt idx="165">
                  <c:v>-0.16839560866355899</c:v>
                </c:pt>
                <c:pt idx="166">
                  <c:v>-0.16655537486076399</c:v>
                </c:pt>
                <c:pt idx="167">
                  <c:v>-0.164715141057968</c:v>
                </c:pt>
                <c:pt idx="168">
                  <c:v>-0.16256819665432001</c:v>
                </c:pt>
                <c:pt idx="169">
                  <c:v>-0.16072796285152399</c:v>
                </c:pt>
                <c:pt idx="170">
                  <c:v>-0.15796759724616999</c:v>
                </c:pt>
                <c:pt idx="171">
                  <c:v>-0.155820652842522</c:v>
                </c:pt>
                <c:pt idx="172">
                  <c:v>-0.154593825340271</c:v>
                </c:pt>
                <c:pt idx="173">
                  <c:v>-0.15214018523693101</c:v>
                </c:pt>
                <c:pt idx="174">
                  <c:v>-0.15029993653297399</c:v>
                </c:pt>
                <c:pt idx="175">
                  <c:v>-0.148459702730179</c:v>
                </c:pt>
                <c:pt idx="176">
                  <c:v>-0.14631275832653001</c:v>
                </c:pt>
                <c:pt idx="177">
                  <c:v>-0.14477922022342701</c:v>
                </c:pt>
                <c:pt idx="178">
                  <c:v>-0.142325580120087</c:v>
                </c:pt>
                <c:pt idx="179">
                  <c:v>-0.14048533141613001</c:v>
                </c:pt>
                <c:pt idx="180">
                  <c:v>-0.13864509761333499</c:v>
                </c:pt>
                <c:pt idx="181">
                  <c:v>-0.13588473200798001</c:v>
                </c:pt>
                <c:pt idx="182">
                  <c:v>-0.13404449820518499</c:v>
                </c:pt>
                <c:pt idx="183">
                  <c:v>-0.13281767070293399</c:v>
                </c:pt>
                <c:pt idx="184">
                  <c:v>-0.13036403059959401</c:v>
                </c:pt>
                <c:pt idx="185">
                  <c:v>-0.12852379679679901</c:v>
                </c:pt>
                <c:pt idx="186">
                  <c:v>-0.126070126891136</c:v>
                </c:pt>
                <c:pt idx="187">
                  <c:v>-0.124536611139774</c:v>
                </c:pt>
                <c:pt idx="188">
                  <c:v>-0.122696377336979</c:v>
                </c:pt>
                <c:pt idx="189">
                  <c:v>-0.12054942548274999</c:v>
                </c:pt>
                <c:pt idx="190">
                  <c:v>-0.118709199130535</c:v>
                </c:pt>
                <c:pt idx="191">
                  <c:v>-0.116562247276306</c:v>
                </c:pt>
                <c:pt idx="192">
                  <c:v>-0.11472201347351101</c:v>
                </c:pt>
                <c:pt idx="193">
                  <c:v>-0.112575061619282</c:v>
                </c:pt>
                <c:pt idx="194">
                  <c:v>-0.110734827816486</c:v>
                </c:pt>
                <c:pt idx="195">
                  <c:v>-0.108281172811985</c:v>
                </c:pt>
                <c:pt idx="196">
                  <c:v>-0.10644093900918999</c:v>
                </c:pt>
                <c:pt idx="197">
                  <c:v>-0.104600705206394</c:v>
                </c:pt>
                <c:pt idx="198">
                  <c:v>-0.102453760802746</c:v>
                </c:pt>
                <c:pt idx="199">
                  <c:v>-0.10061351954937001</c:v>
                </c:pt>
                <c:pt idx="200">
                  <c:v>-9.8466575145721394E-2</c:v>
                </c:pt>
                <c:pt idx="201">
                  <c:v>-9.6319630742073101E-2</c:v>
                </c:pt>
                <c:pt idx="202">
                  <c:v>-9.4172686338424696E-2</c:v>
                </c:pt>
                <c:pt idx="203">
                  <c:v>-9.23324525356293E-2</c:v>
                </c:pt>
                <c:pt idx="204">
                  <c:v>-9.0492211282253293E-2</c:v>
                </c:pt>
                <c:pt idx="205">
                  <c:v>-8.8345266878604903E-2</c:v>
                </c:pt>
                <c:pt idx="206">
                  <c:v>-8.6505025625228896E-2</c:v>
                </c:pt>
                <c:pt idx="207">
                  <c:v>-8.4664784371852903E-2</c:v>
                </c:pt>
                <c:pt idx="208">
                  <c:v>-8.2517847418785095E-2</c:v>
                </c:pt>
                <c:pt idx="209">
                  <c:v>-8.0677606165409102E-2</c:v>
                </c:pt>
                <c:pt idx="210">
                  <c:v>-7.8223958611488301E-2</c:v>
                </c:pt>
                <c:pt idx="211">
                  <c:v>-7.6690427958965302E-2</c:v>
                </c:pt>
                <c:pt idx="212">
                  <c:v>-7.4543483555316897E-2</c:v>
                </c:pt>
                <c:pt idx="213">
                  <c:v>-7.2089836001396193E-2</c:v>
                </c:pt>
                <c:pt idx="214">
                  <c:v>-6.9942884147167206E-2</c:v>
                </c:pt>
                <c:pt idx="215">
                  <c:v>-6.8409353494644207E-2</c:v>
                </c:pt>
                <c:pt idx="216">
                  <c:v>-6.6262409090995802E-2</c:v>
                </c:pt>
                <c:pt idx="217">
                  <c:v>-6.4115464687347398E-2</c:v>
                </c:pt>
                <c:pt idx="218">
                  <c:v>-6.2581934034824399E-2</c:v>
                </c:pt>
                <c:pt idx="219">
                  <c:v>-6.07416890561581E-2</c:v>
                </c:pt>
                <c:pt idx="220">
                  <c:v>-5.8288041502237299E-2</c:v>
                </c:pt>
                <c:pt idx="221">
                  <c:v>-5.67545108497143E-2</c:v>
                </c:pt>
                <c:pt idx="222">
                  <c:v>-5.43008595705032E-2</c:v>
                </c:pt>
                <c:pt idx="223">
                  <c:v>-5.2767328917980201E-2</c:v>
                </c:pt>
                <c:pt idx="224">
                  <c:v>-5.0620384514331797E-2</c:v>
                </c:pt>
                <c:pt idx="225">
                  <c:v>-4.8166733235120801E-2</c:v>
                </c:pt>
                <c:pt idx="226">
                  <c:v>-4.6326491981744801E-2</c:v>
                </c:pt>
                <c:pt idx="227">
                  <c:v>-4.4486254453659099E-2</c:v>
                </c:pt>
                <c:pt idx="228">
                  <c:v>-4.26460169255733E-2</c:v>
                </c:pt>
                <c:pt idx="229">
                  <c:v>-4.0192365646362298E-2</c:v>
                </c:pt>
                <c:pt idx="230">
                  <c:v>-3.8658834993839299E-2</c:v>
                </c:pt>
                <c:pt idx="231">
                  <c:v>-3.6511890590190901E-2</c:v>
                </c:pt>
                <c:pt idx="232">
                  <c:v>-3.46716530621052E-2</c:v>
                </c:pt>
                <c:pt idx="233">
                  <c:v>-3.22180017828941E-2</c:v>
                </c:pt>
                <c:pt idx="234">
                  <c:v>-3.00710592418909E-2</c:v>
                </c:pt>
                <c:pt idx="235">
                  <c:v>-2.8537528589367901E-2</c:v>
                </c:pt>
                <c:pt idx="236">
                  <c:v>-2.6390582323074299E-2</c:v>
                </c:pt>
                <c:pt idx="237">
                  <c:v>-2.42436397820711E-2</c:v>
                </c:pt>
                <c:pt idx="238">
                  <c:v>-2.2403402253985401E-2</c:v>
                </c:pt>
                <c:pt idx="239">
                  <c:v>-2.02564559876919E-2</c:v>
                </c:pt>
                <c:pt idx="240">
                  <c:v>-1.9029630348086399E-2</c:v>
                </c:pt>
                <c:pt idx="241">
                  <c:v>-1.65759809315205E-2</c:v>
                </c:pt>
                <c:pt idx="242">
                  <c:v>-1.4429036527872099E-2</c:v>
                </c:pt>
                <c:pt idx="243">
                  <c:v>-1.2588798068463801E-2</c:v>
                </c:pt>
                <c:pt idx="244">
                  <c:v>-1.01351477205753E-2</c:v>
                </c:pt>
                <c:pt idx="245">
                  <c:v>-7.9882033169269596E-3</c:v>
                </c:pt>
                <c:pt idx="246">
                  <c:v>-6.7613776773214297E-3</c:v>
                </c:pt>
                <c:pt idx="247">
                  <c:v>-4.3077268637716796E-3</c:v>
                </c:pt>
                <c:pt idx="248">
                  <c:v>-2.4674888700246798E-3</c:v>
                </c:pt>
                <c:pt idx="249">
                  <c:v>-6.2725075986236301E-4</c:v>
                </c:pt>
                <c:pt idx="250">
                  <c:v>1.82640005368739E-3</c:v>
                </c:pt>
                <c:pt idx="251">
                  <c:v>3.6666379310190699E-3</c:v>
                </c:pt>
                <c:pt idx="252">
                  <c:v>5.8135823346674399E-3</c:v>
                </c:pt>
                <c:pt idx="253">
                  <c:v>7.3471139185130596E-3</c:v>
                </c:pt>
                <c:pt idx="254">
                  <c:v>9.1873519122600607E-3</c:v>
                </c:pt>
                <c:pt idx="255">
                  <c:v>1.16410031914711E-2</c:v>
                </c:pt>
                <c:pt idx="256">
                  <c:v>1.31745347753167E-2</c:v>
                </c:pt>
                <c:pt idx="257">
                  <c:v>1.53214791789651E-2</c:v>
                </c:pt>
                <c:pt idx="258">
                  <c:v>1.77751295268536E-2</c:v>
                </c:pt>
                <c:pt idx="259">
                  <c:v>1.9615367054939301E-2</c:v>
                </c:pt>
                <c:pt idx="260">
                  <c:v>2.14556064456701E-2</c:v>
                </c:pt>
                <c:pt idx="261">
                  <c:v>2.3602550849318501E-2</c:v>
                </c:pt>
                <c:pt idx="262">
                  <c:v>2.5749495252966902E-2</c:v>
                </c:pt>
                <c:pt idx="263">
                  <c:v>2.7283027768135099E-2</c:v>
                </c:pt>
                <c:pt idx="264">
                  <c:v>2.9736677184701001E-2</c:v>
                </c:pt>
                <c:pt idx="265">
                  <c:v>3.1576916575431803E-2</c:v>
                </c:pt>
                <c:pt idx="266">
                  <c:v>3.3417154103517498E-2</c:v>
                </c:pt>
                <c:pt idx="267">
                  <c:v>3.55641022324562E-2</c:v>
                </c:pt>
                <c:pt idx="268">
                  <c:v>3.7711042910814299E-2</c:v>
                </c:pt>
                <c:pt idx="269">
                  <c:v>4.0164694190025302E-2</c:v>
                </c:pt>
                <c:pt idx="270">
                  <c:v>4.1391517966985703E-2</c:v>
                </c:pt>
                <c:pt idx="271">
                  <c:v>4.4151879847049699E-2</c:v>
                </c:pt>
                <c:pt idx="272">
                  <c:v>4.5071993023157099E-2</c:v>
                </c:pt>
                <c:pt idx="273">
                  <c:v>4.7525644302368199E-2</c:v>
                </c:pt>
                <c:pt idx="274">
                  <c:v>4.9672592431306797E-2</c:v>
                </c:pt>
                <c:pt idx="275">
                  <c:v>5.1206123083829901E-2</c:v>
                </c:pt>
                <c:pt idx="276">
                  <c:v>5.3353067487478298E-2</c:v>
                </c:pt>
                <c:pt idx="277">
                  <c:v>5.4886598140001297E-2</c:v>
                </c:pt>
                <c:pt idx="278">
                  <c:v>5.73402494192123E-2</c:v>
                </c:pt>
                <c:pt idx="279">
                  <c:v>5.9487193822860697E-2</c:v>
                </c:pt>
                <c:pt idx="280">
                  <c:v>6.1634138226509101E-2</c:v>
                </c:pt>
                <c:pt idx="281">
                  <c:v>6.3474372029304504E-2</c:v>
                </c:pt>
                <c:pt idx="282">
                  <c:v>6.5007902681827504E-2</c:v>
                </c:pt>
                <c:pt idx="283">
                  <c:v>6.7768260836601299E-2</c:v>
                </c:pt>
                <c:pt idx="284">
                  <c:v>6.9301798939704895E-2</c:v>
                </c:pt>
                <c:pt idx="285">
                  <c:v>7.2062149643897996E-2</c:v>
                </c:pt>
                <c:pt idx="286">
                  <c:v>7.3902390897274003E-2</c:v>
                </c:pt>
                <c:pt idx="287">
                  <c:v>7.5742632150649997E-2</c:v>
                </c:pt>
                <c:pt idx="288">
                  <c:v>7.7889569103717804E-2</c:v>
                </c:pt>
                <c:pt idx="289">
                  <c:v>7.9729810357093797E-2</c:v>
                </c:pt>
                <c:pt idx="290">
                  <c:v>8.1570051610469804E-2</c:v>
                </c:pt>
                <c:pt idx="291">
                  <c:v>8.3103582262992901E-2</c:v>
                </c:pt>
                <c:pt idx="292">
                  <c:v>8.5863932967186002E-2</c:v>
                </c:pt>
                <c:pt idx="293">
                  <c:v>8.7704174220561995E-2</c:v>
                </c:pt>
                <c:pt idx="294">
                  <c:v>8.9544415473938002E-2</c:v>
                </c:pt>
                <c:pt idx="295">
                  <c:v>9.1384649276733398E-2</c:v>
                </c:pt>
                <c:pt idx="296">
                  <c:v>9.3224883079528795E-2</c:v>
                </c:pt>
                <c:pt idx="297">
                  <c:v>9.5985248684883104E-2</c:v>
                </c:pt>
                <c:pt idx="298">
                  <c:v>9.78254824876785E-2</c:v>
                </c:pt>
                <c:pt idx="299">
                  <c:v>9.9665716290473896E-2</c:v>
                </c:pt>
                <c:pt idx="300">
                  <c:v>0.10181266814470299</c:v>
                </c:pt>
                <c:pt idx="301">
                  <c:v>0.103652909398079</c:v>
                </c:pt>
                <c:pt idx="302">
                  <c:v>0.105493135750294</c:v>
                </c:pt>
                <c:pt idx="303">
                  <c:v>0.107640087604523</c:v>
                </c:pt>
                <c:pt idx="304">
                  <c:v>0.109480321407318</c:v>
                </c:pt>
                <c:pt idx="305">
                  <c:v>0.11162726581096601</c:v>
                </c:pt>
                <c:pt idx="306">
                  <c:v>0.113467507064342</c:v>
                </c:pt>
                <c:pt idx="307">
                  <c:v>0.115614451467991</c:v>
                </c:pt>
                <c:pt idx="308">
                  <c:v>0.11745469272136699</c:v>
                </c:pt>
                <c:pt idx="309">
                  <c:v>0.119294926524162</c:v>
                </c:pt>
                <c:pt idx="310">
                  <c:v>0.122055284678936</c:v>
                </c:pt>
                <c:pt idx="311">
                  <c:v>0.123588815331459</c:v>
                </c:pt>
                <c:pt idx="312">
                  <c:v>0.12542906403541601</c:v>
                </c:pt>
                <c:pt idx="313">
                  <c:v>0.127269297838211</c:v>
                </c:pt>
                <c:pt idx="314">
                  <c:v>0.12972293794155099</c:v>
                </c:pt>
                <c:pt idx="315">
                  <c:v>0.13156318664550801</c:v>
                </c:pt>
                <c:pt idx="316">
                  <c:v>0.133403420448303</c:v>
                </c:pt>
                <c:pt idx="317">
                  <c:v>0.13585707545280501</c:v>
                </c:pt>
                <c:pt idx="318">
                  <c:v>0.13708390295505499</c:v>
                </c:pt>
                <c:pt idx="319">
                  <c:v>0.139537543058395</c:v>
                </c:pt>
                <c:pt idx="320">
                  <c:v>0.14168450236320501</c:v>
                </c:pt>
                <c:pt idx="321">
                  <c:v>0.14352472126483901</c:v>
                </c:pt>
                <c:pt idx="322">
                  <c:v>0.14567168056964899</c:v>
                </c:pt>
                <c:pt idx="323">
                  <c:v>0.14751191437244399</c:v>
                </c:pt>
                <c:pt idx="324">
                  <c:v>0.149965569376945</c:v>
                </c:pt>
                <c:pt idx="325">
                  <c:v>0.15149910748004899</c:v>
                </c:pt>
                <c:pt idx="326">
                  <c:v>0.15333932638168299</c:v>
                </c:pt>
                <c:pt idx="327">
                  <c:v>0.155486285686493</c:v>
                </c:pt>
                <c:pt idx="328">
                  <c:v>0.157326519489288</c:v>
                </c:pt>
                <c:pt idx="329">
                  <c:v>0.15978017449379001</c:v>
                </c:pt>
                <c:pt idx="330">
                  <c:v>0.161620408296585</c:v>
                </c:pt>
                <c:pt idx="331">
                  <c:v>0.16346065700054199</c:v>
                </c:pt>
                <c:pt idx="332">
                  <c:v>0.16530089080333699</c:v>
                </c:pt>
                <c:pt idx="333">
                  <c:v>0.16714110970497101</c:v>
                </c:pt>
                <c:pt idx="334">
                  <c:v>0.16959477961063399</c:v>
                </c:pt>
                <c:pt idx="335">
                  <c:v>0.17143501341342901</c:v>
                </c:pt>
                <c:pt idx="336">
                  <c:v>0.173275247216225</c:v>
                </c:pt>
                <c:pt idx="337">
                  <c:v>0.17572890222072601</c:v>
                </c:pt>
                <c:pt idx="338">
                  <c:v>0.177875831723213</c:v>
                </c:pt>
                <c:pt idx="339">
                  <c:v>0.179409369826317</c:v>
                </c:pt>
                <c:pt idx="340">
                  <c:v>0.18124961853027299</c:v>
                </c:pt>
                <c:pt idx="341">
                  <c:v>0.18339656293392201</c:v>
                </c:pt>
                <c:pt idx="342">
                  <c:v>0.185543492436409</c:v>
                </c:pt>
                <c:pt idx="343">
                  <c:v>0.18769043684005701</c:v>
                </c:pt>
                <c:pt idx="344">
                  <c:v>0.189530685544014</c:v>
                </c:pt>
                <c:pt idx="345">
                  <c:v>0.19167762994766199</c:v>
                </c:pt>
                <c:pt idx="346">
                  <c:v>0.19351786375045801</c:v>
                </c:pt>
                <c:pt idx="347">
                  <c:v>0.195971518754959</c:v>
                </c:pt>
                <c:pt idx="348">
                  <c:v>0.19750504195690199</c:v>
                </c:pt>
                <c:pt idx="349">
                  <c:v>0.19965200126171101</c:v>
                </c:pt>
                <c:pt idx="350">
                  <c:v>0.201492220163345</c:v>
                </c:pt>
                <c:pt idx="351">
                  <c:v>0.20363917946815499</c:v>
                </c:pt>
                <c:pt idx="352">
                  <c:v>0.20517270267009699</c:v>
                </c:pt>
                <c:pt idx="353">
                  <c:v>0.20793306827545199</c:v>
                </c:pt>
                <c:pt idx="354">
                  <c:v>0.20946660637855499</c:v>
                </c:pt>
                <c:pt idx="355">
                  <c:v>0.21161355078220401</c:v>
                </c:pt>
                <c:pt idx="356">
                  <c:v>0.213760480284691</c:v>
                </c:pt>
                <c:pt idx="357">
                  <c:v>0.215294018387794</c:v>
                </c:pt>
                <c:pt idx="358">
                  <c:v>0.21713425219058999</c:v>
                </c:pt>
                <c:pt idx="359">
                  <c:v>0.21989460289478299</c:v>
                </c:pt>
                <c:pt idx="360">
                  <c:v>0.22173485159874001</c:v>
                </c:pt>
                <c:pt idx="361">
                  <c:v>0.22326838970184301</c:v>
                </c:pt>
                <c:pt idx="362">
                  <c:v>0.225415334105492</c:v>
                </c:pt>
                <c:pt idx="363">
                  <c:v>0.228175684809685</c:v>
                </c:pt>
                <c:pt idx="364">
                  <c:v>0.229709208011627</c:v>
                </c:pt>
                <c:pt idx="365">
                  <c:v>0.23185615241527599</c:v>
                </c:pt>
                <c:pt idx="366">
                  <c:v>0.23308299481868699</c:v>
                </c:pt>
                <c:pt idx="367">
                  <c:v>0.23522993922233601</c:v>
                </c:pt>
                <c:pt idx="368">
                  <c:v>0.237376868724823</c:v>
                </c:pt>
                <c:pt idx="369">
                  <c:v>0.23952381312847101</c:v>
                </c:pt>
                <c:pt idx="370">
                  <c:v>0.24136406183242801</c:v>
                </c:pt>
                <c:pt idx="371">
                  <c:v>0.24381771683692899</c:v>
                </c:pt>
                <c:pt idx="372">
                  <c:v>0.24504452943801899</c:v>
                </c:pt>
                <c:pt idx="373">
                  <c:v>0.247804895043373</c:v>
                </c:pt>
                <c:pt idx="374">
                  <c:v>0.24964512884616899</c:v>
                </c:pt>
                <c:pt idx="375">
                  <c:v>0.25179207324981701</c:v>
                </c:pt>
                <c:pt idx="376">
                  <c:v>0.25393900275230402</c:v>
                </c:pt>
                <c:pt idx="377">
                  <c:v>0.25547254085540799</c:v>
                </c:pt>
                <c:pt idx="378">
                  <c:v>0.25731277465820301</c:v>
                </c:pt>
                <c:pt idx="379">
                  <c:v>0.25945973396301297</c:v>
                </c:pt>
                <c:pt idx="380">
                  <c:v>0.26129996776580799</c:v>
                </c:pt>
                <c:pt idx="381">
                  <c:v>0.26344689726829501</c:v>
                </c:pt>
                <c:pt idx="382">
                  <c:v>0.26528713107109098</c:v>
                </c:pt>
                <c:pt idx="383">
                  <c:v>0.26774078607559199</c:v>
                </c:pt>
                <c:pt idx="384">
                  <c:v>0.269887745380402</c:v>
                </c:pt>
                <c:pt idx="385">
                  <c:v>0.27142125368118297</c:v>
                </c:pt>
                <c:pt idx="386">
                  <c:v>0.27356821298599199</c:v>
                </c:pt>
                <c:pt idx="387">
                  <c:v>0.27540844678878801</c:v>
                </c:pt>
                <c:pt idx="388">
                  <c:v>0.27786213159561202</c:v>
                </c:pt>
                <c:pt idx="389">
                  <c:v>0.27970236539840698</c:v>
                </c:pt>
                <c:pt idx="390">
                  <c:v>0.28123587369918801</c:v>
                </c:pt>
                <c:pt idx="391">
                  <c:v>0.28368952870369002</c:v>
                </c:pt>
                <c:pt idx="392">
                  <c:v>0.28552979230880698</c:v>
                </c:pt>
                <c:pt idx="393">
                  <c:v>0.28736999630928001</c:v>
                </c:pt>
                <c:pt idx="394">
                  <c:v>0.28982365131378202</c:v>
                </c:pt>
                <c:pt idx="395">
                  <c:v>0.29135718941688499</c:v>
                </c:pt>
                <c:pt idx="396">
                  <c:v>0.29319742321968101</c:v>
                </c:pt>
                <c:pt idx="397">
                  <c:v>0.29534438252449002</c:v>
                </c:pt>
                <c:pt idx="398">
                  <c:v>0.29779803752899198</c:v>
                </c:pt>
                <c:pt idx="399">
                  <c:v>0.299638271331787</c:v>
                </c:pt>
                <c:pt idx="400">
                  <c:v>0.30117180943489102</c:v>
                </c:pt>
                <c:pt idx="401">
                  <c:v>0.30301201343536399</c:v>
                </c:pt>
                <c:pt idx="402">
                  <c:v>0.305465698242188</c:v>
                </c:pt>
                <c:pt idx="403">
                  <c:v>0.30730593204498302</c:v>
                </c:pt>
                <c:pt idx="404">
                  <c:v>0.31006628274917603</c:v>
                </c:pt>
                <c:pt idx="405">
                  <c:v>0.31159982085228</c:v>
                </c:pt>
                <c:pt idx="406">
                  <c:v>0.31374675035476701</c:v>
                </c:pt>
                <c:pt idx="407">
                  <c:v>0.31558698415756198</c:v>
                </c:pt>
                <c:pt idx="408">
                  <c:v>0.31742724776268</c:v>
                </c:pt>
                <c:pt idx="409">
                  <c:v>0.31957417726516701</c:v>
                </c:pt>
                <c:pt idx="410">
                  <c:v>0.32141441106796298</c:v>
                </c:pt>
                <c:pt idx="411">
                  <c:v>0.32356137037277199</c:v>
                </c:pt>
                <c:pt idx="412">
                  <c:v>0.32570829987525901</c:v>
                </c:pt>
                <c:pt idx="413">
                  <c:v>0.32754853367805498</c:v>
                </c:pt>
                <c:pt idx="414">
                  <c:v>0.32938876748085</c:v>
                </c:pt>
                <c:pt idx="415">
                  <c:v>0.33092230558395402</c:v>
                </c:pt>
                <c:pt idx="416">
                  <c:v>0.33337596058845498</c:v>
                </c:pt>
                <c:pt idx="417">
                  <c:v>0.335216194391251</c:v>
                </c:pt>
                <c:pt idx="418">
                  <c:v>0.33736315369606001</c:v>
                </c:pt>
                <c:pt idx="419">
                  <c:v>0.33981677889823902</c:v>
                </c:pt>
                <c:pt idx="420">
                  <c:v>0.341350317001343</c:v>
                </c:pt>
                <c:pt idx="421">
                  <c:v>0.34380397200584401</c:v>
                </c:pt>
                <c:pt idx="422">
                  <c:v>0.34533751010894798</c:v>
                </c:pt>
                <c:pt idx="423">
                  <c:v>0.34748443961143499</c:v>
                </c:pt>
                <c:pt idx="424">
                  <c:v>0.34963139891624501</c:v>
                </c:pt>
                <c:pt idx="425">
                  <c:v>0.35116493701934798</c:v>
                </c:pt>
                <c:pt idx="426">
                  <c:v>0.35331186652183499</c:v>
                </c:pt>
                <c:pt idx="427">
                  <c:v>0.355765521526337</c:v>
                </c:pt>
                <c:pt idx="428">
                  <c:v>0.35699233412742598</c:v>
                </c:pt>
                <c:pt idx="429">
                  <c:v>0.35944598913192699</c:v>
                </c:pt>
                <c:pt idx="430">
                  <c:v>0.36128622293472301</c:v>
                </c:pt>
                <c:pt idx="431">
                  <c:v>0.36343318223953203</c:v>
                </c:pt>
                <c:pt idx="432">
                  <c:v>0.36588680744171098</c:v>
                </c:pt>
                <c:pt idx="433">
                  <c:v>0.367727041244507</c:v>
                </c:pt>
                <c:pt idx="434">
                  <c:v>0.36956730484962502</c:v>
                </c:pt>
                <c:pt idx="435">
                  <c:v>0.37171423435211198</c:v>
                </c:pt>
                <c:pt idx="436">
                  <c:v>0.373554468154907</c:v>
                </c:pt>
                <c:pt idx="437">
                  <c:v>0.37539470195770303</c:v>
                </c:pt>
                <c:pt idx="438">
                  <c:v>0.37754166126251198</c:v>
                </c:pt>
                <c:pt idx="439">
                  <c:v>0.37938189506530801</c:v>
                </c:pt>
                <c:pt idx="440">
                  <c:v>0.38122212886810303</c:v>
                </c:pt>
                <c:pt idx="441">
                  <c:v>0.38336908817291299</c:v>
                </c:pt>
                <c:pt idx="442">
                  <c:v>0.3855160176754</c:v>
                </c:pt>
                <c:pt idx="443">
                  <c:v>0.38735625147819502</c:v>
                </c:pt>
                <c:pt idx="444">
                  <c:v>0.38980993628501898</c:v>
                </c:pt>
                <c:pt idx="445">
                  <c:v>0.3913434445858</c:v>
                </c:pt>
                <c:pt idx="446">
                  <c:v>0.39349040389061002</c:v>
                </c:pt>
                <c:pt idx="447">
                  <c:v>0.39594405889511097</c:v>
                </c:pt>
                <c:pt idx="448">
                  <c:v>0.397477596998215</c:v>
                </c:pt>
                <c:pt idx="449">
                  <c:v>0.39962452650070202</c:v>
                </c:pt>
                <c:pt idx="450">
                  <c:v>0.40146479010581998</c:v>
                </c:pt>
                <c:pt idx="451">
                  <c:v>0.403305023908615</c:v>
                </c:pt>
                <c:pt idx="452">
                  <c:v>0.40575864911079401</c:v>
                </c:pt>
                <c:pt idx="453">
                  <c:v>0.40790560841560403</c:v>
                </c:pt>
                <c:pt idx="454">
                  <c:v>0.409439146518707</c:v>
                </c:pt>
                <c:pt idx="455">
                  <c:v>0.41158607602119401</c:v>
                </c:pt>
                <c:pt idx="456">
                  <c:v>0.41342630982398998</c:v>
                </c:pt>
                <c:pt idx="457">
                  <c:v>0.41557326912879899</c:v>
                </c:pt>
                <c:pt idx="458">
                  <c:v>0.41741350293159502</c:v>
                </c:pt>
                <c:pt idx="459">
                  <c:v>0.41925373673438998</c:v>
                </c:pt>
                <c:pt idx="460">
                  <c:v>0.4214006960392</c:v>
                </c:pt>
                <c:pt idx="461">
                  <c:v>0.42385432124137901</c:v>
                </c:pt>
                <c:pt idx="462">
                  <c:v>0.42538785934448198</c:v>
                </c:pt>
                <c:pt idx="463">
                  <c:v>0.42753481864929199</c:v>
                </c:pt>
                <c:pt idx="464">
                  <c:v>0.42937505245208701</c:v>
                </c:pt>
                <c:pt idx="465">
                  <c:v>0.43121528625488298</c:v>
                </c:pt>
                <c:pt idx="466">
                  <c:v>0.43366894125938399</c:v>
                </c:pt>
                <c:pt idx="467">
                  <c:v>0.43550917506218001</c:v>
                </c:pt>
                <c:pt idx="468">
                  <c:v>0.43734940886497498</c:v>
                </c:pt>
                <c:pt idx="469">
                  <c:v>0.43949633836746199</c:v>
                </c:pt>
                <c:pt idx="470">
                  <c:v>0.44164329767227201</c:v>
                </c:pt>
                <c:pt idx="471">
                  <c:v>0.44348353147506703</c:v>
                </c:pt>
                <c:pt idx="472">
                  <c:v>0.44563046097755399</c:v>
                </c:pt>
                <c:pt idx="473">
                  <c:v>0.44747072458267201</c:v>
                </c:pt>
                <c:pt idx="474">
                  <c:v>0.44961765408515902</c:v>
                </c:pt>
                <c:pt idx="475">
                  <c:v>0.45145788788795499</c:v>
                </c:pt>
                <c:pt idx="476">
                  <c:v>0.453604847192764</c:v>
                </c:pt>
                <c:pt idx="477">
                  <c:v>0.45544508099556003</c:v>
                </c:pt>
                <c:pt idx="478">
                  <c:v>0.45728531479835499</c:v>
                </c:pt>
                <c:pt idx="479">
                  <c:v>0.45943224430084201</c:v>
                </c:pt>
                <c:pt idx="480">
                  <c:v>0.46157920360565202</c:v>
                </c:pt>
                <c:pt idx="481">
                  <c:v>0.46341943740844699</c:v>
                </c:pt>
                <c:pt idx="482">
                  <c:v>0.46525967121124301</c:v>
                </c:pt>
                <c:pt idx="483">
                  <c:v>0.46740663051605202</c:v>
                </c:pt>
                <c:pt idx="484">
                  <c:v>0.46986025571823098</c:v>
                </c:pt>
                <c:pt idx="485">
                  <c:v>0.471700519323349</c:v>
                </c:pt>
                <c:pt idx="486">
                  <c:v>0.47354075312614402</c:v>
                </c:pt>
                <c:pt idx="487">
                  <c:v>0.47568768262863198</c:v>
                </c:pt>
                <c:pt idx="488">
                  <c:v>0.47722122073173501</c:v>
                </c:pt>
                <c:pt idx="489">
                  <c:v>0.47967487573623702</c:v>
                </c:pt>
                <c:pt idx="490">
                  <c:v>0.48151510953903198</c:v>
                </c:pt>
                <c:pt idx="491">
                  <c:v>0.483662039041519</c:v>
                </c:pt>
                <c:pt idx="492">
                  <c:v>0.48519557714462302</c:v>
                </c:pt>
                <c:pt idx="493">
                  <c:v>0.48734253644943198</c:v>
                </c:pt>
                <c:pt idx="494">
                  <c:v>0.48979619145393399</c:v>
                </c:pt>
                <c:pt idx="495">
                  <c:v>0.49163645505905201</c:v>
                </c:pt>
                <c:pt idx="496">
                  <c:v>0.49347665905952498</c:v>
                </c:pt>
                <c:pt idx="497">
                  <c:v>0.49531689286232</c:v>
                </c:pt>
                <c:pt idx="498">
                  <c:v>0.49746385216713002</c:v>
                </c:pt>
                <c:pt idx="499">
                  <c:v>0.49961081147193898</c:v>
                </c:pt>
                <c:pt idx="500">
                  <c:v>0.501451015472412</c:v>
                </c:pt>
                <c:pt idx="501">
                  <c:v>0.50329124927520796</c:v>
                </c:pt>
                <c:pt idx="502">
                  <c:v>0.50482481718063399</c:v>
                </c:pt>
                <c:pt idx="503">
                  <c:v>0.50789189338684104</c:v>
                </c:pt>
                <c:pt idx="504">
                  <c:v>0.50973206758499101</c:v>
                </c:pt>
                <c:pt idx="505">
                  <c:v>0.51157236099243197</c:v>
                </c:pt>
                <c:pt idx="506">
                  <c:v>0.513105869293213</c:v>
                </c:pt>
                <c:pt idx="507">
                  <c:v>0.51586621999740601</c:v>
                </c:pt>
                <c:pt idx="508">
                  <c:v>0.51739972829818703</c:v>
                </c:pt>
                <c:pt idx="509">
                  <c:v>0.519240021705627</c:v>
                </c:pt>
                <c:pt idx="510">
                  <c:v>0.52169364690780595</c:v>
                </c:pt>
                <c:pt idx="511">
                  <c:v>0.52384060621261597</c:v>
                </c:pt>
                <c:pt idx="512">
                  <c:v>0.52568078041076705</c:v>
                </c:pt>
                <c:pt idx="513">
                  <c:v>0.52721434831619296</c:v>
                </c:pt>
                <c:pt idx="514">
                  <c:v>0.52905458211898804</c:v>
                </c:pt>
                <c:pt idx="515">
                  <c:v>0.530894875526428</c:v>
                </c:pt>
                <c:pt idx="516">
                  <c:v>0.53365516662597701</c:v>
                </c:pt>
                <c:pt idx="517">
                  <c:v>0.53518873453140303</c:v>
                </c:pt>
                <c:pt idx="518">
                  <c:v>0.53733563423156705</c:v>
                </c:pt>
                <c:pt idx="519">
                  <c:v>0.53948259353637695</c:v>
                </c:pt>
                <c:pt idx="520">
                  <c:v>0.54162961244583097</c:v>
                </c:pt>
                <c:pt idx="521">
                  <c:v>0.54346978664398204</c:v>
                </c:pt>
                <c:pt idx="522">
                  <c:v>0.54500329494476296</c:v>
                </c:pt>
                <c:pt idx="523">
                  <c:v>0.54715025424957298</c:v>
                </c:pt>
                <c:pt idx="524">
                  <c:v>0.54899048805236805</c:v>
                </c:pt>
                <c:pt idx="525">
                  <c:v>0.55113744735717796</c:v>
                </c:pt>
                <c:pt idx="526">
                  <c:v>0.55328434705734297</c:v>
                </c:pt>
                <c:pt idx="527">
                  <c:v>0.55512464046478305</c:v>
                </c:pt>
                <c:pt idx="528">
                  <c:v>0.557578325271606</c:v>
                </c:pt>
                <c:pt idx="529">
                  <c:v>0.55972522497177102</c:v>
                </c:pt>
                <c:pt idx="530">
                  <c:v>0.56125879287719704</c:v>
                </c:pt>
                <c:pt idx="531">
                  <c:v>0.563712418079376</c:v>
                </c:pt>
                <c:pt idx="532">
                  <c:v>0.56524598598480202</c:v>
                </c:pt>
                <c:pt idx="533">
                  <c:v>0.56769961118698098</c:v>
                </c:pt>
                <c:pt idx="534">
                  <c:v>0.56984657049179099</c:v>
                </c:pt>
                <c:pt idx="535">
                  <c:v>0.57168674468994096</c:v>
                </c:pt>
                <c:pt idx="536">
                  <c:v>0.57322031259536699</c:v>
                </c:pt>
                <c:pt idx="537">
                  <c:v>0.57567393779754605</c:v>
                </c:pt>
                <c:pt idx="538">
                  <c:v>0.57751423120498702</c:v>
                </c:pt>
                <c:pt idx="539">
                  <c:v>0.57966113090515103</c:v>
                </c:pt>
                <c:pt idx="540">
                  <c:v>0.58119469881057695</c:v>
                </c:pt>
                <c:pt idx="541">
                  <c:v>0.58334159851074197</c:v>
                </c:pt>
                <c:pt idx="542">
                  <c:v>0.58548855781555198</c:v>
                </c:pt>
                <c:pt idx="543">
                  <c:v>0.58732879161834695</c:v>
                </c:pt>
                <c:pt idx="544">
                  <c:v>0.58947575092315696</c:v>
                </c:pt>
                <c:pt idx="545">
                  <c:v>0.59100925922393799</c:v>
                </c:pt>
                <c:pt idx="546">
                  <c:v>0.59376966953277599</c:v>
                </c:pt>
                <c:pt idx="547">
                  <c:v>0.59530317783355702</c:v>
                </c:pt>
                <c:pt idx="548">
                  <c:v>0.59683674573898304</c:v>
                </c:pt>
                <c:pt idx="549">
                  <c:v>0.59959703683853105</c:v>
                </c:pt>
                <c:pt idx="550">
                  <c:v>0.60113060474395796</c:v>
                </c:pt>
                <c:pt idx="551">
                  <c:v>0.60358422994613603</c:v>
                </c:pt>
                <c:pt idx="552">
                  <c:v>0.60542452335357699</c:v>
                </c:pt>
                <c:pt idx="553">
                  <c:v>0.60726469755172696</c:v>
                </c:pt>
                <c:pt idx="554">
                  <c:v>0.60971838235855103</c:v>
                </c:pt>
                <c:pt idx="555">
                  <c:v>0.61155861616134599</c:v>
                </c:pt>
                <c:pt idx="556">
                  <c:v>0.61370557546615601</c:v>
                </c:pt>
                <c:pt idx="557">
                  <c:v>0.61554574966430697</c:v>
                </c:pt>
                <c:pt idx="558">
                  <c:v>0.61738604307174705</c:v>
                </c:pt>
                <c:pt idx="559">
                  <c:v>0.61953294277191195</c:v>
                </c:pt>
                <c:pt idx="560">
                  <c:v>0.62137323617935203</c:v>
                </c:pt>
                <c:pt idx="561">
                  <c:v>0.62352013587951705</c:v>
                </c:pt>
                <c:pt idx="562">
                  <c:v>0.62536042928695701</c:v>
                </c:pt>
                <c:pt idx="563">
                  <c:v>0.62720060348510698</c:v>
                </c:pt>
                <c:pt idx="564">
                  <c:v>0.62934756278991699</c:v>
                </c:pt>
                <c:pt idx="565">
                  <c:v>0.63180118799209595</c:v>
                </c:pt>
                <c:pt idx="566">
                  <c:v>0.63364148139953602</c:v>
                </c:pt>
                <c:pt idx="567">
                  <c:v>0.63548165559768699</c:v>
                </c:pt>
                <c:pt idx="568">
                  <c:v>0.63793534040451105</c:v>
                </c:pt>
                <c:pt idx="569">
                  <c:v>0.63977563381195102</c:v>
                </c:pt>
                <c:pt idx="570">
                  <c:v>0.64130914211273204</c:v>
                </c:pt>
                <c:pt idx="571">
                  <c:v>0.64345604181289695</c:v>
                </c:pt>
                <c:pt idx="572">
                  <c:v>0.64560300111770597</c:v>
                </c:pt>
                <c:pt idx="573">
                  <c:v>0.64774996042251598</c:v>
                </c:pt>
                <c:pt idx="574">
                  <c:v>0.649896919727325</c:v>
                </c:pt>
                <c:pt idx="575">
                  <c:v>0.65173715353012096</c:v>
                </c:pt>
                <c:pt idx="576">
                  <c:v>0.65327066183090199</c:v>
                </c:pt>
                <c:pt idx="577">
                  <c:v>0.65511089563369795</c:v>
                </c:pt>
                <c:pt idx="578">
                  <c:v>0.65725785493850697</c:v>
                </c:pt>
                <c:pt idx="579">
                  <c:v>0.65909808874130205</c:v>
                </c:pt>
                <c:pt idx="580">
                  <c:v>0.66124504804611195</c:v>
                </c:pt>
                <c:pt idx="581">
                  <c:v>0.66339200735092196</c:v>
                </c:pt>
                <c:pt idx="582">
                  <c:v>0.66523224115371704</c:v>
                </c:pt>
                <c:pt idx="583">
                  <c:v>0.66829931735992398</c:v>
                </c:pt>
                <c:pt idx="584">
                  <c:v>0.66952610015869096</c:v>
                </c:pt>
                <c:pt idx="585">
                  <c:v>0.67197978496551503</c:v>
                </c:pt>
                <c:pt idx="586">
                  <c:v>0.673206567764282</c:v>
                </c:pt>
                <c:pt idx="587">
                  <c:v>0.67566025257110596</c:v>
                </c:pt>
                <c:pt idx="588">
                  <c:v>0.67780715227127097</c:v>
                </c:pt>
                <c:pt idx="589">
                  <c:v>0.67964744567871105</c:v>
                </c:pt>
                <c:pt idx="590">
                  <c:v>0.68148761987686202</c:v>
                </c:pt>
                <c:pt idx="591">
                  <c:v>0.68363463878631603</c:v>
                </c:pt>
                <c:pt idx="592">
                  <c:v>0.68516814708709695</c:v>
                </c:pt>
                <c:pt idx="593">
                  <c:v>0.68762177228927601</c:v>
                </c:pt>
                <c:pt idx="594">
                  <c:v>0.68915528059005704</c:v>
                </c:pt>
                <c:pt idx="595">
                  <c:v>0.69130229949951205</c:v>
                </c:pt>
                <c:pt idx="596">
                  <c:v>0.69314247369766202</c:v>
                </c:pt>
                <c:pt idx="597">
                  <c:v>0.69498276710510298</c:v>
                </c:pt>
                <c:pt idx="598">
                  <c:v>0.69774305820465099</c:v>
                </c:pt>
                <c:pt idx="599">
                  <c:v>0.69958335161209095</c:v>
                </c:pt>
                <c:pt idx="600">
                  <c:v>0.70081013441085804</c:v>
                </c:pt>
                <c:pt idx="601">
                  <c:v>0.70295709371566795</c:v>
                </c:pt>
                <c:pt idx="602">
                  <c:v>0.70541071891784701</c:v>
                </c:pt>
                <c:pt idx="603">
                  <c:v>0.70786440372466997</c:v>
                </c:pt>
                <c:pt idx="604">
                  <c:v>0.70909118652343806</c:v>
                </c:pt>
                <c:pt idx="605">
                  <c:v>0.71185159683227495</c:v>
                </c:pt>
                <c:pt idx="606">
                  <c:v>0.71307837963104204</c:v>
                </c:pt>
                <c:pt idx="607">
                  <c:v>0.71583878993988004</c:v>
                </c:pt>
                <c:pt idx="608">
                  <c:v>0.71737229824066195</c:v>
                </c:pt>
                <c:pt idx="609">
                  <c:v>0.71951925754547097</c:v>
                </c:pt>
                <c:pt idx="610">
                  <c:v>0.72166615724563599</c:v>
                </c:pt>
                <c:pt idx="611">
                  <c:v>0.72350645065307595</c:v>
                </c:pt>
                <c:pt idx="612">
                  <c:v>0.72503995895385698</c:v>
                </c:pt>
                <c:pt idx="613">
                  <c:v>0.72688019275665305</c:v>
                </c:pt>
                <c:pt idx="614">
                  <c:v>0.72902709245681796</c:v>
                </c:pt>
                <c:pt idx="615">
                  <c:v>0.73178750276565596</c:v>
                </c:pt>
                <c:pt idx="616">
                  <c:v>0.73362767696380604</c:v>
                </c:pt>
                <c:pt idx="617">
                  <c:v>0.73516124486923196</c:v>
                </c:pt>
                <c:pt idx="618">
                  <c:v>0.73730820417404197</c:v>
                </c:pt>
                <c:pt idx="619">
                  <c:v>0.73945516347885099</c:v>
                </c:pt>
                <c:pt idx="620">
                  <c:v>0.741602063179016</c:v>
                </c:pt>
                <c:pt idx="621">
                  <c:v>0.74313563108444203</c:v>
                </c:pt>
                <c:pt idx="622">
                  <c:v>0.74558925628662098</c:v>
                </c:pt>
                <c:pt idx="623">
                  <c:v>0.74742949008941695</c:v>
                </c:pt>
                <c:pt idx="624">
                  <c:v>0.74896299839019798</c:v>
                </c:pt>
                <c:pt idx="625">
                  <c:v>0.75080329179763805</c:v>
                </c:pt>
                <c:pt idx="626">
                  <c:v>0.75356358289718595</c:v>
                </c:pt>
                <c:pt idx="627">
                  <c:v>0.75509721040725697</c:v>
                </c:pt>
                <c:pt idx="628">
                  <c:v>0.75724411010742199</c:v>
                </c:pt>
                <c:pt idx="629">
                  <c:v>0.75969779491424605</c:v>
                </c:pt>
                <c:pt idx="630">
                  <c:v>0.76123130321502697</c:v>
                </c:pt>
                <c:pt idx="631">
                  <c:v>0.76337826251983598</c:v>
                </c:pt>
                <c:pt idx="632">
                  <c:v>0.765525221824646</c:v>
                </c:pt>
                <c:pt idx="633">
                  <c:v>0.76767212152481101</c:v>
                </c:pt>
                <c:pt idx="634">
                  <c:v>0.76920562982559204</c:v>
                </c:pt>
                <c:pt idx="635">
                  <c:v>0.77135258913040206</c:v>
                </c:pt>
                <c:pt idx="636">
                  <c:v>0.77319282293319702</c:v>
                </c:pt>
                <c:pt idx="637">
                  <c:v>0.77564650774002097</c:v>
                </c:pt>
                <c:pt idx="638">
                  <c:v>0.77748674154281605</c:v>
                </c:pt>
                <c:pt idx="639">
                  <c:v>0.77902024984359697</c:v>
                </c:pt>
                <c:pt idx="640">
                  <c:v>0.78147393465042103</c:v>
                </c:pt>
                <c:pt idx="641">
                  <c:v>0.78362083435058605</c:v>
                </c:pt>
                <c:pt idx="642">
                  <c:v>0.78546112775802601</c:v>
                </c:pt>
                <c:pt idx="643">
                  <c:v>0.78699463605880704</c:v>
                </c:pt>
                <c:pt idx="644">
                  <c:v>0.78975498676300004</c:v>
                </c:pt>
                <c:pt idx="645">
                  <c:v>0.79128849506378196</c:v>
                </c:pt>
                <c:pt idx="646">
                  <c:v>0.79343551397323597</c:v>
                </c:pt>
                <c:pt idx="647">
                  <c:v>0.79558241367340099</c:v>
                </c:pt>
                <c:pt idx="648">
                  <c:v>0.79742264747619596</c:v>
                </c:pt>
                <c:pt idx="649">
                  <c:v>0.79956960678100597</c:v>
                </c:pt>
                <c:pt idx="650">
                  <c:v>0.80171656608581499</c:v>
                </c:pt>
                <c:pt idx="651">
                  <c:v>0.80325007438659701</c:v>
                </c:pt>
                <c:pt idx="652">
                  <c:v>0.80539703369140603</c:v>
                </c:pt>
                <c:pt idx="653">
                  <c:v>0.80723726749420199</c:v>
                </c:pt>
                <c:pt idx="654">
                  <c:v>0.80938422679901101</c:v>
                </c:pt>
                <c:pt idx="655">
                  <c:v>0.81153112649917603</c:v>
                </c:pt>
                <c:pt idx="656">
                  <c:v>0.81337141990661599</c:v>
                </c:pt>
                <c:pt idx="657">
                  <c:v>0.81521159410476696</c:v>
                </c:pt>
                <c:pt idx="658">
                  <c:v>0.81735855340957597</c:v>
                </c:pt>
                <c:pt idx="659">
                  <c:v>0.81919878721237205</c:v>
                </c:pt>
                <c:pt idx="660">
                  <c:v>0.82103908061981201</c:v>
                </c:pt>
                <c:pt idx="661">
                  <c:v>0.82349264621734597</c:v>
                </c:pt>
                <c:pt idx="662">
                  <c:v>0.82533293962478604</c:v>
                </c:pt>
                <c:pt idx="663">
                  <c:v>0.82717317342758201</c:v>
                </c:pt>
                <c:pt idx="664">
                  <c:v>0.82901340723037698</c:v>
                </c:pt>
                <c:pt idx="665">
                  <c:v>0.83146703243255604</c:v>
                </c:pt>
                <c:pt idx="666">
                  <c:v>0.833307325839996</c:v>
                </c:pt>
                <c:pt idx="667">
                  <c:v>0.83576089143753096</c:v>
                </c:pt>
                <c:pt idx="668">
                  <c:v>0.83760118484497104</c:v>
                </c:pt>
                <c:pt idx="669">
                  <c:v>0.83974808454513605</c:v>
                </c:pt>
                <c:pt idx="670">
                  <c:v>0.84128165245056197</c:v>
                </c:pt>
                <c:pt idx="671">
                  <c:v>0.84342855215072599</c:v>
                </c:pt>
                <c:pt idx="672">
                  <c:v>0.84496212005615201</c:v>
                </c:pt>
                <c:pt idx="673">
                  <c:v>0.84772247076034501</c:v>
                </c:pt>
                <c:pt idx="674">
                  <c:v>0.84925603866577104</c:v>
                </c:pt>
                <c:pt idx="675">
                  <c:v>0.85170966386795</c:v>
                </c:pt>
                <c:pt idx="676">
                  <c:v>0.85354989767074596</c:v>
                </c:pt>
                <c:pt idx="677">
                  <c:v>0.85539013147354104</c:v>
                </c:pt>
                <c:pt idx="678">
                  <c:v>0.857230365276337</c:v>
                </c:pt>
                <c:pt idx="679">
                  <c:v>0.85937732458114602</c:v>
                </c:pt>
                <c:pt idx="680">
                  <c:v>0.86121755838394198</c:v>
                </c:pt>
                <c:pt idx="681">
                  <c:v>0.863364458084106</c:v>
                </c:pt>
                <c:pt idx="682">
                  <c:v>0.86581814289092995</c:v>
                </c:pt>
                <c:pt idx="683">
                  <c:v>0.86765843629837003</c:v>
                </c:pt>
                <c:pt idx="684">
                  <c:v>0.869498610496521</c:v>
                </c:pt>
                <c:pt idx="685">
                  <c:v>0.87133884429931596</c:v>
                </c:pt>
                <c:pt idx="686">
                  <c:v>0.87348580360412598</c:v>
                </c:pt>
                <c:pt idx="687">
                  <c:v>0.87532609701156605</c:v>
                </c:pt>
                <c:pt idx="688">
                  <c:v>0.87777972221374501</c:v>
                </c:pt>
                <c:pt idx="689">
                  <c:v>0.87931329011917103</c:v>
                </c:pt>
                <c:pt idx="690">
                  <c:v>0.88146018981933605</c:v>
                </c:pt>
                <c:pt idx="691">
                  <c:v>0.88360714912414595</c:v>
                </c:pt>
                <c:pt idx="692">
                  <c:v>0.88544738292694103</c:v>
                </c:pt>
                <c:pt idx="693">
                  <c:v>0.88759434223175004</c:v>
                </c:pt>
                <c:pt idx="694">
                  <c:v>0.88943451642990101</c:v>
                </c:pt>
                <c:pt idx="695">
                  <c:v>0.89127480983734098</c:v>
                </c:pt>
                <c:pt idx="696">
                  <c:v>0.89311504364013705</c:v>
                </c:pt>
                <c:pt idx="697">
                  <c:v>0.89556866884231601</c:v>
                </c:pt>
                <c:pt idx="698">
                  <c:v>0.89771562814712502</c:v>
                </c:pt>
                <c:pt idx="699">
                  <c:v>0.89924919605255105</c:v>
                </c:pt>
                <c:pt idx="700">
                  <c:v>0.90078270435333296</c:v>
                </c:pt>
                <c:pt idx="701">
                  <c:v>0.90323632955551103</c:v>
                </c:pt>
                <c:pt idx="702">
                  <c:v>0.90538328886032104</c:v>
                </c:pt>
                <c:pt idx="703">
                  <c:v>0.90722352266311601</c:v>
                </c:pt>
                <c:pt idx="704">
                  <c:v>0.90967714786529497</c:v>
                </c:pt>
                <c:pt idx="705">
                  <c:v>0.91182410717010498</c:v>
                </c:pt>
                <c:pt idx="706">
                  <c:v>0.91335761547088601</c:v>
                </c:pt>
                <c:pt idx="707">
                  <c:v>0.91581130027770996</c:v>
                </c:pt>
                <c:pt idx="708">
                  <c:v>0.91765153408050504</c:v>
                </c:pt>
                <c:pt idx="709">
                  <c:v>0.919491767883301</c:v>
                </c:pt>
                <c:pt idx="710">
                  <c:v>0.92194539308547996</c:v>
                </c:pt>
                <c:pt idx="711">
                  <c:v>0.92317229509353604</c:v>
                </c:pt>
                <c:pt idx="712">
                  <c:v>0.92501246929168701</c:v>
                </c:pt>
                <c:pt idx="713">
                  <c:v>0.92777287960052501</c:v>
                </c:pt>
                <c:pt idx="714">
                  <c:v>0.92869293689727805</c:v>
                </c:pt>
                <c:pt idx="715">
                  <c:v>0.931760013103485</c:v>
                </c:pt>
                <c:pt idx="716">
                  <c:v>0.93360024690628096</c:v>
                </c:pt>
                <c:pt idx="717">
                  <c:v>0.93544054031372104</c:v>
                </c:pt>
                <c:pt idx="718">
                  <c:v>0.93758744001388605</c:v>
                </c:pt>
                <c:pt idx="719">
                  <c:v>0.93973439931869496</c:v>
                </c:pt>
                <c:pt idx="720">
                  <c:v>0.94126790761947599</c:v>
                </c:pt>
                <c:pt idx="721">
                  <c:v>0.94372159242630005</c:v>
                </c:pt>
                <c:pt idx="722">
                  <c:v>0.94525510072708097</c:v>
                </c:pt>
                <c:pt idx="723">
                  <c:v>0.94740206003189098</c:v>
                </c:pt>
                <c:pt idx="724">
                  <c:v>0.94924229383468595</c:v>
                </c:pt>
                <c:pt idx="725">
                  <c:v>0.95169591903686501</c:v>
                </c:pt>
                <c:pt idx="726">
                  <c:v>0.95322942733764604</c:v>
                </c:pt>
                <c:pt idx="727">
                  <c:v>0.95537644624710105</c:v>
                </c:pt>
                <c:pt idx="728">
                  <c:v>0.95752334594726596</c:v>
                </c:pt>
                <c:pt idx="729">
                  <c:v>0.95936357975006104</c:v>
                </c:pt>
                <c:pt idx="730">
                  <c:v>0.96151053905487105</c:v>
                </c:pt>
                <c:pt idx="731">
                  <c:v>0.96365749835967995</c:v>
                </c:pt>
                <c:pt idx="732">
                  <c:v>0.96549767255783103</c:v>
                </c:pt>
                <c:pt idx="733">
                  <c:v>0.967337965965271</c:v>
                </c:pt>
                <c:pt idx="734">
                  <c:v>0.96948486566543601</c:v>
                </c:pt>
                <c:pt idx="735">
                  <c:v>0.97193855047225997</c:v>
                </c:pt>
                <c:pt idx="736">
                  <c:v>0.97377884387970004</c:v>
                </c:pt>
                <c:pt idx="737">
                  <c:v>0.97531235218048096</c:v>
                </c:pt>
                <c:pt idx="738">
                  <c:v>0.97745931148529097</c:v>
                </c:pt>
                <c:pt idx="739">
                  <c:v>0.97929948568344105</c:v>
                </c:pt>
                <c:pt idx="740">
                  <c:v>0.98083299398422197</c:v>
                </c:pt>
                <c:pt idx="741">
                  <c:v>0.98359340429305997</c:v>
                </c:pt>
                <c:pt idx="742">
                  <c:v>0.98543363809585605</c:v>
                </c:pt>
                <c:pt idx="743">
                  <c:v>0.98758059740066495</c:v>
                </c:pt>
                <c:pt idx="744">
                  <c:v>0.98942083120346103</c:v>
                </c:pt>
                <c:pt idx="745">
                  <c:v>0.99156773090362504</c:v>
                </c:pt>
                <c:pt idx="746">
                  <c:v>0.99340802431106601</c:v>
                </c:pt>
                <c:pt idx="747">
                  <c:v>0.99524825811386097</c:v>
                </c:pt>
                <c:pt idx="748">
                  <c:v>0.99739521741867099</c:v>
                </c:pt>
                <c:pt idx="749">
                  <c:v>0.99954211711883501</c:v>
                </c:pt>
                <c:pt idx="750">
                  <c:v>1.00138235092163</c:v>
                </c:pt>
                <c:pt idx="751">
                  <c:v>1.00352931022644</c:v>
                </c:pt>
                <c:pt idx="752">
                  <c:v>1.0053695440292401</c:v>
                </c:pt>
                <c:pt idx="753">
                  <c:v>1.00782322883606</c:v>
                </c:pt>
                <c:pt idx="754">
                  <c:v>1.0096633434295701</c:v>
                </c:pt>
                <c:pt idx="755">
                  <c:v>1.0115036964416499</c:v>
                </c:pt>
                <c:pt idx="756">
                  <c:v>1.01365065574646</c:v>
                </c:pt>
                <c:pt idx="757">
                  <c:v>1.0151841640472401</c:v>
                </c:pt>
                <c:pt idx="758">
                  <c:v>1.0176377296447801</c:v>
                </c:pt>
                <c:pt idx="759">
                  <c:v>1.01917135715485</c:v>
                </c:pt>
                <c:pt idx="760">
                  <c:v>1.0216250419616699</c:v>
                </c:pt>
                <c:pt idx="761">
                  <c:v>1.0231585502624501</c:v>
                </c:pt>
                <c:pt idx="762">
                  <c:v>1.0253053903579701</c:v>
                </c:pt>
                <c:pt idx="763">
                  <c:v>1.0274524688720701</c:v>
                </c:pt>
                <c:pt idx="764">
                  <c:v>1.0295993089675901</c:v>
                </c:pt>
                <c:pt idx="765">
                  <c:v>1.0317462682723999</c:v>
                </c:pt>
                <c:pt idx="766">
                  <c:v>1.03327977657318</c:v>
                </c:pt>
                <c:pt idx="767">
                  <c:v>1.0354268550872801</c:v>
                </c:pt>
                <c:pt idx="768">
                  <c:v>1.03788042068481</c:v>
                </c:pt>
                <c:pt idx="769">
                  <c:v>1.0394139289855999</c:v>
                </c:pt>
                <c:pt idx="770">
                  <c:v>1.04125416278839</c:v>
                </c:pt>
                <c:pt idx="771">
                  <c:v>1.0434011220932</c:v>
                </c:pt>
                <c:pt idx="772">
                  <c:v>1.0452413558960001</c:v>
                </c:pt>
                <c:pt idx="773">
                  <c:v>1.0473883152008101</c:v>
                </c:pt>
                <c:pt idx="774">
                  <c:v>1.0495351552963299</c:v>
                </c:pt>
                <c:pt idx="775">
                  <c:v>1.0510687828064</c:v>
                </c:pt>
                <c:pt idx="776">
                  <c:v>1.0538291931152299</c:v>
                </c:pt>
                <c:pt idx="777">
                  <c:v>1.0553627014160201</c:v>
                </c:pt>
                <c:pt idx="778">
                  <c:v>1.0575095415115401</c:v>
                </c:pt>
                <c:pt idx="779">
                  <c:v>1.0593498945236199</c:v>
                </c:pt>
                <c:pt idx="780">
                  <c:v>1.0618034601211499</c:v>
                </c:pt>
                <c:pt idx="781">
                  <c:v>1.06333696842194</c:v>
                </c:pt>
                <c:pt idx="782">
                  <c:v>1.0651772022247299</c:v>
                </c:pt>
                <c:pt idx="783">
                  <c:v>1.06701755523682</c:v>
                </c:pt>
                <c:pt idx="784">
                  <c:v>1.0694711208343499</c:v>
                </c:pt>
                <c:pt idx="785">
                  <c:v>1.07131135463715</c:v>
                </c:pt>
                <c:pt idx="786">
                  <c:v>1.0731515884399401</c:v>
                </c:pt>
                <c:pt idx="787">
                  <c:v>1.07560527324677</c:v>
                </c:pt>
                <c:pt idx="788">
                  <c:v>1.07775223255157</c:v>
                </c:pt>
                <c:pt idx="789">
                  <c:v>1.07928574085236</c:v>
                </c:pt>
                <c:pt idx="790">
                  <c:v>1.08112597465515</c:v>
                </c:pt>
                <c:pt idx="791">
                  <c:v>1.08357965946198</c:v>
                </c:pt>
                <c:pt idx="792">
                  <c:v>1.0851131677627599</c:v>
                </c:pt>
                <c:pt idx="793">
                  <c:v>1.0872601270675699</c:v>
                </c:pt>
                <c:pt idx="794">
                  <c:v>1.0894070863723799</c:v>
                </c:pt>
                <c:pt idx="795">
                  <c:v>1.0918607711792001</c:v>
                </c:pt>
                <c:pt idx="796">
                  <c:v>1.09339427947998</c:v>
                </c:pt>
                <c:pt idx="797">
                  <c:v>1.0952345132827801</c:v>
                </c:pt>
                <c:pt idx="798">
                  <c:v>1.0973814725875899</c:v>
                </c:pt>
                <c:pt idx="799">
                  <c:v>1.09922170639038</c:v>
                </c:pt>
                <c:pt idx="800">
                  <c:v>1.1007552146911599</c:v>
                </c:pt>
                <c:pt idx="801">
                  <c:v>1.1032087802887001</c:v>
                </c:pt>
                <c:pt idx="802">
                  <c:v>1.10566258430481</c:v>
                </c:pt>
                <c:pt idx="803">
                  <c:v>1.1071960926055899</c:v>
                </c:pt>
                <c:pt idx="804">
                  <c:v>1.10934293270111</c:v>
                </c:pt>
                <c:pt idx="805">
                  <c:v>1.11148989200592</c:v>
                </c:pt>
                <c:pt idx="806">
                  <c:v>1.1130235195159901</c:v>
                </c:pt>
                <c:pt idx="807">
                  <c:v>1.1154770851135301</c:v>
                </c:pt>
                <c:pt idx="808">
                  <c:v>1.1176240444183301</c:v>
                </c:pt>
                <c:pt idx="809">
                  <c:v>1.1194642782211299</c:v>
                </c:pt>
                <c:pt idx="810">
                  <c:v>1.1216112375259399</c:v>
                </c:pt>
                <c:pt idx="811">
                  <c:v>1.1231447458267201</c:v>
                </c:pt>
                <c:pt idx="812">
                  <c:v>1.12559843063354</c:v>
                </c:pt>
                <c:pt idx="813">
                  <c:v>1.1274386644363401</c:v>
                </c:pt>
                <c:pt idx="814">
                  <c:v>1.12927889823914</c:v>
                </c:pt>
                <c:pt idx="815">
                  <c:v>1.13111913204193</c:v>
                </c:pt>
                <c:pt idx="816">
                  <c:v>1.1332660913467401</c:v>
                </c:pt>
                <c:pt idx="817">
                  <c:v>1.13571965694427</c:v>
                </c:pt>
                <c:pt idx="818">
                  <c:v>1.1375600099563601</c:v>
                </c:pt>
                <c:pt idx="819">
                  <c:v>1.1394002437591599</c:v>
                </c:pt>
                <c:pt idx="820">
                  <c:v>1.1418538093566899</c:v>
                </c:pt>
                <c:pt idx="821">
                  <c:v>1.14369404315948</c:v>
                </c:pt>
                <c:pt idx="822">
                  <c:v>1.1452276706695601</c:v>
                </c:pt>
                <c:pt idx="823">
                  <c:v>1.1473746299743699</c:v>
                </c:pt>
                <c:pt idx="824">
                  <c:v>1.14921474456787</c:v>
                </c:pt>
                <c:pt idx="825">
                  <c:v>1.15136170387268</c:v>
                </c:pt>
                <c:pt idx="826">
                  <c:v>1.1532020568847701</c:v>
                </c:pt>
                <c:pt idx="827">
                  <c:v>1.1553488969802901</c:v>
                </c:pt>
                <c:pt idx="828">
                  <c:v>1.1574958562851001</c:v>
                </c:pt>
                <c:pt idx="829">
                  <c:v>1.15933609008789</c:v>
                </c:pt>
                <c:pt idx="830">
                  <c:v>1.1617897748947099</c:v>
                </c:pt>
                <c:pt idx="831">
                  <c:v>1.16363000869751</c:v>
                </c:pt>
                <c:pt idx="832">
                  <c:v>1.1651635169982899</c:v>
                </c:pt>
                <c:pt idx="833">
                  <c:v>1.1673104763030999</c:v>
                </c:pt>
                <c:pt idx="834">
                  <c:v>1.1694574356079099</c:v>
                </c:pt>
                <c:pt idx="835">
                  <c:v>1.1716043949127199</c:v>
                </c:pt>
                <c:pt idx="836">
                  <c:v>1.17344462871552</c:v>
                </c:pt>
                <c:pt idx="837">
                  <c:v>1.1749781370162999</c:v>
                </c:pt>
                <c:pt idx="838">
                  <c:v>1.1774318218231199</c:v>
                </c:pt>
                <c:pt idx="839">
                  <c:v>1.17927205562592</c:v>
                </c:pt>
                <c:pt idx="840">
                  <c:v>1.18141901493073</c:v>
                </c:pt>
                <c:pt idx="841">
                  <c:v>1.18356597423553</c:v>
                </c:pt>
                <c:pt idx="842">
                  <c:v>1.18571293354034</c:v>
                </c:pt>
                <c:pt idx="843">
                  <c:v>1.1872464418411299</c:v>
                </c:pt>
                <c:pt idx="844">
                  <c:v>1.1893932819366499</c:v>
                </c:pt>
                <c:pt idx="845">
                  <c:v>1.19154036045074</c:v>
                </c:pt>
                <c:pt idx="846">
                  <c:v>1.1930738687515301</c:v>
                </c:pt>
                <c:pt idx="847">
                  <c:v>1.1952208280563399</c:v>
                </c:pt>
                <c:pt idx="848">
                  <c:v>1.1976743936538701</c:v>
                </c:pt>
                <c:pt idx="849">
                  <c:v>1.19920802116394</c:v>
                </c:pt>
                <c:pt idx="850">
                  <c:v>1.2016615867614699</c:v>
                </c:pt>
                <c:pt idx="851">
                  <c:v>1.20350182056427</c:v>
                </c:pt>
                <c:pt idx="852">
                  <c:v>1.20564877986908</c:v>
                </c:pt>
                <c:pt idx="853">
                  <c:v>1.2074891328811601</c:v>
                </c:pt>
                <c:pt idx="854">
                  <c:v>1.20902264118195</c:v>
                </c:pt>
                <c:pt idx="855">
                  <c:v>1.2117829322814899</c:v>
                </c:pt>
                <c:pt idx="856">
                  <c:v>1.2130097150802599</c:v>
                </c:pt>
                <c:pt idx="857">
                  <c:v>1.2151567935943599</c:v>
                </c:pt>
                <c:pt idx="858">
                  <c:v>1.2176103591918901</c:v>
                </c:pt>
                <c:pt idx="859">
                  <c:v>1.22006392478943</c:v>
                </c:pt>
                <c:pt idx="860">
                  <c:v>1.22159743309021</c:v>
                </c:pt>
                <c:pt idx="861">
                  <c:v>1.22343778610229</c:v>
                </c:pt>
                <c:pt idx="862">
                  <c:v>1.2252780199050901</c:v>
                </c:pt>
                <c:pt idx="863">
                  <c:v>1.2274249792098999</c:v>
                </c:pt>
                <c:pt idx="864">
                  <c:v>1.2295718193054199</c:v>
                </c:pt>
                <c:pt idx="865">
                  <c:v>1.2317188978195199</c:v>
                </c:pt>
                <c:pt idx="866">
                  <c:v>1.2332524061203001</c:v>
                </c:pt>
                <c:pt idx="867">
                  <c:v>1.23570597171783</c:v>
                </c:pt>
                <c:pt idx="868">
                  <c:v>1.2372394800186199</c:v>
                </c:pt>
                <c:pt idx="869">
                  <c:v>1.23938655853271</c:v>
                </c:pt>
                <c:pt idx="870">
                  <c:v>1.2418401241302499</c:v>
                </c:pt>
                <c:pt idx="871">
                  <c:v>1.2433736324310301</c:v>
                </c:pt>
                <c:pt idx="872">
                  <c:v>1.2455205917358401</c:v>
                </c:pt>
                <c:pt idx="873">
                  <c:v>1.2476675510406501</c:v>
                </c:pt>
                <c:pt idx="874">
                  <c:v>1.2498145103454601</c:v>
                </c:pt>
                <c:pt idx="875">
                  <c:v>1.25134801864624</c:v>
                </c:pt>
                <c:pt idx="876">
                  <c:v>1.2531882524490401</c:v>
                </c:pt>
                <c:pt idx="877">
                  <c:v>1.2553352117538501</c:v>
                </c:pt>
                <c:pt idx="878">
                  <c:v>1.2574821710586499</c:v>
                </c:pt>
                <c:pt idx="879">
                  <c:v>1.2587089538574201</c:v>
                </c:pt>
                <c:pt idx="880">
                  <c:v>1.26116263866425</c:v>
                </c:pt>
                <c:pt idx="881">
                  <c:v>1.2630028724670399</c:v>
                </c:pt>
                <c:pt idx="882">
                  <c:v>1.2654565572738601</c:v>
                </c:pt>
                <c:pt idx="883">
                  <c:v>1.26699006557465</c:v>
                </c:pt>
                <c:pt idx="884">
                  <c:v>1.26913690567017</c:v>
                </c:pt>
                <c:pt idx="885">
                  <c:v>1.2709772586822501</c:v>
                </c:pt>
                <c:pt idx="886">
                  <c:v>1.27343094348907</c:v>
                </c:pt>
                <c:pt idx="887">
                  <c:v>1.2755777835845901</c:v>
                </c:pt>
                <c:pt idx="888">
                  <c:v>1.2774180173873899</c:v>
                </c:pt>
                <c:pt idx="889">
                  <c:v>1.27895164489746</c:v>
                </c:pt>
                <c:pt idx="890">
                  <c:v>1.2810986042022701</c:v>
                </c:pt>
                <c:pt idx="891">
                  <c:v>1.2829387187957799</c:v>
                </c:pt>
                <c:pt idx="892">
                  <c:v>1.28600585460663</c:v>
                </c:pt>
                <c:pt idx="893">
                  <c:v>1.2875393629074099</c:v>
                </c:pt>
                <c:pt idx="894">
                  <c:v>1.28907287120819</c:v>
                </c:pt>
                <c:pt idx="895">
                  <c:v>1.29152655601501</c:v>
                </c:pt>
                <c:pt idx="896">
                  <c:v>1.2933667898178101</c:v>
                </c:pt>
                <c:pt idx="897">
                  <c:v>1.2955137491226201</c:v>
                </c:pt>
                <c:pt idx="898">
                  <c:v>1.2976607084274301</c:v>
                </c:pt>
                <c:pt idx="899">
                  <c:v>1.29919421672821</c:v>
                </c:pt>
                <c:pt idx="900">
                  <c:v>1.3010344505310101</c:v>
                </c:pt>
                <c:pt idx="901">
                  <c:v>1.30348813533783</c:v>
                </c:pt>
                <c:pt idx="902">
                  <c:v>1.30563509464264</c:v>
                </c:pt>
                <c:pt idx="903">
                  <c:v>1.30716860294342</c:v>
                </c:pt>
                <c:pt idx="904">
                  <c:v>1.30900871753693</c:v>
                </c:pt>
                <c:pt idx="905">
                  <c:v>1.31146252155304</c:v>
                </c:pt>
                <c:pt idx="906">
                  <c:v>1.3133027553558301</c:v>
                </c:pt>
                <c:pt idx="907">
                  <c:v>1.3151428699493399</c:v>
                </c:pt>
                <c:pt idx="908">
                  <c:v>1.3172899484634399</c:v>
                </c:pt>
                <c:pt idx="909">
                  <c:v>1.31943690776825</c:v>
                </c:pt>
                <c:pt idx="910">
                  <c:v>1.32127702236176</c:v>
                </c:pt>
                <c:pt idx="911">
                  <c:v>1.3231172561645499</c:v>
                </c:pt>
                <c:pt idx="912">
                  <c:v>1.3252643346786499</c:v>
                </c:pt>
                <c:pt idx="913">
                  <c:v>1.32710456848145</c:v>
                </c:pt>
                <c:pt idx="914">
                  <c:v>1.32925140857697</c:v>
                </c:pt>
                <c:pt idx="915">
                  <c:v>1.33139836788177</c:v>
                </c:pt>
                <c:pt idx="916">
                  <c:v>1.3332387208938601</c:v>
                </c:pt>
                <c:pt idx="917">
                  <c:v>1.3353855609893801</c:v>
                </c:pt>
                <c:pt idx="918">
                  <c:v>1.3375325202941899</c:v>
                </c:pt>
                <c:pt idx="919">
                  <c:v>1.33937275409698</c:v>
                </c:pt>
                <c:pt idx="920">
                  <c:v>1.34151971340179</c:v>
                </c:pt>
                <c:pt idx="921">
                  <c:v>1.3436666727066</c:v>
                </c:pt>
                <c:pt idx="922">
                  <c:v>1.3455069065094001</c:v>
                </c:pt>
                <c:pt idx="923">
                  <c:v>1.3473470211029099</c:v>
                </c:pt>
                <c:pt idx="924">
                  <c:v>1.349494099617</c:v>
                </c:pt>
                <c:pt idx="925">
                  <c:v>1.3513343334198</c:v>
                </c:pt>
                <c:pt idx="926">
                  <c:v>1.35348117351532</c:v>
                </c:pt>
                <c:pt idx="927">
                  <c:v>1.3553214073181199</c:v>
                </c:pt>
                <c:pt idx="928">
                  <c:v>1.3574684858322099</c:v>
                </c:pt>
                <c:pt idx="929">
                  <c:v>1.35930871963501</c:v>
                </c:pt>
                <c:pt idx="930">
                  <c:v>1.36145555973053</c:v>
                </c:pt>
                <c:pt idx="931">
                  <c:v>1.3632957935333301</c:v>
                </c:pt>
                <c:pt idx="932">
                  <c:v>1.3654428720474201</c:v>
                </c:pt>
                <c:pt idx="933">
                  <c:v>1.3678964376449601</c:v>
                </c:pt>
                <c:pt idx="934">
                  <c:v>1.36912322044373</c:v>
                </c:pt>
                <c:pt idx="935">
                  <c:v>1.3709634542465201</c:v>
                </c:pt>
                <c:pt idx="936">
                  <c:v>1.3731105327606199</c:v>
                </c:pt>
                <c:pt idx="937">
                  <c:v>1.3755640983581501</c:v>
                </c:pt>
                <c:pt idx="938">
                  <c:v>1.37709760665894</c:v>
                </c:pt>
                <c:pt idx="939">
                  <c:v>1.3795511722564699</c:v>
                </c:pt>
                <c:pt idx="940">
                  <c:v>1.3810847997665401</c:v>
                </c:pt>
                <c:pt idx="941">
                  <c:v>1.38353848457336</c:v>
                </c:pt>
                <c:pt idx="942">
                  <c:v>1.3856853246688801</c:v>
                </c:pt>
                <c:pt idx="943">
                  <c:v>1.3875255584716799</c:v>
                </c:pt>
                <c:pt idx="944">
                  <c:v>1.3896726369857799</c:v>
                </c:pt>
                <c:pt idx="945">
                  <c:v>1.39151287078857</c:v>
                </c:pt>
                <c:pt idx="946">
                  <c:v>1.3933529853820801</c:v>
                </c:pt>
                <c:pt idx="947">
                  <c:v>1.3951932191848799</c:v>
                </c:pt>
                <c:pt idx="948">
                  <c:v>1.39703357219696</c:v>
                </c:pt>
                <c:pt idx="949">
                  <c:v>1.3997938632965099</c:v>
                </c:pt>
                <c:pt idx="950">
                  <c:v>1.40132737159729</c:v>
                </c:pt>
                <c:pt idx="951">
                  <c:v>1.4037811756134</c:v>
                </c:pt>
                <c:pt idx="952">
                  <c:v>1.4056212902069101</c:v>
                </c:pt>
                <c:pt idx="953">
                  <c:v>1.4074615240096999</c:v>
                </c:pt>
                <c:pt idx="954">
                  <c:v>1.4096084833145099</c:v>
                </c:pt>
                <c:pt idx="955">
                  <c:v>1.4114488363266</c:v>
                </c:pt>
                <c:pt idx="956">
                  <c:v>1.41359567642212</c:v>
                </c:pt>
                <c:pt idx="957">
                  <c:v>1.4154359102249101</c:v>
                </c:pt>
                <c:pt idx="958">
                  <c:v>1.41727614402771</c:v>
                </c:pt>
                <c:pt idx="959">
                  <c:v>1.41942310333252</c:v>
                </c:pt>
                <c:pt idx="960">
                  <c:v>1.4212633371353101</c:v>
                </c:pt>
                <c:pt idx="961">
                  <c:v>1.4231035709381099</c:v>
                </c:pt>
                <c:pt idx="962">
                  <c:v>1.4252505302429199</c:v>
                </c:pt>
                <c:pt idx="963">
                  <c:v>1.42709076404572</c:v>
                </c:pt>
                <c:pt idx="964">
                  <c:v>1.42923772335052</c:v>
                </c:pt>
                <c:pt idx="965">
                  <c:v>1.43138468265533</c:v>
                </c:pt>
                <c:pt idx="966">
                  <c:v>1.4332247972488401</c:v>
                </c:pt>
                <c:pt idx="967">
                  <c:v>1.43506515026093</c:v>
                </c:pt>
                <c:pt idx="968">
                  <c:v>1.43721210956573</c:v>
                </c:pt>
                <c:pt idx="969">
                  <c:v>1.43935894966125</c:v>
                </c:pt>
                <c:pt idx="970">
                  <c:v>1.4411991834640501</c:v>
                </c:pt>
                <c:pt idx="971">
                  <c:v>1.44365298748016</c:v>
                </c:pt>
                <c:pt idx="972">
                  <c:v>1.4451864957809399</c:v>
                </c:pt>
                <c:pt idx="973">
                  <c:v>1.44733333587646</c:v>
                </c:pt>
                <c:pt idx="974">
                  <c:v>1.44917356967926</c:v>
                </c:pt>
                <c:pt idx="975">
                  <c:v>1.45162725448608</c:v>
                </c:pt>
                <c:pt idx="976">
                  <c:v>1.4534674882888801</c:v>
                </c:pt>
                <c:pt idx="977">
                  <c:v>1.4556144475936901</c:v>
                </c:pt>
                <c:pt idx="978">
                  <c:v>1.45714795589447</c:v>
                </c:pt>
                <c:pt idx="979">
                  <c:v>1.4596016407012899</c:v>
                </c:pt>
                <c:pt idx="980">
                  <c:v>1.4611351490020801</c:v>
                </c:pt>
                <c:pt idx="981">
                  <c:v>1.4632821083068801</c:v>
                </c:pt>
                <c:pt idx="982">
                  <c:v>1.46512234210968</c:v>
                </c:pt>
                <c:pt idx="983">
                  <c:v>1.46726930141449</c:v>
                </c:pt>
                <c:pt idx="984">
                  <c:v>1.4694162607193</c:v>
                </c:pt>
                <c:pt idx="985">
                  <c:v>1.4712564945220901</c:v>
                </c:pt>
                <c:pt idx="986">
                  <c:v>1.4730966091155999</c:v>
                </c:pt>
                <c:pt idx="987">
                  <c:v>1.47493696212769</c:v>
                </c:pt>
                <c:pt idx="988">
                  <c:v>1.4770839214325</c:v>
                </c:pt>
                <c:pt idx="989">
                  <c:v>1.47923076152802</c:v>
                </c:pt>
                <c:pt idx="990">
                  <c:v>1.48137772083282</c:v>
                </c:pt>
                <c:pt idx="991">
                  <c:v>1.4835247993469201</c:v>
                </c:pt>
                <c:pt idx="992">
                  <c:v>1.4853649139404299</c:v>
                </c:pt>
                <c:pt idx="993">
                  <c:v>1.48689842224121</c:v>
                </c:pt>
                <c:pt idx="994">
                  <c:v>1.48935210704803</c:v>
                </c:pt>
                <c:pt idx="995">
                  <c:v>1.49149906635284</c:v>
                </c:pt>
                <c:pt idx="996">
                  <c:v>1.4930325746536299</c:v>
                </c:pt>
              </c:numCache>
            </c:numRef>
          </c:xVal>
          <c:yVal>
            <c:numRef>
              <c:f>'pittaya skin'!$AC$4:$AC$1000</c:f>
              <c:numCache>
                <c:formatCode>General</c:formatCode>
                <c:ptCount val="997"/>
                <c:pt idx="0">
                  <c:v>59.347673248504883</c:v>
                </c:pt>
                <c:pt idx="1">
                  <c:v>54.844669896490224</c:v>
                </c:pt>
                <c:pt idx="2">
                  <c:v>52.683782831247157</c:v>
                </c:pt>
                <c:pt idx="3">
                  <c:v>51.23389945021534</c:v>
                </c:pt>
                <c:pt idx="4">
                  <c:v>50.00010167515773</c:v>
                </c:pt>
                <c:pt idx="5">
                  <c:v>49.107866702384314</c:v>
                </c:pt>
                <c:pt idx="6">
                  <c:v>48.348070694456474</c:v>
                </c:pt>
                <c:pt idx="7">
                  <c:v>47.651011217650108</c:v>
                </c:pt>
                <c:pt idx="8">
                  <c:v>46.912129453796133</c:v>
                </c:pt>
                <c:pt idx="9">
                  <c:v>46.340536838132842</c:v>
                </c:pt>
                <c:pt idx="10">
                  <c:v>45.845627028029426</c:v>
                </c:pt>
                <c:pt idx="11">
                  <c:v>45.322831903666248</c:v>
                </c:pt>
                <c:pt idx="12">
                  <c:v>44.813976852641247</c:v>
                </c:pt>
                <c:pt idx="13">
                  <c:v>44.437565934045345</c:v>
                </c:pt>
                <c:pt idx="14">
                  <c:v>44.08206512545636</c:v>
                </c:pt>
                <c:pt idx="15">
                  <c:v>43.644312923292617</c:v>
                </c:pt>
                <c:pt idx="16">
                  <c:v>43.252563583254542</c:v>
                </c:pt>
                <c:pt idx="17">
                  <c:v>42.945160575155455</c:v>
                </c:pt>
                <c:pt idx="18">
                  <c:v>42.668428208840339</c:v>
                </c:pt>
                <c:pt idx="19">
                  <c:v>42.320594027180796</c:v>
                </c:pt>
                <c:pt idx="20">
                  <c:v>42.041769823051467</c:v>
                </c:pt>
                <c:pt idx="21">
                  <c:v>41.805467596780346</c:v>
                </c:pt>
                <c:pt idx="22">
                  <c:v>41.579620425512729</c:v>
                </c:pt>
                <c:pt idx="23">
                  <c:v>41.307767291569206</c:v>
                </c:pt>
                <c:pt idx="24">
                  <c:v>41.081920120301476</c:v>
                </c:pt>
                <c:pt idx="25">
                  <c:v>40.93414376753077</c:v>
                </c:pt>
                <c:pt idx="26">
                  <c:v>40.735482219712431</c:v>
                </c:pt>
                <c:pt idx="27">
                  <c:v>40.533331519492862</c:v>
                </c:pt>
                <c:pt idx="28">
                  <c:v>40.407162900506052</c:v>
                </c:pt>
                <c:pt idx="29">
                  <c:v>40.31724591351864</c:v>
                </c:pt>
                <c:pt idx="30">
                  <c:v>40.185501471900047</c:v>
                </c:pt>
                <c:pt idx="31">
                  <c:v>40.048876764393007</c:v>
                </c:pt>
                <c:pt idx="32">
                  <c:v>39.96523012326432</c:v>
                </c:pt>
                <c:pt idx="33">
                  <c:v>39.937345842521331</c:v>
                </c:pt>
                <c:pt idx="34">
                  <c:v>39.878096913525951</c:v>
                </c:pt>
                <c:pt idx="35">
                  <c:v>39.77353809535672</c:v>
                </c:pt>
                <c:pt idx="36">
                  <c:v>39.740775099000395</c:v>
                </c:pt>
                <c:pt idx="37">
                  <c:v>39.733804545572951</c:v>
                </c:pt>
                <c:pt idx="38">
                  <c:v>39.69267988230218</c:v>
                </c:pt>
                <c:pt idx="39">
                  <c:v>39.658523705425431</c:v>
                </c:pt>
                <c:pt idx="40">
                  <c:v>39.663402937797187</c:v>
                </c:pt>
                <c:pt idx="41">
                  <c:v>39.666887956131674</c:v>
                </c:pt>
                <c:pt idx="42">
                  <c:v>39.628550170660134</c:v>
                </c:pt>
                <c:pt idx="43">
                  <c:v>39.655037136815878</c:v>
                </c:pt>
                <c:pt idx="44">
                  <c:v>39.685707261841415</c:v>
                </c:pt>
                <c:pt idx="45">
                  <c:v>39.726835025662282</c:v>
                </c:pt>
                <c:pt idx="46">
                  <c:v>39.745655881647146</c:v>
                </c:pt>
                <c:pt idx="47">
                  <c:v>39.773539128873395</c:v>
                </c:pt>
                <c:pt idx="48">
                  <c:v>39.825817504441282</c:v>
                </c:pt>
                <c:pt idx="49">
                  <c:v>39.89412727440309</c:v>
                </c:pt>
                <c:pt idx="50">
                  <c:v>39.897614359771005</c:v>
                </c:pt>
                <c:pt idx="51">
                  <c:v>39.947103790506318</c:v>
                </c:pt>
                <c:pt idx="52">
                  <c:v>40.032147229463966</c:v>
                </c:pt>
                <c:pt idx="53">
                  <c:v>40.087215583381187</c:v>
                </c:pt>
                <c:pt idx="54">
                  <c:v>40.119278372168864</c:v>
                </c:pt>
                <c:pt idx="55">
                  <c:v>40.191772334517083</c:v>
                </c:pt>
                <c:pt idx="56">
                  <c:v>40.284483950678997</c:v>
                </c:pt>
                <c:pt idx="57">
                  <c:v>40.361156421071918</c:v>
                </c:pt>
                <c:pt idx="58">
                  <c:v>40.415529218245695</c:v>
                </c:pt>
                <c:pt idx="59">
                  <c:v>40.508237217099214</c:v>
                </c:pt>
                <c:pt idx="60">
                  <c:v>40.63161844152841</c:v>
                </c:pt>
                <c:pt idx="61">
                  <c:v>40.691567578092432</c:v>
                </c:pt>
                <c:pt idx="62">
                  <c:v>40.767544233362557</c:v>
                </c:pt>
                <c:pt idx="63">
                  <c:v>40.888834911873495</c:v>
                </c:pt>
                <c:pt idx="64">
                  <c:v>41.033823870086735</c:v>
                </c:pt>
                <c:pt idx="65">
                  <c:v>41.065884850220108</c:v>
                </c:pt>
                <c:pt idx="66">
                  <c:v>41.157201218828163</c:v>
                </c:pt>
                <c:pt idx="67">
                  <c:v>41.30916047208963</c:v>
                </c:pt>
                <c:pt idx="68">
                  <c:v>41.442297060712001</c:v>
                </c:pt>
                <c:pt idx="69">
                  <c:v>41.476454529484634</c:v>
                </c:pt>
                <c:pt idx="70">
                  <c:v>41.575438558538778</c:v>
                </c:pt>
                <c:pt idx="71">
                  <c:v>41.735061596558445</c:v>
                </c:pt>
                <c:pt idx="72">
                  <c:v>41.860535433939205</c:v>
                </c:pt>
                <c:pt idx="73">
                  <c:v>41.941393388614479</c:v>
                </c:pt>
                <c:pt idx="74">
                  <c:v>42.048045078114605</c:v>
                </c:pt>
                <c:pt idx="75">
                  <c:v>42.203486765918719</c:v>
                </c:pt>
                <c:pt idx="76">
                  <c:v>42.319895886645448</c:v>
                </c:pt>
                <c:pt idx="77">
                  <c:v>42.398663295402493</c:v>
                </c:pt>
                <c:pt idx="78">
                  <c:v>42.534589603995009</c:v>
                </c:pt>
                <c:pt idx="79">
                  <c:v>42.66424233698924</c:v>
                </c:pt>
                <c:pt idx="80">
                  <c:v>42.774379303202934</c:v>
                </c:pt>
                <c:pt idx="81">
                  <c:v>42.854541055186779</c:v>
                </c:pt>
                <c:pt idx="82">
                  <c:v>42.996043444790423</c:v>
                </c:pt>
                <c:pt idx="83">
                  <c:v>43.176582923107084</c:v>
                </c:pt>
                <c:pt idx="84">
                  <c:v>43.261627912339769</c:v>
                </c:pt>
                <c:pt idx="85">
                  <c:v>43.31878487433152</c:v>
                </c:pt>
                <c:pt idx="86">
                  <c:v>43.475621809689486</c:v>
                </c:pt>
                <c:pt idx="87">
                  <c:v>43.664525667902012</c:v>
                </c:pt>
                <c:pt idx="88">
                  <c:v>43.736114786373591</c:v>
                </c:pt>
                <c:pt idx="89">
                  <c:v>43.86011947975598</c:v>
                </c:pt>
                <c:pt idx="90">
                  <c:v>44.012705044141597</c:v>
                </c:pt>
                <c:pt idx="91">
                  <c:v>44.191990349934926</c:v>
                </c:pt>
                <c:pt idx="92">
                  <c:v>44.247196290763675</c:v>
                </c:pt>
                <c:pt idx="93">
                  <c:v>44.362214168813786</c:v>
                </c:pt>
                <c:pt idx="94">
                  <c:v>44.542819792199744</c:v>
                </c:pt>
                <c:pt idx="95">
                  <c:v>44.721269305951381</c:v>
                </c:pt>
                <c:pt idx="96">
                  <c:v>44.777939481574229</c:v>
                </c:pt>
                <c:pt idx="97">
                  <c:v>44.904733119789228</c:v>
                </c:pt>
                <c:pt idx="98">
                  <c:v>45.056552977484884</c:v>
                </c:pt>
                <c:pt idx="99">
                  <c:v>45.225662923733331</c:v>
                </c:pt>
                <c:pt idx="100">
                  <c:v>45.337745485147167</c:v>
                </c:pt>
                <c:pt idx="101">
                  <c:v>45.482177636234766</c:v>
                </c:pt>
                <c:pt idx="102">
                  <c:v>45.675822429364544</c:v>
                </c:pt>
                <c:pt idx="103">
                  <c:v>45.819139351330961</c:v>
                </c:pt>
                <c:pt idx="104">
                  <c:v>45.969352930280145</c:v>
                </c:pt>
                <c:pt idx="105">
                  <c:v>46.130164900081233</c:v>
                </c:pt>
                <c:pt idx="106">
                  <c:v>46.321296761933873</c:v>
                </c:pt>
                <c:pt idx="107">
                  <c:v>46.455766167241606</c:v>
                </c:pt>
                <c:pt idx="108">
                  <c:v>46.601863604420004</c:v>
                </c:pt>
                <c:pt idx="109">
                  <c:v>46.766164952704095</c:v>
                </c:pt>
                <c:pt idx="110">
                  <c:v>46.964755317059215</c:v>
                </c:pt>
                <c:pt idx="111">
                  <c:v>47.097478563593775</c:v>
                </c:pt>
                <c:pt idx="112">
                  <c:v>47.236536783078606</c:v>
                </c:pt>
                <c:pt idx="113">
                  <c:v>47.412339072975946</c:v>
                </c:pt>
                <c:pt idx="114">
                  <c:v>47.615046225049866</c:v>
                </c:pt>
                <c:pt idx="115">
                  <c:v>47.714514262896607</c:v>
                </c:pt>
                <c:pt idx="116">
                  <c:v>47.850087754723447</c:v>
                </c:pt>
                <c:pt idx="117">
                  <c:v>48.08646420041314</c:v>
                </c:pt>
                <c:pt idx="118">
                  <c:v>48.276973901357145</c:v>
                </c:pt>
                <c:pt idx="119">
                  <c:v>48.376163680979296</c:v>
                </c:pt>
                <c:pt idx="120">
                  <c:v>48.58486552062795</c:v>
                </c:pt>
                <c:pt idx="121">
                  <c:v>48.789962276368229</c:v>
                </c:pt>
                <c:pt idx="122">
                  <c:v>48.963486315950021</c:v>
                </c:pt>
                <c:pt idx="123">
                  <c:v>49.088981445389805</c:v>
                </c:pt>
                <c:pt idx="124">
                  <c:v>49.261532445140972</c:v>
                </c:pt>
                <c:pt idx="125">
                  <c:v>49.464919126375058</c:v>
                </c:pt>
                <c:pt idx="126">
                  <c:v>49.621306992668394</c:v>
                </c:pt>
                <c:pt idx="127">
                  <c:v>49.791379857550488</c:v>
                </c:pt>
                <c:pt idx="128">
                  <c:v>50.02463046829579</c:v>
                </c:pt>
                <c:pt idx="129">
                  <c:v>50.221234437763904</c:v>
                </c:pt>
                <c:pt idx="130">
                  <c:v>50.3467699934519</c:v>
                </c:pt>
                <c:pt idx="131">
                  <c:v>50.531530083507505</c:v>
                </c:pt>
                <c:pt idx="132">
                  <c:v>50.757279599557904</c:v>
                </c:pt>
                <c:pt idx="133">
                  <c:v>50.976263073336384</c:v>
                </c:pt>
                <c:pt idx="134">
                  <c:v>51.094593550066683</c:v>
                </c:pt>
                <c:pt idx="135">
                  <c:v>51.262040358001165</c:v>
                </c:pt>
                <c:pt idx="136">
                  <c:v>51.49040513559423</c:v>
                </c:pt>
                <c:pt idx="137">
                  <c:v>51.704675757042182</c:v>
                </c:pt>
                <c:pt idx="138">
                  <c:v>51.831448369651646</c:v>
                </c:pt>
                <c:pt idx="139">
                  <c:v>52.002783477369313</c:v>
                </c:pt>
                <c:pt idx="140">
                  <c:v>52.223320843516149</c:v>
                </c:pt>
                <c:pt idx="141">
                  <c:v>52.431632159187934</c:v>
                </c:pt>
                <c:pt idx="142">
                  <c:v>52.546221289291722</c:v>
                </c:pt>
                <c:pt idx="143">
                  <c:v>52.744767341618022</c:v>
                </c:pt>
                <c:pt idx="144">
                  <c:v>52.947900819333412</c:v>
                </c:pt>
                <c:pt idx="145">
                  <c:v>53.129137743791397</c:v>
                </c:pt>
                <c:pt idx="146">
                  <c:v>53.278164474141434</c:v>
                </c:pt>
                <c:pt idx="147">
                  <c:v>53.468257086499555</c:v>
                </c:pt>
                <c:pt idx="148">
                  <c:v>53.661059934933547</c:v>
                </c:pt>
                <c:pt idx="149">
                  <c:v>53.795519828657845</c:v>
                </c:pt>
                <c:pt idx="150">
                  <c:v>53.959749605910034</c:v>
                </c:pt>
                <c:pt idx="151">
                  <c:v>54.115053448423502</c:v>
                </c:pt>
                <c:pt idx="152">
                  <c:v>54.359443104410552</c:v>
                </c:pt>
                <c:pt idx="153">
                  <c:v>54.482054068216705</c:v>
                </c:pt>
                <c:pt idx="154">
                  <c:v>54.633737921573186</c:v>
                </c:pt>
                <c:pt idx="155">
                  <c:v>54.815527793617825</c:v>
                </c:pt>
                <c:pt idx="156">
                  <c:v>55.051553812549244</c:v>
                </c:pt>
                <c:pt idx="157">
                  <c:v>55.197452620735625</c:v>
                </c:pt>
                <c:pt idx="158">
                  <c:v>55.330378953302947</c:v>
                </c:pt>
                <c:pt idx="159">
                  <c:v>55.55567028636689</c:v>
                </c:pt>
                <c:pt idx="160">
                  <c:v>55.73251271393719</c:v>
                </c:pt>
                <c:pt idx="161">
                  <c:v>55.872556811467838</c:v>
                </c:pt>
                <c:pt idx="162">
                  <c:v>56.079508842737404</c:v>
                </c:pt>
                <c:pt idx="163">
                  <c:v>56.329265260304993</c:v>
                </c:pt>
                <c:pt idx="164">
                  <c:v>56.518514248502719</c:v>
                </c:pt>
                <c:pt idx="165">
                  <c:v>56.654306781276617</c:v>
                </c:pt>
                <c:pt idx="166">
                  <c:v>56.852058220742556</c:v>
                </c:pt>
                <c:pt idx="167">
                  <c:v>57.084877786389157</c:v>
                </c:pt>
                <c:pt idx="168">
                  <c:v>57.257054079813827</c:v>
                </c:pt>
                <c:pt idx="169">
                  <c:v>57.418979986840192</c:v>
                </c:pt>
                <c:pt idx="170">
                  <c:v>57.608023434402831</c:v>
                </c:pt>
                <c:pt idx="171">
                  <c:v>57.840142340317243</c:v>
                </c:pt>
                <c:pt idx="172">
                  <c:v>57.99984182627589</c:v>
                </c:pt>
                <c:pt idx="173">
                  <c:v>58.123568083798006</c:v>
                </c:pt>
                <c:pt idx="174">
                  <c:v>58.301111171100608</c:v>
                </c:pt>
                <c:pt idx="175">
                  <c:v>58.542082179904163</c:v>
                </c:pt>
                <c:pt idx="176">
                  <c:v>58.6389036398445</c:v>
                </c:pt>
                <c:pt idx="177">
                  <c:v>58.80487663680676</c:v>
                </c:pt>
                <c:pt idx="178">
                  <c:v>58.99544949531073</c:v>
                </c:pt>
                <c:pt idx="179">
                  <c:v>59.186166432503136</c:v>
                </c:pt>
                <c:pt idx="180">
                  <c:v>59.360572732006524</c:v>
                </c:pt>
                <c:pt idx="181">
                  <c:v>59.567525344629196</c:v>
                </c:pt>
                <c:pt idx="182">
                  <c:v>59.812825270455548</c:v>
                </c:pt>
                <c:pt idx="183">
                  <c:v>60.0395732807225</c:v>
                </c:pt>
                <c:pt idx="184">
                  <c:v>60.157309533792628</c:v>
                </c:pt>
                <c:pt idx="185">
                  <c:v>60.370608972510325</c:v>
                </c:pt>
                <c:pt idx="186">
                  <c:v>60.594437007404714</c:v>
                </c:pt>
                <c:pt idx="187">
                  <c:v>60.845657853550648</c:v>
                </c:pt>
                <c:pt idx="188">
                  <c:v>60.987018619068138</c:v>
                </c:pt>
                <c:pt idx="189">
                  <c:v>61.204713087580402</c:v>
                </c:pt>
                <c:pt idx="190">
                  <c:v>61.425052260750093</c:v>
                </c:pt>
                <c:pt idx="191">
                  <c:v>61.629291019988386</c:v>
                </c:pt>
                <c:pt idx="192">
                  <c:v>61.726879801488607</c:v>
                </c:pt>
                <c:pt idx="193">
                  <c:v>61.930420969247294</c:v>
                </c:pt>
                <c:pt idx="194">
                  <c:v>62.183031766174082</c:v>
                </c:pt>
                <c:pt idx="195">
                  <c:v>62.346286807982423</c:v>
                </c:pt>
                <c:pt idx="196">
                  <c:v>62.477052832253932</c:v>
                </c:pt>
                <c:pt idx="197">
                  <c:v>62.719913045002244</c:v>
                </c:pt>
                <c:pt idx="198">
                  <c:v>62.959494103024937</c:v>
                </c:pt>
                <c:pt idx="199">
                  <c:v>63.081404471693716</c:v>
                </c:pt>
                <c:pt idx="200">
                  <c:v>63.25141625816083</c:v>
                </c:pt>
                <c:pt idx="201">
                  <c:v>63.445342716890522</c:v>
                </c:pt>
                <c:pt idx="202">
                  <c:v>63.682763402022715</c:v>
                </c:pt>
                <c:pt idx="203">
                  <c:v>63.754488815510015</c:v>
                </c:pt>
                <c:pt idx="204">
                  <c:v>63.894106942670547</c:v>
                </c:pt>
                <c:pt idx="205">
                  <c:v>64.10734078537476</c:v>
                </c:pt>
                <c:pt idx="206">
                  <c:v>64.343018864447387</c:v>
                </c:pt>
                <c:pt idx="207">
                  <c:v>64.460402462238804</c:v>
                </c:pt>
                <c:pt idx="208">
                  <c:v>64.647978509862469</c:v>
                </c:pt>
                <c:pt idx="209">
                  <c:v>64.869084423238846</c:v>
                </c:pt>
                <c:pt idx="210">
                  <c:v>65.044885421240281</c:v>
                </c:pt>
                <c:pt idx="211">
                  <c:v>65.206951305185655</c:v>
                </c:pt>
                <c:pt idx="212">
                  <c:v>65.358766835030011</c:v>
                </c:pt>
                <c:pt idx="213">
                  <c:v>65.561197424492761</c:v>
                </c:pt>
                <c:pt idx="214">
                  <c:v>65.717752952630079</c:v>
                </c:pt>
                <c:pt idx="215">
                  <c:v>65.831028612189442</c:v>
                </c:pt>
                <c:pt idx="216">
                  <c:v>66.016931686941746</c:v>
                </c:pt>
                <c:pt idx="217">
                  <c:v>66.228005221350159</c:v>
                </c:pt>
                <c:pt idx="218">
                  <c:v>66.403314168507094</c:v>
                </c:pt>
                <c:pt idx="219">
                  <c:v>66.565663009948153</c:v>
                </c:pt>
                <c:pt idx="220">
                  <c:v>66.757351129870699</c:v>
                </c:pt>
                <c:pt idx="221">
                  <c:v>66.971836141440477</c:v>
                </c:pt>
                <c:pt idx="222">
                  <c:v>67.117870792478925</c:v>
                </c:pt>
                <c:pt idx="223">
                  <c:v>67.285516730015132</c:v>
                </c:pt>
                <c:pt idx="224">
                  <c:v>67.458172672083748</c:v>
                </c:pt>
                <c:pt idx="225">
                  <c:v>67.724732359537938</c:v>
                </c:pt>
                <c:pt idx="226">
                  <c:v>67.86267754612463</c:v>
                </c:pt>
                <c:pt idx="227">
                  <c:v>68.016244014756978</c:v>
                </c:pt>
                <c:pt idx="228">
                  <c:v>68.222290427012382</c:v>
                </c:pt>
                <c:pt idx="229">
                  <c:v>68.451834939702891</c:v>
                </c:pt>
                <c:pt idx="230">
                  <c:v>68.569845882135184</c:v>
                </c:pt>
                <c:pt idx="231">
                  <c:v>68.793186549307578</c:v>
                </c:pt>
                <c:pt idx="232">
                  <c:v>69.035481428417498</c:v>
                </c:pt>
                <c:pt idx="233">
                  <c:v>69.249757314341068</c:v>
                </c:pt>
                <c:pt idx="234">
                  <c:v>69.340236663606404</c:v>
                </c:pt>
                <c:pt idx="235">
                  <c:v>69.519522389265845</c:v>
                </c:pt>
                <c:pt idx="236">
                  <c:v>69.771017860179285</c:v>
                </c:pt>
                <c:pt idx="237">
                  <c:v>69.994076151209086</c:v>
                </c:pt>
                <c:pt idx="238">
                  <c:v>70.167855655127298</c:v>
                </c:pt>
                <c:pt idx="239">
                  <c:v>70.382409815424154</c:v>
                </c:pt>
                <c:pt idx="240">
                  <c:v>70.634680359272679</c:v>
                </c:pt>
                <c:pt idx="241">
                  <c:v>70.771231945472721</c:v>
                </c:pt>
                <c:pt idx="242">
                  <c:v>70.8473530024052</c:v>
                </c:pt>
                <c:pt idx="243">
                  <c:v>71.089299328005723</c:v>
                </c:pt>
                <c:pt idx="244">
                  <c:v>71.341700999286417</c:v>
                </c:pt>
                <c:pt idx="245">
                  <c:v>71.44221744293975</c:v>
                </c:pt>
                <c:pt idx="246">
                  <c:v>71.563582566950984</c:v>
                </c:pt>
                <c:pt idx="247">
                  <c:v>71.721531663177444</c:v>
                </c:pt>
                <c:pt idx="248">
                  <c:v>71.919845981679714</c:v>
                </c:pt>
                <c:pt idx="249">
                  <c:v>72.005794975056702</c:v>
                </c:pt>
                <c:pt idx="250">
                  <c:v>72.161514097501836</c:v>
                </c:pt>
                <c:pt idx="251">
                  <c:v>72.383395051515805</c:v>
                </c:pt>
                <c:pt idx="252">
                  <c:v>72.585334106892475</c:v>
                </c:pt>
                <c:pt idx="253">
                  <c:v>72.623111338740202</c:v>
                </c:pt>
                <c:pt idx="254">
                  <c:v>72.791655208510051</c:v>
                </c:pt>
                <c:pt idx="255">
                  <c:v>73.028521864092539</c:v>
                </c:pt>
                <c:pt idx="256">
                  <c:v>73.227803812611342</c:v>
                </c:pt>
                <c:pt idx="257">
                  <c:v>73.283154122805172</c:v>
                </c:pt>
                <c:pt idx="258">
                  <c:v>73.429541429122338</c:v>
                </c:pt>
                <c:pt idx="259">
                  <c:v>73.638720495110121</c:v>
                </c:pt>
                <c:pt idx="260">
                  <c:v>73.759597702343669</c:v>
                </c:pt>
                <c:pt idx="261">
                  <c:v>73.875866523177422</c:v>
                </c:pt>
                <c:pt idx="262">
                  <c:v>74.083032395513115</c:v>
                </c:pt>
                <c:pt idx="263">
                  <c:v>74.256742233945829</c:v>
                </c:pt>
                <c:pt idx="264">
                  <c:v>74.416016298590165</c:v>
                </c:pt>
                <c:pt idx="265">
                  <c:v>74.535839609459487</c:v>
                </c:pt>
                <c:pt idx="266">
                  <c:v>74.683829577214595</c:v>
                </c:pt>
                <c:pt idx="267">
                  <c:v>74.863046186444365</c:v>
                </c:pt>
                <c:pt idx="268">
                  <c:v>75.05577631728886</c:v>
                </c:pt>
                <c:pt idx="269">
                  <c:v>75.195263284719942</c:v>
                </c:pt>
                <c:pt idx="270">
                  <c:v>75.372031331384818</c:v>
                </c:pt>
                <c:pt idx="271">
                  <c:v>75.530825747384995</c:v>
                </c:pt>
                <c:pt idx="272">
                  <c:v>75.644166938363156</c:v>
                </c:pt>
                <c:pt idx="273">
                  <c:v>75.778418271645634</c:v>
                </c:pt>
                <c:pt idx="274">
                  <c:v>75.941463606454789</c:v>
                </c:pt>
                <c:pt idx="275">
                  <c:v>76.134550558942308</c:v>
                </c:pt>
                <c:pt idx="276">
                  <c:v>76.212483952014537</c:v>
                </c:pt>
                <c:pt idx="277">
                  <c:v>76.364508607505101</c:v>
                </c:pt>
                <c:pt idx="278">
                  <c:v>76.474922136330036</c:v>
                </c:pt>
                <c:pt idx="279">
                  <c:v>76.661527001223561</c:v>
                </c:pt>
                <c:pt idx="280">
                  <c:v>76.794872166436278</c:v>
                </c:pt>
                <c:pt idx="281">
                  <c:v>76.961681633685501</c:v>
                </c:pt>
                <c:pt idx="282">
                  <c:v>77.098441796475825</c:v>
                </c:pt>
                <c:pt idx="283">
                  <c:v>77.316620629052181</c:v>
                </c:pt>
                <c:pt idx="284">
                  <c:v>77.36827711823932</c:v>
                </c:pt>
                <c:pt idx="285">
                  <c:v>77.499879612797798</c:v>
                </c:pt>
                <c:pt idx="286">
                  <c:v>77.626611530687086</c:v>
                </c:pt>
                <c:pt idx="287">
                  <c:v>77.794528023518509</c:v>
                </c:pt>
                <c:pt idx="288">
                  <c:v>77.971932232013756</c:v>
                </c:pt>
                <c:pt idx="289">
                  <c:v>78.155740045427891</c:v>
                </c:pt>
                <c:pt idx="290">
                  <c:v>78.223567163087651</c:v>
                </c:pt>
                <c:pt idx="291">
                  <c:v>78.232907215051867</c:v>
                </c:pt>
                <c:pt idx="292">
                  <c:v>78.449831326049051</c:v>
                </c:pt>
                <c:pt idx="293">
                  <c:v>78.692552724584672</c:v>
                </c:pt>
                <c:pt idx="294">
                  <c:v>78.867369556302322</c:v>
                </c:pt>
                <c:pt idx="295">
                  <c:v>78.883609914855327</c:v>
                </c:pt>
                <c:pt idx="296">
                  <c:v>79.002527057654802</c:v>
                </c:pt>
                <c:pt idx="297">
                  <c:v>79.126819262466057</c:v>
                </c:pt>
                <c:pt idx="298">
                  <c:v>79.303796951535318</c:v>
                </c:pt>
                <c:pt idx="299">
                  <c:v>79.356847557867425</c:v>
                </c:pt>
                <c:pt idx="300">
                  <c:v>79.503025770835876</c:v>
                </c:pt>
                <c:pt idx="301">
                  <c:v>79.635116182172055</c:v>
                </c:pt>
                <c:pt idx="302">
                  <c:v>79.747055020168901</c:v>
                </c:pt>
                <c:pt idx="303">
                  <c:v>79.736112274469448</c:v>
                </c:pt>
                <c:pt idx="304">
                  <c:v>79.864237760447864</c:v>
                </c:pt>
                <c:pt idx="305">
                  <c:v>80.006434996252324</c:v>
                </c:pt>
                <c:pt idx="306">
                  <c:v>80.133863956565278</c:v>
                </c:pt>
                <c:pt idx="307">
                  <c:v>80.219743252159361</c:v>
                </c:pt>
                <c:pt idx="308">
                  <c:v>80.343809795057126</c:v>
                </c:pt>
                <c:pt idx="309">
                  <c:v>80.472624604381508</c:v>
                </c:pt>
                <c:pt idx="310">
                  <c:v>80.508946903085629</c:v>
                </c:pt>
                <c:pt idx="311">
                  <c:v>80.553005978665396</c:v>
                </c:pt>
                <c:pt idx="312">
                  <c:v>80.736256080626887</c:v>
                </c:pt>
                <c:pt idx="313">
                  <c:v>80.905993242326517</c:v>
                </c:pt>
                <c:pt idx="314">
                  <c:v>80.957719396999281</c:v>
                </c:pt>
                <c:pt idx="315">
                  <c:v>80.965944155247414</c:v>
                </c:pt>
                <c:pt idx="316">
                  <c:v>81.05237228051017</c:v>
                </c:pt>
                <c:pt idx="317">
                  <c:v>81.217509356241138</c:v>
                </c:pt>
                <c:pt idx="318">
                  <c:v>81.249022475627797</c:v>
                </c:pt>
                <c:pt idx="319">
                  <c:v>81.316980203961407</c:v>
                </c:pt>
                <c:pt idx="320">
                  <c:v>81.484478477798191</c:v>
                </c:pt>
                <c:pt idx="321">
                  <c:v>81.562969517728391</c:v>
                </c:pt>
                <c:pt idx="322">
                  <c:v>81.474093411253989</c:v>
                </c:pt>
                <c:pt idx="323">
                  <c:v>81.508742737086763</c:v>
                </c:pt>
                <c:pt idx="324">
                  <c:v>81.702665610805568</c:v>
                </c:pt>
                <c:pt idx="325">
                  <c:v>81.828065390254736</c:v>
                </c:pt>
                <c:pt idx="326">
                  <c:v>81.807155280247699</c:v>
                </c:pt>
                <c:pt idx="327">
                  <c:v>81.837823079860527</c:v>
                </c:pt>
                <c:pt idx="328">
                  <c:v>81.900832233311007</c:v>
                </c:pt>
                <c:pt idx="329">
                  <c:v>81.982816818088537</c:v>
                </c:pt>
                <c:pt idx="330">
                  <c:v>81.948934264759856</c:v>
                </c:pt>
                <c:pt idx="331">
                  <c:v>82.084648863914609</c:v>
                </c:pt>
                <c:pt idx="332">
                  <c:v>82.220085188695947</c:v>
                </c:pt>
                <c:pt idx="333">
                  <c:v>82.257104529823863</c:v>
                </c:pt>
                <c:pt idx="334">
                  <c:v>82.231167879017036</c:v>
                </c:pt>
                <c:pt idx="335">
                  <c:v>82.291823553439528</c:v>
                </c:pt>
                <c:pt idx="336">
                  <c:v>82.412831855807838</c:v>
                </c:pt>
                <c:pt idx="337">
                  <c:v>82.470543913163169</c:v>
                </c:pt>
                <c:pt idx="338">
                  <c:v>82.563184119780146</c:v>
                </c:pt>
                <c:pt idx="339">
                  <c:v>82.636996591066762</c:v>
                </c:pt>
                <c:pt idx="340">
                  <c:v>82.638669563938109</c:v>
                </c:pt>
                <c:pt idx="341">
                  <c:v>82.49716933826015</c:v>
                </c:pt>
                <c:pt idx="342">
                  <c:v>82.526861853373418</c:v>
                </c:pt>
                <c:pt idx="343">
                  <c:v>82.625635626372528</c:v>
                </c:pt>
                <c:pt idx="344">
                  <c:v>82.727484757521665</c:v>
                </c:pt>
                <c:pt idx="345">
                  <c:v>82.616574979190489</c:v>
                </c:pt>
                <c:pt idx="346">
                  <c:v>82.601449914353566</c:v>
                </c:pt>
                <c:pt idx="347">
                  <c:v>82.600683141849487</c:v>
                </c:pt>
                <c:pt idx="348">
                  <c:v>82.587301296722501</c:v>
                </c:pt>
                <c:pt idx="349">
                  <c:v>82.531044786161516</c:v>
                </c:pt>
                <c:pt idx="350">
                  <c:v>82.624939165301953</c:v>
                </c:pt>
                <c:pt idx="351">
                  <c:v>82.695972187190705</c:v>
                </c:pt>
                <c:pt idx="352">
                  <c:v>82.616296737114723</c:v>
                </c:pt>
                <c:pt idx="353">
                  <c:v>82.519404998038269</c:v>
                </c:pt>
                <c:pt idx="354">
                  <c:v>82.546108421349174</c:v>
                </c:pt>
                <c:pt idx="355">
                  <c:v>82.539060386466161</c:v>
                </c:pt>
                <c:pt idx="356">
                  <c:v>82.467060315914082</c:v>
                </c:pt>
                <c:pt idx="357">
                  <c:v>82.45312024257602</c:v>
                </c:pt>
                <c:pt idx="358">
                  <c:v>82.428097478916868</c:v>
                </c:pt>
                <c:pt idx="359">
                  <c:v>82.375883924224965</c:v>
                </c:pt>
                <c:pt idx="360">
                  <c:v>82.210329146257493</c:v>
                </c:pt>
                <c:pt idx="361">
                  <c:v>82.171088034886992</c:v>
                </c:pt>
                <c:pt idx="362">
                  <c:v>82.286380473109688</c:v>
                </c:pt>
                <c:pt idx="363">
                  <c:v>82.329742473968395</c:v>
                </c:pt>
                <c:pt idx="364">
                  <c:v>82.186143434238431</c:v>
                </c:pt>
                <c:pt idx="365">
                  <c:v>82.179312793135253</c:v>
                </c:pt>
                <c:pt idx="366">
                  <c:v>82.206844418599488</c:v>
                </c:pt>
                <c:pt idx="367">
                  <c:v>82.185306931654054</c:v>
                </c:pt>
                <c:pt idx="368">
                  <c:v>82.099288789549988</c:v>
                </c:pt>
                <c:pt idx="369">
                  <c:v>82.154848257687306</c:v>
                </c:pt>
                <c:pt idx="370">
                  <c:v>82.215208572413545</c:v>
                </c:pt>
                <c:pt idx="371">
                  <c:v>82.186770778879307</c:v>
                </c:pt>
                <c:pt idx="372">
                  <c:v>82.069108906714732</c:v>
                </c:pt>
                <c:pt idx="373">
                  <c:v>82.05767769518188</c:v>
                </c:pt>
                <c:pt idx="374">
                  <c:v>82.05830503982277</c:v>
                </c:pt>
                <c:pt idx="375">
                  <c:v>82.198829335053148</c:v>
                </c:pt>
                <c:pt idx="376">
                  <c:v>82.136517256323984</c:v>
                </c:pt>
                <c:pt idx="377">
                  <c:v>82.119710982779452</c:v>
                </c:pt>
                <c:pt idx="378">
                  <c:v>82.146902871923757</c:v>
                </c:pt>
                <c:pt idx="379">
                  <c:v>82.068760385502841</c:v>
                </c:pt>
                <c:pt idx="380">
                  <c:v>82.04276230504675</c:v>
                </c:pt>
                <c:pt idx="381">
                  <c:v>82.102495275132085</c:v>
                </c:pt>
                <c:pt idx="382">
                  <c:v>82.161609717766012</c:v>
                </c:pt>
                <c:pt idx="383">
                  <c:v>82.030634567848409</c:v>
                </c:pt>
                <c:pt idx="384">
                  <c:v>81.974029568372814</c:v>
                </c:pt>
                <c:pt idx="385">
                  <c:v>81.931713131149777</c:v>
                </c:pt>
                <c:pt idx="386">
                  <c:v>81.946907893769719</c:v>
                </c:pt>
                <c:pt idx="387">
                  <c:v>81.947326112764515</c:v>
                </c:pt>
                <c:pt idx="388">
                  <c:v>81.906900042192547</c:v>
                </c:pt>
                <c:pt idx="389">
                  <c:v>81.897838813657444</c:v>
                </c:pt>
                <c:pt idx="390">
                  <c:v>81.863685672735997</c:v>
                </c:pt>
                <c:pt idx="391">
                  <c:v>81.765748370023871</c:v>
                </c:pt>
                <c:pt idx="392">
                  <c:v>81.697782405854028</c:v>
                </c:pt>
                <c:pt idx="393">
                  <c:v>81.68439997937395</c:v>
                </c:pt>
                <c:pt idx="394">
                  <c:v>81.752227097033696</c:v>
                </c:pt>
                <c:pt idx="395">
                  <c:v>81.719877507360053</c:v>
                </c:pt>
                <c:pt idx="396">
                  <c:v>81.622784943068538</c:v>
                </c:pt>
                <c:pt idx="397">
                  <c:v>81.520169620768527</c:v>
                </c:pt>
                <c:pt idx="398">
                  <c:v>81.456672518243082</c:v>
                </c:pt>
                <c:pt idx="399">
                  <c:v>81.459530450315896</c:v>
                </c:pt>
                <c:pt idx="400">
                  <c:v>81.542125326708756</c:v>
                </c:pt>
                <c:pt idx="401">
                  <c:v>81.627734067007495</c:v>
                </c:pt>
                <c:pt idx="402">
                  <c:v>81.588484138447654</c:v>
                </c:pt>
                <c:pt idx="403">
                  <c:v>81.496541555607564</c:v>
                </c:pt>
                <c:pt idx="404">
                  <c:v>81.390449192430097</c:v>
                </c:pt>
                <c:pt idx="405">
                  <c:v>81.435205310433759</c:v>
                </c:pt>
                <c:pt idx="406">
                  <c:v>81.426066115981996</c:v>
                </c:pt>
                <c:pt idx="407">
                  <c:v>81.49145358515851</c:v>
                </c:pt>
                <c:pt idx="408">
                  <c:v>81.467406687352153</c:v>
                </c:pt>
                <c:pt idx="409">
                  <c:v>81.367448471910009</c:v>
                </c:pt>
                <c:pt idx="410">
                  <c:v>81.130163565035218</c:v>
                </c:pt>
                <c:pt idx="411">
                  <c:v>80.98824518495725</c:v>
                </c:pt>
                <c:pt idx="412">
                  <c:v>80.938827583633085</c:v>
                </c:pt>
                <c:pt idx="413">
                  <c:v>81.037531626551868</c:v>
                </c:pt>
                <c:pt idx="414">
                  <c:v>81.080676265928133</c:v>
                </c:pt>
                <c:pt idx="415">
                  <c:v>81.108277589175273</c:v>
                </c:pt>
                <c:pt idx="416">
                  <c:v>81.015436525045843</c:v>
                </c:pt>
                <c:pt idx="417">
                  <c:v>80.960016484771714</c:v>
                </c:pt>
                <c:pt idx="418">
                  <c:v>80.790349634505489</c:v>
                </c:pt>
                <c:pt idx="419">
                  <c:v>80.808541208005622</c:v>
                </c:pt>
                <c:pt idx="420">
                  <c:v>80.892120218384875</c:v>
                </c:pt>
                <c:pt idx="421">
                  <c:v>81.137900406505779</c:v>
                </c:pt>
                <c:pt idx="422">
                  <c:v>81.126400013948341</c:v>
                </c:pt>
                <c:pt idx="423">
                  <c:v>81.088691898530286</c:v>
                </c:pt>
                <c:pt idx="424">
                  <c:v>81.062066441135798</c:v>
                </c:pt>
                <c:pt idx="425">
                  <c:v>80.947122556422528</c:v>
                </c:pt>
                <c:pt idx="426">
                  <c:v>80.851484989869419</c:v>
                </c:pt>
                <c:pt idx="427">
                  <c:v>80.829660443658753</c:v>
                </c:pt>
                <c:pt idx="428">
                  <c:v>80.90759383673111</c:v>
                </c:pt>
                <c:pt idx="429">
                  <c:v>80.85629471824258</c:v>
                </c:pt>
                <c:pt idx="430">
                  <c:v>80.805265605993725</c:v>
                </c:pt>
                <c:pt idx="431">
                  <c:v>80.697918521237085</c:v>
                </c:pt>
                <c:pt idx="432">
                  <c:v>80.545606774184023</c:v>
                </c:pt>
                <c:pt idx="433">
                  <c:v>80.349043911227938</c:v>
                </c:pt>
                <c:pt idx="434">
                  <c:v>80.270134684600336</c:v>
                </c:pt>
                <c:pt idx="435">
                  <c:v>80.290905366744184</c:v>
                </c:pt>
                <c:pt idx="436">
                  <c:v>80.404733957741612</c:v>
                </c:pt>
                <c:pt idx="437">
                  <c:v>80.389679139743265</c:v>
                </c:pt>
                <c:pt idx="438">
                  <c:v>80.302762548647266</c:v>
                </c:pt>
                <c:pt idx="439">
                  <c:v>80.186207153009192</c:v>
                </c:pt>
                <c:pt idx="440">
                  <c:v>80.137486594108779</c:v>
                </c:pt>
                <c:pt idx="441">
                  <c:v>80.141808341109453</c:v>
                </c:pt>
                <c:pt idx="442">
                  <c:v>80.194362148879634</c:v>
                </c:pt>
                <c:pt idx="443">
                  <c:v>80.236608920617172</c:v>
                </c:pt>
                <c:pt idx="444">
                  <c:v>80.246436889358961</c:v>
                </c:pt>
                <c:pt idx="445">
                  <c:v>80.25215220444889</c:v>
                </c:pt>
                <c:pt idx="446">
                  <c:v>80.173661164518691</c:v>
                </c:pt>
                <c:pt idx="447">
                  <c:v>80.090221614300006</c:v>
                </c:pt>
                <c:pt idx="448">
                  <c:v>79.953043200217394</c:v>
                </c:pt>
                <c:pt idx="449">
                  <c:v>79.885155169666803</c:v>
                </c:pt>
                <c:pt idx="450">
                  <c:v>79.840399019365748</c:v>
                </c:pt>
                <c:pt idx="451">
                  <c:v>79.855245293071079</c:v>
                </c:pt>
                <c:pt idx="452">
                  <c:v>79.794458458919024</c:v>
                </c:pt>
                <c:pt idx="453">
                  <c:v>79.801707319016984</c:v>
                </c:pt>
                <c:pt idx="454">
                  <c:v>79.807562045821427</c:v>
                </c:pt>
                <c:pt idx="455">
                  <c:v>79.861239431590008</c:v>
                </c:pt>
                <c:pt idx="456">
                  <c:v>79.795085803559914</c:v>
                </c:pt>
                <c:pt idx="457">
                  <c:v>79.739674031419398</c:v>
                </c:pt>
                <c:pt idx="458">
                  <c:v>79.787906641244703</c:v>
                </c:pt>
                <c:pt idx="459">
                  <c:v>79.72942781138542</c:v>
                </c:pt>
                <c:pt idx="460">
                  <c:v>79.691921102535545</c:v>
                </c:pt>
                <c:pt idx="461">
                  <c:v>79.717230392552906</c:v>
                </c:pt>
                <c:pt idx="462">
                  <c:v>79.632675500172184</c:v>
                </c:pt>
                <c:pt idx="463">
                  <c:v>79.563385100491573</c:v>
                </c:pt>
                <c:pt idx="464">
                  <c:v>79.497649707604964</c:v>
                </c:pt>
                <c:pt idx="465">
                  <c:v>79.640203183699143</c:v>
                </c:pt>
                <c:pt idx="466">
                  <c:v>79.745737900018625</c:v>
                </c:pt>
                <c:pt idx="467">
                  <c:v>79.691224060111765</c:v>
                </c:pt>
                <c:pt idx="468">
                  <c:v>79.633861089172839</c:v>
                </c:pt>
                <c:pt idx="469">
                  <c:v>79.525189601202953</c:v>
                </c:pt>
                <c:pt idx="470">
                  <c:v>79.474369598451375</c:v>
                </c:pt>
                <c:pt idx="471">
                  <c:v>79.393648552442443</c:v>
                </c:pt>
                <c:pt idx="472">
                  <c:v>79.423279621757771</c:v>
                </c:pt>
                <c:pt idx="473">
                  <c:v>79.537735541247372</c:v>
                </c:pt>
                <c:pt idx="474">
                  <c:v>79.529580529228113</c:v>
                </c:pt>
                <c:pt idx="475">
                  <c:v>79.416440728669514</c:v>
                </c:pt>
                <c:pt idx="476">
                  <c:v>79.364234876906735</c:v>
                </c:pt>
                <c:pt idx="477">
                  <c:v>79.236256521720748</c:v>
                </c:pt>
                <c:pt idx="478">
                  <c:v>79.271385544643664</c:v>
                </c:pt>
                <c:pt idx="479">
                  <c:v>79.214092287636348</c:v>
                </c:pt>
                <c:pt idx="480">
                  <c:v>79.322972287601814</c:v>
                </c:pt>
                <c:pt idx="481">
                  <c:v>79.412118933222757</c:v>
                </c:pt>
                <c:pt idx="482">
                  <c:v>79.333705891506483</c:v>
                </c:pt>
                <c:pt idx="483">
                  <c:v>79.172690286616799</c:v>
                </c:pt>
                <c:pt idx="484">
                  <c:v>79.064637907451441</c:v>
                </c:pt>
                <c:pt idx="485">
                  <c:v>79.127864438532953</c:v>
                </c:pt>
                <c:pt idx="486">
                  <c:v>79.06923794497412</c:v>
                </c:pt>
                <c:pt idx="487">
                  <c:v>79.108131068039725</c:v>
                </c:pt>
                <c:pt idx="488">
                  <c:v>79.128422101539641</c:v>
                </c:pt>
                <c:pt idx="489">
                  <c:v>79.077741494353972</c:v>
                </c:pt>
                <c:pt idx="490">
                  <c:v>78.910243220517188</c:v>
                </c:pt>
                <c:pt idx="491">
                  <c:v>78.786586660777971</c:v>
                </c:pt>
                <c:pt idx="492">
                  <c:v>78.681113406405146</c:v>
                </c:pt>
                <c:pt idx="493">
                  <c:v>78.675188933371729</c:v>
                </c:pt>
                <c:pt idx="494">
                  <c:v>78.63622667772772</c:v>
                </c:pt>
                <c:pt idx="495">
                  <c:v>78.718202445315939</c:v>
                </c:pt>
                <c:pt idx="496">
                  <c:v>78.715623336672124</c:v>
                </c:pt>
                <c:pt idx="497">
                  <c:v>78.673794848524167</c:v>
                </c:pt>
                <c:pt idx="498">
                  <c:v>78.509503027972102</c:v>
                </c:pt>
                <c:pt idx="499">
                  <c:v>78.520794294883558</c:v>
                </c:pt>
                <c:pt idx="500">
                  <c:v>78.564426867186199</c:v>
                </c:pt>
                <c:pt idx="501">
                  <c:v>78.604861238189187</c:v>
                </c:pt>
                <c:pt idx="502">
                  <c:v>78.536267897081075</c:v>
                </c:pt>
                <c:pt idx="503">
                  <c:v>78.472282861629253</c:v>
                </c:pt>
                <c:pt idx="504">
                  <c:v>78.345829767168965</c:v>
                </c:pt>
                <c:pt idx="505">
                  <c:v>78.253259258334893</c:v>
                </c:pt>
                <c:pt idx="506">
                  <c:v>78.115383785679796</c:v>
                </c:pt>
                <c:pt idx="507">
                  <c:v>78.116429381612875</c:v>
                </c:pt>
                <c:pt idx="508">
                  <c:v>78.152333412876104</c:v>
                </c:pt>
                <c:pt idx="509">
                  <c:v>78.233185634763402</c:v>
                </c:pt>
                <c:pt idx="510">
                  <c:v>78.193317178752139</c:v>
                </c:pt>
                <c:pt idx="511">
                  <c:v>78.089315991292111</c:v>
                </c:pt>
                <c:pt idx="512">
                  <c:v>78.012707033730635</c:v>
                </c:pt>
                <c:pt idx="513">
                  <c:v>77.916372957660741</c:v>
                </c:pt>
                <c:pt idx="514">
                  <c:v>77.943068096689444</c:v>
                </c:pt>
                <c:pt idx="515">
                  <c:v>78.013125285022824</c:v>
                </c:pt>
                <c:pt idx="516">
                  <c:v>78.083949197414057</c:v>
                </c:pt>
                <c:pt idx="517">
                  <c:v>78.012079689089745</c:v>
                </c:pt>
                <c:pt idx="518">
                  <c:v>77.929337132848772</c:v>
                </c:pt>
                <c:pt idx="519">
                  <c:v>77.910727340353844</c:v>
                </c:pt>
                <c:pt idx="520">
                  <c:v>77.852875871284013</c:v>
                </c:pt>
                <c:pt idx="521">
                  <c:v>77.705861204177268</c:v>
                </c:pt>
                <c:pt idx="522">
                  <c:v>77.784073404529906</c:v>
                </c:pt>
                <c:pt idx="523">
                  <c:v>77.882847193677705</c:v>
                </c:pt>
                <c:pt idx="524">
                  <c:v>77.977221237610891</c:v>
                </c:pt>
                <c:pt idx="525">
                  <c:v>77.952477862585141</c:v>
                </c:pt>
                <c:pt idx="526">
                  <c:v>77.853015282998498</c:v>
                </c:pt>
                <c:pt idx="527">
                  <c:v>77.776615434934442</c:v>
                </c:pt>
                <c:pt idx="528">
                  <c:v>77.755635627144386</c:v>
                </c:pt>
                <c:pt idx="529">
                  <c:v>77.694779079060709</c:v>
                </c:pt>
                <c:pt idx="530">
                  <c:v>77.74810791132002</c:v>
                </c:pt>
                <c:pt idx="531">
                  <c:v>77.790276684843505</c:v>
                </c:pt>
                <c:pt idx="532">
                  <c:v>77.634409914847637</c:v>
                </c:pt>
                <c:pt idx="533">
                  <c:v>77.490610017605334</c:v>
                </c:pt>
                <c:pt idx="534">
                  <c:v>77.456596288398487</c:v>
                </c:pt>
                <c:pt idx="535">
                  <c:v>77.427662293804246</c:v>
                </c:pt>
                <c:pt idx="536">
                  <c:v>77.329097630302556</c:v>
                </c:pt>
                <c:pt idx="537">
                  <c:v>77.357543675821603</c:v>
                </c:pt>
                <c:pt idx="538">
                  <c:v>77.426686411802763</c:v>
                </c:pt>
                <c:pt idx="539">
                  <c:v>77.532987868328945</c:v>
                </c:pt>
                <c:pt idx="540">
                  <c:v>77.434501203041165</c:v>
                </c:pt>
                <c:pt idx="541">
                  <c:v>77.316621388041042</c:v>
                </c:pt>
                <c:pt idx="542">
                  <c:v>77.253046303450361</c:v>
                </c:pt>
                <c:pt idx="543">
                  <c:v>77.259676070892382</c:v>
                </c:pt>
                <c:pt idx="544">
                  <c:v>77.253952487668926</c:v>
                </c:pt>
                <c:pt idx="545">
                  <c:v>77.338019430974583</c:v>
                </c:pt>
                <c:pt idx="546">
                  <c:v>77.398945676841137</c:v>
                </c:pt>
                <c:pt idx="547">
                  <c:v>77.314111944882711</c:v>
                </c:pt>
                <c:pt idx="548">
                  <c:v>77.051394920989537</c:v>
                </c:pt>
                <c:pt idx="549">
                  <c:v>76.864372386157029</c:v>
                </c:pt>
                <c:pt idx="550">
                  <c:v>76.781211643218668</c:v>
                </c:pt>
                <c:pt idx="551">
                  <c:v>76.76678360465668</c:v>
                </c:pt>
                <c:pt idx="552">
                  <c:v>76.726427215719042</c:v>
                </c:pt>
                <c:pt idx="553">
                  <c:v>76.751797951534243</c:v>
                </c:pt>
                <c:pt idx="554">
                  <c:v>76.744688503150797</c:v>
                </c:pt>
                <c:pt idx="555">
                  <c:v>76.701814419069763</c:v>
                </c:pt>
                <c:pt idx="556">
                  <c:v>76.564845114484669</c:v>
                </c:pt>
                <c:pt idx="557">
                  <c:v>76.534517002745432</c:v>
                </c:pt>
                <c:pt idx="558">
                  <c:v>76.612450395817788</c:v>
                </c:pt>
                <c:pt idx="559">
                  <c:v>76.687665236234295</c:v>
                </c:pt>
                <c:pt idx="560">
                  <c:v>76.669613074448648</c:v>
                </c:pt>
                <c:pt idx="561">
                  <c:v>76.619002197343278</c:v>
                </c:pt>
                <c:pt idx="562">
                  <c:v>76.578645776108232</c:v>
                </c:pt>
                <c:pt idx="563">
                  <c:v>76.4086298394256</c:v>
                </c:pt>
                <c:pt idx="564">
                  <c:v>76.403960104120031</c:v>
                </c:pt>
                <c:pt idx="565">
                  <c:v>76.431151460357441</c:v>
                </c:pt>
                <c:pt idx="566">
                  <c:v>76.548116823005373</c:v>
                </c:pt>
                <c:pt idx="567">
                  <c:v>76.557805380032661</c:v>
                </c:pt>
                <c:pt idx="568">
                  <c:v>76.481823783260779</c:v>
                </c:pt>
                <c:pt idx="569">
                  <c:v>76.31258287106715</c:v>
                </c:pt>
                <c:pt idx="570">
                  <c:v>76.261553726520887</c:v>
                </c:pt>
                <c:pt idx="571">
                  <c:v>76.174908255924635</c:v>
                </c:pt>
                <c:pt idx="572">
                  <c:v>76.191496570484915</c:v>
                </c:pt>
                <c:pt idx="573">
                  <c:v>76.305334010969176</c:v>
                </c:pt>
                <c:pt idx="574">
                  <c:v>76.365276090551944</c:v>
                </c:pt>
                <c:pt idx="575">
                  <c:v>76.151419004976248</c:v>
                </c:pt>
                <c:pt idx="576">
                  <c:v>75.976593905124858</c:v>
                </c:pt>
                <c:pt idx="577">
                  <c:v>75.822408343836685</c:v>
                </c:pt>
                <c:pt idx="578">
                  <c:v>75.75060853329515</c:v>
                </c:pt>
                <c:pt idx="579">
                  <c:v>75.686197559770605</c:v>
                </c:pt>
                <c:pt idx="580">
                  <c:v>75.703700342831908</c:v>
                </c:pt>
                <c:pt idx="581">
                  <c:v>75.83676668461564</c:v>
                </c:pt>
                <c:pt idx="582">
                  <c:v>75.688218472500751</c:v>
                </c:pt>
                <c:pt idx="583">
                  <c:v>75.573213141989385</c:v>
                </c:pt>
                <c:pt idx="584">
                  <c:v>75.453521006998201</c:v>
                </c:pt>
                <c:pt idx="585">
                  <c:v>75.452754218345433</c:v>
                </c:pt>
                <c:pt idx="586">
                  <c:v>75.454287747204887</c:v>
                </c:pt>
                <c:pt idx="587">
                  <c:v>75.563934551971826</c:v>
                </c:pt>
                <c:pt idx="588">
                  <c:v>75.72907107864711</c:v>
                </c:pt>
                <c:pt idx="589">
                  <c:v>75.735274342812133</c:v>
                </c:pt>
                <c:pt idx="590">
                  <c:v>75.508375099983311</c:v>
                </c:pt>
                <c:pt idx="591">
                  <c:v>75.410097544192951</c:v>
                </c:pt>
                <c:pt idx="592">
                  <c:v>75.269573232813741</c:v>
                </c:pt>
                <c:pt idx="593">
                  <c:v>75.19783486807016</c:v>
                </c:pt>
                <c:pt idx="594">
                  <c:v>75.158454344985287</c:v>
                </c:pt>
                <c:pt idx="595">
                  <c:v>75.248306333461059</c:v>
                </c:pt>
                <c:pt idx="596">
                  <c:v>75.291459240971065</c:v>
                </c:pt>
                <c:pt idx="597">
                  <c:v>75.198810766220333</c:v>
                </c:pt>
                <c:pt idx="598">
                  <c:v>75.018905931756379</c:v>
                </c:pt>
                <c:pt idx="599">
                  <c:v>74.975761324677379</c:v>
                </c:pt>
                <c:pt idx="600">
                  <c:v>75.066511196940681</c:v>
                </c:pt>
                <c:pt idx="601">
                  <c:v>75.092021328321806</c:v>
                </c:pt>
                <c:pt idx="602">
                  <c:v>75.184034190297893</c:v>
                </c:pt>
                <c:pt idx="603">
                  <c:v>75.265460579161768</c:v>
                </c:pt>
                <c:pt idx="604">
                  <c:v>75.286998033809809</c:v>
                </c:pt>
                <c:pt idx="605">
                  <c:v>75.147650461944508</c:v>
                </c:pt>
                <c:pt idx="606">
                  <c:v>75.035145741253459</c:v>
                </c:pt>
                <c:pt idx="607">
                  <c:v>75.061840896430724</c:v>
                </c:pt>
                <c:pt idx="608">
                  <c:v>75.124788587934532</c:v>
                </c:pt>
                <c:pt idx="609">
                  <c:v>75.012423295106672</c:v>
                </c:pt>
                <c:pt idx="610">
                  <c:v>74.959861219202736</c:v>
                </c:pt>
                <c:pt idx="611">
                  <c:v>74.948708798801377</c:v>
                </c:pt>
                <c:pt idx="612">
                  <c:v>75.059052662140815</c:v>
                </c:pt>
                <c:pt idx="613">
                  <c:v>75.074386820326552</c:v>
                </c:pt>
                <c:pt idx="614">
                  <c:v>75.079753646501871</c:v>
                </c:pt>
                <c:pt idx="615">
                  <c:v>75.101299369283552</c:v>
                </c:pt>
                <c:pt idx="616">
                  <c:v>75.076268337490774</c:v>
                </c:pt>
                <c:pt idx="617">
                  <c:v>74.940693166199324</c:v>
                </c:pt>
                <c:pt idx="618">
                  <c:v>74.980500160263929</c:v>
                </c:pt>
                <c:pt idx="619">
                  <c:v>75.077801882498932</c:v>
                </c:pt>
                <c:pt idx="620">
                  <c:v>75.234016608502188</c:v>
                </c:pt>
                <c:pt idx="621">
                  <c:v>75.192258367192935</c:v>
                </c:pt>
                <c:pt idx="622">
                  <c:v>75.186193981835416</c:v>
                </c:pt>
                <c:pt idx="623">
                  <c:v>75.115796540423901</c:v>
                </c:pt>
                <c:pt idx="624">
                  <c:v>75.043578494738881</c:v>
                </c:pt>
                <c:pt idx="625">
                  <c:v>74.928843703374184</c:v>
                </c:pt>
                <c:pt idx="626">
                  <c:v>74.883607904429184</c:v>
                </c:pt>
                <c:pt idx="627">
                  <c:v>74.940274365851323</c:v>
                </c:pt>
                <c:pt idx="628">
                  <c:v>74.893714147544259</c:v>
                </c:pt>
                <c:pt idx="629">
                  <c:v>74.853845691532896</c:v>
                </c:pt>
                <c:pt idx="630">
                  <c:v>74.732062348526981</c:v>
                </c:pt>
                <c:pt idx="631">
                  <c:v>74.676232357391697</c:v>
                </c:pt>
                <c:pt idx="632">
                  <c:v>74.568118532428372</c:v>
                </c:pt>
                <c:pt idx="633">
                  <c:v>74.605059875342334</c:v>
                </c:pt>
                <c:pt idx="634">
                  <c:v>74.686826549581866</c:v>
                </c:pt>
                <c:pt idx="635">
                  <c:v>74.752623355969035</c:v>
                </c:pt>
                <c:pt idx="636">
                  <c:v>74.654067525805374</c:v>
                </c:pt>
                <c:pt idx="637">
                  <c:v>74.531595408509318</c:v>
                </c:pt>
                <c:pt idx="638">
                  <c:v>74.549159605071068</c:v>
                </c:pt>
                <c:pt idx="639">
                  <c:v>74.664939992368829</c:v>
                </c:pt>
                <c:pt idx="640">
                  <c:v>74.585961552419235</c:v>
                </c:pt>
                <c:pt idx="641">
                  <c:v>74.533616321239336</c:v>
                </c:pt>
                <c:pt idx="642">
                  <c:v>74.435252499101409</c:v>
                </c:pt>
                <c:pt idx="643">
                  <c:v>74.359487714756028</c:v>
                </c:pt>
                <c:pt idx="644">
                  <c:v>74.195466481796714</c:v>
                </c:pt>
                <c:pt idx="645">
                  <c:v>74.185359689625926</c:v>
                </c:pt>
                <c:pt idx="646">
                  <c:v>74.283645513549942</c:v>
                </c:pt>
                <c:pt idx="647">
                  <c:v>74.472549533249378</c:v>
                </c:pt>
                <c:pt idx="648">
                  <c:v>74.44396462507153</c:v>
                </c:pt>
                <c:pt idx="649">
                  <c:v>74.39775292797637</c:v>
                </c:pt>
                <c:pt idx="650">
                  <c:v>74.273050772303961</c:v>
                </c:pt>
                <c:pt idx="651">
                  <c:v>74.23394853974095</c:v>
                </c:pt>
                <c:pt idx="652">
                  <c:v>74.152042469935751</c:v>
                </c:pt>
                <c:pt idx="653">
                  <c:v>74.225584353629628</c:v>
                </c:pt>
                <c:pt idx="654">
                  <c:v>74.357186848188093</c:v>
                </c:pt>
                <c:pt idx="655">
                  <c:v>74.290753815375908</c:v>
                </c:pt>
                <c:pt idx="656">
                  <c:v>74.165006096067842</c:v>
                </c:pt>
                <c:pt idx="657">
                  <c:v>74.065395820484383</c:v>
                </c:pt>
                <c:pt idx="658">
                  <c:v>73.987392729629235</c:v>
                </c:pt>
                <c:pt idx="659">
                  <c:v>73.812087981133928</c:v>
                </c:pt>
                <c:pt idx="660">
                  <c:v>73.756528545293989</c:v>
                </c:pt>
                <c:pt idx="661">
                  <c:v>73.873424194010326</c:v>
                </c:pt>
                <c:pt idx="662">
                  <c:v>73.946269035280409</c:v>
                </c:pt>
                <c:pt idx="663">
                  <c:v>73.823658039176863</c:v>
                </c:pt>
                <c:pt idx="664">
                  <c:v>73.850004640844844</c:v>
                </c:pt>
                <c:pt idx="665">
                  <c:v>73.800726467383853</c:v>
                </c:pt>
                <c:pt idx="666">
                  <c:v>73.741681690235438</c:v>
                </c:pt>
                <c:pt idx="667">
                  <c:v>73.61941924764119</c:v>
                </c:pt>
                <c:pt idx="668">
                  <c:v>73.629734616402359</c:v>
                </c:pt>
                <c:pt idx="669">
                  <c:v>73.673018683641814</c:v>
                </c:pt>
                <c:pt idx="670">
                  <c:v>73.731086948989571</c:v>
                </c:pt>
                <c:pt idx="671">
                  <c:v>73.844567567830808</c:v>
                </c:pt>
                <c:pt idx="672">
                  <c:v>73.828606032706901</c:v>
                </c:pt>
                <c:pt idx="673">
                  <c:v>73.807765620482627</c:v>
                </c:pt>
                <c:pt idx="674">
                  <c:v>73.650435051707603</c:v>
                </c:pt>
                <c:pt idx="675">
                  <c:v>73.599693580077172</c:v>
                </c:pt>
                <c:pt idx="676">
                  <c:v>73.545109493331722</c:v>
                </c:pt>
                <c:pt idx="677">
                  <c:v>73.601435669378205</c:v>
                </c:pt>
                <c:pt idx="678">
                  <c:v>73.496807153426118</c:v>
                </c:pt>
                <c:pt idx="679">
                  <c:v>73.455118093141351</c:v>
                </c:pt>
                <c:pt idx="680">
                  <c:v>73.427516737596818</c:v>
                </c:pt>
                <c:pt idx="681">
                  <c:v>73.499455443094419</c:v>
                </c:pt>
                <c:pt idx="682">
                  <c:v>73.358234622198538</c:v>
                </c:pt>
                <c:pt idx="683">
                  <c:v>73.304905224734853</c:v>
                </c:pt>
                <c:pt idx="684">
                  <c:v>73.268652623813637</c:v>
                </c:pt>
                <c:pt idx="685">
                  <c:v>73.225507984437371</c:v>
                </c:pt>
                <c:pt idx="686">
                  <c:v>73.227529478520609</c:v>
                </c:pt>
                <c:pt idx="687">
                  <c:v>73.309017297033719</c:v>
                </c:pt>
                <c:pt idx="688">
                  <c:v>73.428631482256961</c:v>
                </c:pt>
                <c:pt idx="689">
                  <c:v>73.438389204160273</c:v>
                </c:pt>
                <c:pt idx="690">
                  <c:v>73.259521729793022</c:v>
                </c:pt>
                <c:pt idx="691">
                  <c:v>73.131125139463421</c:v>
                </c:pt>
                <c:pt idx="692">
                  <c:v>73.111887970030324</c:v>
                </c:pt>
                <c:pt idx="693">
                  <c:v>73.128685426385402</c:v>
                </c:pt>
                <c:pt idx="694">
                  <c:v>73.174835693831412</c:v>
                </c:pt>
                <c:pt idx="695">
                  <c:v>73.194351654396229</c:v>
                </c:pt>
                <c:pt idx="696">
                  <c:v>73.187869599099614</c:v>
                </c:pt>
                <c:pt idx="697">
                  <c:v>73.051945325243068</c:v>
                </c:pt>
                <c:pt idx="698">
                  <c:v>72.914410121814925</c:v>
                </c:pt>
                <c:pt idx="699">
                  <c:v>72.892802937086714</c:v>
                </c:pt>
                <c:pt idx="700">
                  <c:v>72.961875959136165</c:v>
                </c:pt>
                <c:pt idx="701">
                  <c:v>72.904930641987633</c:v>
                </c:pt>
                <c:pt idx="702">
                  <c:v>72.872450473937533</c:v>
                </c:pt>
                <c:pt idx="703">
                  <c:v>72.870150188722704</c:v>
                </c:pt>
                <c:pt idx="704">
                  <c:v>72.904512422992838</c:v>
                </c:pt>
                <c:pt idx="705">
                  <c:v>72.881650548982748</c:v>
                </c:pt>
                <c:pt idx="706">
                  <c:v>72.959993892916117</c:v>
                </c:pt>
                <c:pt idx="707">
                  <c:v>73.000707087348104</c:v>
                </c:pt>
                <c:pt idx="708">
                  <c:v>72.942568510566957</c:v>
                </c:pt>
                <c:pt idx="709">
                  <c:v>72.791868274438571</c:v>
                </c:pt>
                <c:pt idx="710">
                  <c:v>72.777440252025414</c:v>
                </c:pt>
                <c:pt idx="711">
                  <c:v>72.804971877489663</c:v>
                </c:pt>
                <c:pt idx="712">
                  <c:v>72.893081211459887</c:v>
                </c:pt>
                <c:pt idx="713">
                  <c:v>72.973376319396309</c:v>
                </c:pt>
                <c:pt idx="714">
                  <c:v>72.97638139841014</c:v>
                </c:pt>
                <c:pt idx="715">
                  <c:v>72.967939246382272</c:v>
                </c:pt>
                <c:pt idx="716">
                  <c:v>72.757226635386232</c:v>
                </c:pt>
                <c:pt idx="717">
                  <c:v>72.686333558119088</c:v>
                </c:pt>
                <c:pt idx="718">
                  <c:v>72.704525163916628</c:v>
                </c:pt>
                <c:pt idx="719">
                  <c:v>72.820235788836712</c:v>
                </c:pt>
                <c:pt idx="720">
                  <c:v>72.826299657435797</c:v>
                </c:pt>
                <c:pt idx="721">
                  <c:v>72.823024055424028</c:v>
                </c:pt>
                <c:pt idx="722">
                  <c:v>72.763429899551241</c:v>
                </c:pt>
                <c:pt idx="723">
                  <c:v>72.723143224545197</c:v>
                </c:pt>
                <c:pt idx="724">
                  <c:v>72.51415671563872</c:v>
                </c:pt>
                <c:pt idx="725">
                  <c:v>72.455747615859735</c:v>
                </c:pt>
                <c:pt idx="726">
                  <c:v>72.526702704129221</c:v>
                </c:pt>
                <c:pt idx="727">
                  <c:v>72.509904666420951</c:v>
                </c:pt>
                <c:pt idx="728">
                  <c:v>72.308532107389226</c:v>
                </c:pt>
                <c:pt idx="729">
                  <c:v>72.184100507012175</c:v>
                </c:pt>
                <c:pt idx="730">
                  <c:v>72.134334352178712</c:v>
                </c:pt>
                <c:pt idx="731">
                  <c:v>72.125273123643609</c:v>
                </c:pt>
                <c:pt idx="732">
                  <c:v>72.148832072374773</c:v>
                </c:pt>
                <c:pt idx="733">
                  <c:v>72.223062762656298</c:v>
                </c:pt>
                <c:pt idx="734">
                  <c:v>72.258478893290402</c:v>
                </c:pt>
                <c:pt idx="735">
                  <c:v>72.12304253621167</c:v>
                </c:pt>
                <c:pt idx="736">
                  <c:v>71.980489060117378</c:v>
                </c:pt>
                <c:pt idx="737">
                  <c:v>71.900821296821945</c:v>
                </c:pt>
                <c:pt idx="738">
                  <c:v>71.972961376590419</c:v>
                </c:pt>
                <c:pt idx="739">
                  <c:v>72.051800388676824</c:v>
                </c:pt>
                <c:pt idx="740">
                  <c:v>72.102612107145958</c:v>
                </c:pt>
                <c:pt idx="741">
                  <c:v>72.009701345233509</c:v>
                </c:pt>
                <c:pt idx="742">
                  <c:v>71.760706984750087</c:v>
                </c:pt>
                <c:pt idx="743">
                  <c:v>71.581986625026445</c:v>
                </c:pt>
                <c:pt idx="744">
                  <c:v>71.556189369785415</c:v>
                </c:pt>
                <c:pt idx="745">
                  <c:v>71.65837817265961</c:v>
                </c:pt>
                <c:pt idx="746">
                  <c:v>71.742305736548047</c:v>
                </c:pt>
                <c:pt idx="747">
                  <c:v>71.679567138393026</c:v>
                </c:pt>
                <c:pt idx="748">
                  <c:v>71.504811736324669</c:v>
                </c:pt>
                <c:pt idx="749">
                  <c:v>71.392237285553293</c:v>
                </c:pt>
                <c:pt idx="750">
                  <c:v>71.397263826352969</c:v>
                </c:pt>
                <c:pt idx="751">
                  <c:v>71.523778350462521</c:v>
                </c:pt>
                <c:pt idx="752">
                  <c:v>71.661723504751677</c:v>
                </c:pt>
                <c:pt idx="753">
                  <c:v>71.745790464206038</c:v>
                </c:pt>
                <c:pt idx="754">
                  <c:v>71.78280095584708</c:v>
                </c:pt>
                <c:pt idx="755">
                  <c:v>71.590419895270188</c:v>
                </c:pt>
                <c:pt idx="756">
                  <c:v>71.511293274862851</c:v>
                </c:pt>
                <c:pt idx="757">
                  <c:v>71.511084149216757</c:v>
                </c:pt>
                <c:pt idx="758">
                  <c:v>71.446262627329247</c:v>
                </c:pt>
                <c:pt idx="759">
                  <c:v>71.518132151802391</c:v>
                </c:pt>
                <c:pt idx="760">
                  <c:v>71.696093458099767</c:v>
                </c:pt>
                <c:pt idx="761">
                  <c:v>71.80252607435537</c:v>
                </c:pt>
                <c:pt idx="762">
                  <c:v>71.576688398522506</c:v>
                </c:pt>
                <c:pt idx="763">
                  <c:v>71.31138394940578</c:v>
                </c:pt>
                <c:pt idx="764">
                  <c:v>71.26099048222882</c:v>
                </c:pt>
                <c:pt idx="765">
                  <c:v>71.387156452828975</c:v>
                </c:pt>
                <c:pt idx="766">
                  <c:v>71.399075064381194</c:v>
                </c:pt>
                <c:pt idx="767">
                  <c:v>71.461317445327595</c:v>
                </c:pt>
                <c:pt idx="768">
                  <c:v>71.460480975040625</c:v>
                </c:pt>
                <c:pt idx="769">
                  <c:v>71.383949967246863</c:v>
                </c:pt>
                <c:pt idx="770">
                  <c:v>71.151892490981709</c:v>
                </c:pt>
                <c:pt idx="771">
                  <c:v>71.055349305414552</c:v>
                </c:pt>
                <c:pt idx="772">
                  <c:v>71.073680274480495</c:v>
                </c:pt>
                <c:pt idx="773">
                  <c:v>71.045660732238574</c:v>
                </c:pt>
                <c:pt idx="774">
                  <c:v>71.059391679930542</c:v>
                </c:pt>
                <c:pt idx="775">
                  <c:v>71.064967599454548</c:v>
                </c:pt>
                <c:pt idx="776">
                  <c:v>71.051376047328361</c:v>
                </c:pt>
                <c:pt idx="777">
                  <c:v>70.858227697489099</c:v>
                </c:pt>
                <c:pt idx="778">
                  <c:v>70.860110312764832</c:v>
                </c:pt>
                <c:pt idx="779">
                  <c:v>70.818211545480878</c:v>
                </c:pt>
                <c:pt idx="780">
                  <c:v>70.87391040918402</c:v>
                </c:pt>
                <c:pt idx="781">
                  <c:v>70.829580746011359</c:v>
                </c:pt>
                <c:pt idx="782">
                  <c:v>70.910572960966391</c:v>
                </c:pt>
                <c:pt idx="783">
                  <c:v>70.926743040383172</c:v>
                </c:pt>
                <c:pt idx="784">
                  <c:v>70.898793195924142</c:v>
                </c:pt>
                <c:pt idx="785">
                  <c:v>70.741671720497806</c:v>
                </c:pt>
                <c:pt idx="786">
                  <c:v>70.660889212542216</c:v>
                </c:pt>
                <c:pt idx="787">
                  <c:v>70.620523990266406</c:v>
                </c:pt>
                <c:pt idx="788">
                  <c:v>70.608814536657547</c:v>
                </c:pt>
                <c:pt idx="789">
                  <c:v>70.549220380784902</c:v>
                </c:pt>
                <c:pt idx="790">
                  <c:v>70.533677096953184</c:v>
                </c:pt>
                <c:pt idx="791">
                  <c:v>70.574869940029103</c:v>
                </c:pt>
                <c:pt idx="792">
                  <c:v>70.586788551581336</c:v>
                </c:pt>
                <c:pt idx="793">
                  <c:v>70.468707879068859</c:v>
                </c:pt>
                <c:pt idx="794">
                  <c:v>70.376834444955833</c:v>
                </c:pt>
                <c:pt idx="795">
                  <c:v>70.293046308930471</c:v>
                </c:pt>
                <c:pt idx="796">
                  <c:v>70.339893069744477</c:v>
                </c:pt>
                <c:pt idx="797">
                  <c:v>70.42269703948601</c:v>
                </c:pt>
                <c:pt idx="798">
                  <c:v>70.51339378253121</c:v>
                </c:pt>
                <c:pt idx="799">
                  <c:v>70.539670686416287</c:v>
                </c:pt>
                <c:pt idx="800">
                  <c:v>70.431417433589772</c:v>
                </c:pt>
                <c:pt idx="801">
                  <c:v>70.348674893497503</c:v>
                </c:pt>
                <c:pt idx="802">
                  <c:v>70.291791070593021</c:v>
                </c:pt>
                <c:pt idx="803">
                  <c:v>70.349441666001567</c:v>
                </c:pt>
                <c:pt idx="804">
                  <c:v>70.301200238986922</c:v>
                </c:pt>
                <c:pt idx="805">
                  <c:v>70.32692007736712</c:v>
                </c:pt>
                <c:pt idx="806">
                  <c:v>70.396837256484204</c:v>
                </c:pt>
                <c:pt idx="807">
                  <c:v>70.471564163974321</c:v>
                </c:pt>
                <c:pt idx="808">
                  <c:v>70.395094585829952</c:v>
                </c:pt>
                <c:pt idx="809">
                  <c:v>70.406037880585117</c:v>
                </c:pt>
                <c:pt idx="810">
                  <c:v>70.433646890612792</c:v>
                </c:pt>
                <c:pt idx="811">
                  <c:v>70.411900342616178</c:v>
                </c:pt>
                <c:pt idx="812">
                  <c:v>70.416709489636119</c:v>
                </c:pt>
                <c:pt idx="813">
                  <c:v>70.432252805765231</c:v>
                </c:pt>
                <c:pt idx="814">
                  <c:v>70.401576124368148</c:v>
                </c:pt>
                <c:pt idx="815">
                  <c:v>70.384917546820461</c:v>
                </c:pt>
                <c:pt idx="816">
                  <c:v>70.258403022711036</c:v>
                </c:pt>
                <c:pt idx="817">
                  <c:v>70.264048640017933</c:v>
                </c:pt>
                <c:pt idx="818">
                  <c:v>70.361428295872088</c:v>
                </c:pt>
                <c:pt idx="819">
                  <c:v>70.239165271924605</c:v>
                </c:pt>
                <c:pt idx="820">
                  <c:v>70.091949795751503</c:v>
                </c:pt>
                <c:pt idx="821">
                  <c:v>70.071457904739262</c:v>
                </c:pt>
                <c:pt idx="822">
                  <c:v>70.070621434452278</c:v>
                </c:pt>
                <c:pt idx="823">
                  <c:v>69.970445276174473</c:v>
                </c:pt>
                <c:pt idx="824">
                  <c:v>70.017501130337266</c:v>
                </c:pt>
                <c:pt idx="825">
                  <c:v>70.077660619848459</c:v>
                </c:pt>
                <c:pt idx="826">
                  <c:v>70.11125604931712</c:v>
                </c:pt>
                <c:pt idx="827">
                  <c:v>69.933712412958712</c:v>
                </c:pt>
                <c:pt idx="828">
                  <c:v>69.807476744575666</c:v>
                </c:pt>
                <c:pt idx="829">
                  <c:v>69.873839498251868</c:v>
                </c:pt>
                <c:pt idx="830">
                  <c:v>69.96444997494936</c:v>
                </c:pt>
                <c:pt idx="831">
                  <c:v>69.97511386492242</c:v>
                </c:pt>
                <c:pt idx="832">
                  <c:v>70.037860731211182</c:v>
                </c:pt>
                <c:pt idx="833">
                  <c:v>69.993104613207507</c:v>
                </c:pt>
                <c:pt idx="834">
                  <c:v>69.857729718075305</c:v>
                </c:pt>
                <c:pt idx="835">
                  <c:v>69.747532969379492</c:v>
                </c:pt>
                <c:pt idx="836">
                  <c:v>69.757221542555598</c:v>
                </c:pt>
                <c:pt idx="837">
                  <c:v>69.817303033852838</c:v>
                </c:pt>
                <c:pt idx="838">
                  <c:v>69.900602671747421</c:v>
                </c:pt>
                <c:pt idx="839">
                  <c:v>69.823714874608129</c:v>
                </c:pt>
                <c:pt idx="840">
                  <c:v>69.753456861059817</c:v>
                </c:pt>
                <c:pt idx="841">
                  <c:v>69.622751685084353</c:v>
                </c:pt>
                <c:pt idx="842">
                  <c:v>69.59152572185512</c:v>
                </c:pt>
                <c:pt idx="843">
                  <c:v>69.571661175483626</c:v>
                </c:pt>
                <c:pt idx="844">
                  <c:v>69.672734684641853</c:v>
                </c:pt>
                <c:pt idx="845">
                  <c:v>69.753943679725978</c:v>
                </c:pt>
                <c:pt idx="846">
                  <c:v>69.677612948091607</c:v>
                </c:pt>
                <c:pt idx="847">
                  <c:v>69.492542209559332</c:v>
                </c:pt>
                <c:pt idx="848">
                  <c:v>69.465219128388071</c:v>
                </c:pt>
                <c:pt idx="849">
                  <c:v>69.582114809401688</c:v>
                </c:pt>
                <c:pt idx="850">
                  <c:v>69.616345367183982</c:v>
                </c:pt>
                <c:pt idx="851">
                  <c:v>69.658723234056168</c:v>
                </c:pt>
                <c:pt idx="852">
                  <c:v>69.651613220468178</c:v>
                </c:pt>
                <c:pt idx="853">
                  <c:v>69.594799063049209</c:v>
                </c:pt>
                <c:pt idx="854">
                  <c:v>69.436012915182559</c:v>
                </c:pt>
                <c:pt idx="855">
                  <c:v>69.442843523988444</c:v>
                </c:pt>
                <c:pt idx="856">
                  <c:v>69.568311870811712</c:v>
                </c:pt>
                <c:pt idx="857">
                  <c:v>69.681382022033375</c:v>
                </c:pt>
                <c:pt idx="858">
                  <c:v>69.719507807390499</c:v>
                </c:pt>
                <c:pt idx="859">
                  <c:v>69.722365158110108</c:v>
                </c:pt>
                <c:pt idx="860">
                  <c:v>69.571943196354894</c:v>
                </c:pt>
                <c:pt idx="861">
                  <c:v>69.44095922924798</c:v>
                </c:pt>
                <c:pt idx="862">
                  <c:v>69.415936497886236</c:v>
                </c:pt>
                <c:pt idx="863">
                  <c:v>69.545378070498273</c:v>
                </c:pt>
                <c:pt idx="864">
                  <c:v>69.581490629905815</c:v>
                </c:pt>
                <c:pt idx="865">
                  <c:v>69.601772878513671</c:v>
                </c:pt>
                <c:pt idx="866">
                  <c:v>69.412310662900438</c:v>
                </c:pt>
                <c:pt idx="867">
                  <c:v>69.266628085787588</c:v>
                </c:pt>
                <c:pt idx="868">
                  <c:v>69.172105812950448</c:v>
                </c:pt>
                <c:pt idx="869">
                  <c:v>69.101838949915276</c:v>
                </c:pt>
                <c:pt idx="870">
                  <c:v>69.099538664700447</c:v>
                </c:pt>
                <c:pt idx="871">
                  <c:v>69.180615918701932</c:v>
                </c:pt>
                <c:pt idx="872">
                  <c:v>69.295420440146927</c:v>
                </c:pt>
                <c:pt idx="873">
                  <c:v>69.168417385609189</c:v>
                </c:pt>
                <c:pt idx="874">
                  <c:v>69.039524610368275</c:v>
                </c:pt>
                <c:pt idx="875">
                  <c:v>68.985297345265749</c:v>
                </c:pt>
                <c:pt idx="876">
                  <c:v>69.025792532267388</c:v>
                </c:pt>
                <c:pt idx="877">
                  <c:v>69.0576448066209</c:v>
                </c:pt>
                <c:pt idx="878">
                  <c:v>69.124216718240461</c:v>
                </c:pt>
                <c:pt idx="879">
                  <c:v>69.085323546728887</c:v>
                </c:pt>
                <c:pt idx="880">
                  <c:v>69.018680839214781</c:v>
                </c:pt>
                <c:pt idx="881">
                  <c:v>68.816540926325786</c:v>
                </c:pt>
                <c:pt idx="882">
                  <c:v>68.740628478280982</c:v>
                </c:pt>
                <c:pt idx="883">
                  <c:v>68.831386101919605</c:v>
                </c:pt>
                <c:pt idx="884">
                  <c:v>68.947305271132677</c:v>
                </c:pt>
                <c:pt idx="885">
                  <c:v>68.885611687557528</c:v>
                </c:pt>
                <c:pt idx="886">
                  <c:v>68.808661911713287</c:v>
                </c:pt>
                <c:pt idx="887">
                  <c:v>68.690014775153372</c:v>
                </c:pt>
                <c:pt idx="888">
                  <c:v>68.578419775245777</c:v>
                </c:pt>
                <c:pt idx="889">
                  <c:v>68.533667274550638</c:v>
                </c:pt>
                <c:pt idx="890">
                  <c:v>68.652374678053619</c:v>
                </c:pt>
                <c:pt idx="891">
                  <c:v>68.700057327801375</c:v>
                </c:pt>
                <c:pt idx="892">
                  <c:v>68.723762842120564</c:v>
                </c:pt>
                <c:pt idx="893">
                  <c:v>68.637317631534856</c:v>
                </c:pt>
                <c:pt idx="894">
                  <c:v>68.543496018430005</c:v>
                </c:pt>
                <c:pt idx="895">
                  <c:v>68.481039764120325</c:v>
                </c:pt>
                <c:pt idx="896">
                  <c:v>68.412797947881998</c:v>
                </c:pt>
                <c:pt idx="897">
                  <c:v>68.380247532993295</c:v>
                </c:pt>
                <c:pt idx="898">
                  <c:v>68.438589938647425</c:v>
                </c:pt>
                <c:pt idx="899">
                  <c:v>68.485362318555872</c:v>
                </c:pt>
                <c:pt idx="900">
                  <c:v>68.440261199756634</c:v>
                </c:pt>
                <c:pt idx="901">
                  <c:v>68.317440528951295</c:v>
                </c:pt>
                <c:pt idx="902">
                  <c:v>68.299666108631826</c:v>
                </c:pt>
                <c:pt idx="903">
                  <c:v>68.329570720751818</c:v>
                </c:pt>
                <c:pt idx="904">
                  <c:v>68.377806883290745</c:v>
                </c:pt>
                <c:pt idx="905">
                  <c:v>68.461660033976472</c:v>
                </c:pt>
                <c:pt idx="906">
                  <c:v>68.503343829785393</c:v>
                </c:pt>
                <c:pt idx="907">
                  <c:v>68.4738599235599</c:v>
                </c:pt>
                <c:pt idx="908">
                  <c:v>68.221527336411484</c:v>
                </c:pt>
                <c:pt idx="909">
                  <c:v>68.133831053852532</c:v>
                </c:pt>
                <c:pt idx="910">
                  <c:v>68.155097404149402</c:v>
                </c:pt>
                <c:pt idx="911">
                  <c:v>68.332217492442496</c:v>
                </c:pt>
                <c:pt idx="912">
                  <c:v>68.267739808644251</c:v>
                </c:pt>
                <c:pt idx="913">
                  <c:v>68.136205881459873</c:v>
                </c:pt>
                <c:pt idx="914">
                  <c:v>67.996025424318731</c:v>
                </c:pt>
                <c:pt idx="915">
                  <c:v>67.927923068240986</c:v>
                </c:pt>
                <c:pt idx="916">
                  <c:v>67.900530289286735</c:v>
                </c:pt>
                <c:pt idx="917">
                  <c:v>67.93601078863334</c:v>
                </c:pt>
                <c:pt idx="918">
                  <c:v>68.011569515585322</c:v>
                </c:pt>
                <c:pt idx="919">
                  <c:v>67.906312492286034</c:v>
                </c:pt>
                <c:pt idx="920">
                  <c:v>67.802663427197714</c:v>
                </c:pt>
                <c:pt idx="921">
                  <c:v>67.788164544295341</c:v>
                </c:pt>
                <c:pt idx="922">
                  <c:v>67.803497733559041</c:v>
                </c:pt>
                <c:pt idx="923">
                  <c:v>67.838769139556959</c:v>
                </c:pt>
                <c:pt idx="924">
                  <c:v>67.934614636752457</c:v>
                </c:pt>
                <c:pt idx="925">
                  <c:v>67.936565399536079</c:v>
                </c:pt>
                <c:pt idx="926">
                  <c:v>67.826638624782518</c:v>
                </c:pt>
                <c:pt idx="927">
                  <c:v>67.560500709036717</c:v>
                </c:pt>
                <c:pt idx="928">
                  <c:v>67.466818491497676</c:v>
                </c:pt>
                <c:pt idx="929">
                  <c:v>67.446534563425089</c:v>
                </c:pt>
                <c:pt idx="930">
                  <c:v>67.507176672940943</c:v>
                </c:pt>
                <c:pt idx="931">
                  <c:v>67.468492142614309</c:v>
                </c:pt>
                <c:pt idx="932">
                  <c:v>67.438445874110798</c:v>
                </c:pt>
                <c:pt idx="933">
                  <c:v>67.386309090331721</c:v>
                </c:pt>
                <c:pt idx="934">
                  <c:v>67.242856067134085</c:v>
                </c:pt>
                <c:pt idx="935">
                  <c:v>67.058481208319279</c:v>
                </c:pt>
                <c:pt idx="936">
                  <c:v>67.037008219275805</c:v>
                </c:pt>
                <c:pt idx="937">
                  <c:v>67.126863195260881</c:v>
                </c:pt>
                <c:pt idx="938">
                  <c:v>67.185348742978903</c:v>
                </c:pt>
                <c:pt idx="939">
                  <c:v>67.124495150107052</c:v>
                </c:pt>
                <c:pt idx="940">
                  <c:v>67.03728623526996</c:v>
                </c:pt>
                <c:pt idx="941">
                  <c:v>66.884423946786114</c:v>
                </c:pt>
                <c:pt idx="942">
                  <c:v>66.835004665997317</c:v>
                </c:pt>
                <c:pt idx="943">
                  <c:v>66.836258192572771</c:v>
                </c:pt>
                <c:pt idx="944">
                  <c:v>66.95370987327729</c:v>
                </c:pt>
                <c:pt idx="945">
                  <c:v>66.99400371830545</c:v>
                </c:pt>
                <c:pt idx="946">
                  <c:v>66.877524576821884</c:v>
                </c:pt>
                <c:pt idx="947">
                  <c:v>66.728421705358244</c:v>
                </c:pt>
                <c:pt idx="948">
                  <c:v>66.641220929465192</c:v>
                </c:pt>
                <c:pt idx="949">
                  <c:v>66.626655966088435</c:v>
                </c:pt>
                <c:pt idx="950">
                  <c:v>66.550467698272556</c:v>
                </c:pt>
                <c:pt idx="951">
                  <c:v>66.643659770513594</c:v>
                </c:pt>
                <c:pt idx="952">
                  <c:v>66.658160009906538</c:v>
                </c:pt>
                <c:pt idx="953">
                  <c:v>66.655857980632277</c:v>
                </c:pt>
                <c:pt idx="954">
                  <c:v>66.41202374298291</c:v>
                </c:pt>
                <c:pt idx="955">
                  <c:v>66.350616185156269</c:v>
                </c:pt>
                <c:pt idx="956">
                  <c:v>66.46200796984138</c:v>
                </c:pt>
                <c:pt idx="957">
                  <c:v>66.595145850359728</c:v>
                </c:pt>
                <c:pt idx="958">
                  <c:v>66.590195692904061</c:v>
                </c:pt>
                <c:pt idx="959">
                  <c:v>66.544191409692857</c:v>
                </c:pt>
                <c:pt idx="960">
                  <c:v>66.4305696835237</c:v>
                </c:pt>
                <c:pt idx="961">
                  <c:v>66.298690238785312</c:v>
                </c:pt>
                <c:pt idx="962">
                  <c:v>66.061547246673328</c:v>
                </c:pt>
                <c:pt idx="963">
                  <c:v>66.093611068977623</c:v>
                </c:pt>
                <c:pt idx="964">
                  <c:v>66.180742857630435</c:v>
                </c:pt>
                <c:pt idx="965">
                  <c:v>66.131249163638842</c:v>
                </c:pt>
                <c:pt idx="966">
                  <c:v>66.043420397156908</c:v>
                </c:pt>
                <c:pt idx="967">
                  <c:v>65.906800986423093</c:v>
                </c:pt>
                <c:pt idx="968">
                  <c:v>65.731559573123405</c:v>
                </c:pt>
                <c:pt idx="969">
                  <c:v>65.63766251329892</c:v>
                </c:pt>
                <c:pt idx="970">
                  <c:v>65.719570391758552</c:v>
                </c:pt>
                <c:pt idx="971">
                  <c:v>65.715734365312528</c:v>
                </c:pt>
                <c:pt idx="972">
                  <c:v>65.739782490419998</c:v>
                </c:pt>
                <c:pt idx="973">
                  <c:v>65.570538832947634</c:v>
                </c:pt>
                <c:pt idx="974">
                  <c:v>65.453919133191974</c:v>
                </c:pt>
                <c:pt idx="975">
                  <c:v>65.415581476910006</c:v>
                </c:pt>
                <c:pt idx="976">
                  <c:v>65.423245132478741</c:v>
                </c:pt>
                <c:pt idx="977">
                  <c:v>65.39884742034539</c:v>
                </c:pt>
                <c:pt idx="978">
                  <c:v>65.446253281400246</c:v>
                </c:pt>
                <c:pt idx="979">
                  <c:v>65.413490801802212</c:v>
                </c:pt>
                <c:pt idx="980">
                  <c:v>65.296382765402754</c:v>
                </c:pt>
                <c:pt idx="981">
                  <c:v>65.160455681672687</c:v>
                </c:pt>
                <c:pt idx="982">
                  <c:v>65.089357742015849</c:v>
                </c:pt>
                <c:pt idx="983">
                  <c:v>65.116541815190061</c:v>
                </c:pt>
                <c:pt idx="984">
                  <c:v>65.202978693047328</c:v>
                </c:pt>
                <c:pt idx="985">
                  <c:v>65.129789949093137</c:v>
                </c:pt>
                <c:pt idx="986">
                  <c:v>64.995252170195798</c:v>
                </c:pt>
                <c:pt idx="987">
                  <c:v>64.844687389350767</c:v>
                </c:pt>
                <c:pt idx="988">
                  <c:v>64.784740836578464</c:v>
                </c:pt>
                <c:pt idx="989">
                  <c:v>64.766619154645724</c:v>
                </c:pt>
                <c:pt idx="990">
                  <c:v>64.851661560086612</c:v>
                </c:pt>
                <c:pt idx="991">
                  <c:v>64.919274998167324</c:v>
                </c:pt>
                <c:pt idx="992">
                  <c:v>64.710152969382733</c:v>
                </c:pt>
                <c:pt idx="993">
                  <c:v>64.535889650456255</c:v>
                </c:pt>
                <c:pt idx="994">
                  <c:v>64.363717135827073</c:v>
                </c:pt>
                <c:pt idx="995">
                  <c:v>64.344897571738215</c:v>
                </c:pt>
                <c:pt idx="996">
                  <c:v>64.356746065641318</c:v>
                </c:pt>
              </c:numCache>
            </c:numRef>
          </c:yVal>
          <c:smooth val="1"/>
        </c:ser>
        <c:ser>
          <c:idx val="1"/>
          <c:order val="5"/>
          <c:tx>
            <c:v>100%</c:v>
          </c:tx>
          <c:spPr>
            <a:ln w="25400" cap="rnd" cmpd="sng" algn="ctr">
              <a:solidFill>
                <a:schemeClr val="tx1"/>
              </a:solidFill>
              <a:prstDash val="sysDot"/>
              <a:round/>
            </a:ln>
            <a:effectLst/>
          </c:spPr>
          <c:marker>
            <c:symbol val="none"/>
          </c:marker>
          <c:xVal>
            <c:numRef>
              <c:f>'pittaya skin'!$R$4:$R$1000</c:f>
              <c:numCache>
                <c:formatCode>General</c:formatCode>
                <c:ptCount val="997"/>
                <c:pt idx="0">
                  <c:v>-0.498411655426025</c:v>
                </c:pt>
                <c:pt idx="1">
                  <c:v>-0.49626469612121599</c:v>
                </c:pt>
                <c:pt idx="2">
                  <c:v>-0.49381104111671398</c:v>
                </c:pt>
                <c:pt idx="3">
                  <c:v>-0.49197080731391901</c:v>
                </c:pt>
                <c:pt idx="4">
                  <c:v>-0.48982384800911</c:v>
                </c:pt>
                <c:pt idx="5">
                  <c:v>-0.48798364400863598</c:v>
                </c:pt>
                <c:pt idx="6">
                  <c:v>-0.48614338040351901</c:v>
                </c:pt>
                <c:pt idx="7">
                  <c:v>-0.483689725399017</c:v>
                </c:pt>
                <c:pt idx="8">
                  <c:v>-0.48215621709823597</c:v>
                </c:pt>
                <c:pt idx="9">
                  <c:v>-0.48000922799110401</c:v>
                </c:pt>
                <c:pt idx="10">
                  <c:v>-0.477862298488617</c:v>
                </c:pt>
                <c:pt idx="11">
                  <c:v>-0.47602206468582198</c:v>
                </c:pt>
                <c:pt idx="12">
                  <c:v>-0.47418186068534901</c:v>
                </c:pt>
                <c:pt idx="13">
                  <c:v>-0.47234159708023099</c:v>
                </c:pt>
                <c:pt idx="14">
                  <c:v>-0.47019463777542098</c:v>
                </c:pt>
                <c:pt idx="15">
                  <c:v>-0.46804770827293402</c:v>
                </c:pt>
                <c:pt idx="16">
                  <c:v>-0.466207444667816</c:v>
                </c:pt>
                <c:pt idx="17">
                  <c:v>-0.46375381946563698</c:v>
                </c:pt>
                <c:pt idx="18">
                  <c:v>-0.46191358566284202</c:v>
                </c:pt>
                <c:pt idx="19">
                  <c:v>-0.459766626358032</c:v>
                </c:pt>
                <c:pt idx="20">
                  <c:v>-0.45853981375694303</c:v>
                </c:pt>
                <c:pt idx="21">
                  <c:v>-0.45639285445213301</c:v>
                </c:pt>
                <c:pt idx="22">
                  <c:v>-0.453939199447632</c:v>
                </c:pt>
                <c:pt idx="23">
                  <c:v>-0.45240566134452798</c:v>
                </c:pt>
                <c:pt idx="24">
                  <c:v>-0.44995203614234902</c:v>
                </c:pt>
                <c:pt idx="25">
                  <c:v>-0.44841849803924599</c:v>
                </c:pt>
                <c:pt idx="26">
                  <c:v>-0.44596484303474399</c:v>
                </c:pt>
                <c:pt idx="27">
                  <c:v>-0.44381791353225702</c:v>
                </c:pt>
                <c:pt idx="28">
                  <c:v>-0.44167095422744801</c:v>
                </c:pt>
                <c:pt idx="29">
                  <c:v>-0.43983072042465199</c:v>
                </c:pt>
                <c:pt idx="30">
                  <c:v>-0.43829718232154802</c:v>
                </c:pt>
                <c:pt idx="31">
                  <c:v>-0.436150252819061</c:v>
                </c:pt>
                <c:pt idx="32">
                  <c:v>-0.43369659781455999</c:v>
                </c:pt>
                <c:pt idx="33">
                  <c:v>-0.43216305971145602</c:v>
                </c:pt>
                <c:pt idx="34">
                  <c:v>-0.43001613020896901</c:v>
                </c:pt>
                <c:pt idx="35">
                  <c:v>-0.42817586660385099</c:v>
                </c:pt>
                <c:pt idx="36">
                  <c:v>-0.42633563280105602</c:v>
                </c:pt>
                <c:pt idx="37">
                  <c:v>-0.424495398998261</c:v>
                </c:pt>
                <c:pt idx="38">
                  <c:v>-0.42173504829406699</c:v>
                </c:pt>
                <c:pt idx="39">
                  <c:v>-0.41958811879157998</c:v>
                </c:pt>
                <c:pt idx="40">
                  <c:v>-0.418361276388168</c:v>
                </c:pt>
                <c:pt idx="41">
                  <c:v>-0.41590762138366699</c:v>
                </c:pt>
                <c:pt idx="42">
                  <c:v>-0.41437408328056302</c:v>
                </c:pt>
                <c:pt idx="43">
                  <c:v>-0.41192045807838401</c:v>
                </c:pt>
                <c:pt idx="44">
                  <c:v>-0.41100031137466397</c:v>
                </c:pt>
                <c:pt idx="45">
                  <c:v>-0.40854668617248502</c:v>
                </c:pt>
                <c:pt idx="46">
                  <c:v>-0.406399726867676</c:v>
                </c:pt>
                <c:pt idx="47">
                  <c:v>-0.40425279736518899</c:v>
                </c:pt>
                <c:pt idx="48">
                  <c:v>-0.40241256356239302</c:v>
                </c:pt>
                <c:pt idx="49">
                  <c:v>-0.40026560425758401</c:v>
                </c:pt>
                <c:pt idx="50">
                  <c:v>-0.39811867475509599</c:v>
                </c:pt>
                <c:pt idx="51">
                  <c:v>-0.39597171545028698</c:v>
                </c:pt>
                <c:pt idx="52">
                  <c:v>-0.39443817734718301</c:v>
                </c:pt>
                <c:pt idx="53">
                  <c:v>-0.39229124784469599</c:v>
                </c:pt>
                <c:pt idx="54">
                  <c:v>-0.39045101404190102</c:v>
                </c:pt>
                <c:pt idx="55">
                  <c:v>-0.38799735903739901</c:v>
                </c:pt>
                <c:pt idx="56">
                  <c:v>-0.38615712523460399</c:v>
                </c:pt>
                <c:pt idx="57">
                  <c:v>-0.38370344042777998</c:v>
                </c:pt>
                <c:pt idx="58">
                  <c:v>-0.38247665762901301</c:v>
                </c:pt>
                <c:pt idx="59">
                  <c:v>-0.38063639402389499</c:v>
                </c:pt>
                <c:pt idx="60">
                  <c:v>-0.37818276882171598</c:v>
                </c:pt>
                <c:pt idx="61">
                  <c:v>-0.37634253501892101</c:v>
                </c:pt>
                <c:pt idx="62">
                  <c:v>-0.37450227141380299</c:v>
                </c:pt>
                <c:pt idx="63">
                  <c:v>-0.37235534191131597</c:v>
                </c:pt>
                <c:pt idx="64">
                  <c:v>-0.370821803808212</c:v>
                </c:pt>
                <c:pt idx="65">
                  <c:v>-0.367754727602005</c:v>
                </c:pt>
                <c:pt idx="66">
                  <c:v>-0.36622121930122398</c:v>
                </c:pt>
                <c:pt idx="67">
                  <c:v>-0.36407423019409202</c:v>
                </c:pt>
                <c:pt idx="68">
                  <c:v>-0.36254072189331099</c:v>
                </c:pt>
                <c:pt idx="69">
                  <c:v>-0.35978037118911699</c:v>
                </c:pt>
                <c:pt idx="70">
                  <c:v>-0.35824683308601402</c:v>
                </c:pt>
                <c:pt idx="71">
                  <c:v>-0.356099873781204</c:v>
                </c:pt>
                <c:pt idx="72">
                  <c:v>-0.35395294427871699</c:v>
                </c:pt>
                <c:pt idx="73">
                  <c:v>-0.35241940617561301</c:v>
                </c:pt>
                <c:pt idx="74">
                  <c:v>-0.350272446870804</c:v>
                </c:pt>
                <c:pt idx="75">
                  <c:v>-0.34812551736831698</c:v>
                </c:pt>
                <c:pt idx="76">
                  <c:v>-0.34597858786582902</c:v>
                </c:pt>
                <c:pt idx="77">
                  <c:v>-0.344138324260712</c:v>
                </c:pt>
                <c:pt idx="78">
                  <c:v>-0.34229809045791598</c:v>
                </c:pt>
                <c:pt idx="79">
                  <c:v>-0.34015116095542902</c:v>
                </c:pt>
                <c:pt idx="80">
                  <c:v>-0.338310927152634</c:v>
                </c:pt>
                <c:pt idx="81">
                  <c:v>-0.33647066354751598</c:v>
                </c:pt>
                <c:pt idx="82">
                  <c:v>-0.33401703834533703</c:v>
                </c:pt>
                <c:pt idx="83">
                  <c:v>-0.332483500242233</c:v>
                </c:pt>
                <c:pt idx="84">
                  <c:v>-0.33033654093742398</c:v>
                </c:pt>
                <c:pt idx="85">
                  <c:v>-0.32788291573524497</c:v>
                </c:pt>
                <c:pt idx="86">
                  <c:v>-0.326656073331833</c:v>
                </c:pt>
                <c:pt idx="87">
                  <c:v>-0.32420241832733199</c:v>
                </c:pt>
                <c:pt idx="88">
                  <c:v>-0.32236218452453602</c:v>
                </c:pt>
                <c:pt idx="89">
                  <c:v>-0.32021525502204901</c:v>
                </c:pt>
                <c:pt idx="90">
                  <c:v>-0.31806829571723899</c:v>
                </c:pt>
                <c:pt idx="91">
                  <c:v>-0.31684148311615001</c:v>
                </c:pt>
                <c:pt idx="92">
                  <c:v>-0.31469452381134</c:v>
                </c:pt>
                <c:pt idx="93">
                  <c:v>-0.31224089860916099</c:v>
                </c:pt>
                <c:pt idx="94">
                  <c:v>-0.31040063500404402</c:v>
                </c:pt>
                <c:pt idx="95">
                  <c:v>-0.30825370550155601</c:v>
                </c:pt>
                <c:pt idx="96">
                  <c:v>-0.30672016739845298</c:v>
                </c:pt>
                <c:pt idx="97">
                  <c:v>-0.30426651239395103</c:v>
                </c:pt>
                <c:pt idx="98">
                  <c:v>-0.30211958289146401</c:v>
                </c:pt>
                <c:pt idx="99">
                  <c:v>-0.299972653388977</c:v>
                </c:pt>
                <c:pt idx="100">
                  <c:v>-0.29874581098556502</c:v>
                </c:pt>
                <c:pt idx="101">
                  <c:v>-0.296598851680756</c:v>
                </c:pt>
                <c:pt idx="102">
                  <c:v>-0.29414522647857699</c:v>
                </c:pt>
                <c:pt idx="103">
                  <c:v>-0.29230499267578097</c:v>
                </c:pt>
                <c:pt idx="104">
                  <c:v>-0.290771424770355</c:v>
                </c:pt>
                <c:pt idx="105">
                  <c:v>-0.28831779956817599</c:v>
                </c:pt>
                <c:pt idx="106">
                  <c:v>-0.28617084026336698</c:v>
                </c:pt>
                <c:pt idx="107">
                  <c:v>-0.28433060646057101</c:v>
                </c:pt>
                <c:pt idx="108">
                  <c:v>-0.28249037265777599</c:v>
                </c:pt>
                <c:pt idx="109">
                  <c:v>-0.28034344315528897</c:v>
                </c:pt>
                <c:pt idx="110">
                  <c:v>-0.27819648385047901</c:v>
                </c:pt>
                <c:pt idx="111">
                  <c:v>-0.276049554347992</c:v>
                </c:pt>
                <c:pt idx="112">
                  <c:v>-0.27451601624488797</c:v>
                </c:pt>
                <c:pt idx="113">
                  <c:v>-0.27236905694007901</c:v>
                </c:pt>
                <c:pt idx="114">
                  <c:v>-0.270222127437592</c:v>
                </c:pt>
                <c:pt idx="115">
                  <c:v>-0.26838189363479598</c:v>
                </c:pt>
                <c:pt idx="116">
                  <c:v>-0.26623493432998702</c:v>
                </c:pt>
                <c:pt idx="117">
                  <c:v>-0.264394700527191</c:v>
                </c:pt>
                <c:pt idx="118">
                  <c:v>-0.26224777102470398</c:v>
                </c:pt>
                <c:pt idx="119">
                  <c:v>-0.26071423292160001</c:v>
                </c:pt>
                <c:pt idx="120">
                  <c:v>-0.25795385241508501</c:v>
                </c:pt>
                <c:pt idx="121">
                  <c:v>-0.25672703981399497</c:v>
                </c:pt>
                <c:pt idx="122">
                  <c:v>-0.25396665930748002</c:v>
                </c:pt>
                <c:pt idx="123">
                  <c:v>-0.25273987650871299</c:v>
                </c:pt>
                <c:pt idx="124">
                  <c:v>-0.24997949600219699</c:v>
                </c:pt>
                <c:pt idx="125">
                  <c:v>-0.247832551598549</c:v>
                </c:pt>
                <c:pt idx="126">
                  <c:v>-0.246299028396606</c:v>
                </c:pt>
                <c:pt idx="127">
                  <c:v>-0.244765490293503</c:v>
                </c:pt>
                <c:pt idx="128">
                  <c:v>-0.24261854588985399</c:v>
                </c:pt>
                <c:pt idx="129">
                  <c:v>-0.24077831208705899</c:v>
                </c:pt>
                <c:pt idx="130">
                  <c:v>-0.23832465708255801</c:v>
                </c:pt>
                <c:pt idx="131">
                  <c:v>-0.23679111897945401</c:v>
                </c:pt>
                <c:pt idx="132">
                  <c:v>-0.234644189476967</c:v>
                </c:pt>
                <c:pt idx="133">
                  <c:v>-0.23219051957130399</c:v>
                </c:pt>
                <c:pt idx="134">
                  <c:v>-0.23035030066966999</c:v>
                </c:pt>
                <c:pt idx="135">
                  <c:v>-0.228510066866875</c:v>
                </c:pt>
                <c:pt idx="136">
                  <c:v>-0.22605639696121199</c:v>
                </c:pt>
                <c:pt idx="137">
                  <c:v>-0.224216163158417</c:v>
                </c:pt>
                <c:pt idx="138">
                  <c:v>-0.22237591445446001</c:v>
                </c:pt>
                <c:pt idx="139">
                  <c:v>-0.22022898495197299</c:v>
                </c:pt>
                <c:pt idx="140">
                  <c:v>-0.218388736248016</c:v>
                </c:pt>
                <c:pt idx="141">
                  <c:v>-0.21624179184436801</c:v>
                </c:pt>
                <c:pt idx="142">
                  <c:v>-0.21440155804157299</c:v>
                </c:pt>
                <c:pt idx="143">
                  <c:v>-0.212254613637924</c:v>
                </c:pt>
                <c:pt idx="144">
                  <c:v>-0.21041437983512901</c:v>
                </c:pt>
                <c:pt idx="145">
                  <c:v>-0.20826743543147999</c:v>
                </c:pt>
                <c:pt idx="146">
                  <c:v>-0.206120491027832</c:v>
                </c:pt>
                <c:pt idx="147">
                  <c:v>-0.20428025722503701</c:v>
                </c:pt>
                <c:pt idx="148">
                  <c:v>-0.20274671912193301</c:v>
                </c:pt>
                <c:pt idx="149">
                  <c:v>-0.200293079018593</c:v>
                </c:pt>
                <c:pt idx="150">
                  <c:v>-0.19814613461494399</c:v>
                </c:pt>
                <c:pt idx="151">
                  <c:v>-0.19630588591098799</c:v>
                </c:pt>
                <c:pt idx="152">
                  <c:v>-0.194465652108192</c:v>
                </c:pt>
                <c:pt idx="153">
                  <c:v>-0.19201201200485199</c:v>
                </c:pt>
                <c:pt idx="154">
                  <c:v>-0.190171763300896</c:v>
                </c:pt>
                <c:pt idx="155">
                  <c:v>-0.1883315294981</c:v>
                </c:pt>
                <c:pt idx="156">
                  <c:v>-0.18618458509445199</c:v>
                </c:pt>
                <c:pt idx="157">
                  <c:v>-0.184037625789642</c:v>
                </c:pt>
                <c:pt idx="158">
                  <c:v>-0.1825041025877</c:v>
                </c:pt>
                <c:pt idx="159">
                  <c:v>-0.18005044758319899</c:v>
                </c:pt>
                <c:pt idx="160">
                  <c:v>-0.178210213780403</c:v>
                </c:pt>
                <c:pt idx="161">
                  <c:v>-0.176369979977608</c:v>
                </c:pt>
                <c:pt idx="162">
                  <c:v>-0.17422302067279799</c:v>
                </c:pt>
                <c:pt idx="163">
                  <c:v>-0.172382801771164</c:v>
                </c:pt>
                <c:pt idx="164">
                  <c:v>-0.17023584246635401</c:v>
                </c:pt>
                <c:pt idx="165">
                  <c:v>-0.16839560866355899</c:v>
                </c:pt>
                <c:pt idx="166">
                  <c:v>-0.16655537486076399</c:v>
                </c:pt>
                <c:pt idx="167">
                  <c:v>-0.16379502415656999</c:v>
                </c:pt>
                <c:pt idx="168">
                  <c:v>-0.161954775452614</c:v>
                </c:pt>
                <c:pt idx="169">
                  <c:v>-0.16042123734951</c:v>
                </c:pt>
                <c:pt idx="170">
                  <c:v>-0.158581003546715</c:v>
                </c:pt>
                <c:pt idx="171">
                  <c:v>-0.15612736344337499</c:v>
                </c:pt>
                <c:pt idx="172">
                  <c:v>-0.154287114739418</c:v>
                </c:pt>
                <c:pt idx="173">
                  <c:v>-0.15214018523693101</c:v>
                </c:pt>
                <c:pt idx="174">
                  <c:v>-0.149993240833282</c:v>
                </c:pt>
                <c:pt idx="175">
                  <c:v>-0.14815299212932601</c:v>
                </c:pt>
                <c:pt idx="176">
                  <c:v>-0.14631275832653001</c:v>
                </c:pt>
                <c:pt idx="177">
                  <c:v>-0.14477922022342701</c:v>
                </c:pt>
                <c:pt idx="178">
                  <c:v>-0.14201886951923401</c:v>
                </c:pt>
                <c:pt idx="179">
                  <c:v>-0.14017863571643799</c:v>
                </c:pt>
                <c:pt idx="180">
                  <c:v>-0.13864509761333499</c:v>
                </c:pt>
                <c:pt idx="181">
                  <c:v>-0.13619145750999501</c:v>
                </c:pt>
                <c:pt idx="182">
                  <c:v>-0.13465791940689101</c:v>
                </c:pt>
                <c:pt idx="183">
                  <c:v>-0.13220426440239</c:v>
                </c:pt>
                <c:pt idx="184">
                  <c:v>-0.130670726299286</c:v>
                </c:pt>
                <c:pt idx="185">
                  <c:v>-0.12852379679679901</c:v>
                </c:pt>
                <c:pt idx="186">
                  <c:v>-0.12637685239315</c:v>
                </c:pt>
                <c:pt idx="187">
                  <c:v>-0.124229900538921</c:v>
                </c:pt>
                <c:pt idx="188">
                  <c:v>-0.121776260435581</c:v>
                </c:pt>
                <c:pt idx="189">
                  <c:v>-0.12054942548274999</c:v>
                </c:pt>
                <c:pt idx="190">
                  <c:v>-0.11840248852968201</c:v>
                </c:pt>
                <c:pt idx="191">
                  <c:v>-0.115948833525181</c:v>
                </c:pt>
                <c:pt idx="192">
                  <c:v>-0.114415302872658</c:v>
                </c:pt>
                <c:pt idx="193">
                  <c:v>-0.112575061619282</c:v>
                </c:pt>
                <c:pt idx="194">
                  <c:v>-0.110428124666214</c:v>
                </c:pt>
                <c:pt idx="195">
                  <c:v>-0.108281172811985</c:v>
                </c:pt>
                <c:pt idx="196">
                  <c:v>-0.10644093900918999</c:v>
                </c:pt>
                <c:pt idx="197">
                  <c:v>-0.104907408356667</c:v>
                </c:pt>
                <c:pt idx="198">
                  <c:v>-0.102453760802746</c:v>
                </c:pt>
                <c:pt idx="199">
                  <c:v>-0.100306808948517</c:v>
                </c:pt>
                <c:pt idx="200">
                  <c:v>-9.8159871995449094E-2</c:v>
                </c:pt>
                <c:pt idx="201">
                  <c:v>-9.6319630742073101E-2</c:v>
                </c:pt>
                <c:pt idx="202">
                  <c:v>-9.3865983188152299E-2</c:v>
                </c:pt>
                <c:pt idx="203">
                  <c:v>-9.23324525356293E-2</c:v>
                </c:pt>
                <c:pt idx="204">
                  <c:v>-9.0185508131980896E-2</c:v>
                </c:pt>
                <c:pt idx="205">
                  <c:v>-8.8345266878604903E-2</c:v>
                </c:pt>
                <c:pt idx="206">
                  <c:v>-8.6198315024375902E-2</c:v>
                </c:pt>
                <c:pt idx="207">
                  <c:v>-8.3744667470455197E-2</c:v>
                </c:pt>
                <c:pt idx="208">
                  <c:v>-8.2211136817932101E-2</c:v>
                </c:pt>
                <c:pt idx="209">
                  <c:v>-8.0370903015136705E-2</c:v>
                </c:pt>
                <c:pt idx="210">
                  <c:v>-7.8223958611488301E-2</c:v>
                </c:pt>
                <c:pt idx="211">
                  <c:v>-7.6383717358112294E-2</c:v>
                </c:pt>
                <c:pt idx="212">
                  <c:v>-7.4543483555316897E-2</c:v>
                </c:pt>
                <c:pt idx="213">
                  <c:v>-7.2089836001396193E-2</c:v>
                </c:pt>
                <c:pt idx="214">
                  <c:v>-7.02495947480202E-2</c:v>
                </c:pt>
                <c:pt idx="215">
                  <c:v>-6.8409353494644207E-2</c:v>
                </c:pt>
                <c:pt idx="216">
                  <c:v>-6.65691122412682E-2</c:v>
                </c:pt>
                <c:pt idx="217">
                  <c:v>-6.4115464687347398E-2</c:v>
                </c:pt>
                <c:pt idx="218">
                  <c:v>-6.2275227159261697E-2</c:v>
                </c:pt>
                <c:pt idx="219">
                  <c:v>-6.07416890561581E-2</c:v>
                </c:pt>
                <c:pt idx="220">
                  <c:v>-5.7981334626674701E-2</c:v>
                </c:pt>
                <c:pt idx="221">
                  <c:v>-5.67545108497143E-2</c:v>
                </c:pt>
                <c:pt idx="222">
                  <c:v>-5.43008595705032E-2</c:v>
                </c:pt>
                <c:pt idx="223">
                  <c:v>-5.24606183171272E-2</c:v>
                </c:pt>
                <c:pt idx="224">
                  <c:v>-5.0620384514331797E-2</c:v>
                </c:pt>
                <c:pt idx="225">
                  <c:v>-4.8473436385393101E-2</c:v>
                </c:pt>
                <c:pt idx="226">
                  <c:v>-4.6019788831472397E-2</c:v>
                </c:pt>
                <c:pt idx="227">
                  <c:v>-4.4486254453659099E-2</c:v>
                </c:pt>
                <c:pt idx="228">
                  <c:v>-4.2032606899738298E-2</c:v>
                </c:pt>
                <c:pt idx="229">
                  <c:v>-4.0192365646362298E-2</c:v>
                </c:pt>
                <c:pt idx="230">
                  <c:v>-3.8352128118276603E-2</c:v>
                </c:pt>
                <c:pt idx="231">
                  <c:v>-3.6511890590190901E-2</c:v>
                </c:pt>
                <c:pt idx="232">
                  <c:v>-3.4364946186542497E-2</c:v>
                </c:pt>
                <c:pt idx="233">
                  <c:v>-3.2524708658456802E-2</c:v>
                </c:pt>
                <c:pt idx="234">
                  <c:v>-3.0377766117453599E-2</c:v>
                </c:pt>
                <c:pt idx="235">
                  <c:v>-2.8537528589367901E-2</c:v>
                </c:pt>
                <c:pt idx="236">
                  <c:v>-2.6390582323074299E-2</c:v>
                </c:pt>
                <c:pt idx="237">
                  <c:v>-2.42436397820711E-2</c:v>
                </c:pt>
                <c:pt idx="238">
                  <c:v>-2.2403402253985401E-2</c:v>
                </c:pt>
                <c:pt idx="239">
                  <c:v>-2.02564559876919E-2</c:v>
                </c:pt>
                <c:pt idx="240">
                  <c:v>-1.87229253351688E-2</c:v>
                </c:pt>
                <c:pt idx="241">
                  <c:v>-1.6269274055957801E-2</c:v>
                </c:pt>
                <c:pt idx="242">
                  <c:v>-1.4429036527872099E-2</c:v>
                </c:pt>
                <c:pt idx="243">
                  <c:v>-1.22820911929011E-2</c:v>
                </c:pt>
                <c:pt idx="244">
                  <c:v>-1.04418536648154E-2</c:v>
                </c:pt>
                <c:pt idx="245">
                  <c:v>-8.9083220809698105E-3</c:v>
                </c:pt>
                <c:pt idx="246">
                  <c:v>-6.4546708017587696E-3</c:v>
                </c:pt>
                <c:pt idx="247">
                  <c:v>-4.3077268637716796E-3</c:v>
                </c:pt>
                <c:pt idx="248">
                  <c:v>-2.4674888700246798E-3</c:v>
                </c:pt>
                <c:pt idx="249">
                  <c:v>-6.2725075986236301E-4</c:v>
                </c:pt>
                <c:pt idx="250">
                  <c:v>1.51969376020133E-3</c:v>
                </c:pt>
                <c:pt idx="251">
                  <c:v>3.6666379310190699E-3</c:v>
                </c:pt>
                <c:pt idx="252">
                  <c:v>5.5068759247660602E-3</c:v>
                </c:pt>
                <c:pt idx="253">
                  <c:v>7.3471139185130596E-3</c:v>
                </c:pt>
                <c:pt idx="254">
                  <c:v>9.4940587878227199E-3</c:v>
                </c:pt>
                <c:pt idx="255">
                  <c:v>1.16410031914711E-2</c:v>
                </c:pt>
                <c:pt idx="256">
                  <c:v>1.34812407195568E-2</c:v>
                </c:pt>
                <c:pt idx="257">
                  <c:v>1.53214791789651E-2</c:v>
                </c:pt>
                <c:pt idx="258">
                  <c:v>1.8081836402416201E-2</c:v>
                </c:pt>
                <c:pt idx="259">
                  <c:v>1.93086620420218E-2</c:v>
                </c:pt>
                <c:pt idx="260">
                  <c:v>2.1762313321232799E-2</c:v>
                </c:pt>
                <c:pt idx="261">
                  <c:v>2.3295843973755798E-2</c:v>
                </c:pt>
                <c:pt idx="262">
                  <c:v>2.5442788377404199E-2</c:v>
                </c:pt>
                <c:pt idx="263">
                  <c:v>2.7896439656615299E-2</c:v>
                </c:pt>
                <c:pt idx="264">
                  <c:v>2.9736677184701001E-2</c:v>
                </c:pt>
                <c:pt idx="265">
                  <c:v>3.1883623450994499E-2</c:v>
                </c:pt>
                <c:pt idx="266">
                  <c:v>3.37238609790802E-2</c:v>
                </c:pt>
                <c:pt idx="267">
                  <c:v>3.5257391631603199E-2</c:v>
                </c:pt>
                <c:pt idx="268">
                  <c:v>3.7711042910814299E-2</c:v>
                </c:pt>
                <c:pt idx="269">
                  <c:v>3.9857987314462703E-2</c:v>
                </c:pt>
                <c:pt idx="270">
                  <c:v>4.2004931718110997E-2</c:v>
                </c:pt>
                <c:pt idx="271">
                  <c:v>4.35384623706341E-2</c:v>
                </c:pt>
                <c:pt idx="272">
                  <c:v>4.5071993023157099E-2</c:v>
                </c:pt>
                <c:pt idx="273">
                  <c:v>4.7218941152095802E-2</c:v>
                </c:pt>
                <c:pt idx="274">
                  <c:v>4.9365885555744199E-2</c:v>
                </c:pt>
                <c:pt idx="275">
                  <c:v>5.1819536834955202E-2</c:v>
                </c:pt>
                <c:pt idx="276">
                  <c:v>5.3966481238603599E-2</c:v>
                </c:pt>
                <c:pt idx="277">
                  <c:v>5.5500011891126598E-2</c:v>
                </c:pt>
                <c:pt idx="278">
                  <c:v>5.7646956294775002E-2</c:v>
                </c:pt>
                <c:pt idx="279">
                  <c:v>5.9793900698423399E-2</c:v>
                </c:pt>
                <c:pt idx="280">
                  <c:v>6.1634138226509101E-2</c:v>
                </c:pt>
                <c:pt idx="281">
                  <c:v>6.3474372029304504E-2</c:v>
                </c:pt>
                <c:pt idx="282">
                  <c:v>6.5621316432952895E-2</c:v>
                </c:pt>
                <c:pt idx="283">
                  <c:v>6.7461557686328902E-2</c:v>
                </c:pt>
                <c:pt idx="284">
                  <c:v>6.9915205240249606E-2</c:v>
                </c:pt>
                <c:pt idx="285">
                  <c:v>7.1755446493625599E-2</c:v>
                </c:pt>
                <c:pt idx="286">
                  <c:v>7.3288977146148696E-2</c:v>
                </c:pt>
                <c:pt idx="287">
                  <c:v>7.4822507798671695E-2</c:v>
                </c:pt>
                <c:pt idx="288">
                  <c:v>7.7582858502864796E-2</c:v>
                </c:pt>
                <c:pt idx="289">
                  <c:v>7.9729810357093797E-2</c:v>
                </c:pt>
                <c:pt idx="290">
                  <c:v>8.1876754760742201E-2</c:v>
                </c:pt>
                <c:pt idx="291">
                  <c:v>8.3716988563537598E-2</c:v>
                </c:pt>
                <c:pt idx="292">
                  <c:v>8.5863932967186002E-2</c:v>
                </c:pt>
                <c:pt idx="293">
                  <c:v>8.7704174220561995E-2</c:v>
                </c:pt>
                <c:pt idx="294">
                  <c:v>8.9851111173629802E-2</c:v>
                </c:pt>
                <c:pt idx="295">
                  <c:v>9.1384649276733398E-2</c:v>
                </c:pt>
                <c:pt idx="296">
                  <c:v>9.38383042812347E-2</c:v>
                </c:pt>
                <c:pt idx="297">
                  <c:v>9.5985248684883104E-2</c:v>
                </c:pt>
                <c:pt idx="298">
                  <c:v>9.75187793374062E-2</c:v>
                </c:pt>
                <c:pt idx="299">
                  <c:v>9.9665716290473896E-2</c:v>
                </c:pt>
                <c:pt idx="300">
                  <c:v>0.10181266814470299</c:v>
                </c:pt>
                <c:pt idx="301">
                  <c:v>0.103652909398079</c:v>
                </c:pt>
                <c:pt idx="302">
                  <c:v>0.105799846351147</c:v>
                </c:pt>
                <c:pt idx="303">
                  <c:v>0.10733337700367</c:v>
                </c:pt>
                <c:pt idx="304">
                  <c:v>0.109173618257046</c:v>
                </c:pt>
                <c:pt idx="305">
                  <c:v>0.111933968961239</c:v>
                </c:pt>
                <c:pt idx="306">
                  <c:v>0.113467507064342</c:v>
                </c:pt>
                <c:pt idx="307">
                  <c:v>0.115614451467991</c:v>
                </c:pt>
                <c:pt idx="308">
                  <c:v>0.117147982120514</c:v>
                </c:pt>
                <c:pt idx="309">
                  <c:v>0.119908340275288</c:v>
                </c:pt>
                <c:pt idx="310">
                  <c:v>0.121748574078083</c:v>
                </c:pt>
                <c:pt idx="311">
                  <c:v>0.123895525932312</c:v>
                </c:pt>
                <c:pt idx="312">
                  <c:v>0.12512235343456299</c:v>
                </c:pt>
                <c:pt idx="313">
                  <c:v>0.127576008439064</c:v>
                </c:pt>
                <c:pt idx="314">
                  <c:v>0.12941624224185899</c:v>
                </c:pt>
                <c:pt idx="315">
                  <c:v>0.131869897246361</c:v>
                </c:pt>
                <c:pt idx="316">
                  <c:v>0.133403420448303</c:v>
                </c:pt>
                <c:pt idx="317">
                  <c:v>0.13555036485195199</c:v>
                </c:pt>
                <c:pt idx="318">
                  <c:v>0.138004019856453</c:v>
                </c:pt>
                <c:pt idx="319">
                  <c:v>0.139537543058395</c:v>
                </c:pt>
                <c:pt idx="320">
                  <c:v>0.14199119806289701</c:v>
                </c:pt>
                <c:pt idx="321">
                  <c:v>0.14413814246654499</c:v>
                </c:pt>
                <c:pt idx="322">
                  <c:v>0.14567168056964899</c:v>
                </c:pt>
                <c:pt idx="323">
                  <c:v>0.14751191437244399</c:v>
                </c:pt>
                <c:pt idx="324">
                  <c:v>0.14904545247554801</c:v>
                </c:pt>
                <c:pt idx="325">
                  <c:v>0.15149910748004899</c:v>
                </c:pt>
                <c:pt idx="326">
                  <c:v>0.15364605188369801</c:v>
                </c:pt>
                <c:pt idx="327">
                  <c:v>0.155486285686493</c:v>
                </c:pt>
                <c:pt idx="328">
                  <c:v>0.15763323009014099</c:v>
                </c:pt>
                <c:pt idx="329">
                  <c:v>0.15947346389293701</c:v>
                </c:pt>
                <c:pt idx="330">
                  <c:v>0.16192711889743799</c:v>
                </c:pt>
                <c:pt idx="331">
                  <c:v>0.16407404839992501</c:v>
                </c:pt>
                <c:pt idx="332">
                  <c:v>0.16560758650302901</c:v>
                </c:pt>
                <c:pt idx="333">
                  <c:v>0.167447835206985</c:v>
                </c:pt>
                <c:pt idx="334">
                  <c:v>0.16928806900978099</c:v>
                </c:pt>
                <c:pt idx="335">
                  <c:v>0.17143501341342901</c:v>
                </c:pt>
                <c:pt idx="336">
                  <c:v>0.17388865351676899</c:v>
                </c:pt>
                <c:pt idx="337">
                  <c:v>0.17572890222072601</c:v>
                </c:pt>
                <c:pt idx="338">
                  <c:v>0.17756913602352101</c:v>
                </c:pt>
                <c:pt idx="339">
                  <c:v>0.179409369826317</c:v>
                </c:pt>
                <c:pt idx="340">
                  <c:v>0.18124961853027299</c:v>
                </c:pt>
                <c:pt idx="341">
                  <c:v>0.18339656293392201</c:v>
                </c:pt>
                <c:pt idx="342">
                  <c:v>0.185543492436409</c:v>
                </c:pt>
                <c:pt idx="343">
                  <c:v>0.18738374114036599</c:v>
                </c:pt>
                <c:pt idx="344">
                  <c:v>0.189837396144867</c:v>
                </c:pt>
                <c:pt idx="345">
                  <c:v>0.19167762994766199</c:v>
                </c:pt>
                <c:pt idx="346">
                  <c:v>0.194131284952164</c:v>
                </c:pt>
                <c:pt idx="347">
                  <c:v>0.195664823055267</c:v>
                </c:pt>
                <c:pt idx="348">
                  <c:v>0.19750504195690199</c:v>
                </c:pt>
                <c:pt idx="349">
                  <c:v>0.19965200126171101</c:v>
                </c:pt>
                <c:pt idx="350">
                  <c:v>0.20210564136505099</c:v>
                </c:pt>
                <c:pt idx="351">
                  <c:v>0.203332468867302</c:v>
                </c:pt>
                <c:pt idx="352">
                  <c:v>0.20517270267009699</c:v>
                </c:pt>
                <c:pt idx="353">
                  <c:v>0.20701295137405401</c:v>
                </c:pt>
                <c:pt idx="354">
                  <c:v>0.20977330207824699</c:v>
                </c:pt>
                <c:pt idx="355">
                  <c:v>0.211920246481895</c:v>
                </c:pt>
                <c:pt idx="356">
                  <c:v>0.213453784584999</c:v>
                </c:pt>
                <c:pt idx="357">
                  <c:v>0.21560072898864699</c:v>
                </c:pt>
                <c:pt idx="358">
                  <c:v>0.217747673392296</c:v>
                </c:pt>
                <c:pt idx="359">
                  <c:v>0.219587907195091</c:v>
                </c:pt>
                <c:pt idx="360">
                  <c:v>0.22173485159874001</c:v>
                </c:pt>
                <c:pt idx="361">
                  <c:v>0.223881796002388</c:v>
                </c:pt>
                <c:pt idx="362">
                  <c:v>0.225415334105492</c:v>
                </c:pt>
                <c:pt idx="363">
                  <c:v>0.22725556790828699</c:v>
                </c:pt>
                <c:pt idx="364">
                  <c:v>0.22940251231193501</c:v>
                </c:pt>
                <c:pt idx="365">
                  <c:v>0.231242746114731</c:v>
                </c:pt>
                <c:pt idx="366">
                  <c:v>0.23308299481868699</c:v>
                </c:pt>
                <c:pt idx="367">
                  <c:v>0.235843330621719</c:v>
                </c:pt>
                <c:pt idx="368">
                  <c:v>0.237070173025131</c:v>
                </c:pt>
                <c:pt idx="369">
                  <c:v>0.23983053863048601</c:v>
                </c:pt>
                <c:pt idx="370">
                  <c:v>0.24136406183242801</c:v>
                </c:pt>
                <c:pt idx="371">
                  <c:v>0.24351099133491499</c:v>
                </c:pt>
                <c:pt idx="372">
                  <c:v>0.245964661240578</c:v>
                </c:pt>
                <c:pt idx="373">
                  <c:v>0.24749818444252</c:v>
                </c:pt>
                <c:pt idx="374">
                  <c:v>0.24964512884616899</c:v>
                </c:pt>
                <c:pt idx="375">
                  <c:v>0.25179207324981701</c:v>
                </c:pt>
                <c:pt idx="376">
                  <c:v>0.25363230705261203</c:v>
                </c:pt>
                <c:pt idx="377">
                  <c:v>0.25577923655509899</c:v>
                </c:pt>
                <c:pt idx="378">
                  <c:v>0.25761947035789501</c:v>
                </c:pt>
                <c:pt idx="379">
                  <c:v>0.25945973396301297</c:v>
                </c:pt>
                <c:pt idx="380">
                  <c:v>0.26160666346549999</c:v>
                </c:pt>
                <c:pt idx="381">
                  <c:v>0.26344689726829501</c:v>
                </c:pt>
                <c:pt idx="382">
                  <c:v>0.26590058207511902</c:v>
                </c:pt>
                <c:pt idx="383">
                  <c:v>0.26804751157760598</c:v>
                </c:pt>
                <c:pt idx="384">
                  <c:v>0.26958101987838701</c:v>
                </c:pt>
                <c:pt idx="385">
                  <c:v>0.27172800898551902</c:v>
                </c:pt>
                <c:pt idx="386">
                  <c:v>0.27387493848800698</c:v>
                </c:pt>
                <c:pt idx="387">
                  <c:v>0.275715172290802</c:v>
                </c:pt>
                <c:pt idx="388">
                  <c:v>0.27694198489189098</c:v>
                </c:pt>
                <c:pt idx="389">
                  <c:v>0.28000906109809898</c:v>
                </c:pt>
                <c:pt idx="390">
                  <c:v>0.281849294900894</c:v>
                </c:pt>
                <c:pt idx="391">
                  <c:v>0.28399625420570401</c:v>
                </c:pt>
                <c:pt idx="392">
                  <c:v>0.28522303700447099</c:v>
                </c:pt>
                <c:pt idx="393">
                  <c:v>0.28736999630928001</c:v>
                </c:pt>
                <c:pt idx="394">
                  <c:v>0.28982365131378202</c:v>
                </c:pt>
                <c:pt idx="395">
                  <c:v>0.29135718941688499</c:v>
                </c:pt>
                <c:pt idx="396">
                  <c:v>0.293810844421387</c:v>
                </c:pt>
                <c:pt idx="397">
                  <c:v>0.29534438252449002</c:v>
                </c:pt>
                <c:pt idx="398">
                  <c:v>0.29749134182929998</c:v>
                </c:pt>
                <c:pt idx="399">
                  <c:v>0.299638271331787</c:v>
                </c:pt>
                <c:pt idx="400">
                  <c:v>0.30178520083427401</c:v>
                </c:pt>
                <c:pt idx="401">
                  <c:v>0.30331873893737799</c:v>
                </c:pt>
                <c:pt idx="402">
                  <c:v>0.30577239394187899</c:v>
                </c:pt>
                <c:pt idx="403">
                  <c:v>0.30761262774467502</c:v>
                </c:pt>
                <c:pt idx="404">
                  <c:v>0.30975958704948398</c:v>
                </c:pt>
                <c:pt idx="405">
                  <c:v>0.31159982085228</c:v>
                </c:pt>
                <c:pt idx="406">
                  <c:v>0.31313335895538302</c:v>
                </c:pt>
                <c:pt idx="407">
                  <c:v>0.31528028845786998</c:v>
                </c:pt>
                <c:pt idx="408">
                  <c:v>0.31804063916206399</c:v>
                </c:pt>
                <c:pt idx="409">
                  <c:v>0.31957417726516701</c:v>
                </c:pt>
                <c:pt idx="410">
                  <c:v>0.32172110676765397</c:v>
                </c:pt>
                <c:pt idx="411">
                  <c:v>0.32386806607246399</c:v>
                </c:pt>
                <c:pt idx="412">
                  <c:v>0.32540160417556802</c:v>
                </c:pt>
                <c:pt idx="413">
                  <c:v>0.32785522937774703</c:v>
                </c:pt>
                <c:pt idx="414">
                  <c:v>0.32969549298286399</c:v>
                </c:pt>
                <c:pt idx="415">
                  <c:v>0.33184242248535201</c:v>
                </c:pt>
                <c:pt idx="416">
                  <c:v>0.33337596058845498</c:v>
                </c:pt>
                <c:pt idx="417">
                  <c:v>0.33552289009094199</c:v>
                </c:pt>
                <c:pt idx="418">
                  <c:v>0.33736315369606001</c:v>
                </c:pt>
                <c:pt idx="419">
                  <c:v>0.33951008319854697</c:v>
                </c:pt>
                <c:pt idx="420">
                  <c:v>0.34165701270103499</c:v>
                </c:pt>
                <c:pt idx="421">
                  <c:v>0.34349727630615201</c:v>
                </c:pt>
                <c:pt idx="422">
                  <c:v>0.34503081440925598</c:v>
                </c:pt>
                <c:pt idx="423">
                  <c:v>0.34779113531112699</c:v>
                </c:pt>
                <c:pt idx="424">
                  <c:v>0.34963139891624501</c:v>
                </c:pt>
                <c:pt idx="425">
                  <c:v>0.35147163271903997</c:v>
                </c:pt>
                <c:pt idx="426">
                  <c:v>0.35361856222152699</c:v>
                </c:pt>
                <c:pt idx="427">
                  <c:v>0.35545879602432301</c:v>
                </c:pt>
                <c:pt idx="428">
                  <c:v>0.35729905962943997</c:v>
                </c:pt>
                <c:pt idx="429">
                  <c:v>0.359139293432236</c:v>
                </c:pt>
                <c:pt idx="430">
                  <c:v>0.361899644136429</c:v>
                </c:pt>
                <c:pt idx="431">
                  <c:v>0.36373987793922402</c:v>
                </c:pt>
                <c:pt idx="432">
                  <c:v>0.36527341604232799</c:v>
                </c:pt>
                <c:pt idx="433">
                  <c:v>0.36742034554481501</c:v>
                </c:pt>
                <c:pt idx="434">
                  <c:v>0.36956730484962502</c:v>
                </c:pt>
                <c:pt idx="435">
                  <c:v>0.37140753865241999</c:v>
                </c:pt>
                <c:pt idx="436">
                  <c:v>0.373554468154907</c:v>
                </c:pt>
                <c:pt idx="437">
                  <c:v>0.37570142745971702</c:v>
                </c:pt>
                <c:pt idx="438">
                  <c:v>0.37723496556281999</c:v>
                </c:pt>
                <c:pt idx="439">
                  <c:v>0.37938189506530801</c:v>
                </c:pt>
                <c:pt idx="440">
                  <c:v>0.38152885437011702</c:v>
                </c:pt>
                <c:pt idx="441">
                  <c:v>0.38367581367492698</c:v>
                </c:pt>
                <c:pt idx="442">
                  <c:v>0.38520932197570801</c:v>
                </c:pt>
                <c:pt idx="443">
                  <c:v>0.38766300678253202</c:v>
                </c:pt>
                <c:pt idx="444">
                  <c:v>0.39011663198471103</c:v>
                </c:pt>
                <c:pt idx="445">
                  <c:v>0.3913434445858</c:v>
                </c:pt>
                <c:pt idx="446">
                  <c:v>0.39349040389061002</c:v>
                </c:pt>
                <c:pt idx="447">
                  <c:v>0.39533063769340498</c:v>
                </c:pt>
                <c:pt idx="448">
                  <c:v>0.39717087149620101</c:v>
                </c:pt>
                <c:pt idx="449">
                  <c:v>0.39931783080101002</c:v>
                </c:pt>
                <c:pt idx="450">
                  <c:v>0.40146479010581998</c:v>
                </c:pt>
                <c:pt idx="451">
                  <c:v>0.40391841530799899</c:v>
                </c:pt>
                <c:pt idx="452">
                  <c:v>0.40545195341110202</c:v>
                </c:pt>
                <c:pt idx="453">
                  <c:v>0.40698546171188399</c:v>
                </c:pt>
                <c:pt idx="454">
                  <c:v>0.41005253791809099</c:v>
                </c:pt>
                <c:pt idx="455">
                  <c:v>0.41189277172088601</c:v>
                </c:pt>
                <c:pt idx="456">
                  <c:v>0.41403973102569602</c:v>
                </c:pt>
                <c:pt idx="457">
                  <c:v>0.41557326912879899</c:v>
                </c:pt>
                <c:pt idx="458">
                  <c:v>0.41741350293159502</c:v>
                </c:pt>
                <c:pt idx="459">
                  <c:v>0.41925373673438998</c:v>
                </c:pt>
                <c:pt idx="460">
                  <c:v>0.4214006960392</c:v>
                </c:pt>
                <c:pt idx="461">
                  <c:v>0.42354762554168701</c:v>
                </c:pt>
                <c:pt idx="462">
                  <c:v>0.42600128054618802</c:v>
                </c:pt>
                <c:pt idx="463">
                  <c:v>0.42753481864929199</c:v>
                </c:pt>
                <c:pt idx="464">
                  <c:v>0.42968174815177901</c:v>
                </c:pt>
                <c:pt idx="465">
                  <c:v>0.43182867765426602</c:v>
                </c:pt>
                <c:pt idx="466">
                  <c:v>0.43366894125938399</c:v>
                </c:pt>
                <c:pt idx="467">
                  <c:v>0.43550917506218001</c:v>
                </c:pt>
                <c:pt idx="468">
                  <c:v>0.43704271316528298</c:v>
                </c:pt>
                <c:pt idx="469">
                  <c:v>0.43980306386947599</c:v>
                </c:pt>
                <c:pt idx="470">
                  <c:v>0.441949993371964</c:v>
                </c:pt>
                <c:pt idx="471">
                  <c:v>0.44379022717475902</c:v>
                </c:pt>
                <c:pt idx="472">
                  <c:v>0.44563046097755399</c:v>
                </c:pt>
                <c:pt idx="473">
                  <c:v>0.447777420282364</c:v>
                </c:pt>
                <c:pt idx="474">
                  <c:v>0.44931095838546797</c:v>
                </c:pt>
                <c:pt idx="475">
                  <c:v>0.45176458358764598</c:v>
                </c:pt>
                <c:pt idx="476">
                  <c:v>0.453604847192764</c:v>
                </c:pt>
                <c:pt idx="477">
                  <c:v>0.45575177669525102</c:v>
                </c:pt>
                <c:pt idx="478">
                  <c:v>0.45759201049804699</c:v>
                </c:pt>
                <c:pt idx="479">
                  <c:v>0.45943224430084201</c:v>
                </c:pt>
                <c:pt idx="480">
                  <c:v>0.46096578240394598</c:v>
                </c:pt>
                <c:pt idx="481">
                  <c:v>0.46372613310813898</c:v>
                </c:pt>
                <c:pt idx="482">
                  <c:v>0.465873092412949</c:v>
                </c:pt>
                <c:pt idx="483">
                  <c:v>0.46771332621574402</c:v>
                </c:pt>
                <c:pt idx="484">
                  <c:v>0.46955356001853898</c:v>
                </c:pt>
                <c:pt idx="485">
                  <c:v>0.47200724482536299</c:v>
                </c:pt>
                <c:pt idx="486">
                  <c:v>0.47354075312614402</c:v>
                </c:pt>
                <c:pt idx="487">
                  <c:v>0.47507429122924799</c:v>
                </c:pt>
                <c:pt idx="488">
                  <c:v>0.477527916431427</c:v>
                </c:pt>
                <c:pt idx="489">
                  <c:v>0.47936818003654502</c:v>
                </c:pt>
                <c:pt idx="490">
                  <c:v>0.48120841383933999</c:v>
                </c:pt>
                <c:pt idx="491">
                  <c:v>0.48396879434585599</c:v>
                </c:pt>
                <c:pt idx="492">
                  <c:v>0.48550230264663702</c:v>
                </c:pt>
                <c:pt idx="493">
                  <c:v>0.48734253644943198</c:v>
                </c:pt>
                <c:pt idx="494">
                  <c:v>0.48918277025222801</c:v>
                </c:pt>
                <c:pt idx="495">
                  <c:v>0.49163645505905201</c:v>
                </c:pt>
                <c:pt idx="496">
                  <c:v>0.49378338456153897</c:v>
                </c:pt>
                <c:pt idx="497">
                  <c:v>0.49531689286232</c:v>
                </c:pt>
                <c:pt idx="498">
                  <c:v>0.49777057766914401</c:v>
                </c:pt>
                <c:pt idx="499">
                  <c:v>0.49930408596992498</c:v>
                </c:pt>
                <c:pt idx="500">
                  <c:v>0.501451015472412</c:v>
                </c:pt>
                <c:pt idx="501">
                  <c:v>0.50329124927520796</c:v>
                </c:pt>
                <c:pt idx="502">
                  <c:v>0.50574487447738603</c:v>
                </c:pt>
                <c:pt idx="503">
                  <c:v>0.50758516788482699</c:v>
                </c:pt>
                <c:pt idx="504">
                  <c:v>0.50973206758499101</c:v>
                </c:pt>
                <c:pt idx="505">
                  <c:v>0.51157236099243197</c:v>
                </c:pt>
                <c:pt idx="506">
                  <c:v>0.51371926069259599</c:v>
                </c:pt>
                <c:pt idx="507">
                  <c:v>0.51555955410003695</c:v>
                </c:pt>
                <c:pt idx="508">
                  <c:v>0.51770645380020097</c:v>
                </c:pt>
                <c:pt idx="509">
                  <c:v>0.51985341310501099</c:v>
                </c:pt>
                <c:pt idx="510">
                  <c:v>0.52138692140579201</c:v>
                </c:pt>
                <c:pt idx="511">
                  <c:v>0.52384060621261597</c:v>
                </c:pt>
                <c:pt idx="512">
                  <c:v>0.52537411451339699</c:v>
                </c:pt>
                <c:pt idx="513">
                  <c:v>0.52752107381820701</c:v>
                </c:pt>
                <c:pt idx="514">
                  <c:v>0.52966797351837203</c:v>
                </c:pt>
                <c:pt idx="515">
                  <c:v>0.53150826692581199</c:v>
                </c:pt>
                <c:pt idx="516">
                  <c:v>0.53334844112396196</c:v>
                </c:pt>
                <c:pt idx="517">
                  <c:v>0.53641551733017001</c:v>
                </c:pt>
                <c:pt idx="518">
                  <c:v>0.53733563423156705</c:v>
                </c:pt>
                <c:pt idx="519">
                  <c:v>0.539789319038391</c:v>
                </c:pt>
                <c:pt idx="520">
                  <c:v>0.54162961244583097</c:v>
                </c:pt>
                <c:pt idx="521">
                  <c:v>0.54346978664398204</c:v>
                </c:pt>
                <c:pt idx="522">
                  <c:v>0.54561674594879195</c:v>
                </c:pt>
                <c:pt idx="523">
                  <c:v>0.54776370525360096</c:v>
                </c:pt>
                <c:pt idx="524">
                  <c:v>0.54991066455841098</c:v>
                </c:pt>
                <c:pt idx="525">
                  <c:v>0.55175083875656095</c:v>
                </c:pt>
                <c:pt idx="526">
                  <c:v>0.55359113216400102</c:v>
                </c:pt>
                <c:pt idx="527">
                  <c:v>0.55573803186416604</c:v>
                </c:pt>
                <c:pt idx="528">
                  <c:v>0.557578325271606</c:v>
                </c:pt>
                <c:pt idx="529">
                  <c:v>0.55941849946975697</c:v>
                </c:pt>
                <c:pt idx="530">
                  <c:v>0.56156551837921098</c:v>
                </c:pt>
                <c:pt idx="531">
                  <c:v>0.56340569257736195</c:v>
                </c:pt>
                <c:pt idx="532">
                  <c:v>0.56585937738418601</c:v>
                </c:pt>
                <c:pt idx="533">
                  <c:v>0.56769961118698098</c:v>
                </c:pt>
                <c:pt idx="534">
                  <c:v>0.56984657049179099</c:v>
                </c:pt>
                <c:pt idx="535">
                  <c:v>0.57199347019195601</c:v>
                </c:pt>
                <c:pt idx="536">
                  <c:v>0.57352703809738204</c:v>
                </c:pt>
                <c:pt idx="537">
                  <c:v>0.575367271900177</c:v>
                </c:pt>
                <c:pt idx="538">
                  <c:v>0.57782089710235596</c:v>
                </c:pt>
                <c:pt idx="539">
                  <c:v>0.57935440540313698</c:v>
                </c:pt>
                <c:pt idx="540">
                  <c:v>0.581501424312592</c:v>
                </c:pt>
                <c:pt idx="541">
                  <c:v>0.58364832401275601</c:v>
                </c:pt>
                <c:pt idx="542">
                  <c:v>0.58548855781555198</c:v>
                </c:pt>
                <c:pt idx="543">
                  <c:v>0.587635517120361</c:v>
                </c:pt>
                <c:pt idx="544">
                  <c:v>0.58947575092315696</c:v>
                </c:pt>
                <c:pt idx="545">
                  <c:v>0.59162271022796598</c:v>
                </c:pt>
                <c:pt idx="546">
                  <c:v>0.59346294403076205</c:v>
                </c:pt>
                <c:pt idx="547">
                  <c:v>0.59560984373092696</c:v>
                </c:pt>
                <c:pt idx="548">
                  <c:v>0.59745013713836703</c:v>
                </c:pt>
                <c:pt idx="549">
                  <c:v>0.599290370941162</c:v>
                </c:pt>
                <c:pt idx="550">
                  <c:v>0.60174399614334095</c:v>
                </c:pt>
                <c:pt idx="551">
                  <c:v>0.60358422994613603</c:v>
                </c:pt>
                <c:pt idx="552">
                  <c:v>0.60573118925094604</c:v>
                </c:pt>
                <c:pt idx="553">
                  <c:v>0.60757142305374101</c:v>
                </c:pt>
                <c:pt idx="554">
                  <c:v>0.60941165685653698</c:v>
                </c:pt>
                <c:pt idx="555">
                  <c:v>0.61186528205871604</c:v>
                </c:pt>
                <c:pt idx="556">
                  <c:v>0.61339884996414196</c:v>
                </c:pt>
                <c:pt idx="557">
                  <c:v>0.61554574966430697</c:v>
                </c:pt>
                <c:pt idx="558">
                  <c:v>0.617079317569733</c:v>
                </c:pt>
                <c:pt idx="559">
                  <c:v>0.61953294277191195</c:v>
                </c:pt>
                <c:pt idx="560">
                  <c:v>0.62167990207672097</c:v>
                </c:pt>
                <c:pt idx="561">
                  <c:v>0.62352013587951705</c:v>
                </c:pt>
                <c:pt idx="562">
                  <c:v>0.62536042928695701</c:v>
                </c:pt>
                <c:pt idx="563">
                  <c:v>0.62750732898712203</c:v>
                </c:pt>
                <c:pt idx="564">
                  <c:v>0.62934756278991699</c:v>
                </c:pt>
                <c:pt idx="565">
                  <c:v>0.63180118799209595</c:v>
                </c:pt>
                <c:pt idx="566">
                  <c:v>0.63364148139953602</c:v>
                </c:pt>
                <c:pt idx="567">
                  <c:v>0.63517498970031705</c:v>
                </c:pt>
                <c:pt idx="568">
                  <c:v>0.63732194900512695</c:v>
                </c:pt>
                <c:pt idx="569">
                  <c:v>0.63977563381195102</c:v>
                </c:pt>
                <c:pt idx="570">
                  <c:v>0.64161580801010099</c:v>
                </c:pt>
                <c:pt idx="571">
                  <c:v>0.643762826919556</c:v>
                </c:pt>
                <c:pt idx="572">
                  <c:v>0.64560300111770597</c:v>
                </c:pt>
                <c:pt idx="573">
                  <c:v>0.64713650941848799</c:v>
                </c:pt>
                <c:pt idx="574">
                  <c:v>0.64959019422531095</c:v>
                </c:pt>
                <c:pt idx="575">
                  <c:v>0.65173715353012096</c:v>
                </c:pt>
                <c:pt idx="576">
                  <c:v>0.65419077873230003</c:v>
                </c:pt>
                <c:pt idx="577">
                  <c:v>0.65572434663772605</c:v>
                </c:pt>
                <c:pt idx="578">
                  <c:v>0.65725785493850697</c:v>
                </c:pt>
                <c:pt idx="579">
                  <c:v>0.65971153974533103</c:v>
                </c:pt>
                <c:pt idx="580">
                  <c:v>0.661551713943481</c:v>
                </c:pt>
                <c:pt idx="581">
                  <c:v>0.66369873285293601</c:v>
                </c:pt>
                <c:pt idx="582">
                  <c:v>0.66584563255310103</c:v>
                </c:pt>
                <c:pt idx="583">
                  <c:v>0.66737920045852706</c:v>
                </c:pt>
                <c:pt idx="584">
                  <c:v>0.66983282566070601</c:v>
                </c:pt>
                <c:pt idx="585">
                  <c:v>0.67136639356613204</c:v>
                </c:pt>
                <c:pt idx="586">
                  <c:v>0.67351329326629605</c:v>
                </c:pt>
                <c:pt idx="587">
                  <c:v>0.67535352706909202</c:v>
                </c:pt>
                <c:pt idx="588">
                  <c:v>0.67719376087188698</c:v>
                </c:pt>
                <c:pt idx="589">
                  <c:v>0.67995411157607999</c:v>
                </c:pt>
                <c:pt idx="590">
                  <c:v>0.68179434537887595</c:v>
                </c:pt>
                <c:pt idx="591">
                  <c:v>0.68363463878631603</c:v>
                </c:pt>
                <c:pt idx="592">
                  <c:v>0.685474812984467</c:v>
                </c:pt>
                <c:pt idx="593">
                  <c:v>0.68731510639190696</c:v>
                </c:pt>
                <c:pt idx="594">
                  <c:v>0.68946200609207198</c:v>
                </c:pt>
                <c:pt idx="595">
                  <c:v>0.69130229949951205</c:v>
                </c:pt>
                <c:pt idx="596">
                  <c:v>0.69344919919967696</c:v>
                </c:pt>
                <c:pt idx="597">
                  <c:v>0.69528943300247203</c:v>
                </c:pt>
                <c:pt idx="598">
                  <c:v>0.69743639230728105</c:v>
                </c:pt>
                <c:pt idx="599">
                  <c:v>0.69989001750946001</c:v>
                </c:pt>
                <c:pt idx="600">
                  <c:v>0.70142352581024203</c:v>
                </c:pt>
                <c:pt idx="601">
                  <c:v>0.70357054471969604</c:v>
                </c:pt>
                <c:pt idx="602">
                  <c:v>0.70571744441986095</c:v>
                </c:pt>
                <c:pt idx="603">
                  <c:v>0.70786440372466997</c:v>
                </c:pt>
                <c:pt idx="604">
                  <c:v>0.70970463752746604</c:v>
                </c:pt>
                <c:pt idx="605">
                  <c:v>0.71185159683227495</c:v>
                </c:pt>
                <c:pt idx="606">
                  <c:v>0.71369177103042603</c:v>
                </c:pt>
                <c:pt idx="607">
                  <c:v>0.71583878993988004</c:v>
                </c:pt>
                <c:pt idx="608">
                  <c:v>0.71737229824066195</c:v>
                </c:pt>
                <c:pt idx="609">
                  <c:v>0.71982592344284102</c:v>
                </c:pt>
                <c:pt idx="610">
                  <c:v>0.72166615724563599</c:v>
                </c:pt>
                <c:pt idx="611">
                  <c:v>0.72350645065307595</c:v>
                </c:pt>
                <c:pt idx="612">
                  <c:v>0.72565335035324097</c:v>
                </c:pt>
                <c:pt idx="613">
                  <c:v>0.72718691825866699</c:v>
                </c:pt>
                <c:pt idx="614">
                  <c:v>0.72933381795883201</c:v>
                </c:pt>
                <c:pt idx="615">
                  <c:v>0.73178750276565596</c:v>
                </c:pt>
                <c:pt idx="616">
                  <c:v>0.73332101106643699</c:v>
                </c:pt>
                <c:pt idx="617">
                  <c:v>0.735467970371246</c:v>
                </c:pt>
                <c:pt idx="618">
                  <c:v>0.73730820417404197</c:v>
                </c:pt>
                <c:pt idx="619">
                  <c:v>0.73976182937622104</c:v>
                </c:pt>
                <c:pt idx="620">
                  <c:v>0.74098867177963301</c:v>
                </c:pt>
                <c:pt idx="621">
                  <c:v>0.74374902248382602</c:v>
                </c:pt>
                <c:pt idx="622">
                  <c:v>0.74528253078460704</c:v>
                </c:pt>
                <c:pt idx="623">
                  <c:v>0.74742949008941695</c:v>
                </c:pt>
                <c:pt idx="624">
                  <c:v>0.74926972389221203</c:v>
                </c:pt>
                <c:pt idx="625">
                  <c:v>0.75172340869903598</c:v>
                </c:pt>
                <c:pt idx="626">
                  <c:v>0.75356358289718595</c:v>
                </c:pt>
                <c:pt idx="627">
                  <c:v>0.75540387630462602</c:v>
                </c:pt>
                <c:pt idx="628">
                  <c:v>0.75755083560943604</c:v>
                </c:pt>
                <c:pt idx="629">
                  <c:v>0.75969779491424605</c:v>
                </c:pt>
                <c:pt idx="630">
                  <c:v>0.76092457771301303</c:v>
                </c:pt>
                <c:pt idx="631">
                  <c:v>0.76368492841720603</c:v>
                </c:pt>
                <c:pt idx="632">
                  <c:v>0.765525221824646</c:v>
                </c:pt>
                <c:pt idx="633">
                  <c:v>0.76767212152481101</c:v>
                </c:pt>
                <c:pt idx="634">
                  <c:v>0.76920562982559204</c:v>
                </c:pt>
                <c:pt idx="635">
                  <c:v>0.77165931463241599</c:v>
                </c:pt>
                <c:pt idx="636">
                  <c:v>0.77349960803985596</c:v>
                </c:pt>
                <c:pt idx="637">
                  <c:v>0.77564650774002097</c:v>
                </c:pt>
                <c:pt idx="638">
                  <c:v>0.77748674154281605</c:v>
                </c:pt>
                <c:pt idx="639">
                  <c:v>0.77932697534561202</c:v>
                </c:pt>
                <c:pt idx="640">
                  <c:v>0.78116726875305198</c:v>
                </c:pt>
                <c:pt idx="641">
                  <c:v>0.78362083435058605</c:v>
                </c:pt>
                <c:pt idx="642">
                  <c:v>0.78546112775802601</c:v>
                </c:pt>
                <c:pt idx="643">
                  <c:v>0.78791475296020497</c:v>
                </c:pt>
                <c:pt idx="644">
                  <c:v>0.78975498676300004</c:v>
                </c:pt>
                <c:pt idx="645">
                  <c:v>0.79159522056579601</c:v>
                </c:pt>
                <c:pt idx="646">
                  <c:v>0.79374217987060502</c:v>
                </c:pt>
                <c:pt idx="647">
                  <c:v>0.79558241367340099</c:v>
                </c:pt>
                <c:pt idx="648">
                  <c:v>0.79742264747619596</c:v>
                </c:pt>
                <c:pt idx="649">
                  <c:v>0.79926288127899203</c:v>
                </c:pt>
                <c:pt idx="650">
                  <c:v>0.80140984058380105</c:v>
                </c:pt>
                <c:pt idx="651">
                  <c:v>0.80386346578598</c:v>
                </c:pt>
                <c:pt idx="652">
                  <c:v>0.80539703369140603</c:v>
                </c:pt>
                <c:pt idx="653">
                  <c:v>0.80754393339157104</c:v>
                </c:pt>
                <c:pt idx="654">
                  <c:v>0.80938422679901101</c:v>
                </c:pt>
                <c:pt idx="655">
                  <c:v>0.81153112649917603</c:v>
                </c:pt>
                <c:pt idx="656">
                  <c:v>0.81337141990661599</c:v>
                </c:pt>
                <c:pt idx="657">
                  <c:v>0.81521159410476696</c:v>
                </c:pt>
                <c:pt idx="658">
                  <c:v>0.81735855340957597</c:v>
                </c:pt>
                <c:pt idx="659">
                  <c:v>0.81981217861175504</c:v>
                </c:pt>
                <c:pt idx="660">
                  <c:v>0.82134574651718095</c:v>
                </c:pt>
                <c:pt idx="661">
                  <c:v>0.82318598031997703</c:v>
                </c:pt>
                <c:pt idx="662">
                  <c:v>0.82533293962478604</c:v>
                </c:pt>
                <c:pt idx="663">
                  <c:v>0.82717317342758201</c:v>
                </c:pt>
                <c:pt idx="664">
                  <c:v>0.82962679862976096</c:v>
                </c:pt>
                <c:pt idx="665">
                  <c:v>0.83146703243255604</c:v>
                </c:pt>
                <c:pt idx="666">
                  <c:v>0.83300060033798196</c:v>
                </c:pt>
                <c:pt idx="667">
                  <c:v>0.83545422554016102</c:v>
                </c:pt>
                <c:pt idx="668">
                  <c:v>0.83790791034698497</c:v>
                </c:pt>
                <c:pt idx="669">
                  <c:v>0.839441418647766</c:v>
                </c:pt>
                <c:pt idx="670">
                  <c:v>0.84189504384994496</c:v>
                </c:pt>
                <c:pt idx="671">
                  <c:v>0.84342855215072599</c:v>
                </c:pt>
                <c:pt idx="672">
                  <c:v>0.84526884555816695</c:v>
                </c:pt>
                <c:pt idx="673">
                  <c:v>0.84741574525833097</c:v>
                </c:pt>
                <c:pt idx="674">
                  <c:v>0.84956270456314098</c:v>
                </c:pt>
                <c:pt idx="675">
                  <c:v>0.85140293836593595</c:v>
                </c:pt>
                <c:pt idx="676">
                  <c:v>0.85385662317276001</c:v>
                </c:pt>
                <c:pt idx="677">
                  <c:v>0.85569685697555498</c:v>
                </c:pt>
                <c:pt idx="678">
                  <c:v>0.85753709077835105</c:v>
                </c:pt>
                <c:pt idx="679">
                  <c:v>0.85968405008315996</c:v>
                </c:pt>
                <c:pt idx="680">
                  <c:v>0.86152428388595603</c:v>
                </c:pt>
                <c:pt idx="681">
                  <c:v>0.863364458084106</c:v>
                </c:pt>
                <c:pt idx="682">
                  <c:v>0.86581814289092995</c:v>
                </c:pt>
                <c:pt idx="683">
                  <c:v>0.86765843629837003</c:v>
                </c:pt>
                <c:pt idx="684">
                  <c:v>0.869498610496521</c:v>
                </c:pt>
                <c:pt idx="685">
                  <c:v>0.87133884429931596</c:v>
                </c:pt>
                <c:pt idx="686">
                  <c:v>0.87379252910614003</c:v>
                </c:pt>
                <c:pt idx="687">
                  <c:v>0.87532609701156605</c:v>
                </c:pt>
                <c:pt idx="688">
                  <c:v>0.87747299671173096</c:v>
                </c:pt>
                <c:pt idx="689">
                  <c:v>0.87961995601654097</c:v>
                </c:pt>
                <c:pt idx="690">
                  <c:v>0.881153464317322</c:v>
                </c:pt>
                <c:pt idx="691">
                  <c:v>0.88360714912414595</c:v>
                </c:pt>
                <c:pt idx="692">
                  <c:v>0.88544738292694103</c:v>
                </c:pt>
                <c:pt idx="693">
                  <c:v>0.88759434223175004</c:v>
                </c:pt>
                <c:pt idx="694">
                  <c:v>0.88943451642990101</c:v>
                </c:pt>
                <c:pt idx="695">
                  <c:v>0.89066135883331299</c:v>
                </c:pt>
                <c:pt idx="696">
                  <c:v>0.89342170953750599</c:v>
                </c:pt>
                <c:pt idx="697">
                  <c:v>0.89495527744293202</c:v>
                </c:pt>
                <c:pt idx="698">
                  <c:v>0.89740890264511097</c:v>
                </c:pt>
                <c:pt idx="699">
                  <c:v>0.89955586194992099</c:v>
                </c:pt>
                <c:pt idx="700">
                  <c:v>0.90200948715210005</c:v>
                </c:pt>
                <c:pt idx="701">
                  <c:v>0.90354305505752597</c:v>
                </c:pt>
                <c:pt idx="702">
                  <c:v>0.90568995475768999</c:v>
                </c:pt>
                <c:pt idx="703">
                  <c:v>0.90753024816513095</c:v>
                </c:pt>
                <c:pt idx="704">
                  <c:v>0.90937042236328103</c:v>
                </c:pt>
                <c:pt idx="705">
                  <c:v>0.91151744127273604</c:v>
                </c:pt>
                <c:pt idx="706">
                  <c:v>0.91366434097289995</c:v>
                </c:pt>
                <c:pt idx="707">
                  <c:v>0.91581130027770996</c:v>
                </c:pt>
                <c:pt idx="708">
                  <c:v>0.91734480857849099</c:v>
                </c:pt>
                <c:pt idx="709">
                  <c:v>0.919491767883301</c:v>
                </c:pt>
                <c:pt idx="710">
                  <c:v>0.92133200168609597</c:v>
                </c:pt>
                <c:pt idx="711">
                  <c:v>0.92317229509353604</c:v>
                </c:pt>
                <c:pt idx="712">
                  <c:v>0.92623931169509899</c:v>
                </c:pt>
                <c:pt idx="713">
                  <c:v>0.92746615409851096</c:v>
                </c:pt>
                <c:pt idx="714">
                  <c:v>0.92930638790130604</c:v>
                </c:pt>
                <c:pt idx="715">
                  <c:v>0.931760013103485</c:v>
                </c:pt>
                <c:pt idx="716">
                  <c:v>0.93360024690628096</c:v>
                </c:pt>
                <c:pt idx="717">
                  <c:v>0.93544054031372104</c:v>
                </c:pt>
                <c:pt idx="718">
                  <c:v>0.93758744001388605</c:v>
                </c:pt>
                <c:pt idx="719">
                  <c:v>0.93942767381668102</c:v>
                </c:pt>
                <c:pt idx="720">
                  <c:v>0.94126790761947599</c:v>
                </c:pt>
                <c:pt idx="721">
                  <c:v>0.94310820102691695</c:v>
                </c:pt>
                <c:pt idx="722">
                  <c:v>0.94494837522506703</c:v>
                </c:pt>
                <c:pt idx="723">
                  <c:v>0.94770878553390503</c:v>
                </c:pt>
                <c:pt idx="724">
                  <c:v>0.94985568523407005</c:v>
                </c:pt>
                <c:pt idx="725">
                  <c:v>0.95169591903686501</c:v>
                </c:pt>
                <c:pt idx="726">
                  <c:v>0.95353615283966098</c:v>
                </c:pt>
                <c:pt idx="727">
                  <c:v>0.95537644624710105</c:v>
                </c:pt>
                <c:pt idx="728">
                  <c:v>0.95690995454788197</c:v>
                </c:pt>
                <c:pt idx="729">
                  <c:v>0.95936357975006104</c:v>
                </c:pt>
                <c:pt idx="730">
                  <c:v>0.96151053905487105</c:v>
                </c:pt>
                <c:pt idx="731">
                  <c:v>0.96335077285766602</c:v>
                </c:pt>
                <c:pt idx="732">
                  <c:v>0.96549767255783103</c:v>
                </c:pt>
                <c:pt idx="733">
                  <c:v>0.96764469146728505</c:v>
                </c:pt>
                <c:pt idx="734">
                  <c:v>0.970098316669464</c:v>
                </c:pt>
                <c:pt idx="735">
                  <c:v>0.97163182497024503</c:v>
                </c:pt>
                <c:pt idx="736">
                  <c:v>0.97377884387970004</c:v>
                </c:pt>
                <c:pt idx="737">
                  <c:v>0.97592574357986495</c:v>
                </c:pt>
                <c:pt idx="738">
                  <c:v>0.97776597738266002</c:v>
                </c:pt>
                <c:pt idx="739">
                  <c:v>0.97929948568344105</c:v>
                </c:pt>
                <c:pt idx="740">
                  <c:v>0.98113971948623702</c:v>
                </c:pt>
                <c:pt idx="741">
                  <c:v>0.98328667879104603</c:v>
                </c:pt>
                <c:pt idx="742">
                  <c:v>0.98543363809585605</c:v>
                </c:pt>
                <c:pt idx="743">
                  <c:v>0.98758059740066495</c:v>
                </c:pt>
                <c:pt idx="744">
                  <c:v>0.98972755670547496</c:v>
                </c:pt>
                <c:pt idx="745">
                  <c:v>0.99187445640563998</c:v>
                </c:pt>
                <c:pt idx="746">
                  <c:v>0.99340802431106601</c:v>
                </c:pt>
                <c:pt idx="747">
                  <c:v>0.99524825811386097</c:v>
                </c:pt>
                <c:pt idx="748">
                  <c:v>0.99739521741867099</c:v>
                </c:pt>
                <c:pt idx="749">
                  <c:v>0.99923539161682096</c:v>
                </c:pt>
                <c:pt idx="750">
                  <c:v>1.00138235092163</c:v>
                </c:pt>
                <c:pt idx="751">
                  <c:v>1.00322258472443</c:v>
                </c:pt>
                <c:pt idx="752">
                  <c:v>1.00567626953125</c:v>
                </c:pt>
                <c:pt idx="753">
                  <c:v>1.0072097778320299</c:v>
                </c:pt>
                <c:pt idx="754">
                  <c:v>1.0093567371368399</c:v>
                </c:pt>
                <c:pt idx="755">
                  <c:v>1.01119697093964</c:v>
                </c:pt>
                <c:pt idx="756">
                  <c:v>1.01365065574646</c:v>
                </c:pt>
                <c:pt idx="757">
                  <c:v>1.01549088954926</c:v>
                </c:pt>
                <c:pt idx="758">
                  <c:v>1.0176377296447801</c:v>
                </c:pt>
                <c:pt idx="759">
                  <c:v>1.0194780826568599</c:v>
                </c:pt>
                <c:pt idx="760">
                  <c:v>1.0219316482543901</c:v>
                </c:pt>
                <c:pt idx="761">
                  <c:v>1.02346515655518</c:v>
                </c:pt>
                <c:pt idx="762">
                  <c:v>1.02561211585999</c:v>
                </c:pt>
                <c:pt idx="763">
                  <c:v>1.02775919437408</c:v>
                </c:pt>
                <c:pt idx="764">
                  <c:v>1.0295993089675901</c:v>
                </c:pt>
                <c:pt idx="765">
                  <c:v>1.03143954277039</c:v>
                </c:pt>
                <c:pt idx="766">
                  <c:v>1.03327977657318</c:v>
                </c:pt>
                <c:pt idx="767">
                  <c:v>1.0354268550872801</c:v>
                </c:pt>
                <c:pt idx="768">
                  <c:v>1.0375736951828001</c:v>
                </c:pt>
                <c:pt idx="769">
                  <c:v>1.0394139289855999</c:v>
                </c:pt>
                <c:pt idx="770">
                  <c:v>1.04125416278839</c:v>
                </c:pt>
                <c:pt idx="771">
                  <c:v>1.04370784759521</c:v>
                </c:pt>
                <c:pt idx="772">
                  <c:v>1.04554808139801</c:v>
                </c:pt>
                <c:pt idx="773">
                  <c:v>1.04769504070282</c:v>
                </c:pt>
                <c:pt idx="774">
                  <c:v>1.05014872550964</c:v>
                </c:pt>
                <c:pt idx="775">
                  <c:v>1.05137550830841</c:v>
                </c:pt>
                <c:pt idx="776">
                  <c:v>1.0538291931152299</c:v>
                </c:pt>
                <c:pt idx="777">
                  <c:v>1.0553627014160201</c:v>
                </c:pt>
                <c:pt idx="778">
                  <c:v>1.05781626701355</c:v>
                </c:pt>
                <c:pt idx="779">
                  <c:v>1.0596566200256301</c:v>
                </c:pt>
                <c:pt idx="780">
                  <c:v>1.06119012832642</c:v>
                </c:pt>
                <c:pt idx="781">
                  <c:v>1.06364369392395</c:v>
                </c:pt>
                <c:pt idx="782">
                  <c:v>1.06548392772675</c:v>
                </c:pt>
                <c:pt idx="783">
                  <c:v>1.0676310062408401</c:v>
                </c:pt>
                <c:pt idx="784">
                  <c:v>1.06916451454163</c:v>
                </c:pt>
                <c:pt idx="785">
                  <c:v>1.07131135463715</c:v>
                </c:pt>
                <c:pt idx="786">
                  <c:v>1.0737651586532599</c:v>
                </c:pt>
                <c:pt idx="787">
                  <c:v>1.07591199874878</c:v>
                </c:pt>
                <c:pt idx="788">
                  <c:v>1.07775223255157</c:v>
                </c:pt>
                <c:pt idx="789">
                  <c:v>1.07928574085236</c:v>
                </c:pt>
                <c:pt idx="790">
                  <c:v>1.0820461511611901</c:v>
                </c:pt>
                <c:pt idx="791">
                  <c:v>1.08357965946198</c:v>
                </c:pt>
                <c:pt idx="792">
                  <c:v>1.0854198932647701</c:v>
                </c:pt>
                <c:pt idx="793">
                  <c:v>1.0875668525695801</c:v>
                </c:pt>
                <c:pt idx="794">
                  <c:v>1.0894070863723799</c:v>
                </c:pt>
                <c:pt idx="795">
                  <c:v>1.0915540456771899</c:v>
                </c:pt>
                <c:pt idx="796">
                  <c:v>1.0930875539779701</c:v>
                </c:pt>
                <c:pt idx="797">
                  <c:v>1.0952345132827801</c:v>
                </c:pt>
                <c:pt idx="798">
                  <c:v>1.0976881980896001</c:v>
                </c:pt>
                <c:pt idx="799">
                  <c:v>1.0995284318923999</c:v>
                </c:pt>
                <c:pt idx="800">
                  <c:v>1.10136866569519</c:v>
                </c:pt>
                <c:pt idx="801">
                  <c:v>1.1032087802887001</c:v>
                </c:pt>
                <c:pt idx="802">
                  <c:v>1.10566258430481</c:v>
                </c:pt>
                <c:pt idx="803">
                  <c:v>1.1071960926055899</c:v>
                </c:pt>
                <c:pt idx="804">
                  <c:v>1.10934293270111</c:v>
                </c:pt>
                <c:pt idx="805">
                  <c:v>1.11118316650391</c:v>
                </c:pt>
                <c:pt idx="806">
                  <c:v>1.1139435768127399</c:v>
                </c:pt>
                <c:pt idx="807">
                  <c:v>1.11578381061554</c:v>
                </c:pt>
                <c:pt idx="808">
                  <c:v>1.11701059341431</c:v>
                </c:pt>
                <c:pt idx="809">
                  <c:v>1.1194642782211299</c:v>
                </c:pt>
                <c:pt idx="810">
                  <c:v>1.1216112375259399</c:v>
                </c:pt>
                <c:pt idx="811">
                  <c:v>1.1231447458267201</c:v>
                </c:pt>
                <c:pt idx="812">
                  <c:v>1.12559843063354</c:v>
                </c:pt>
                <c:pt idx="813">
                  <c:v>1.1274386644363401</c:v>
                </c:pt>
                <c:pt idx="814">
                  <c:v>1.1295856237411499</c:v>
                </c:pt>
                <c:pt idx="815">
                  <c:v>1.13142585754395</c:v>
                </c:pt>
                <c:pt idx="816">
                  <c:v>1.1332660913467401</c:v>
                </c:pt>
                <c:pt idx="817">
                  <c:v>1.1354129314422601</c:v>
                </c:pt>
                <c:pt idx="818">
                  <c:v>1.1375600099563601</c:v>
                </c:pt>
                <c:pt idx="819">
                  <c:v>1.1397069692611701</c:v>
                </c:pt>
                <c:pt idx="820">
                  <c:v>1.14154708385468</c:v>
                </c:pt>
                <c:pt idx="821">
                  <c:v>1.14338731765747</c:v>
                </c:pt>
                <c:pt idx="822">
                  <c:v>1.14553439617157</c:v>
                </c:pt>
                <c:pt idx="823">
                  <c:v>1.1473746299743699</c:v>
                </c:pt>
                <c:pt idx="824">
                  <c:v>1.14921474456787</c:v>
                </c:pt>
                <c:pt idx="825">
                  <c:v>1.15136170387268</c:v>
                </c:pt>
                <c:pt idx="826">
                  <c:v>1.15350878238678</c:v>
                </c:pt>
                <c:pt idx="827">
                  <c:v>1.1553488969802901</c:v>
                </c:pt>
                <c:pt idx="828">
                  <c:v>1.1571891307830799</c:v>
                </c:pt>
                <c:pt idx="829">
                  <c:v>1.15933609008789</c:v>
                </c:pt>
                <c:pt idx="830">
                  <c:v>1.1617897748947099</c:v>
                </c:pt>
                <c:pt idx="831">
                  <c:v>1.1633232831955</c:v>
                </c:pt>
                <c:pt idx="832">
                  <c:v>1.1654702425003101</c:v>
                </c:pt>
                <c:pt idx="833">
                  <c:v>1.16792392730713</c:v>
                </c:pt>
                <c:pt idx="834">
                  <c:v>1.1694574356079099</c:v>
                </c:pt>
                <c:pt idx="835">
                  <c:v>1.1716043949127199</c:v>
                </c:pt>
                <c:pt idx="836">
                  <c:v>1.17344462871552</c:v>
                </c:pt>
                <c:pt idx="837">
                  <c:v>1.17559146881104</c:v>
                </c:pt>
                <c:pt idx="838">
                  <c:v>1.1774318218231199</c:v>
                </c:pt>
                <c:pt idx="839">
                  <c:v>1.1798855066299401</c:v>
                </c:pt>
                <c:pt idx="840">
                  <c:v>1.1820323467254601</c:v>
                </c:pt>
                <c:pt idx="841">
                  <c:v>1.1832591295242301</c:v>
                </c:pt>
                <c:pt idx="842">
                  <c:v>1.1850994825363199</c:v>
                </c:pt>
                <c:pt idx="843">
                  <c:v>1.1875531673431401</c:v>
                </c:pt>
                <c:pt idx="844">
                  <c:v>1.1897000074386599</c:v>
                </c:pt>
                <c:pt idx="845">
                  <c:v>1.19154036045074</c:v>
                </c:pt>
                <c:pt idx="846">
                  <c:v>1.19338059425354</c:v>
                </c:pt>
                <c:pt idx="847">
                  <c:v>1.1955274343490601</c:v>
                </c:pt>
                <c:pt idx="848">
                  <c:v>1.1973676681518599</c:v>
                </c:pt>
                <c:pt idx="849">
                  <c:v>1.1998214721679701</c:v>
                </c:pt>
                <c:pt idx="850">
                  <c:v>1.20135498046875</c:v>
                </c:pt>
                <c:pt idx="851">
                  <c:v>1.2041152715682999</c:v>
                </c:pt>
                <c:pt idx="852">
                  <c:v>1.2053420543670701</c:v>
                </c:pt>
                <c:pt idx="853">
                  <c:v>1.2071824073791499</c:v>
                </c:pt>
                <c:pt idx="854">
                  <c:v>1.20932924747467</c:v>
                </c:pt>
                <c:pt idx="855">
                  <c:v>1.21116948127747</c:v>
                </c:pt>
                <c:pt idx="856">
                  <c:v>1.21362316608429</c:v>
                </c:pt>
                <c:pt idx="857">
                  <c:v>1.2154633998870801</c:v>
                </c:pt>
                <c:pt idx="858">
                  <c:v>1.2176103591918901</c:v>
                </c:pt>
                <c:pt idx="859">
                  <c:v>1.2197573184967001</c:v>
                </c:pt>
                <c:pt idx="860">
                  <c:v>1.22159743309021</c:v>
                </c:pt>
                <c:pt idx="861">
                  <c:v>1.22374451160431</c:v>
                </c:pt>
                <c:pt idx="862">
                  <c:v>1.2255847454071001</c:v>
                </c:pt>
                <c:pt idx="863">
                  <c:v>1.22711825370789</c:v>
                </c:pt>
                <c:pt idx="864">
                  <c:v>1.2295718193054199</c:v>
                </c:pt>
                <c:pt idx="865">
                  <c:v>1.2311054468154901</c:v>
                </c:pt>
                <c:pt idx="866">
                  <c:v>1.23355913162231</c:v>
                </c:pt>
                <c:pt idx="867">
                  <c:v>1.2353992462158201</c:v>
                </c:pt>
                <c:pt idx="868">
                  <c:v>1.2375462055206301</c:v>
                </c:pt>
                <c:pt idx="869">
                  <c:v>1.2390798330307</c:v>
                </c:pt>
                <c:pt idx="870">
                  <c:v>1.2418401241302499</c:v>
                </c:pt>
                <c:pt idx="871">
                  <c:v>1.24368035793304</c:v>
                </c:pt>
                <c:pt idx="872">
                  <c:v>1.2452138662338299</c:v>
                </c:pt>
                <c:pt idx="873">
                  <c:v>1.2473609447479199</c:v>
                </c:pt>
                <c:pt idx="874">
                  <c:v>1.24920105934143</c:v>
                </c:pt>
                <c:pt idx="875">
                  <c:v>1.25134801864624</c:v>
                </c:pt>
                <c:pt idx="876">
                  <c:v>1.2531882524490401</c:v>
                </c:pt>
                <c:pt idx="877">
                  <c:v>1.25564193725586</c:v>
                </c:pt>
                <c:pt idx="878">
                  <c:v>1.25717544555664</c:v>
                </c:pt>
                <c:pt idx="879">
                  <c:v>1.25932240486145</c:v>
                </c:pt>
                <c:pt idx="880">
                  <c:v>1.26116263866425</c:v>
                </c:pt>
                <c:pt idx="881">
                  <c:v>1.2630028724670399</c:v>
                </c:pt>
                <c:pt idx="882">
                  <c:v>1.2654565572738601</c:v>
                </c:pt>
                <c:pt idx="883">
                  <c:v>1.2672967910766599</c:v>
                </c:pt>
                <c:pt idx="884">
                  <c:v>1.26913690567017</c:v>
                </c:pt>
                <c:pt idx="885">
                  <c:v>1.2718974351882899</c:v>
                </c:pt>
                <c:pt idx="886">
                  <c:v>1.27343094348907</c:v>
                </c:pt>
                <c:pt idx="887">
                  <c:v>1.2755777835845901</c:v>
                </c:pt>
                <c:pt idx="888">
                  <c:v>1.2774180173873899</c:v>
                </c:pt>
                <c:pt idx="889">
                  <c:v>1.2798717021942101</c:v>
                </c:pt>
                <c:pt idx="890">
                  <c:v>1.2820186614990201</c:v>
                </c:pt>
                <c:pt idx="891">
                  <c:v>1.2829387187957799</c:v>
                </c:pt>
                <c:pt idx="892">
                  <c:v>1.2853924036026001</c:v>
                </c:pt>
                <c:pt idx="893">
                  <c:v>1.2872327566146899</c:v>
                </c:pt>
                <c:pt idx="894">
                  <c:v>1.28907287120819</c:v>
                </c:pt>
                <c:pt idx="895">
                  <c:v>1.29152655601501</c:v>
                </c:pt>
                <c:pt idx="896">
                  <c:v>1.29367351531982</c:v>
                </c:pt>
                <c:pt idx="897">
                  <c:v>1.2955137491226201</c:v>
                </c:pt>
                <c:pt idx="898">
                  <c:v>1.2973539829254199</c:v>
                </c:pt>
                <c:pt idx="899">
                  <c:v>1.29919421672821</c:v>
                </c:pt>
                <c:pt idx="900">
                  <c:v>1.30164790153503</c:v>
                </c:pt>
                <c:pt idx="901">
                  <c:v>1.30348813533783</c:v>
                </c:pt>
                <c:pt idx="902">
                  <c:v>1.30502164363861</c:v>
                </c:pt>
                <c:pt idx="903">
                  <c:v>1.3074752092361499</c:v>
                </c:pt>
                <c:pt idx="904">
                  <c:v>1.30931556224823</c:v>
                </c:pt>
                <c:pt idx="905">
                  <c:v>1.3117692470550499</c:v>
                </c:pt>
                <c:pt idx="906">
                  <c:v>1.31391608715057</c:v>
                </c:pt>
                <c:pt idx="907">
                  <c:v>1.31575632095337</c:v>
                </c:pt>
                <c:pt idx="908">
                  <c:v>1.3172899484634399</c:v>
                </c:pt>
                <c:pt idx="909">
                  <c:v>1.31943690776825</c:v>
                </c:pt>
                <c:pt idx="910">
                  <c:v>1.32127702236176</c:v>
                </c:pt>
                <c:pt idx="911">
                  <c:v>1.3234239816665601</c:v>
                </c:pt>
                <c:pt idx="912">
                  <c:v>1.32587766647339</c:v>
                </c:pt>
                <c:pt idx="913">
                  <c:v>1.3277179002761801</c:v>
                </c:pt>
                <c:pt idx="914">
                  <c:v>1.3295581340789799</c:v>
                </c:pt>
                <c:pt idx="915">
                  <c:v>1.33139836788177</c:v>
                </c:pt>
                <c:pt idx="916">
                  <c:v>1.3338520526886</c:v>
                </c:pt>
                <c:pt idx="917">
                  <c:v>1.3350788354873699</c:v>
                </c:pt>
                <c:pt idx="918">
                  <c:v>1.3378392457962001</c:v>
                </c:pt>
                <c:pt idx="919">
                  <c:v>1.3396793603897099</c:v>
                </c:pt>
                <c:pt idx="920">
                  <c:v>1.34151971340179</c:v>
                </c:pt>
                <c:pt idx="921">
                  <c:v>1.3439733982086199</c:v>
                </c:pt>
                <c:pt idx="922">
                  <c:v>1.34581351280212</c:v>
                </c:pt>
                <c:pt idx="923">
                  <c:v>1.3473470211029099</c:v>
                </c:pt>
                <c:pt idx="924">
                  <c:v>1.349494099617</c:v>
                </c:pt>
                <c:pt idx="925">
                  <c:v>1.35164105892181</c:v>
                </c:pt>
                <c:pt idx="926">
                  <c:v>1.35378789901733</c:v>
                </c:pt>
                <c:pt idx="927">
                  <c:v>1.3556281328201301</c:v>
                </c:pt>
                <c:pt idx="928">
                  <c:v>1.3574684858322099</c:v>
                </c:pt>
                <c:pt idx="929">
                  <c:v>1.35930871963501</c:v>
                </c:pt>
                <c:pt idx="930">
                  <c:v>1.3611488342285201</c:v>
                </c:pt>
                <c:pt idx="931">
                  <c:v>1.36360251903534</c:v>
                </c:pt>
                <c:pt idx="932">
                  <c:v>1.3654428720474201</c:v>
                </c:pt>
                <c:pt idx="933">
                  <c:v>1.36728298664093</c:v>
                </c:pt>
                <c:pt idx="934">
                  <c:v>1.3697366714477499</c:v>
                </c:pt>
                <c:pt idx="935">
                  <c:v>1.37127017974854</c:v>
                </c:pt>
                <c:pt idx="936">
                  <c:v>1.37372386455536</c:v>
                </c:pt>
                <c:pt idx="937">
                  <c:v>1.37587082386017</c:v>
                </c:pt>
                <c:pt idx="938">
                  <c:v>1.3777110576629601</c:v>
                </c:pt>
                <c:pt idx="939">
                  <c:v>1.37924456596375</c:v>
                </c:pt>
                <c:pt idx="940">
                  <c:v>1.3810847997665401</c:v>
                </c:pt>
                <c:pt idx="941">
                  <c:v>1.38384521007538</c:v>
                </c:pt>
                <c:pt idx="942">
                  <c:v>1.3853787183761599</c:v>
                </c:pt>
                <c:pt idx="943">
                  <c:v>1.3875255584716799</c:v>
                </c:pt>
                <c:pt idx="944">
                  <c:v>1.3899793624877901</c:v>
                </c:pt>
                <c:pt idx="945">
                  <c:v>1.3912061452865601</c:v>
                </c:pt>
                <c:pt idx="946">
                  <c:v>1.39365971088409</c:v>
                </c:pt>
                <c:pt idx="947">
                  <c:v>1.3955000638961801</c:v>
                </c:pt>
                <c:pt idx="948">
                  <c:v>1.3973402976989699</c:v>
                </c:pt>
                <c:pt idx="949">
                  <c:v>1.39948713779449</c:v>
                </c:pt>
                <c:pt idx="950">
                  <c:v>1.40132737159729</c:v>
                </c:pt>
                <c:pt idx="951">
                  <c:v>1.4031676054000899</c:v>
                </c:pt>
                <c:pt idx="952">
                  <c:v>1.4053146839141799</c:v>
                </c:pt>
                <c:pt idx="953">
                  <c:v>1.4074615240096999</c:v>
                </c:pt>
                <c:pt idx="954">
                  <c:v>1.4096084833145099</c:v>
                </c:pt>
                <c:pt idx="955">
                  <c:v>1.4114488363266</c:v>
                </c:pt>
                <c:pt idx="956">
                  <c:v>1.41359567642212</c:v>
                </c:pt>
                <c:pt idx="957">
                  <c:v>1.4154359102249101</c:v>
                </c:pt>
                <c:pt idx="958">
                  <c:v>1.4175828695297199</c:v>
                </c:pt>
                <c:pt idx="959">
                  <c:v>1.41942310333252</c:v>
                </c:pt>
                <c:pt idx="960">
                  <c:v>1.4218767881393399</c:v>
                </c:pt>
                <c:pt idx="961">
                  <c:v>1.42371702194214</c:v>
                </c:pt>
                <c:pt idx="962">
                  <c:v>1.4252505302429199</c:v>
                </c:pt>
                <c:pt idx="963">
                  <c:v>1.4273974895477299</c:v>
                </c:pt>
                <c:pt idx="964">
                  <c:v>1.42954444885254</c:v>
                </c:pt>
                <c:pt idx="965">
                  <c:v>1.43169128894806</c:v>
                </c:pt>
                <c:pt idx="966">
                  <c:v>1.4335315227508501</c:v>
                </c:pt>
                <c:pt idx="967">
                  <c:v>1.4356786012649501</c:v>
                </c:pt>
                <c:pt idx="968">
                  <c:v>1.43721210956573</c:v>
                </c:pt>
                <c:pt idx="969">
                  <c:v>1.4390523433685301</c:v>
                </c:pt>
                <c:pt idx="970">
                  <c:v>1.4411991834640501</c:v>
                </c:pt>
                <c:pt idx="971">
                  <c:v>1.4433462619781501</c:v>
                </c:pt>
                <c:pt idx="972">
                  <c:v>1.4451864957809399</c:v>
                </c:pt>
                <c:pt idx="973">
                  <c:v>1.4476400613784799</c:v>
                </c:pt>
                <c:pt idx="974">
                  <c:v>1.44917356967926</c:v>
                </c:pt>
                <c:pt idx="975">
                  <c:v>1.45132064819336</c:v>
                </c:pt>
                <c:pt idx="976">
                  <c:v>1.4534674882888801</c:v>
                </c:pt>
                <c:pt idx="977">
                  <c:v>1.45500099658966</c:v>
                </c:pt>
                <c:pt idx="978">
                  <c:v>1.4574546813964799</c:v>
                </c:pt>
                <c:pt idx="979">
                  <c:v>1.4589883089065601</c:v>
                </c:pt>
                <c:pt idx="980">
                  <c:v>1.4611351490020801</c:v>
                </c:pt>
                <c:pt idx="981">
                  <c:v>1.4629753828048699</c:v>
                </c:pt>
                <c:pt idx="982">
                  <c:v>1.46512234210968</c:v>
                </c:pt>
                <c:pt idx="983">
                  <c:v>1.46726930141449</c:v>
                </c:pt>
                <c:pt idx="984">
                  <c:v>1.46910953521729</c:v>
                </c:pt>
                <c:pt idx="985">
                  <c:v>1.47156310081482</c:v>
                </c:pt>
                <c:pt idx="986">
                  <c:v>1.4730966091155999</c:v>
                </c:pt>
                <c:pt idx="987">
                  <c:v>1.4752436876296999</c:v>
                </c:pt>
                <c:pt idx="988">
                  <c:v>1.4770839214325</c:v>
                </c:pt>
                <c:pt idx="989">
                  <c:v>1.4789241552352901</c:v>
                </c:pt>
                <c:pt idx="990">
                  <c:v>1.48168444633484</c:v>
                </c:pt>
                <c:pt idx="991">
                  <c:v>1.4835247993469201</c:v>
                </c:pt>
                <c:pt idx="992">
                  <c:v>1.48475158214569</c:v>
                </c:pt>
                <c:pt idx="993">
                  <c:v>1.48720514774323</c:v>
                </c:pt>
                <c:pt idx="994">
                  <c:v>1.4896588325500499</c:v>
                </c:pt>
                <c:pt idx="995">
                  <c:v>1.4911924600601201</c:v>
                </c:pt>
                <c:pt idx="996">
                  <c:v>1.49395275115967</c:v>
                </c:pt>
              </c:numCache>
            </c:numRef>
          </c:xVal>
          <c:yVal>
            <c:numRef>
              <c:f>'pittaya skin'!$S$4:$S$1000</c:f>
              <c:numCache>
                <c:formatCode>General</c:formatCode>
                <c:ptCount val="997"/>
                <c:pt idx="0">
                  <c:v>41.21714958025477</c:v>
                </c:pt>
                <c:pt idx="1">
                  <c:v>37.448147726205569</c:v>
                </c:pt>
                <c:pt idx="2">
                  <c:v>35.847696463778519</c:v>
                </c:pt>
                <c:pt idx="3">
                  <c:v>34.860661137579207</c:v>
                </c:pt>
                <c:pt idx="4">
                  <c:v>34.238883017678752</c:v>
                </c:pt>
                <c:pt idx="5">
                  <c:v>33.787186608109998</c:v>
                </c:pt>
                <c:pt idx="6">
                  <c:v>33.416351512145908</c:v>
                </c:pt>
                <c:pt idx="7">
                  <c:v>33.017635235988863</c:v>
                </c:pt>
                <c:pt idx="8">
                  <c:v>32.710231194373179</c:v>
                </c:pt>
                <c:pt idx="9">
                  <c:v>32.469745292473867</c:v>
                </c:pt>
                <c:pt idx="10">
                  <c:v>32.243200497429321</c:v>
                </c:pt>
                <c:pt idx="11">
                  <c:v>31.999926167455563</c:v>
                </c:pt>
                <c:pt idx="12">
                  <c:v>31.801265653153976</c:v>
                </c:pt>
                <c:pt idx="13">
                  <c:v>31.629787661751589</c:v>
                </c:pt>
                <c:pt idx="14">
                  <c:v>31.417185007078633</c:v>
                </c:pt>
                <c:pt idx="15">
                  <c:v>31.22549246241261</c:v>
                </c:pt>
                <c:pt idx="16">
                  <c:v>31.092354840273526</c:v>
                </c:pt>
                <c:pt idx="17">
                  <c:v>31.001737128959093</c:v>
                </c:pt>
                <c:pt idx="18">
                  <c:v>30.807955847029206</c:v>
                </c:pt>
                <c:pt idx="19">
                  <c:v>30.660874017485224</c:v>
                </c:pt>
                <c:pt idx="20">
                  <c:v>30.593956911285456</c:v>
                </c:pt>
                <c:pt idx="21">
                  <c:v>30.536100646052276</c:v>
                </c:pt>
                <c:pt idx="22">
                  <c:v>30.350682581311823</c:v>
                </c:pt>
                <c:pt idx="23">
                  <c:v>30.237063955692843</c:v>
                </c:pt>
                <c:pt idx="24">
                  <c:v>30.200119867500224</c:v>
                </c:pt>
                <c:pt idx="25">
                  <c:v>30.152019999976815</c:v>
                </c:pt>
                <c:pt idx="26">
                  <c:v>30.021670805912159</c:v>
                </c:pt>
                <c:pt idx="27">
                  <c:v>29.944297611192159</c:v>
                </c:pt>
                <c:pt idx="28">
                  <c:v>29.913626969408298</c:v>
                </c:pt>
                <c:pt idx="29">
                  <c:v>29.884349508144908</c:v>
                </c:pt>
                <c:pt idx="30">
                  <c:v>29.793731796830421</c:v>
                </c:pt>
                <c:pt idx="31">
                  <c:v>29.752605066526204</c:v>
                </c:pt>
                <c:pt idx="32">
                  <c:v>29.765850616637497</c:v>
                </c:pt>
                <c:pt idx="33">
                  <c:v>29.689172978661116</c:v>
                </c:pt>
                <c:pt idx="34">
                  <c:v>29.633407517725207</c:v>
                </c:pt>
                <c:pt idx="35">
                  <c:v>29.636196979316225</c:v>
                </c:pt>
                <c:pt idx="36">
                  <c:v>29.657805746617015</c:v>
                </c:pt>
                <c:pt idx="37">
                  <c:v>29.572067267674228</c:v>
                </c:pt>
                <c:pt idx="38">
                  <c:v>29.53860819781605</c:v>
                </c:pt>
                <c:pt idx="39">
                  <c:v>29.543488463704421</c:v>
                </c:pt>
                <c:pt idx="40">
                  <c:v>29.566490411525638</c:v>
                </c:pt>
                <c:pt idx="41">
                  <c:v>29.519091268329305</c:v>
                </c:pt>
                <c:pt idx="42">
                  <c:v>29.487026929266683</c:v>
                </c:pt>
                <c:pt idx="43">
                  <c:v>29.494694072954239</c:v>
                </c:pt>
                <c:pt idx="44">
                  <c:v>29.535122145964742</c:v>
                </c:pt>
                <c:pt idx="45">
                  <c:v>29.506542825236583</c:v>
                </c:pt>
                <c:pt idx="46">
                  <c:v>29.514209968924249</c:v>
                </c:pt>
                <c:pt idx="47">
                  <c:v>29.526758412016967</c:v>
                </c:pt>
                <c:pt idx="48">
                  <c:v>29.558823784596328</c:v>
                </c:pt>
                <c:pt idx="49">
                  <c:v>29.557428537042501</c:v>
                </c:pt>
                <c:pt idx="50">
                  <c:v>29.575551769250392</c:v>
                </c:pt>
                <c:pt idx="51">
                  <c:v>29.620163517889054</c:v>
                </c:pt>
                <c:pt idx="52">
                  <c:v>29.643166499226968</c:v>
                </c:pt>
                <c:pt idx="53">
                  <c:v>29.655714425561328</c:v>
                </c:pt>
                <c:pt idx="54">
                  <c:v>29.682900049010648</c:v>
                </c:pt>
                <c:pt idx="55">
                  <c:v>29.735877081872214</c:v>
                </c:pt>
                <c:pt idx="56">
                  <c:v>29.774911974362286</c:v>
                </c:pt>
                <c:pt idx="57">
                  <c:v>29.796520224904672</c:v>
                </c:pt>
                <c:pt idx="58">
                  <c:v>29.85925468899292</c:v>
                </c:pt>
                <c:pt idx="59">
                  <c:v>29.907352489482772</c:v>
                </c:pt>
                <c:pt idx="60">
                  <c:v>29.901079559832294</c:v>
                </c:pt>
                <c:pt idx="61">
                  <c:v>29.980544075607909</c:v>
                </c:pt>
                <c:pt idx="62">
                  <c:v>30.038400857599555</c:v>
                </c:pt>
                <c:pt idx="63">
                  <c:v>30.09486239203725</c:v>
                </c:pt>
                <c:pt idx="64">
                  <c:v>30.108106908631854</c:v>
                </c:pt>
                <c:pt idx="65">
                  <c:v>30.193844870816285</c:v>
                </c:pt>
                <c:pt idx="66">
                  <c:v>30.279582833000749</c:v>
                </c:pt>
                <c:pt idx="67">
                  <c:v>30.340227526308293</c:v>
                </c:pt>
                <c:pt idx="68">
                  <c:v>30.349290434308124</c:v>
                </c:pt>
                <c:pt idx="69">
                  <c:v>30.439209488329016</c:v>
                </c:pt>
                <c:pt idx="70">
                  <c:v>30.543769340015029</c:v>
                </c:pt>
                <c:pt idx="71">
                  <c:v>30.559800734408729</c:v>
                </c:pt>
                <c:pt idx="72">
                  <c:v>30.617656999642037</c:v>
                </c:pt>
                <c:pt idx="73">
                  <c:v>30.730580068517522</c:v>
                </c:pt>
                <c:pt idx="74">
                  <c:v>30.833048599147759</c:v>
                </c:pt>
                <c:pt idx="75">
                  <c:v>30.831652318077136</c:v>
                </c:pt>
                <c:pt idx="76">
                  <c:v>30.888115144410769</c:v>
                </c:pt>
                <c:pt idx="77">
                  <c:v>30.997556037122692</c:v>
                </c:pt>
                <c:pt idx="78">
                  <c:v>31.101416714756667</c:v>
                </c:pt>
                <c:pt idx="79">
                  <c:v>31.116750485373579</c:v>
                </c:pt>
                <c:pt idx="80">
                  <c:v>31.176697038145804</c:v>
                </c:pt>
                <c:pt idx="81">
                  <c:v>31.29240931023314</c:v>
                </c:pt>
                <c:pt idx="82">
                  <c:v>31.409515796357613</c:v>
                </c:pt>
                <c:pt idx="83">
                  <c:v>31.415788984387191</c:v>
                </c:pt>
                <c:pt idx="84">
                  <c:v>31.499437434170183</c:v>
                </c:pt>
                <c:pt idx="85">
                  <c:v>31.604692584220555</c:v>
                </c:pt>
                <c:pt idx="86">
                  <c:v>31.709949801304226</c:v>
                </c:pt>
                <c:pt idx="87">
                  <c:v>31.743408612783234</c:v>
                </c:pt>
                <c:pt idx="88">
                  <c:v>31.842390833183089</c:v>
                </c:pt>
                <c:pt idx="89">
                  <c:v>31.962286005761001</c:v>
                </c:pt>
                <c:pt idx="90">
                  <c:v>32.015261488347569</c:v>
                </c:pt>
                <c:pt idx="91">
                  <c:v>32.066843015276042</c:v>
                </c:pt>
                <c:pt idx="92">
                  <c:v>32.16443205515553</c:v>
                </c:pt>
                <c:pt idx="93">
                  <c:v>32.271779043019919</c:v>
                </c:pt>
                <c:pt idx="94">
                  <c:v>32.294781249220286</c:v>
                </c:pt>
                <c:pt idx="95">
                  <c:v>32.412585100742461</c:v>
                </c:pt>
                <c:pt idx="96">
                  <c:v>32.556875660041229</c:v>
                </c:pt>
                <c:pt idx="97">
                  <c:v>32.647494921630738</c:v>
                </c:pt>
                <c:pt idx="98">
                  <c:v>32.674679511563362</c:v>
                </c:pt>
                <c:pt idx="99">
                  <c:v>32.783421359412934</c:v>
                </c:pt>
                <c:pt idx="100">
                  <c:v>32.892860185091365</c:v>
                </c:pt>
                <c:pt idx="101">
                  <c:v>32.989752505520975</c:v>
                </c:pt>
                <c:pt idx="102">
                  <c:v>33.044122848092577</c:v>
                </c:pt>
                <c:pt idx="103">
                  <c:v>33.1403145733847</c:v>
                </c:pt>
                <c:pt idx="104">
                  <c:v>33.241389665115307</c:v>
                </c:pt>
                <c:pt idx="105">
                  <c:v>33.338280564459538</c:v>
                </c:pt>
                <c:pt idx="106">
                  <c:v>33.412866493811435</c:v>
                </c:pt>
                <c:pt idx="107">
                  <c:v>33.528578895088273</c:v>
                </c:pt>
                <c:pt idx="108">
                  <c:v>33.660949906210305</c:v>
                </c:pt>
                <c:pt idx="109">
                  <c:v>33.721525224708827</c:v>
                </c:pt>
                <c:pt idx="110">
                  <c:v>33.80970331983751</c:v>
                </c:pt>
                <c:pt idx="111">
                  <c:v>33.943468415807118</c:v>
                </c:pt>
                <c:pt idx="112">
                  <c:v>34.08817884126789</c:v>
                </c:pt>
                <c:pt idx="113">
                  <c:v>34.127212441862071</c:v>
                </c:pt>
                <c:pt idx="114">
                  <c:v>34.235534940307851</c:v>
                </c:pt>
                <c:pt idx="115">
                  <c:v>34.379896941448919</c:v>
                </c:pt>
                <c:pt idx="116">
                  <c:v>34.527604177789996</c:v>
                </c:pt>
                <c:pt idx="117">
                  <c:v>34.608463295171511</c:v>
                </c:pt>
                <c:pt idx="118">
                  <c:v>34.727870712458753</c:v>
                </c:pt>
                <c:pt idx="119">
                  <c:v>34.88157053704365</c:v>
                </c:pt>
                <c:pt idx="120">
                  <c:v>35.044124563848364</c:v>
                </c:pt>
                <c:pt idx="121">
                  <c:v>35.065386069535698</c:v>
                </c:pt>
                <c:pt idx="122">
                  <c:v>35.179287168189511</c:v>
                </c:pt>
                <c:pt idx="123">
                  <c:v>35.386312320766081</c:v>
                </c:pt>
                <c:pt idx="124">
                  <c:v>35.52558321861072</c:v>
                </c:pt>
                <c:pt idx="125">
                  <c:v>35.561065720395924</c:v>
                </c:pt>
                <c:pt idx="126">
                  <c:v>35.685141209672729</c:v>
                </c:pt>
                <c:pt idx="127">
                  <c:v>35.888753431704998</c:v>
                </c:pt>
                <c:pt idx="128">
                  <c:v>36.010042430751291</c:v>
                </c:pt>
                <c:pt idx="129">
                  <c:v>36.054094013335025</c:v>
                </c:pt>
                <c:pt idx="130">
                  <c:v>36.203335892795657</c:v>
                </c:pt>
                <c:pt idx="131">
                  <c:v>36.421237258433706</c:v>
                </c:pt>
                <c:pt idx="132">
                  <c:v>36.501120154691165</c:v>
                </c:pt>
                <c:pt idx="133">
                  <c:v>36.586024908625774</c:v>
                </c:pt>
                <c:pt idx="134">
                  <c:v>36.7415356159675</c:v>
                </c:pt>
                <c:pt idx="135">
                  <c:v>36.944939810465208</c:v>
                </c:pt>
                <c:pt idx="136">
                  <c:v>37.020850029989582</c:v>
                </c:pt>
                <c:pt idx="137">
                  <c:v>37.11955187668535</c:v>
                </c:pt>
                <c:pt idx="138">
                  <c:v>37.286219122346559</c:v>
                </c:pt>
                <c:pt idx="139">
                  <c:v>37.467385202464044</c:v>
                </c:pt>
                <c:pt idx="140">
                  <c:v>37.528657724873348</c:v>
                </c:pt>
                <c:pt idx="141">
                  <c:v>37.680406011537002</c:v>
                </c:pt>
                <c:pt idx="142">
                  <c:v>37.827762821119805</c:v>
                </c:pt>
                <c:pt idx="143">
                  <c:v>38.002558360778437</c:v>
                </c:pt>
                <c:pt idx="144">
                  <c:v>38.047430184207045</c:v>
                </c:pt>
                <c:pt idx="145">
                  <c:v>38.19740850084164</c:v>
                </c:pt>
                <c:pt idx="146">
                  <c:v>38.37773813085802</c:v>
                </c:pt>
                <c:pt idx="147">
                  <c:v>38.542392566398597</c:v>
                </c:pt>
                <c:pt idx="148">
                  <c:v>38.582632908769973</c:v>
                </c:pt>
                <c:pt idx="149">
                  <c:v>38.712014791250375</c:v>
                </c:pt>
                <c:pt idx="150">
                  <c:v>38.93032160983239</c:v>
                </c:pt>
                <c:pt idx="151">
                  <c:v>39.068274540729256</c:v>
                </c:pt>
                <c:pt idx="152">
                  <c:v>39.127448081544046</c:v>
                </c:pt>
                <c:pt idx="153">
                  <c:v>39.27721728060677</c:v>
                </c:pt>
                <c:pt idx="154">
                  <c:v>39.519759133874956</c:v>
                </c:pt>
                <c:pt idx="155">
                  <c:v>39.647774784480255</c:v>
                </c:pt>
                <c:pt idx="156">
                  <c:v>39.739633168006215</c:v>
                </c:pt>
                <c:pt idx="157">
                  <c:v>39.919331864333415</c:v>
                </c:pt>
                <c:pt idx="158">
                  <c:v>40.152392005216555</c:v>
                </c:pt>
                <c:pt idx="159">
                  <c:v>40.222945798327423</c:v>
                </c:pt>
                <c:pt idx="160">
                  <c:v>40.342284163779695</c:v>
                </c:pt>
                <c:pt idx="161">
                  <c:v>40.55723450009782</c:v>
                </c:pt>
                <c:pt idx="162">
                  <c:v>40.763250229825985</c:v>
                </c:pt>
                <c:pt idx="163">
                  <c:v>40.813811191304161</c:v>
                </c:pt>
                <c:pt idx="164">
                  <c:v>40.923491714553762</c:v>
                </c:pt>
                <c:pt idx="165">
                  <c:v>41.139843128105795</c:v>
                </c:pt>
                <c:pt idx="166">
                  <c:v>41.375032692898948</c:v>
                </c:pt>
                <c:pt idx="167">
                  <c:v>41.41838947772802</c:v>
                </c:pt>
                <c:pt idx="168">
                  <c:v>41.545882871348127</c:v>
                </c:pt>
                <c:pt idx="169">
                  <c:v>41.750050818543301</c:v>
                </c:pt>
                <c:pt idx="170">
                  <c:v>41.928565653780545</c:v>
                </c:pt>
                <c:pt idx="171">
                  <c:v>42.018486758686109</c:v>
                </c:pt>
                <c:pt idx="172">
                  <c:v>42.174491809987565</c:v>
                </c:pt>
                <c:pt idx="173">
                  <c:v>42.397200417099164</c:v>
                </c:pt>
                <c:pt idx="174">
                  <c:v>42.490676577244813</c:v>
                </c:pt>
                <c:pt idx="175">
                  <c:v>42.561565520445136</c:v>
                </c:pt>
                <c:pt idx="176">
                  <c:v>42.751932806016733</c:v>
                </c:pt>
                <c:pt idx="177">
                  <c:v>42.984195241563775</c:v>
                </c:pt>
                <c:pt idx="178">
                  <c:v>43.068051944963116</c:v>
                </c:pt>
                <c:pt idx="179">
                  <c:v>43.159018694247841</c:v>
                </c:pt>
                <c:pt idx="180">
                  <c:v>43.331333801885094</c:v>
                </c:pt>
                <c:pt idx="181">
                  <c:v>43.564219480303592</c:v>
                </c:pt>
                <c:pt idx="182">
                  <c:v>43.623398388542078</c:v>
                </c:pt>
                <c:pt idx="183">
                  <c:v>43.715410669165074</c:v>
                </c:pt>
                <c:pt idx="184">
                  <c:v>43.893719979916042</c:v>
                </c:pt>
                <c:pt idx="185">
                  <c:v>44.117056513021623</c:v>
                </c:pt>
                <c:pt idx="186">
                  <c:v>44.152049676943648</c:v>
                </c:pt>
                <c:pt idx="187">
                  <c:v>44.256956434971769</c:v>
                </c:pt>
                <c:pt idx="188">
                  <c:v>44.484893021748704</c:v>
                </c:pt>
                <c:pt idx="189">
                  <c:v>44.656023686942802</c:v>
                </c:pt>
                <c:pt idx="190">
                  <c:v>44.686138006061981</c:v>
                </c:pt>
                <c:pt idx="191">
                  <c:v>44.835513855125818</c:v>
                </c:pt>
                <c:pt idx="192">
                  <c:v>45.079489942943205</c:v>
                </c:pt>
                <c:pt idx="193">
                  <c:v>45.222592797761727</c:v>
                </c:pt>
                <c:pt idx="194">
                  <c:v>45.225524012628441</c:v>
                </c:pt>
                <c:pt idx="195">
                  <c:v>45.368975420956247</c:v>
                </c:pt>
                <c:pt idx="196">
                  <c:v>45.565128849809597</c:v>
                </c:pt>
                <c:pt idx="197">
                  <c:v>45.74991611408764</c:v>
                </c:pt>
                <c:pt idx="198">
                  <c:v>45.778358009391177</c:v>
                </c:pt>
                <c:pt idx="199">
                  <c:v>45.934503037611528</c:v>
                </c:pt>
                <c:pt idx="200">
                  <c:v>46.146474471956168</c:v>
                </c:pt>
                <c:pt idx="201">
                  <c:v>46.284009126328492</c:v>
                </c:pt>
                <c:pt idx="202">
                  <c:v>46.351831560865605</c:v>
                </c:pt>
                <c:pt idx="203">
                  <c:v>46.5921788100394</c:v>
                </c:pt>
                <c:pt idx="204">
                  <c:v>46.81634767936513</c:v>
                </c:pt>
                <c:pt idx="205">
                  <c:v>46.856917344164387</c:v>
                </c:pt>
                <c:pt idx="206">
                  <c:v>46.992431053509293</c:v>
                </c:pt>
                <c:pt idx="207">
                  <c:v>47.229572398454081</c:v>
                </c:pt>
                <c:pt idx="208">
                  <c:v>47.439104119720575</c:v>
                </c:pt>
                <c:pt idx="209">
                  <c:v>47.492428866359035</c:v>
                </c:pt>
                <c:pt idx="210">
                  <c:v>47.621038135048316</c:v>
                </c:pt>
                <c:pt idx="211">
                  <c:v>47.836986380192741</c:v>
                </c:pt>
                <c:pt idx="212">
                  <c:v>48.023172993794084</c:v>
                </c:pt>
                <c:pt idx="213">
                  <c:v>48.076288582489163</c:v>
                </c:pt>
                <c:pt idx="214">
                  <c:v>48.223155020691955</c:v>
                </c:pt>
                <c:pt idx="215">
                  <c:v>48.455278642026407</c:v>
                </c:pt>
                <c:pt idx="216">
                  <c:v>48.584092869997576</c:v>
                </c:pt>
                <c:pt idx="217">
                  <c:v>48.663005746231093</c:v>
                </c:pt>
                <c:pt idx="218">
                  <c:v>48.818166608167637</c:v>
                </c:pt>
                <c:pt idx="219">
                  <c:v>49.058933206745017</c:v>
                </c:pt>
                <c:pt idx="220">
                  <c:v>49.17791946597427</c:v>
                </c:pt>
                <c:pt idx="221">
                  <c:v>49.253478709684671</c:v>
                </c:pt>
                <c:pt idx="222">
                  <c:v>49.409623737905015</c:v>
                </c:pt>
                <c:pt idx="223">
                  <c:v>49.621874577031747</c:v>
                </c:pt>
                <c:pt idx="224">
                  <c:v>49.736129655157598</c:v>
                </c:pt>
                <c:pt idx="225">
                  <c:v>49.823119529047631</c:v>
                </c:pt>
                <c:pt idx="226">
                  <c:v>49.990203717956433</c:v>
                </c:pt>
                <c:pt idx="227">
                  <c:v>50.203573435810128</c:v>
                </c:pt>
                <c:pt idx="228">
                  <c:v>50.334618283510622</c:v>
                </c:pt>
                <c:pt idx="229">
                  <c:v>50.428865285632369</c:v>
                </c:pt>
                <c:pt idx="230">
                  <c:v>50.623690774707327</c:v>
                </c:pt>
                <c:pt idx="231">
                  <c:v>50.828630161380396</c:v>
                </c:pt>
                <c:pt idx="232">
                  <c:v>50.937858731003857</c:v>
                </c:pt>
                <c:pt idx="233">
                  <c:v>51.055102900932084</c:v>
                </c:pt>
                <c:pt idx="234">
                  <c:v>51.273491440507627</c:v>
                </c:pt>
                <c:pt idx="235">
                  <c:v>51.42349876827916</c:v>
                </c:pt>
                <c:pt idx="236">
                  <c:v>51.546183596232424</c:v>
                </c:pt>
                <c:pt idx="237">
                  <c:v>51.686080514524654</c:v>
                </c:pt>
                <c:pt idx="238">
                  <c:v>51.905657630610186</c:v>
                </c:pt>
                <c:pt idx="239">
                  <c:v>52.063676456916937</c:v>
                </c:pt>
                <c:pt idx="240">
                  <c:v>52.175205311755235</c:v>
                </c:pt>
                <c:pt idx="241">
                  <c:v>52.371432604755576</c:v>
                </c:pt>
                <c:pt idx="242">
                  <c:v>52.604875930032058</c:v>
                </c:pt>
                <c:pt idx="243">
                  <c:v>52.783181623474519</c:v>
                </c:pt>
                <c:pt idx="244">
                  <c:v>52.875891560171908</c:v>
                </c:pt>
                <c:pt idx="245">
                  <c:v>53.06563263151142</c:v>
                </c:pt>
                <c:pt idx="246">
                  <c:v>53.306538076598891</c:v>
                </c:pt>
                <c:pt idx="247">
                  <c:v>53.437025277441407</c:v>
                </c:pt>
                <c:pt idx="248">
                  <c:v>53.575249255159576</c:v>
                </c:pt>
                <c:pt idx="249">
                  <c:v>53.804445246638316</c:v>
                </c:pt>
                <c:pt idx="250">
                  <c:v>54.026531192231552</c:v>
                </c:pt>
                <c:pt idx="251">
                  <c:v>54.116313466775829</c:v>
                </c:pt>
                <c:pt idx="252">
                  <c:v>54.2280473131934</c:v>
                </c:pt>
                <c:pt idx="253">
                  <c:v>54.486451972479756</c:v>
                </c:pt>
                <c:pt idx="254">
                  <c:v>54.698144034339457</c:v>
                </c:pt>
                <c:pt idx="255">
                  <c:v>54.739693699058428</c:v>
                </c:pt>
                <c:pt idx="256">
                  <c:v>54.867253819100924</c:v>
                </c:pt>
                <c:pt idx="257">
                  <c:v>55.060615460950636</c:v>
                </c:pt>
                <c:pt idx="258">
                  <c:v>55.226518760129991</c:v>
                </c:pt>
                <c:pt idx="259">
                  <c:v>55.288556117199597</c:v>
                </c:pt>
                <c:pt idx="260">
                  <c:v>55.393533218958389</c:v>
                </c:pt>
                <c:pt idx="261">
                  <c:v>55.609551710941517</c:v>
                </c:pt>
                <c:pt idx="262">
                  <c:v>55.767156452320307</c:v>
                </c:pt>
                <c:pt idx="263">
                  <c:v>55.845926283382106</c:v>
                </c:pt>
                <c:pt idx="264">
                  <c:v>55.983801739888506</c:v>
                </c:pt>
                <c:pt idx="265">
                  <c:v>56.170968418004229</c:v>
                </c:pt>
                <c:pt idx="266">
                  <c:v>56.295043196738234</c:v>
                </c:pt>
                <c:pt idx="267">
                  <c:v>56.39904023398276</c:v>
                </c:pt>
                <c:pt idx="268">
                  <c:v>56.543127804140781</c:v>
                </c:pt>
                <c:pt idx="269">
                  <c:v>56.73997417364837</c:v>
                </c:pt>
                <c:pt idx="270">
                  <c:v>56.843065042823014</c:v>
                </c:pt>
                <c:pt idx="271">
                  <c:v>56.899953032091823</c:v>
                </c:pt>
                <c:pt idx="272">
                  <c:v>57.072958076725413</c:v>
                </c:pt>
                <c:pt idx="273">
                  <c:v>57.289677228440723</c:v>
                </c:pt>
                <c:pt idx="274">
                  <c:v>57.442398958652461</c:v>
                </c:pt>
                <c:pt idx="275">
                  <c:v>57.524583819589367</c:v>
                </c:pt>
                <c:pt idx="276">
                  <c:v>57.67828613107379</c:v>
                </c:pt>
                <c:pt idx="277">
                  <c:v>57.880642824092028</c:v>
                </c:pt>
                <c:pt idx="278">
                  <c:v>57.977534563168476</c:v>
                </c:pt>
                <c:pt idx="279">
                  <c:v>58.094709035313798</c:v>
                </c:pt>
                <c:pt idx="280">
                  <c:v>58.255729936976479</c:v>
                </c:pt>
                <c:pt idx="281">
                  <c:v>58.407623432737481</c:v>
                </c:pt>
                <c:pt idx="282">
                  <c:v>58.497610666563517</c:v>
                </c:pt>
                <c:pt idx="283">
                  <c:v>58.618409875583133</c:v>
                </c:pt>
                <c:pt idx="284">
                  <c:v>58.811148274561383</c:v>
                </c:pt>
                <c:pt idx="285">
                  <c:v>58.96896214158626</c:v>
                </c:pt>
                <c:pt idx="286">
                  <c:v>59.061811473849332</c:v>
                </c:pt>
                <c:pt idx="287">
                  <c:v>59.251827202253736</c:v>
                </c:pt>
                <c:pt idx="288">
                  <c:v>59.442339147866861</c:v>
                </c:pt>
                <c:pt idx="289">
                  <c:v>59.58809084140951</c:v>
                </c:pt>
                <c:pt idx="290">
                  <c:v>59.674593379874942</c:v>
                </c:pt>
                <c:pt idx="291">
                  <c:v>59.828996286496867</c:v>
                </c:pt>
                <c:pt idx="292">
                  <c:v>60.052960196540845</c:v>
                </c:pt>
                <c:pt idx="293">
                  <c:v>60.234825030844107</c:v>
                </c:pt>
                <c:pt idx="294">
                  <c:v>60.279921434223318</c:v>
                </c:pt>
                <c:pt idx="295">
                  <c:v>60.427489630269918</c:v>
                </c:pt>
                <c:pt idx="296">
                  <c:v>60.629009853001179</c:v>
                </c:pt>
                <c:pt idx="297">
                  <c:v>60.77176473566351</c:v>
                </c:pt>
                <c:pt idx="298">
                  <c:v>60.857787593187616</c:v>
                </c:pt>
                <c:pt idx="299">
                  <c:v>61.021317292060857</c:v>
                </c:pt>
                <c:pt idx="300">
                  <c:v>61.228552894476735</c:v>
                </c:pt>
                <c:pt idx="301">
                  <c:v>61.258249511359423</c:v>
                </c:pt>
                <c:pt idx="302">
                  <c:v>61.357298006018098</c:v>
                </c:pt>
                <c:pt idx="303">
                  <c:v>61.53030715242123</c:v>
                </c:pt>
                <c:pt idx="304">
                  <c:v>61.707222895082936</c:v>
                </c:pt>
                <c:pt idx="305">
                  <c:v>61.730363592522025</c:v>
                </c:pt>
                <c:pt idx="306">
                  <c:v>61.83408594040425</c:v>
                </c:pt>
                <c:pt idx="307">
                  <c:v>62.001732459293677</c:v>
                </c:pt>
                <c:pt idx="308">
                  <c:v>62.152850914416845</c:v>
                </c:pt>
                <c:pt idx="309">
                  <c:v>62.15222356977597</c:v>
                </c:pt>
                <c:pt idx="310">
                  <c:v>62.25211263649102</c:v>
                </c:pt>
                <c:pt idx="311">
                  <c:v>62.404281435264679</c:v>
                </c:pt>
                <c:pt idx="312">
                  <c:v>62.490020753939888</c:v>
                </c:pt>
                <c:pt idx="313">
                  <c:v>62.583632724640211</c:v>
                </c:pt>
                <c:pt idx="314">
                  <c:v>62.626712349356211</c:v>
                </c:pt>
                <c:pt idx="315">
                  <c:v>62.715244036388142</c:v>
                </c:pt>
                <c:pt idx="316">
                  <c:v>62.797703618984627</c:v>
                </c:pt>
                <c:pt idx="317">
                  <c:v>62.862877796150826</c:v>
                </c:pt>
                <c:pt idx="318">
                  <c:v>62.980610464209832</c:v>
                </c:pt>
                <c:pt idx="319">
                  <c:v>63.103225594380206</c:v>
                </c:pt>
                <c:pt idx="320">
                  <c:v>63.151810859484229</c:v>
                </c:pt>
                <c:pt idx="321">
                  <c:v>63.143237612321599</c:v>
                </c:pt>
                <c:pt idx="322">
                  <c:v>63.256156999293736</c:v>
                </c:pt>
                <c:pt idx="323">
                  <c:v>63.406307856697879</c:v>
                </c:pt>
                <c:pt idx="324">
                  <c:v>63.442068342179795</c:v>
                </c:pt>
                <c:pt idx="325">
                  <c:v>63.513166992379425</c:v>
                </c:pt>
                <c:pt idx="326">
                  <c:v>63.660730989764417</c:v>
                </c:pt>
                <c:pt idx="327">
                  <c:v>63.765572797726946</c:v>
                </c:pt>
                <c:pt idx="328">
                  <c:v>63.730017271526904</c:v>
                </c:pt>
                <c:pt idx="329">
                  <c:v>63.905400018236165</c:v>
                </c:pt>
                <c:pt idx="330">
                  <c:v>64.040906073097929</c:v>
                </c:pt>
                <c:pt idx="331">
                  <c:v>64.185202187548953</c:v>
                </c:pt>
                <c:pt idx="332">
                  <c:v>64.144771950612892</c:v>
                </c:pt>
                <c:pt idx="333">
                  <c:v>64.218379979375925</c:v>
                </c:pt>
                <c:pt idx="334">
                  <c:v>64.386718857566493</c:v>
                </c:pt>
                <c:pt idx="335">
                  <c:v>64.481662934409414</c:v>
                </c:pt>
                <c:pt idx="336">
                  <c:v>64.470023178583574</c:v>
                </c:pt>
                <c:pt idx="337">
                  <c:v>64.607899216443073</c:v>
                </c:pt>
                <c:pt idx="338">
                  <c:v>64.726119284521474</c:v>
                </c:pt>
                <c:pt idx="339">
                  <c:v>64.799796462011699</c:v>
                </c:pt>
                <c:pt idx="340">
                  <c:v>64.774073038620386</c:v>
                </c:pt>
                <c:pt idx="341">
                  <c:v>64.8888822108905</c:v>
                </c:pt>
                <c:pt idx="342">
                  <c:v>65.068582053775316</c:v>
                </c:pt>
                <c:pt idx="343">
                  <c:v>65.133268281866435</c:v>
                </c:pt>
                <c:pt idx="344">
                  <c:v>65.162476981971565</c:v>
                </c:pt>
                <c:pt idx="345">
                  <c:v>65.220197307460424</c:v>
                </c:pt>
                <c:pt idx="346">
                  <c:v>65.324337906634952</c:v>
                </c:pt>
                <c:pt idx="347">
                  <c:v>65.305654217695505</c:v>
                </c:pt>
                <c:pt idx="348">
                  <c:v>65.33054171985566</c:v>
                </c:pt>
                <c:pt idx="349">
                  <c:v>65.434469059317166</c:v>
                </c:pt>
                <c:pt idx="350">
                  <c:v>65.552623563679475</c:v>
                </c:pt>
                <c:pt idx="351">
                  <c:v>65.476293413398295</c:v>
                </c:pt>
                <c:pt idx="352">
                  <c:v>65.446248824359415</c:v>
                </c:pt>
                <c:pt idx="353">
                  <c:v>65.514559175674336</c:v>
                </c:pt>
                <c:pt idx="354">
                  <c:v>65.647703451077206</c:v>
                </c:pt>
                <c:pt idx="355">
                  <c:v>65.573189803299869</c:v>
                </c:pt>
                <c:pt idx="356">
                  <c:v>65.587896649142138</c:v>
                </c:pt>
                <c:pt idx="357">
                  <c:v>65.655649385896353</c:v>
                </c:pt>
                <c:pt idx="358">
                  <c:v>65.707510866662759</c:v>
                </c:pt>
                <c:pt idx="359">
                  <c:v>65.616543568322342</c:v>
                </c:pt>
                <c:pt idx="360">
                  <c:v>65.646100789639249</c:v>
                </c:pt>
                <c:pt idx="361">
                  <c:v>65.771848541244722</c:v>
                </c:pt>
                <c:pt idx="362">
                  <c:v>65.793316330407137</c:v>
                </c:pt>
                <c:pt idx="363">
                  <c:v>65.746752494791565</c:v>
                </c:pt>
                <c:pt idx="364">
                  <c:v>65.752258716532793</c:v>
                </c:pt>
                <c:pt idx="365">
                  <c:v>65.837231844057015</c:v>
                </c:pt>
                <c:pt idx="366">
                  <c:v>65.852287211111047</c:v>
                </c:pt>
                <c:pt idx="367">
                  <c:v>65.81910583427296</c:v>
                </c:pt>
                <c:pt idx="368">
                  <c:v>65.868876123173237</c:v>
                </c:pt>
                <c:pt idx="369">
                  <c:v>65.931758250960854</c:v>
                </c:pt>
                <c:pt idx="370">
                  <c:v>65.884419439302363</c:v>
                </c:pt>
                <c:pt idx="371">
                  <c:v>65.808651037648588</c:v>
                </c:pt>
                <c:pt idx="372">
                  <c:v>65.878216142840074</c:v>
                </c:pt>
                <c:pt idx="373">
                  <c:v>65.969466398676289</c:v>
                </c:pt>
                <c:pt idx="374">
                  <c:v>65.907424842945076</c:v>
                </c:pt>
                <c:pt idx="375">
                  <c:v>65.916834592692069</c:v>
                </c:pt>
                <c:pt idx="376">
                  <c:v>65.965772545372332</c:v>
                </c:pt>
                <c:pt idx="377">
                  <c:v>65.977691124627157</c:v>
                </c:pt>
                <c:pt idx="378">
                  <c:v>65.866994606008902</c:v>
                </c:pt>
                <c:pt idx="379">
                  <c:v>65.914604554315972</c:v>
                </c:pt>
                <c:pt idx="380">
                  <c:v>66.023628132360159</c:v>
                </c:pt>
                <c:pt idx="381">
                  <c:v>66.086153503099638</c:v>
                </c:pt>
                <c:pt idx="382">
                  <c:v>65.970163990155896</c:v>
                </c:pt>
                <c:pt idx="383">
                  <c:v>65.95873332767863</c:v>
                </c:pt>
                <c:pt idx="384">
                  <c:v>65.970791334796786</c:v>
                </c:pt>
                <c:pt idx="385">
                  <c:v>66.018609859694124</c:v>
                </c:pt>
                <c:pt idx="386">
                  <c:v>65.986822632298384</c:v>
                </c:pt>
                <c:pt idx="387">
                  <c:v>66.033038431162964</c:v>
                </c:pt>
                <c:pt idx="388">
                  <c:v>66.009405650581968</c:v>
                </c:pt>
                <c:pt idx="389">
                  <c:v>65.954133306304783</c:v>
                </c:pt>
                <c:pt idx="390">
                  <c:v>65.928893714070313</c:v>
                </c:pt>
                <c:pt idx="391">
                  <c:v>65.928475478926828</c:v>
                </c:pt>
                <c:pt idx="392">
                  <c:v>65.970094873726097</c:v>
                </c:pt>
                <c:pt idx="393">
                  <c:v>65.915859841099518</c:v>
                </c:pt>
                <c:pt idx="394">
                  <c:v>65.861280389030597</c:v>
                </c:pt>
                <c:pt idx="395">
                  <c:v>65.797779184735745</c:v>
                </c:pt>
                <c:pt idx="396">
                  <c:v>65.811161611215823</c:v>
                </c:pt>
                <c:pt idx="397">
                  <c:v>65.728214079544259</c:v>
                </c:pt>
                <c:pt idx="398">
                  <c:v>65.723126109095205</c:v>
                </c:pt>
                <c:pt idx="399">
                  <c:v>65.736020586500203</c:v>
                </c:pt>
                <c:pt idx="400">
                  <c:v>65.749751534192299</c:v>
                </c:pt>
                <c:pt idx="401">
                  <c:v>65.592216539042397</c:v>
                </c:pt>
                <c:pt idx="402">
                  <c:v>65.502085743286344</c:v>
                </c:pt>
                <c:pt idx="403">
                  <c:v>65.494836883188256</c:v>
                </c:pt>
                <c:pt idx="404">
                  <c:v>65.437748036407115</c:v>
                </c:pt>
                <c:pt idx="405">
                  <c:v>65.400315175555647</c:v>
                </c:pt>
                <c:pt idx="406">
                  <c:v>65.379474763331388</c:v>
                </c:pt>
                <c:pt idx="407">
                  <c:v>65.360372871545962</c:v>
                </c:pt>
                <c:pt idx="408">
                  <c:v>65.274428012235788</c:v>
                </c:pt>
                <c:pt idx="409">
                  <c:v>65.179762726524459</c:v>
                </c:pt>
                <c:pt idx="410">
                  <c:v>65.167216786480054</c:v>
                </c:pt>
                <c:pt idx="411">
                  <c:v>65.214198824941718</c:v>
                </c:pt>
                <c:pt idx="412">
                  <c:v>65.171468270493307</c:v>
                </c:pt>
                <c:pt idx="413">
                  <c:v>65.051575843194186</c:v>
                </c:pt>
                <c:pt idx="414">
                  <c:v>64.937955796489746</c:v>
                </c:pt>
                <c:pt idx="415">
                  <c:v>64.866225683731116</c:v>
                </c:pt>
                <c:pt idx="416">
                  <c:v>64.852773575616837</c:v>
                </c:pt>
                <c:pt idx="417">
                  <c:v>64.780351087408235</c:v>
                </c:pt>
                <c:pt idx="418">
                  <c:v>64.786624081653557</c:v>
                </c:pt>
                <c:pt idx="419">
                  <c:v>64.770379556736444</c:v>
                </c:pt>
                <c:pt idx="420">
                  <c:v>64.618912531955161</c:v>
                </c:pt>
                <c:pt idx="421">
                  <c:v>64.52753118098417</c:v>
                </c:pt>
                <c:pt idx="422">
                  <c:v>64.526834106262996</c:v>
                </c:pt>
                <c:pt idx="423">
                  <c:v>64.55318074022837</c:v>
                </c:pt>
                <c:pt idx="424">
                  <c:v>64.460746041948966</c:v>
                </c:pt>
                <c:pt idx="425">
                  <c:v>64.426662631107817</c:v>
                </c:pt>
                <c:pt idx="426">
                  <c:v>64.378983550222372</c:v>
                </c:pt>
                <c:pt idx="427">
                  <c:v>64.307257555381852</c:v>
                </c:pt>
                <c:pt idx="428">
                  <c:v>64.149579014450751</c:v>
                </c:pt>
                <c:pt idx="429">
                  <c:v>64.148394006803187</c:v>
                </c:pt>
                <c:pt idx="430">
                  <c:v>64.19057101616292</c:v>
                </c:pt>
                <c:pt idx="431">
                  <c:v>64.181579517708101</c:v>
                </c:pt>
                <c:pt idx="432">
                  <c:v>63.950711732213037</c:v>
                </c:pt>
                <c:pt idx="433">
                  <c:v>63.855004451728448</c:v>
                </c:pt>
                <c:pt idx="434">
                  <c:v>63.821896922888769</c:v>
                </c:pt>
                <c:pt idx="435">
                  <c:v>63.794147919793375</c:v>
                </c:pt>
                <c:pt idx="436">
                  <c:v>63.753508573359923</c:v>
                </c:pt>
                <c:pt idx="437">
                  <c:v>63.703320049316147</c:v>
                </c:pt>
                <c:pt idx="438">
                  <c:v>63.668539579902514</c:v>
                </c:pt>
                <c:pt idx="439">
                  <c:v>63.550668033036004</c:v>
                </c:pt>
                <c:pt idx="440">
                  <c:v>63.432095293530324</c:v>
                </c:pt>
                <c:pt idx="441">
                  <c:v>63.461726362845653</c:v>
                </c:pt>
                <c:pt idx="442">
                  <c:v>63.45279629403997</c:v>
                </c:pt>
                <c:pt idx="443">
                  <c:v>63.38448591042777</c:v>
                </c:pt>
                <c:pt idx="444">
                  <c:v>63.328721483008565</c:v>
                </c:pt>
                <c:pt idx="445">
                  <c:v>63.259086696182891</c:v>
                </c:pt>
                <c:pt idx="446">
                  <c:v>63.20171902597275</c:v>
                </c:pt>
                <c:pt idx="447">
                  <c:v>63.0752009330009</c:v>
                </c:pt>
                <c:pt idx="448">
                  <c:v>63.037140162304155</c:v>
                </c:pt>
                <c:pt idx="449">
                  <c:v>63.049755816280154</c:v>
                </c:pt>
                <c:pt idx="450">
                  <c:v>63.06286353724937</c:v>
                </c:pt>
                <c:pt idx="451">
                  <c:v>62.902262033436372</c:v>
                </c:pt>
                <c:pt idx="452">
                  <c:v>62.785296105584038</c:v>
                </c:pt>
                <c:pt idx="453">
                  <c:v>62.757485672839493</c:v>
                </c:pt>
                <c:pt idx="454">
                  <c:v>62.798682682279647</c:v>
                </c:pt>
                <c:pt idx="455">
                  <c:v>62.706178302366041</c:v>
                </c:pt>
                <c:pt idx="456">
                  <c:v>62.695025881964796</c:v>
                </c:pt>
                <c:pt idx="457">
                  <c:v>62.661008050988428</c:v>
                </c:pt>
                <c:pt idx="458">
                  <c:v>62.631385265955316</c:v>
                </c:pt>
                <c:pt idx="459">
                  <c:v>62.506613380202737</c:v>
                </c:pt>
                <c:pt idx="460">
                  <c:v>62.476289402530455</c:v>
                </c:pt>
                <c:pt idx="461">
                  <c:v>62.496572135599223</c:v>
                </c:pt>
                <c:pt idx="462">
                  <c:v>62.477334982314829</c:v>
                </c:pt>
                <c:pt idx="463">
                  <c:v>62.336945964731996</c:v>
                </c:pt>
                <c:pt idx="464">
                  <c:v>62.27644208807574</c:v>
                </c:pt>
                <c:pt idx="465">
                  <c:v>62.303764604042584</c:v>
                </c:pt>
                <c:pt idx="466">
                  <c:v>62.310664926780092</c:v>
                </c:pt>
                <c:pt idx="467">
                  <c:v>62.373399390868272</c:v>
                </c:pt>
                <c:pt idx="468">
                  <c:v>62.480053518821848</c:v>
                </c:pt>
                <c:pt idx="469">
                  <c:v>62.526477894276837</c:v>
                </c:pt>
                <c:pt idx="470">
                  <c:v>62.464858740053316</c:v>
                </c:pt>
                <c:pt idx="471">
                  <c:v>62.459003997100183</c:v>
                </c:pt>
                <c:pt idx="472">
                  <c:v>62.515465483091873</c:v>
                </c:pt>
                <c:pt idx="473">
                  <c:v>62.57032374244109</c:v>
                </c:pt>
                <c:pt idx="474">
                  <c:v>62.519508422812251</c:v>
                </c:pt>
                <c:pt idx="475">
                  <c:v>62.472525851443464</c:v>
                </c:pt>
                <c:pt idx="476">
                  <c:v>62.382390905471908</c:v>
                </c:pt>
                <c:pt idx="477">
                  <c:v>62.304531360397974</c:v>
                </c:pt>
                <c:pt idx="478">
                  <c:v>62.151391395042864</c:v>
                </c:pt>
                <c:pt idx="479">
                  <c:v>62.123855635511688</c:v>
                </c:pt>
                <c:pt idx="480">
                  <c:v>62.118976806857546</c:v>
                </c:pt>
                <c:pt idx="481">
                  <c:v>62.038677548705593</c:v>
                </c:pt>
                <c:pt idx="482">
                  <c:v>61.915713897323329</c:v>
                </c:pt>
                <c:pt idx="483">
                  <c:v>61.789966145717983</c:v>
                </c:pt>
                <c:pt idx="484">
                  <c:v>61.70624773977292</c:v>
                </c:pt>
                <c:pt idx="485">
                  <c:v>61.63528438336968</c:v>
                </c:pt>
                <c:pt idx="486">
                  <c:v>61.629847891708735</c:v>
                </c:pt>
                <c:pt idx="487">
                  <c:v>61.643857662829816</c:v>
                </c:pt>
                <c:pt idx="488">
                  <c:v>61.567183125403446</c:v>
                </c:pt>
                <c:pt idx="489">
                  <c:v>61.365457894944328</c:v>
                </c:pt>
                <c:pt idx="490">
                  <c:v>61.257549045411594</c:v>
                </c:pt>
                <c:pt idx="491">
                  <c:v>61.162260581423595</c:v>
                </c:pt>
                <c:pt idx="492">
                  <c:v>61.168603241154287</c:v>
                </c:pt>
                <c:pt idx="493">
                  <c:v>61.09736577674208</c:v>
                </c:pt>
                <c:pt idx="494">
                  <c:v>61.038185754243372</c:v>
                </c:pt>
                <c:pt idx="495">
                  <c:v>61.047037840983805</c:v>
                </c:pt>
                <c:pt idx="496">
                  <c:v>60.995106710880584</c:v>
                </c:pt>
                <c:pt idx="497">
                  <c:v>60.846144962893419</c:v>
                </c:pt>
                <c:pt idx="498">
                  <c:v>60.828715462626143</c:v>
                </c:pt>
                <c:pt idx="499">
                  <c:v>60.857645339302159</c:v>
                </c:pt>
                <c:pt idx="500">
                  <c:v>60.814705675356478</c:v>
                </c:pt>
                <c:pt idx="501">
                  <c:v>60.659475115637029</c:v>
                </c:pt>
                <c:pt idx="502">
                  <c:v>60.544665927218219</c:v>
                </c:pt>
                <c:pt idx="503">
                  <c:v>60.480467632053362</c:v>
                </c:pt>
                <c:pt idx="504">
                  <c:v>60.45983224370589</c:v>
                </c:pt>
                <c:pt idx="505">
                  <c:v>60.371308808658895</c:v>
                </c:pt>
                <c:pt idx="506">
                  <c:v>60.418290847120566</c:v>
                </c:pt>
                <c:pt idx="507">
                  <c:v>60.466802280374864</c:v>
                </c:pt>
                <c:pt idx="508">
                  <c:v>60.363014352627857</c:v>
                </c:pt>
                <c:pt idx="509">
                  <c:v>60.250927850931468</c:v>
                </c:pt>
                <c:pt idx="510">
                  <c:v>60.174035935874187</c:v>
                </c:pt>
                <c:pt idx="511">
                  <c:v>60.195577524589048</c:v>
                </c:pt>
                <c:pt idx="512">
                  <c:v>60.0494034618361</c:v>
                </c:pt>
                <c:pt idx="513">
                  <c:v>60.029120696469825</c:v>
                </c:pt>
                <c:pt idx="514">
                  <c:v>60.064532676888547</c:v>
                </c:pt>
                <c:pt idx="515">
                  <c:v>60.056029111360004</c:v>
                </c:pt>
                <c:pt idx="516">
                  <c:v>59.863008287793072</c:v>
                </c:pt>
                <c:pt idx="517">
                  <c:v>59.834919031619542</c:v>
                </c:pt>
                <c:pt idx="518">
                  <c:v>59.756850360899634</c:v>
                </c:pt>
                <c:pt idx="519">
                  <c:v>59.782709045789929</c:v>
                </c:pt>
                <c:pt idx="520">
                  <c:v>59.697740617536923</c:v>
                </c:pt>
                <c:pt idx="521">
                  <c:v>59.685887020645076</c:v>
                </c:pt>
                <c:pt idx="522">
                  <c:v>59.657867462254323</c:v>
                </c:pt>
                <c:pt idx="523">
                  <c:v>59.594226830096275</c:v>
                </c:pt>
                <c:pt idx="524">
                  <c:v>59.386778016413587</c:v>
                </c:pt>
                <c:pt idx="525">
                  <c:v>59.342866620681946</c:v>
                </c:pt>
                <c:pt idx="526">
                  <c:v>59.322022074390858</c:v>
                </c:pt>
                <c:pt idx="527">
                  <c:v>59.308988169122664</c:v>
                </c:pt>
                <c:pt idx="528">
                  <c:v>59.263051726594071</c:v>
                </c:pt>
                <c:pt idx="529">
                  <c:v>59.248832829826888</c:v>
                </c:pt>
                <c:pt idx="530">
                  <c:v>59.219558566005801</c:v>
                </c:pt>
                <c:pt idx="531">
                  <c:v>59.071707428612086</c:v>
                </c:pt>
                <c:pt idx="532">
                  <c:v>58.969658021303687</c:v>
                </c:pt>
                <c:pt idx="533">
                  <c:v>58.864963925486812</c:v>
                </c:pt>
                <c:pt idx="534">
                  <c:v>58.827181962070348</c:v>
                </c:pt>
                <c:pt idx="535">
                  <c:v>58.769462185637209</c:v>
                </c:pt>
                <c:pt idx="536">
                  <c:v>58.787793187000418</c:v>
                </c:pt>
                <c:pt idx="537">
                  <c:v>58.809125650069191</c:v>
                </c:pt>
                <c:pt idx="538">
                  <c:v>58.791626435870313</c:v>
                </c:pt>
                <c:pt idx="539">
                  <c:v>58.696970015794406</c:v>
                </c:pt>
                <c:pt idx="540">
                  <c:v>58.591155926990226</c:v>
                </c:pt>
                <c:pt idx="541">
                  <c:v>58.600635390668948</c:v>
                </c:pt>
                <c:pt idx="542">
                  <c:v>58.652287148287364</c:v>
                </c:pt>
                <c:pt idx="543">
                  <c:v>58.580840558229049</c:v>
                </c:pt>
                <c:pt idx="544">
                  <c:v>58.528282051187553</c:v>
                </c:pt>
                <c:pt idx="545">
                  <c:v>58.459340188867536</c:v>
                </c:pt>
                <c:pt idx="546">
                  <c:v>58.409430504401456</c:v>
                </c:pt>
                <c:pt idx="547">
                  <c:v>58.250989308884392</c:v>
                </c:pt>
                <c:pt idx="548">
                  <c:v>58.199341103979584</c:v>
                </c:pt>
                <c:pt idx="549">
                  <c:v>58.133888119533083</c:v>
                </c:pt>
                <c:pt idx="550">
                  <c:v>58.164417072635942</c:v>
                </c:pt>
                <c:pt idx="551">
                  <c:v>58.081395741412059</c:v>
                </c:pt>
                <c:pt idx="552">
                  <c:v>58.032392241164558</c:v>
                </c:pt>
                <c:pt idx="553">
                  <c:v>58.032810460159347</c:v>
                </c:pt>
                <c:pt idx="554">
                  <c:v>58.0604117834066</c:v>
                </c:pt>
                <c:pt idx="555">
                  <c:v>57.921072495823658</c:v>
                </c:pt>
                <c:pt idx="556">
                  <c:v>57.837776442940203</c:v>
                </c:pt>
                <c:pt idx="557">
                  <c:v>57.808776852332585</c:v>
                </c:pt>
                <c:pt idx="558">
                  <c:v>57.760679536303648</c:v>
                </c:pt>
                <c:pt idx="559">
                  <c:v>57.821601648103389</c:v>
                </c:pt>
                <c:pt idx="560">
                  <c:v>57.858756266878963</c:v>
                </c:pt>
                <c:pt idx="561">
                  <c:v>57.863426002184404</c:v>
                </c:pt>
                <c:pt idx="562">
                  <c:v>57.694525908273548</c:v>
                </c:pt>
                <c:pt idx="563">
                  <c:v>57.578744971920081</c:v>
                </c:pt>
                <c:pt idx="564">
                  <c:v>57.509737545883986</c:v>
                </c:pt>
                <c:pt idx="565">
                  <c:v>57.571774935250993</c:v>
                </c:pt>
                <c:pt idx="566">
                  <c:v>57.539225069417988</c:v>
                </c:pt>
                <c:pt idx="567">
                  <c:v>57.452648699102717</c:v>
                </c:pt>
                <c:pt idx="568">
                  <c:v>57.363214978067852</c:v>
                </c:pt>
                <c:pt idx="569">
                  <c:v>57.292948664088378</c:v>
                </c:pt>
                <c:pt idx="570">
                  <c:v>57.250710225079388</c:v>
                </c:pt>
                <c:pt idx="571">
                  <c:v>57.18386367254363</c:v>
                </c:pt>
                <c:pt idx="572">
                  <c:v>57.141481655455927</c:v>
                </c:pt>
                <c:pt idx="573">
                  <c:v>57.168804155274074</c:v>
                </c:pt>
                <c:pt idx="574">
                  <c:v>57.142109032394202</c:v>
                </c:pt>
                <c:pt idx="575">
                  <c:v>57.04417169738457</c:v>
                </c:pt>
                <c:pt idx="576">
                  <c:v>57.021654242817057</c:v>
                </c:pt>
                <c:pt idx="577">
                  <c:v>56.988263724184172</c:v>
                </c:pt>
                <c:pt idx="578">
                  <c:v>56.883360518869779</c:v>
                </c:pt>
                <c:pt idx="579">
                  <c:v>56.800478583211699</c:v>
                </c:pt>
                <c:pt idx="580">
                  <c:v>56.770158707308838</c:v>
                </c:pt>
                <c:pt idx="581">
                  <c:v>56.686371152636696</c:v>
                </c:pt>
                <c:pt idx="582">
                  <c:v>56.646707123000191</c:v>
                </c:pt>
                <c:pt idx="583">
                  <c:v>56.689162988086316</c:v>
                </c:pt>
                <c:pt idx="584">
                  <c:v>56.728822318451591</c:v>
                </c:pt>
                <c:pt idx="585">
                  <c:v>56.581808200400559</c:v>
                </c:pt>
                <c:pt idx="586">
                  <c:v>56.464567599334757</c:v>
                </c:pt>
                <c:pt idx="587">
                  <c:v>56.410894347632983</c:v>
                </c:pt>
                <c:pt idx="588">
                  <c:v>56.389352758918122</c:v>
                </c:pt>
                <c:pt idx="589">
                  <c:v>56.321247366885196</c:v>
                </c:pt>
                <c:pt idx="590">
                  <c:v>56.404621353387789</c:v>
                </c:pt>
                <c:pt idx="591">
                  <c:v>56.480459436675766</c:v>
                </c:pt>
                <c:pt idx="592">
                  <c:v>56.385240654321969</c:v>
                </c:pt>
                <c:pt idx="593">
                  <c:v>56.257955239790221</c:v>
                </c:pt>
                <c:pt idx="594">
                  <c:v>56.236975415851575</c:v>
                </c:pt>
                <c:pt idx="595">
                  <c:v>56.235999549998802</c:v>
                </c:pt>
                <c:pt idx="596">
                  <c:v>56.239066591569014</c:v>
                </c:pt>
                <c:pt idx="597">
                  <c:v>56.202678761446215</c:v>
                </c:pt>
                <c:pt idx="598">
                  <c:v>56.197869614426153</c:v>
                </c:pt>
                <c:pt idx="599">
                  <c:v>56.188250739033066</c:v>
                </c:pt>
                <c:pt idx="600">
                  <c:v>56.042917296782605</c:v>
                </c:pt>
                <c:pt idx="601">
                  <c:v>55.942396719062337</c:v>
                </c:pt>
                <c:pt idx="602">
                  <c:v>55.959961496977407</c:v>
                </c:pt>
                <c:pt idx="603">
                  <c:v>55.987361978860797</c:v>
                </c:pt>
                <c:pt idx="604">
                  <c:v>55.935706071026743</c:v>
                </c:pt>
                <c:pt idx="605">
                  <c:v>55.837628791395737</c:v>
                </c:pt>
                <c:pt idx="606">
                  <c:v>55.758654517810356</c:v>
                </c:pt>
                <c:pt idx="607">
                  <c:v>55.729167010425051</c:v>
                </c:pt>
                <c:pt idx="608">
                  <c:v>55.645452722398112</c:v>
                </c:pt>
                <c:pt idx="609">
                  <c:v>55.722196973755956</c:v>
                </c:pt>
                <c:pt idx="610">
                  <c:v>55.758375710530061</c:v>
                </c:pt>
                <c:pt idx="611">
                  <c:v>55.730491429787108</c:v>
                </c:pt>
                <c:pt idx="612">
                  <c:v>55.497880408433389</c:v>
                </c:pt>
                <c:pt idx="613">
                  <c:v>55.413747901411668</c:v>
                </c:pt>
                <c:pt idx="614">
                  <c:v>55.442398938509996</c:v>
                </c:pt>
                <c:pt idx="615">
                  <c:v>55.491677144268373</c:v>
                </c:pt>
                <c:pt idx="616">
                  <c:v>55.493698622202913</c:v>
                </c:pt>
                <c:pt idx="617">
                  <c:v>55.431312679326624</c:v>
                </c:pt>
                <c:pt idx="618">
                  <c:v>55.36725379587638</c:v>
                </c:pt>
                <c:pt idx="619">
                  <c:v>55.206926416221037</c:v>
                </c:pt>
                <c:pt idx="620">
                  <c:v>55.116660326668608</c:v>
                </c:pt>
                <c:pt idx="621">
                  <c:v>55.117078594109493</c:v>
                </c:pt>
                <c:pt idx="622">
                  <c:v>55.205532299076076</c:v>
                </c:pt>
                <c:pt idx="623">
                  <c:v>55.17388858516437</c:v>
                </c:pt>
                <c:pt idx="624">
                  <c:v>55.072744796870033</c:v>
                </c:pt>
                <c:pt idx="625">
                  <c:v>54.982896974758496</c:v>
                </c:pt>
                <c:pt idx="626">
                  <c:v>54.890879962566764</c:v>
                </c:pt>
                <c:pt idx="627">
                  <c:v>54.799499144502768</c:v>
                </c:pt>
                <c:pt idx="628">
                  <c:v>54.808141556541415</c:v>
                </c:pt>
                <c:pt idx="629">
                  <c:v>54.872897498564136</c:v>
                </c:pt>
                <c:pt idx="630">
                  <c:v>54.84243410917724</c:v>
                </c:pt>
                <c:pt idx="631">
                  <c:v>54.672008738391867</c:v>
                </c:pt>
                <c:pt idx="632">
                  <c:v>54.625583813881185</c:v>
                </c:pt>
                <c:pt idx="633">
                  <c:v>54.620426129500537</c:v>
                </c:pt>
                <c:pt idx="634">
                  <c:v>54.680302629218502</c:v>
                </c:pt>
                <c:pt idx="635">
                  <c:v>54.619659340847761</c:v>
                </c:pt>
                <c:pt idx="636">
                  <c:v>54.646493923888229</c:v>
                </c:pt>
                <c:pt idx="637">
                  <c:v>54.597494525410134</c:v>
                </c:pt>
                <c:pt idx="638">
                  <c:v>54.519975249563281</c:v>
                </c:pt>
                <c:pt idx="639">
                  <c:v>54.37345681581396</c:v>
                </c:pt>
                <c:pt idx="640">
                  <c:v>54.359447028544295</c:v>
                </c:pt>
                <c:pt idx="641">
                  <c:v>54.440651905710304</c:v>
                </c:pt>
                <c:pt idx="642">
                  <c:v>54.460934638779072</c:v>
                </c:pt>
                <c:pt idx="643">
                  <c:v>54.365650292709191</c:v>
                </c:pt>
                <c:pt idx="644">
                  <c:v>54.279770997115101</c:v>
                </c:pt>
                <c:pt idx="645">
                  <c:v>54.215781843745155</c:v>
                </c:pt>
                <c:pt idx="646">
                  <c:v>54.173752481936155</c:v>
                </c:pt>
                <c:pt idx="647">
                  <c:v>54.139591105178475</c:v>
                </c:pt>
                <c:pt idx="648">
                  <c:v>54.140706382745741</c:v>
                </c:pt>
                <c:pt idx="649">
                  <c:v>54.138894030457294</c:v>
                </c:pt>
                <c:pt idx="650">
                  <c:v>53.961633932947905</c:v>
                </c:pt>
                <c:pt idx="651">
                  <c:v>53.83923148113724</c:v>
                </c:pt>
                <c:pt idx="652">
                  <c:v>53.77684143649153</c:v>
                </c:pt>
                <c:pt idx="653">
                  <c:v>53.818669924639366</c:v>
                </c:pt>
                <c:pt idx="654">
                  <c:v>53.811900729334155</c:v>
                </c:pt>
                <c:pt idx="655">
                  <c:v>53.816299909344238</c:v>
                </c:pt>
                <c:pt idx="656">
                  <c:v>53.753557177122424</c:v>
                </c:pt>
                <c:pt idx="657">
                  <c:v>53.670679375531158</c:v>
                </c:pt>
                <c:pt idx="658">
                  <c:v>53.55238960966998</c:v>
                </c:pt>
                <c:pt idx="659">
                  <c:v>53.530294475866562</c:v>
                </c:pt>
                <c:pt idx="660">
                  <c:v>53.565632592138172</c:v>
                </c:pt>
                <c:pt idx="661">
                  <c:v>53.578391824192892</c:v>
                </c:pt>
                <c:pt idx="662">
                  <c:v>53.479548321113498</c:v>
                </c:pt>
                <c:pt idx="663">
                  <c:v>53.334903669301895</c:v>
                </c:pt>
                <c:pt idx="664">
                  <c:v>53.244010235108469</c:v>
                </c:pt>
                <c:pt idx="665">
                  <c:v>53.244149646822969</c:v>
                </c:pt>
                <c:pt idx="666">
                  <c:v>53.213899501000391</c:v>
                </c:pt>
                <c:pt idx="667">
                  <c:v>53.234949022722056</c:v>
                </c:pt>
                <c:pt idx="668">
                  <c:v>53.20462501275226</c:v>
                </c:pt>
                <c:pt idx="669">
                  <c:v>53.085286098244289</c:v>
                </c:pt>
                <c:pt idx="670">
                  <c:v>52.954868046128979</c:v>
                </c:pt>
                <c:pt idx="671">
                  <c:v>52.913187237829149</c:v>
                </c:pt>
                <c:pt idx="672">
                  <c:v>52.953892147978806</c:v>
                </c:pt>
                <c:pt idx="673">
                  <c:v>52.959259507061248</c:v>
                </c:pt>
                <c:pt idx="674">
                  <c:v>52.954101289773604</c:v>
                </c:pt>
                <c:pt idx="675">
                  <c:v>52.91193251624999</c:v>
                </c:pt>
                <c:pt idx="676">
                  <c:v>52.797476031555981</c:v>
                </c:pt>
                <c:pt idx="677">
                  <c:v>52.655131664959207</c:v>
                </c:pt>
                <c:pt idx="678">
                  <c:v>52.672277642526154</c:v>
                </c:pt>
                <c:pt idx="679">
                  <c:v>52.75544255182875</c:v>
                </c:pt>
                <c:pt idx="680">
                  <c:v>52.796569831188712</c:v>
                </c:pt>
                <c:pt idx="681">
                  <c:v>52.672974701098639</c:v>
                </c:pt>
                <c:pt idx="682">
                  <c:v>52.573159466233292</c:v>
                </c:pt>
                <c:pt idx="683">
                  <c:v>52.56563178270634</c:v>
                </c:pt>
                <c:pt idx="684">
                  <c:v>52.552946398650036</c:v>
                </c:pt>
                <c:pt idx="685">
                  <c:v>52.567513848926382</c:v>
                </c:pt>
                <c:pt idx="686">
                  <c:v>52.608850270081021</c:v>
                </c:pt>
                <c:pt idx="687">
                  <c:v>52.591420753665041</c:v>
                </c:pt>
                <c:pt idx="688">
                  <c:v>52.434447507142643</c:v>
                </c:pt>
                <c:pt idx="689">
                  <c:v>52.33546050672804</c:v>
                </c:pt>
                <c:pt idx="690">
                  <c:v>52.301372929522678</c:v>
                </c:pt>
                <c:pt idx="691">
                  <c:v>52.319150401946146</c:v>
                </c:pt>
                <c:pt idx="692">
                  <c:v>52.278023687790707</c:v>
                </c:pt>
                <c:pt idx="693">
                  <c:v>52.251815932632695</c:v>
                </c:pt>
                <c:pt idx="694">
                  <c:v>52.180294929371463</c:v>
                </c:pt>
                <c:pt idx="695">
                  <c:v>52.120700821944908</c:v>
                </c:pt>
                <c:pt idx="696">
                  <c:v>52.008188366027206</c:v>
                </c:pt>
                <c:pt idx="697">
                  <c:v>51.958213101696344</c:v>
                </c:pt>
                <c:pt idx="698">
                  <c:v>52.017814912052138</c:v>
                </c:pt>
                <c:pt idx="699">
                  <c:v>52.038446214779007</c:v>
                </c:pt>
                <c:pt idx="700">
                  <c:v>51.90955810651203</c:v>
                </c:pt>
                <c:pt idx="701">
                  <c:v>51.788828643721409</c:v>
                </c:pt>
                <c:pt idx="702">
                  <c:v>51.724142415630283</c:v>
                </c:pt>
                <c:pt idx="703">
                  <c:v>51.695634924313268</c:v>
                </c:pt>
                <c:pt idx="704">
                  <c:v>51.690751929294798</c:v>
                </c:pt>
                <c:pt idx="705">
                  <c:v>51.676254176801351</c:v>
                </c:pt>
                <c:pt idx="706">
                  <c:v>51.680993626038386</c:v>
                </c:pt>
                <c:pt idx="707">
                  <c:v>51.586188977058654</c:v>
                </c:pt>
                <c:pt idx="708">
                  <c:v>51.47870661465447</c:v>
                </c:pt>
                <c:pt idx="709">
                  <c:v>51.451101157340382</c:v>
                </c:pt>
                <c:pt idx="710">
                  <c:v>51.490764621772492</c:v>
                </c:pt>
                <c:pt idx="711">
                  <c:v>51.451240569054882</c:v>
                </c:pt>
                <c:pt idx="712">
                  <c:v>51.406423005253366</c:v>
                </c:pt>
                <c:pt idx="713">
                  <c:v>51.287710886330458</c:v>
                </c:pt>
                <c:pt idx="714">
                  <c:v>51.225394641237074</c:v>
                </c:pt>
                <c:pt idx="715">
                  <c:v>51.087863571875751</c:v>
                </c:pt>
                <c:pt idx="716">
                  <c:v>51.104943985726742</c:v>
                </c:pt>
                <c:pt idx="717">
                  <c:v>51.196882983555845</c:v>
                </c:pt>
                <c:pt idx="718">
                  <c:v>51.202946852154938</c:v>
                </c:pt>
                <c:pt idx="719">
                  <c:v>51.027498541729599</c:v>
                </c:pt>
                <c:pt idx="720">
                  <c:v>50.956887872902456</c:v>
                </c:pt>
                <c:pt idx="721">
                  <c:v>50.952427247094278</c:v>
                </c:pt>
                <c:pt idx="722">
                  <c:v>50.987490657855027</c:v>
                </c:pt>
                <c:pt idx="723">
                  <c:v>50.895194838383119</c:v>
                </c:pt>
                <c:pt idx="724">
                  <c:v>50.924050883209432</c:v>
                </c:pt>
                <c:pt idx="725">
                  <c:v>50.853440182084888</c:v>
                </c:pt>
                <c:pt idx="726">
                  <c:v>50.747700538781032</c:v>
                </c:pt>
                <c:pt idx="727">
                  <c:v>50.586540790608247</c:v>
                </c:pt>
                <c:pt idx="728">
                  <c:v>50.648996431267442</c:v>
                </c:pt>
                <c:pt idx="729">
                  <c:v>50.702530271254595</c:v>
                </c:pt>
                <c:pt idx="730">
                  <c:v>50.678553652584348</c:v>
                </c:pt>
                <c:pt idx="731">
                  <c:v>50.577061343078235</c:v>
                </c:pt>
                <c:pt idx="732">
                  <c:v>50.486020245185379</c:v>
                </c:pt>
                <c:pt idx="733">
                  <c:v>50.430255817766287</c:v>
                </c:pt>
                <c:pt idx="734">
                  <c:v>50.32814081444441</c:v>
                </c:pt>
                <c:pt idx="735">
                  <c:v>50.316012560487799</c:v>
                </c:pt>
                <c:pt idx="736">
                  <c:v>50.372474030330665</c:v>
                </c:pt>
                <c:pt idx="737">
                  <c:v>50.399657134583016</c:v>
                </c:pt>
                <c:pt idx="738">
                  <c:v>50.242261551147713</c:v>
                </c:pt>
                <c:pt idx="739">
                  <c:v>50.11825175477658</c:v>
                </c:pt>
                <c:pt idx="740">
                  <c:v>50.056493156541165</c:v>
                </c:pt>
                <c:pt idx="741">
                  <c:v>50.082913590058986</c:v>
                </c:pt>
                <c:pt idx="742">
                  <c:v>50.007493774211781</c:v>
                </c:pt>
                <c:pt idx="743">
                  <c:v>49.984558068352079</c:v>
                </c:pt>
                <c:pt idx="744">
                  <c:v>49.961487068695888</c:v>
                </c:pt>
                <c:pt idx="745">
                  <c:v>49.886136918334302</c:v>
                </c:pt>
                <c:pt idx="746">
                  <c:v>49.71911835773637</c:v>
                </c:pt>
                <c:pt idx="747">
                  <c:v>49.717515114945314</c:v>
                </c:pt>
                <c:pt idx="748">
                  <c:v>49.757941217814562</c:v>
                </c:pt>
                <c:pt idx="749">
                  <c:v>49.795583769516526</c:v>
                </c:pt>
                <c:pt idx="750">
                  <c:v>49.764562733271767</c:v>
                </c:pt>
                <c:pt idx="751">
                  <c:v>49.631844944997319</c:v>
                </c:pt>
                <c:pt idx="752">
                  <c:v>49.568831625182753</c:v>
                </c:pt>
                <c:pt idx="753">
                  <c:v>49.512997499980642</c:v>
                </c:pt>
                <c:pt idx="754">
                  <c:v>49.546527430328027</c:v>
                </c:pt>
                <c:pt idx="755">
                  <c:v>49.59741298064688</c:v>
                </c:pt>
                <c:pt idx="756">
                  <c:v>49.566810163396909</c:v>
                </c:pt>
                <c:pt idx="757">
                  <c:v>49.490270887469521</c:v>
                </c:pt>
                <c:pt idx="758">
                  <c:v>49.349746624536515</c:v>
                </c:pt>
                <c:pt idx="759">
                  <c:v>49.264843194795205</c:v>
                </c:pt>
                <c:pt idx="760">
                  <c:v>49.277462982838031</c:v>
                </c:pt>
                <c:pt idx="761">
                  <c:v>49.281157385197822</c:v>
                </c:pt>
                <c:pt idx="762">
                  <c:v>49.282620651069976</c:v>
                </c:pt>
                <c:pt idx="763">
                  <c:v>49.241423673927116</c:v>
                </c:pt>
                <c:pt idx="764">
                  <c:v>49.228529164224717</c:v>
                </c:pt>
                <c:pt idx="765">
                  <c:v>49.075311249101659</c:v>
                </c:pt>
                <c:pt idx="766">
                  <c:v>49.091829882027859</c:v>
                </c:pt>
                <c:pt idx="767">
                  <c:v>49.18231336536001</c:v>
                </c:pt>
                <c:pt idx="768">
                  <c:v>49.22615918122699</c:v>
                </c:pt>
                <c:pt idx="769">
                  <c:v>49.133379546746703</c:v>
                </c:pt>
                <c:pt idx="770">
                  <c:v>49.062346492560671</c:v>
                </c:pt>
                <c:pt idx="771">
                  <c:v>49.039624046413756</c:v>
                </c:pt>
                <c:pt idx="772">
                  <c:v>49.057816168969602</c:v>
                </c:pt>
                <c:pt idx="773">
                  <c:v>48.962945374920693</c:v>
                </c:pt>
                <c:pt idx="774">
                  <c:v>48.999054413911779</c:v>
                </c:pt>
                <c:pt idx="775">
                  <c:v>49.009997095016558</c:v>
                </c:pt>
                <c:pt idx="776">
                  <c:v>48.930534872356091</c:v>
                </c:pt>
                <c:pt idx="777">
                  <c:v>48.805553344199005</c:v>
                </c:pt>
                <c:pt idx="778">
                  <c:v>48.757591289669044</c:v>
                </c:pt>
                <c:pt idx="779">
                  <c:v>48.798025660671918</c:v>
                </c:pt>
                <c:pt idx="780">
                  <c:v>48.758497490036312</c:v>
                </c:pt>
                <c:pt idx="781">
                  <c:v>48.731034981001756</c:v>
                </c:pt>
                <c:pt idx="782">
                  <c:v>48.662999319049007</c:v>
                </c:pt>
                <c:pt idx="783">
                  <c:v>48.613721113290623</c:v>
                </c:pt>
                <c:pt idx="784">
                  <c:v>48.469359402826129</c:v>
                </c:pt>
                <c:pt idx="785">
                  <c:v>48.437784853790205</c:v>
                </c:pt>
                <c:pt idx="786">
                  <c:v>48.493200759997521</c:v>
                </c:pt>
                <c:pt idx="787">
                  <c:v>48.519756487311597</c:v>
                </c:pt>
                <c:pt idx="788">
                  <c:v>48.451585499265079</c:v>
                </c:pt>
                <c:pt idx="789">
                  <c:v>48.407182036540235</c:v>
                </c:pt>
                <c:pt idx="790">
                  <c:v>48.370724476337131</c:v>
                </c:pt>
                <c:pt idx="791">
                  <c:v>48.30910530596492</c:v>
                </c:pt>
                <c:pt idx="792">
                  <c:v>48.341655204095204</c:v>
                </c:pt>
                <c:pt idx="793">
                  <c:v>48.333291050281268</c:v>
                </c:pt>
                <c:pt idx="794">
                  <c:v>48.305201777959041</c:v>
                </c:pt>
                <c:pt idx="795">
                  <c:v>48.226502161438432</c:v>
                </c:pt>
                <c:pt idx="796">
                  <c:v>48.094620294395142</c:v>
                </c:pt>
                <c:pt idx="797">
                  <c:v>48.04031971420131</c:v>
                </c:pt>
                <c:pt idx="798">
                  <c:v>48.106891561226199</c:v>
                </c:pt>
                <c:pt idx="799">
                  <c:v>48.09469002447544</c:v>
                </c:pt>
                <c:pt idx="800">
                  <c:v>48.00734688165609</c:v>
                </c:pt>
                <c:pt idx="801">
                  <c:v>48.015780765550439</c:v>
                </c:pt>
                <c:pt idx="802">
                  <c:v>47.989777969674314</c:v>
                </c:pt>
                <c:pt idx="803">
                  <c:v>47.873304674019586</c:v>
                </c:pt>
                <c:pt idx="804">
                  <c:v>47.843817150485584</c:v>
                </c:pt>
                <c:pt idx="805">
                  <c:v>47.89888453548101</c:v>
                </c:pt>
                <c:pt idx="806">
                  <c:v>47.964755206015177</c:v>
                </c:pt>
                <c:pt idx="807">
                  <c:v>47.820397661914889</c:v>
                </c:pt>
                <c:pt idx="808">
                  <c:v>47.746510777425463</c:v>
                </c:pt>
                <c:pt idx="809">
                  <c:v>47.712353534734596</c:v>
                </c:pt>
                <c:pt idx="810">
                  <c:v>47.783103599127543</c:v>
                </c:pt>
                <c:pt idx="811">
                  <c:v>47.732427142157384</c:v>
                </c:pt>
                <c:pt idx="812">
                  <c:v>47.744071064347438</c:v>
                </c:pt>
                <c:pt idx="813">
                  <c:v>47.692836992816702</c:v>
                </c:pt>
                <c:pt idx="814">
                  <c:v>47.680430432189389</c:v>
                </c:pt>
                <c:pt idx="815">
                  <c:v>47.553837942163298</c:v>
                </c:pt>
                <c:pt idx="816">
                  <c:v>47.543800847775415</c:v>
                </c:pt>
                <c:pt idx="817">
                  <c:v>47.584370480277272</c:v>
                </c:pt>
                <c:pt idx="818">
                  <c:v>47.558930046679166</c:v>
                </c:pt>
                <c:pt idx="819">
                  <c:v>47.486781698777044</c:v>
                </c:pt>
                <c:pt idx="820">
                  <c:v>47.457437737173059</c:v>
                </c:pt>
                <c:pt idx="821">
                  <c:v>47.426002583702811</c:v>
                </c:pt>
                <c:pt idx="822">
                  <c:v>47.34667565483872</c:v>
                </c:pt>
                <c:pt idx="823">
                  <c:v>47.34660537570273</c:v>
                </c:pt>
                <c:pt idx="824">
                  <c:v>47.345978031061847</c:v>
                </c:pt>
                <c:pt idx="825">
                  <c:v>47.366195200414644</c:v>
                </c:pt>
                <c:pt idx="826">
                  <c:v>47.234166218727744</c:v>
                </c:pt>
                <c:pt idx="827">
                  <c:v>47.153588120998094</c:v>
                </c:pt>
                <c:pt idx="828">
                  <c:v>47.173243541723487</c:v>
                </c:pt>
                <c:pt idx="829">
                  <c:v>47.199524579675391</c:v>
                </c:pt>
                <c:pt idx="830">
                  <c:v>47.186769497836188</c:v>
                </c:pt>
                <c:pt idx="831">
                  <c:v>47.17582210131161</c:v>
                </c:pt>
                <c:pt idx="832">
                  <c:v>47.16104555768657</c:v>
                </c:pt>
                <c:pt idx="833">
                  <c:v>47.086392482046044</c:v>
                </c:pt>
                <c:pt idx="834">
                  <c:v>47.018918019665009</c:v>
                </c:pt>
                <c:pt idx="835">
                  <c:v>47.015641836300006</c:v>
                </c:pt>
                <c:pt idx="836">
                  <c:v>47.048892910920998</c:v>
                </c:pt>
                <c:pt idx="837">
                  <c:v>47.008741497413929</c:v>
                </c:pt>
                <c:pt idx="838">
                  <c:v>46.927396659477601</c:v>
                </c:pt>
                <c:pt idx="839">
                  <c:v>46.850713853917718</c:v>
                </c:pt>
                <c:pt idx="840">
                  <c:v>46.840885885175808</c:v>
                </c:pt>
                <c:pt idx="841">
                  <c:v>46.841722355462785</c:v>
                </c:pt>
                <c:pt idx="842">
                  <c:v>46.865703075902573</c:v>
                </c:pt>
                <c:pt idx="843">
                  <c:v>46.913595432649636</c:v>
                </c:pt>
                <c:pt idx="844">
                  <c:v>46.883476430407811</c:v>
                </c:pt>
                <c:pt idx="845">
                  <c:v>46.748876608210722</c:v>
                </c:pt>
                <c:pt idx="846">
                  <c:v>46.719389084676713</c:v>
                </c:pt>
                <c:pt idx="847">
                  <c:v>46.77355026930487</c:v>
                </c:pt>
                <c:pt idx="848">
                  <c:v>46.835866482100862</c:v>
                </c:pt>
                <c:pt idx="849">
                  <c:v>46.798228064465718</c:v>
                </c:pt>
                <c:pt idx="850">
                  <c:v>46.774525553804423</c:v>
                </c:pt>
                <c:pt idx="851">
                  <c:v>46.751106065233735</c:v>
                </c:pt>
                <c:pt idx="852">
                  <c:v>46.764558189496839</c:v>
                </c:pt>
                <c:pt idx="853">
                  <c:v>46.693877790589397</c:v>
                </c:pt>
                <c:pt idx="854">
                  <c:v>46.765812329722785</c:v>
                </c:pt>
                <c:pt idx="855">
                  <c:v>46.84172422871189</c:v>
                </c:pt>
                <c:pt idx="856">
                  <c:v>46.862006994078051</c:v>
                </c:pt>
                <c:pt idx="857">
                  <c:v>46.746365485587781</c:v>
                </c:pt>
                <c:pt idx="858">
                  <c:v>46.734376627196838</c:v>
                </c:pt>
                <c:pt idx="859">
                  <c:v>46.702871775943812</c:v>
                </c:pt>
                <c:pt idx="860">
                  <c:v>46.697082596706885</c:v>
                </c:pt>
                <c:pt idx="861">
                  <c:v>46.731727207119619</c:v>
                </c:pt>
                <c:pt idx="862">
                  <c:v>46.73096046691294</c:v>
                </c:pt>
                <c:pt idx="863">
                  <c:v>46.699525313442813</c:v>
                </c:pt>
                <c:pt idx="864">
                  <c:v>46.553839183616262</c:v>
                </c:pt>
                <c:pt idx="865">
                  <c:v>46.539828863439467</c:v>
                </c:pt>
                <c:pt idx="866">
                  <c:v>46.570919048411433</c:v>
                </c:pt>
                <c:pt idx="867">
                  <c:v>46.650869187849587</c:v>
                </c:pt>
                <c:pt idx="868">
                  <c:v>46.544637429106317</c:v>
                </c:pt>
                <c:pt idx="869">
                  <c:v>46.526724129979463</c:v>
                </c:pt>
                <c:pt idx="870">
                  <c:v>46.487343041690075</c:v>
                </c:pt>
                <c:pt idx="871">
                  <c:v>46.500934044760555</c:v>
                </c:pt>
                <c:pt idx="872">
                  <c:v>46.428994790207128</c:v>
                </c:pt>
                <c:pt idx="873">
                  <c:v>46.472356274307423</c:v>
                </c:pt>
                <c:pt idx="874">
                  <c:v>46.517243002984834</c:v>
                </c:pt>
                <c:pt idx="875">
                  <c:v>46.459740038978318</c:v>
                </c:pt>
                <c:pt idx="876">
                  <c:v>46.349461222596553</c:v>
                </c:pt>
                <c:pt idx="877">
                  <c:v>46.315930743193469</c:v>
                </c:pt>
                <c:pt idx="878">
                  <c:v>46.31098161925452</c:v>
                </c:pt>
                <c:pt idx="879">
                  <c:v>46.314814868124287</c:v>
                </c:pt>
                <c:pt idx="880">
                  <c:v>46.313908150998714</c:v>
                </c:pt>
                <c:pt idx="881">
                  <c:v>46.295018921424301</c:v>
                </c:pt>
                <c:pt idx="882">
                  <c:v>46.232632429492192</c:v>
                </c:pt>
                <c:pt idx="883">
                  <c:v>46.180984273033474</c:v>
                </c:pt>
                <c:pt idx="884">
                  <c:v>46.157072087670393</c:v>
                </c:pt>
                <c:pt idx="885">
                  <c:v>46.19352906652027</c:v>
                </c:pt>
                <c:pt idx="886">
                  <c:v>46.269924199164436</c:v>
                </c:pt>
                <c:pt idx="887">
                  <c:v>46.176172832898317</c:v>
                </c:pt>
                <c:pt idx="888">
                  <c:v>46.11225282825545</c:v>
                </c:pt>
                <c:pt idx="889">
                  <c:v>46.112112851336555</c:v>
                </c:pt>
                <c:pt idx="890">
                  <c:v>46.09754485200439</c:v>
                </c:pt>
                <c:pt idx="891">
                  <c:v>46.035506848986898</c:v>
                </c:pt>
                <c:pt idx="892">
                  <c:v>46.084021867252197</c:v>
                </c:pt>
                <c:pt idx="893">
                  <c:v>46.084509234974185</c:v>
                </c:pt>
                <c:pt idx="894">
                  <c:v>46.032438725453872</c:v>
                </c:pt>
                <c:pt idx="895">
                  <c:v>45.936591419604177</c:v>
                </c:pt>
                <c:pt idx="896">
                  <c:v>45.94140004986582</c:v>
                </c:pt>
                <c:pt idx="897">
                  <c:v>45.968521078521015</c:v>
                </c:pt>
                <c:pt idx="898">
                  <c:v>46.028885624206261</c:v>
                </c:pt>
                <c:pt idx="899">
                  <c:v>45.962037892815495</c:v>
                </c:pt>
                <c:pt idx="900">
                  <c:v>45.94496051491992</c:v>
                </c:pt>
                <c:pt idx="901">
                  <c:v>45.935062267042014</c:v>
                </c:pt>
                <c:pt idx="902">
                  <c:v>45.898112559102223</c:v>
                </c:pt>
                <c:pt idx="903">
                  <c:v>45.894696463413119</c:v>
                </c:pt>
                <c:pt idx="904">
                  <c:v>45.945306226258289</c:v>
                </c:pt>
                <c:pt idx="905">
                  <c:v>45.992287699515437</c:v>
                </c:pt>
                <c:pt idx="906">
                  <c:v>45.875387335379187</c:v>
                </c:pt>
                <c:pt idx="907">
                  <c:v>45.773410629511709</c:v>
                </c:pt>
                <c:pt idx="908">
                  <c:v>45.706772120659224</c:v>
                </c:pt>
                <c:pt idx="909">
                  <c:v>45.732211940606845</c:v>
                </c:pt>
                <c:pt idx="910">
                  <c:v>45.671637849409272</c:v>
                </c:pt>
                <c:pt idx="911">
                  <c:v>45.679447360023246</c:v>
                </c:pt>
                <c:pt idx="912">
                  <c:v>45.654493745091308</c:v>
                </c:pt>
                <c:pt idx="913">
                  <c:v>45.61085647351733</c:v>
                </c:pt>
                <c:pt idx="914">
                  <c:v>45.477092475659319</c:v>
                </c:pt>
                <c:pt idx="915">
                  <c:v>45.471863979235557</c:v>
                </c:pt>
                <c:pt idx="916">
                  <c:v>45.483572883788597</c:v>
                </c:pt>
                <c:pt idx="917">
                  <c:v>45.476462870200614</c:v>
                </c:pt>
                <c:pt idx="918">
                  <c:v>45.443284529317815</c:v>
                </c:pt>
                <c:pt idx="919">
                  <c:v>45.387654265286187</c:v>
                </c:pt>
                <c:pt idx="920">
                  <c:v>45.418957160915241</c:v>
                </c:pt>
                <c:pt idx="921">
                  <c:v>45.407176879114694</c:v>
                </c:pt>
                <c:pt idx="922">
                  <c:v>45.412403631478938</c:v>
                </c:pt>
                <c:pt idx="923">
                  <c:v>45.425580000565738</c:v>
                </c:pt>
                <c:pt idx="924">
                  <c:v>45.39560401119823</c:v>
                </c:pt>
                <c:pt idx="925">
                  <c:v>45.30212668834627</c:v>
                </c:pt>
                <c:pt idx="926">
                  <c:v>45.227960495966826</c:v>
                </c:pt>
                <c:pt idx="927">
                  <c:v>45.214228417865939</c:v>
                </c:pt>
                <c:pt idx="928">
                  <c:v>45.229561477940059</c:v>
                </c:pt>
                <c:pt idx="929">
                  <c:v>45.170594117652463</c:v>
                </c:pt>
                <c:pt idx="930">
                  <c:v>45.128071558441356</c:v>
                </c:pt>
                <c:pt idx="931">
                  <c:v>45.033343809564037</c:v>
                </c:pt>
                <c:pt idx="932">
                  <c:v>45.071403385257085</c:v>
                </c:pt>
                <c:pt idx="933">
                  <c:v>44.981410886955317</c:v>
                </c:pt>
                <c:pt idx="934">
                  <c:v>45.001417832550501</c:v>
                </c:pt>
                <c:pt idx="935">
                  <c:v>45.036480145199732</c:v>
                </c:pt>
                <c:pt idx="936">
                  <c:v>45.087713183213751</c:v>
                </c:pt>
                <c:pt idx="937">
                  <c:v>44.968446388793375</c:v>
                </c:pt>
                <c:pt idx="938">
                  <c:v>44.928088853298114</c:v>
                </c:pt>
                <c:pt idx="939">
                  <c:v>44.920141820367341</c:v>
                </c:pt>
                <c:pt idx="940">
                  <c:v>44.912613038728864</c:v>
                </c:pt>
                <c:pt idx="941">
                  <c:v>44.87343636066565</c:v>
                </c:pt>
                <c:pt idx="942">
                  <c:v>44.919720210145933</c:v>
                </c:pt>
                <c:pt idx="943">
                  <c:v>44.898460383923165</c:v>
                </c:pt>
                <c:pt idx="944">
                  <c:v>44.812166002181783</c:v>
                </c:pt>
                <c:pt idx="945">
                  <c:v>44.687528279816654</c:v>
                </c:pt>
                <c:pt idx="946">
                  <c:v>44.678675046518734</c:v>
                </c:pt>
                <c:pt idx="947">
                  <c:v>44.677697856472662</c:v>
                </c:pt>
                <c:pt idx="948">
                  <c:v>44.669131811629548</c:v>
                </c:pt>
                <c:pt idx="949">
                  <c:v>44.654075281869211</c:v>
                </c:pt>
                <c:pt idx="950">
                  <c:v>44.54372566959303</c:v>
                </c:pt>
                <c:pt idx="951">
                  <c:v>44.507131685184632</c:v>
                </c:pt>
                <c:pt idx="952">
                  <c:v>44.418955140331128</c:v>
                </c:pt>
                <c:pt idx="953">
                  <c:v>44.434566410183628</c:v>
                </c:pt>
                <c:pt idx="954">
                  <c:v>44.452133610403386</c:v>
                </c:pt>
                <c:pt idx="955">
                  <c:v>44.453526144975925</c:v>
                </c:pt>
                <c:pt idx="956">
                  <c:v>44.324361619436061</c:v>
                </c:pt>
                <c:pt idx="957">
                  <c:v>44.233745329207011</c:v>
                </c:pt>
                <c:pt idx="958">
                  <c:v>44.226215901620535</c:v>
                </c:pt>
                <c:pt idx="959">
                  <c:v>44.320945717531224</c:v>
                </c:pt>
                <c:pt idx="960">
                  <c:v>44.300730905888443</c:v>
                </c:pt>
                <c:pt idx="961">
                  <c:v>44.23423069449035</c:v>
                </c:pt>
                <c:pt idx="962">
                  <c:v>44.166410682257933</c:v>
                </c:pt>
                <c:pt idx="963">
                  <c:v>44.116220527195637</c:v>
                </c:pt>
                <c:pt idx="964">
                  <c:v>44.034247149614721</c:v>
                </c:pt>
                <c:pt idx="965">
                  <c:v>43.987681150073627</c:v>
                </c:pt>
                <c:pt idx="966">
                  <c:v>43.966560202658364</c:v>
                </c:pt>
                <c:pt idx="967">
                  <c:v>43.951015207064522</c:v>
                </c:pt>
                <c:pt idx="968">
                  <c:v>43.881034369777851</c:v>
                </c:pt>
                <c:pt idx="969">
                  <c:v>43.79348038955041</c:v>
                </c:pt>
                <c:pt idx="970">
                  <c:v>43.755352407970356</c:v>
                </c:pt>
                <c:pt idx="971">
                  <c:v>43.73437085612089</c:v>
                </c:pt>
                <c:pt idx="972">
                  <c:v>43.695685163088072</c:v>
                </c:pt>
                <c:pt idx="973">
                  <c:v>43.723776276361889</c:v>
                </c:pt>
                <c:pt idx="974">
                  <c:v>43.688087910967667</c:v>
                </c:pt>
                <c:pt idx="975">
                  <c:v>43.573211495516865</c:v>
                </c:pt>
                <c:pt idx="976">
                  <c:v>43.571815214446268</c:v>
                </c:pt>
                <c:pt idx="977">
                  <c:v>43.602141049218964</c:v>
                </c:pt>
                <c:pt idx="978">
                  <c:v>43.664594525952523</c:v>
                </c:pt>
                <c:pt idx="979">
                  <c:v>43.590357408489069</c:v>
                </c:pt>
                <c:pt idx="980">
                  <c:v>43.533061309310817</c:v>
                </c:pt>
                <c:pt idx="981">
                  <c:v>43.469000197340151</c:v>
                </c:pt>
                <c:pt idx="982">
                  <c:v>43.406193774651236</c:v>
                </c:pt>
                <c:pt idx="983">
                  <c:v>43.279402332659217</c:v>
                </c:pt>
                <c:pt idx="984">
                  <c:v>43.302056243729524</c:v>
                </c:pt>
                <c:pt idx="985">
                  <c:v>43.335653675636777</c:v>
                </c:pt>
                <c:pt idx="986">
                  <c:v>43.346389201236526</c:v>
                </c:pt>
                <c:pt idx="987">
                  <c:v>43.226075712771681</c:v>
                </c:pt>
                <c:pt idx="988">
                  <c:v>43.11594236386631</c:v>
                </c:pt>
                <c:pt idx="989">
                  <c:v>43.111757783911131</c:v>
                </c:pt>
                <c:pt idx="990">
                  <c:v>43.099208824059986</c:v>
                </c:pt>
                <c:pt idx="991">
                  <c:v>43.078997371346595</c:v>
                </c:pt>
                <c:pt idx="992">
                  <c:v>43.062266027763179</c:v>
                </c:pt>
                <c:pt idx="993">
                  <c:v>42.985588648166015</c:v>
                </c:pt>
                <c:pt idx="994">
                  <c:v>42.823872738815531</c:v>
                </c:pt>
                <c:pt idx="995">
                  <c:v>42.786231543604259</c:v>
                </c:pt>
                <c:pt idx="996">
                  <c:v>42.775773388050531</c:v>
                </c:pt>
              </c:numCache>
            </c:numRef>
          </c:yVal>
          <c:smooth val="1"/>
        </c:ser>
        <c:dLbls>
          <c:showLegendKey val="0"/>
          <c:showVal val="0"/>
          <c:showCatName val="0"/>
          <c:showSerName val="0"/>
          <c:showPercent val="0"/>
          <c:showBubbleSize val="0"/>
        </c:dLbls>
        <c:axId val="43351424"/>
        <c:axId val="43062784"/>
      </c:scatterChart>
      <c:valAx>
        <c:axId val="43351424"/>
        <c:scaling>
          <c:orientation val="minMax"/>
          <c:max val="1"/>
          <c:min val="0"/>
        </c:scaling>
        <c:delete val="0"/>
        <c:axPos val="b"/>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1050" b="1" i="0" baseline="0">
                    <a:effectLst/>
                  </a:rPr>
                  <a:t>Voltage (V)</a:t>
                </a:r>
                <a:endParaRPr lang="en-MY" sz="1050">
                  <a:effectLst/>
                </a:endParaRPr>
              </a:p>
            </c:rich>
          </c:tx>
          <c:layout>
            <c:manualLayout>
              <c:xMode val="edge"/>
              <c:yMode val="edge"/>
              <c:x val="0.44406444334846912"/>
              <c:y val="0.83206138552553388"/>
            </c:manualLayout>
          </c:layout>
          <c:overlay val="0"/>
          <c:spPr>
            <a:noFill/>
            <a:ln>
              <a:noFill/>
            </a:ln>
            <a:effectLst/>
          </c:spPr>
        </c:title>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062784"/>
        <c:crosses val="autoZero"/>
        <c:crossBetween val="midCat"/>
      </c:valAx>
      <c:valAx>
        <c:axId val="43062784"/>
        <c:scaling>
          <c:orientation val="minMax"/>
          <c:max val="16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ms-MY" sz="1000" b="1" i="0" u="none" strike="noStrike" baseline="0">
                    <a:effectLst/>
                  </a:rPr>
                  <a:t>Photocurrent density</a:t>
                </a:r>
                <a:r>
                  <a:rPr lang="en-MY" sz="1000" b="1" i="0" baseline="0">
                    <a:effectLst/>
                  </a:rPr>
                  <a:t>, </a:t>
                </a:r>
                <a:r>
                  <a:rPr lang="en-MY" sz="1000" b="1" i="0" baseline="0">
                    <a:effectLst/>
                    <a:latin typeface="Times New Roman" panose="02020603050405020304" pitchFamily="18" charset="0"/>
                    <a:cs typeface="Times New Roman" panose="02020603050405020304" pitchFamily="18" charset="0"/>
                  </a:rPr>
                  <a:t>µ</a:t>
                </a:r>
                <a:r>
                  <a:rPr lang="en-MY" sz="1000" b="1" i="0" baseline="0">
                    <a:effectLst/>
                  </a:rPr>
                  <a:t>A/cm</a:t>
                </a:r>
                <a:r>
                  <a:rPr lang="en-MY" sz="1000" b="1" i="0" baseline="30000">
                    <a:effectLst/>
                  </a:rPr>
                  <a:t>2 </a:t>
                </a:r>
                <a:endParaRPr lang="en-MY" sz="1000">
                  <a:effectLst/>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351424"/>
        <c:crossesAt val="-0.5"/>
        <c:crossBetween val="midCat"/>
      </c:valAx>
      <c:spPr>
        <a:solidFill>
          <a:schemeClr val="bg1"/>
        </a:solidFill>
        <a:ln>
          <a:solidFill>
            <a:schemeClr val="bg1">
              <a:lumMod val="50000"/>
            </a:schemeClr>
          </a:solidFill>
        </a:ln>
        <a:effectLst/>
      </c:spPr>
    </c:plotArea>
    <c:legend>
      <c:legendPos val="b"/>
      <c:layout>
        <c:manualLayout>
          <c:xMode val="edge"/>
          <c:yMode val="edge"/>
          <c:x val="2.6921523758244716E-2"/>
          <c:y val="0.91757431883908391"/>
          <c:w val="0.93491732230469438"/>
          <c:h val="6.947914931856934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00660501351296"/>
          <c:y val="6.5050266114725017E-2"/>
          <c:w val="0.8212445837004626"/>
          <c:h val="0.72839534916207616"/>
        </c:manualLayout>
      </c:layout>
      <c:scatterChart>
        <c:scatterStyle val="smoothMarker"/>
        <c:varyColors val="0"/>
        <c:ser>
          <c:idx val="0"/>
          <c:order val="0"/>
          <c:tx>
            <c:v>0%</c:v>
          </c:tx>
          <c:spPr>
            <a:ln w="22225">
              <a:solidFill>
                <a:schemeClr val="tx1"/>
              </a:solidFill>
              <a:prstDash val="lgDash"/>
            </a:ln>
          </c:spPr>
          <c:marker>
            <c:symbol val="none"/>
          </c:marker>
          <c:xVal>
            <c:numRef>
              <c:f>'tio2-dye'!$G$3:$G$1000</c:f>
              <c:numCache>
                <c:formatCode>General</c:formatCode>
                <c:ptCount val="998"/>
                <c:pt idx="0">
                  <c:v>-0.502385223163195</c:v>
                </c:pt>
                <c:pt idx="1">
                  <c:v>-0.50054498512245404</c:v>
                </c:pt>
                <c:pt idx="2">
                  <c:v>-0.498398040741588</c:v>
                </c:pt>
                <c:pt idx="3">
                  <c:v>-0.49655780270084698</c:v>
                </c:pt>
                <c:pt idx="4">
                  <c:v>-0.49410415197985802</c:v>
                </c:pt>
                <c:pt idx="5">
                  <c:v>-0.49257062027923998</c:v>
                </c:pt>
                <c:pt idx="6">
                  <c:v>-0.49073038223849802</c:v>
                </c:pt>
                <c:pt idx="7">
                  <c:v>-0.48858343785763297</c:v>
                </c:pt>
                <c:pt idx="8">
                  <c:v>-0.48612978713664401</c:v>
                </c:pt>
                <c:pt idx="9">
                  <c:v>-0.48459625543602602</c:v>
                </c:pt>
                <c:pt idx="10">
                  <c:v>-0.48275601739528501</c:v>
                </c:pt>
                <c:pt idx="11">
                  <c:v>-0.48030236667429599</c:v>
                </c:pt>
                <c:pt idx="12">
                  <c:v>-0.478155422293431</c:v>
                </c:pt>
                <c:pt idx="13">
                  <c:v>-0.47600847791256601</c:v>
                </c:pt>
                <c:pt idx="14">
                  <c:v>-0.47416823987182399</c:v>
                </c:pt>
                <c:pt idx="15">
                  <c:v>-0.47263470817120601</c:v>
                </c:pt>
                <c:pt idx="16">
                  <c:v>-0.47048776379034102</c:v>
                </c:pt>
                <c:pt idx="17">
                  <c:v>-0.46834081940947597</c:v>
                </c:pt>
                <c:pt idx="18">
                  <c:v>-0.46619387502861098</c:v>
                </c:pt>
                <c:pt idx="19">
                  <c:v>-0.46435363698786902</c:v>
                </c:pt>
                <c:pt idx="20">
                  <c:v>-0.46220669260700398</c:v>
                </c:pt>
                <c:pt idx="21">
                  <c:v>-0.46067316090638599</c:v>
                </c:pt>
                <c:pt idx="22">
                  <c:v>-0.458526216525521</c:v>
                </c:pt>
                <c:pt idx="23">
                  <c:v>-0.45637927214465501</c:v>
                </c:pt>
                <c:pt idx="24">
                  <c:v>-0.45392562142366699</c:v>
                </c:pt>
                <c:pt idx="25">
                  <c:v>-0.45269879606317198</c:v>
                </c:pt>
                <c:pt idx="26">
                  <c:v>-0.45085855802243102</c:v>
                </c:pt>
                <c:pt idx="27">
                  <c:v>-0.44871161364156498</c:v>
                </c:pt>
                <c:pt idx="28">
                  <c:v>-0.44656466926069999</c:v>
                </c:pt>
                <c:pt idx="29">
                  <c:v>-0.44472443121995903</c:v>
                </c:pt>
                <c:pt idx="30">
                  <c:v>-0.44257748683909398</c:v>
                </c:pt>
                <c:pt idx="31">
                  <c:v>-0.44073724879835202</c:v>
                </c:pt>
                <c:pt idx="32">
                  <c:v>-0.43859030441748698</c:v>
                </c:pt>
                <c:pt idx="33">
                  <c:v>-0.43675006637674502</c:v>
                </c:pt>
                <c:pt idx="34">
                  <c:v>-0.434296415655756</c:v>
                </c:pt>
                <c:pt idx="35">
                  <c:v>-0.43184276493476798</c:v>
                </c:pt>
                <c:pt idx="36">
                  <c:v>-0.43030923323414999</c:v>
                </c:pt>
                <c:pt idx="37">
                  <c:v>-0.42846899519340798</c:v>
                </c:pt>
                <c:pt idx="38">
                  <c:v>-0.42662875715266602</c:v>
                </c:pt>
                <c:pt idx="39">
                  <c:v>-0.424788519111925</c:v>
                </c:pt>
                <c:pt idx="40">
                  <c:v>-0.42233486839093598</c:v>
                </c:pt>
                <c:pt idx="41">
                  <c:v>-0.42049463035019402</c:v>
                </c:pt>
                <c:pt idx="42">
                  <c:v>-0.41865439230945301</c:v>
                </c:pt>
                <c:pt idx="43">
                  <c:v>-0.41650744792858801</c:v>
                </c:pt>
                <c:pt idx="44">
                  <c:v>-0.41436050354772302</c:v>
                </c:pt>
                <c:pt idx="45">
                  <c:v>-0.41252026550698101</c:v>
                </c:pt>
                <c:pt idx="46">
                  <c:v>-0.41037332112611602</c:v>
                </c:pt>
                <c:pt idx="47">
                  <c:v>-0.40883978942549798</c:v>
                </c:pt>
                <c:pt idx="48">
                  <c:v>-0.40669284504463299</c:v>
                </c:pt>
                <c:pt idx="49">
                  <c:v>-0.404545900663767</c:v>
                </c:pt>
                <c:pt idx="50">
                  <c:v>-0.40239895628290201</c:v>
                </c:pt>
                <c:pt idx="51">
                  <c:v>-0.40055871824216099</c:v>
                </c:pt>
                <c:pt idx="52">
                  <c:v>-0.39871848020141898</c:v>
                </c:pt>
                <c:pt idx="53">
                  <c:v>-0.39657153582055399</c:v>
                </c:pt>
                <c:pt idx="54">
                  <c:v>-0.39473129777981197</c:v>
                </c:pt>
                <c:pt idx="55">
                  <c:v>-0.39258435339894698</c:v>
                </c:pt>
                <c:pt idx="56">
                  <c:v>-0.39043740901808199</c:v>
                </c:pt>
                <c:pt idx="57">
                  <c:v>-0.388290464637217</c:v>
                </c:pt>
                <c:pt idx="58">
                  <c:v>-0.38645022659647499</c:v>
                </c:pt>
                <c:pt idx="59">
                  <c:v>-0.38430328221561</c:v>
                </c:pt>
                <c:pt idx="60">
                  <c:v>-0.38215633783474501</c:v>
                </c:pt>
                <c:pt idx="61">
                  <c:v>-0.38031609979400299</c:v>
                </c:pt>
                <c:pt idx="62">
                  <c:v>-0.37786244907301397</c:v>
                </c:pt>
                <c:pt idx="63">
                  <c:v>-0.37632891737239599</c:v>
                </c:pt>
                <c:pt idx="64">
                  <c:v>-0.37448867933165497</c:v>
                </c:pt>
                <c:pt idx="65">
                  <c:v>-0.37295514763103699</c:v>
                </c:pt>
                <c:pt idx="66">
                  <c:v>-0.37050149691004802</c:v>
                </c:pt>
                <c:pt idx="67">
                  <c:v>-0.368047846189059</c:v>
                </c:pt>
                <c:pt idx="68">
                  <c:v>-0.36682102082856499</c:v>
                </c:pt>
                <c:pt idx="69">
                  <c:v>-0.3646740764477</c:v>
                </c:pt>
                <c:pt idx="70">
                  <c:v>-0.36252713206683401</c:v>
                </c:pt>
                <c:pt idx="71">
                  <c:v>-0.36038018768596902</c:v>
                </c:pt>
                <c:pt idx="72">
                  <c:v>-0.35823324330510398</c:v>
                </c:pt>
                <c:pt idx="73">
                  <c:v>-0.35639300526436302</c:v>
                </c:pt>
                <c:pt idx="74">
                  <c:v>-0.354552767223621</c:v>
                </c:pt>
                <c:pt idx="75">
                  <c:v>-0.35240582284275601</c:v>
                </c:pt>
                <c:pt idx="76">
                  <c:v>-0.35025887846189102</c:v>
                </c:pt>
                <c:pt idx="77">
                  <c:v>-0.34841864042114901</c:v>
                </c:pt>
                <c:pt idx="78">
                  <c:v>-0.34627169604028402</c:v>
                </c:pt>
                <c:pt idx="79">
                  <c:v>-0.34412475165941903</c:v>
                </c:pt>
                <c:pt idx="80">
                  <c:v>-0.34259121995880099</c:v>
                </c:pt>
                <c:pt idx="81">
                  <c:v>-0.34013756923781202</c:v>
                </c:pt>
                <c:pt idx="82">
                  <c:v>-0.33860403753719398</c:v>
                </c:pt>
                <c:pt idx="83">
                  <c:v>-0.33676379949645202</c:v>
                </c:pt>
                <c:pt idx="84">
                  <c:v>-0.33461685511558698</c:v>
                </c:pt>
                <c:pt idx="85">
                  <c:v>-0.33277661707484502</c:v>
                </c:pt>
                <c:pt idx="86">
                  <c:v>-0.33062967269398003</c:v>
                </c:pt>
                <c:pt idx="87">
                  <c:v>-0.32878943465323901</c:v>
                </c:pt>
                <c:pt idx="88">
                  <c:v>-0.326949196612497</c:v>
                </c:pt>
                <c:pt idx="89">
                  <c:v>-0.324188839551385</c:v>
                </c:pt>
                <c:pt idx="90">
                  <c:v>-0.32204189517052001</c:v>
                </c:pt>
                <c:pt idx="91">
                  <c:v>-0.32050836346990202</c:v>
                </c:pt>
                <c:pt idx="92">
                  <c:v>-0.31836141908903598</c:v>
                </c:pt>
                <c:pt idx="93">
                  <c:v>-0.31621447470817099</c:v>
                </c:pt>
                <c:pt idx="94">
                  <c:v>-0.314680943007553</c:v>
                </c:pt>
                <c:pt idx="95">
                  <c:v>-0.31222729228656398</c:v>
                </c:pt>
                <c:pt idx="96">
                  <c:v>-0.31038705424582302</c:v>
                </c:pt>
                <c:pt idx="97">
                  <c:v>-0.30854681620508101</c:v>
                </c:pt>
                <c:pt idx="98">
                  <c:v>-0.30639987182421602</c:v>
                </c:pt>
                <c:pt idx="99">
                  <c:v>-0.30486634012359798</c:v>
                </c:pt>
                <c:pt idx="100">
                  <c:v>-0.30271939574273299</c:v>
                </c:pt>
                <c:pt idx="101">
                  <c:v>-0.300572451361868</c:v>
                </c:pt>
                <c:pt idx="102">
                  <c:v>-0.29811880064087898</c:v>
                </c:pt>
                <c:pt idx="103">
                  <c:v>-0.29627856260013702</c:v>
                </c:pt>
                <c:pt idx="104">
                  <c:v>-0.29474503089951898</c:v>
                </c:pt>
                <c:pt idx="105">
                  <c:v>-0.29259808651865399</c:v>
                </c:pt>
                <c:pt idx="106">
                  <c:v>-0.290451142137789</c:v>
                </c:pt>
                <c:pt idx="107">
                  <c:v>-0.28891761043717101</c:v>
                </c:pt>
                <c:pt idx="108">
                  <c:v>-0.28677066605630602</c:v>
                </c:pt>
                <c:pt idx="109">
                  <c:v>-0.284317015335317</c:v>
                </c:pt>
                <c:pt idx="110">
                  <c:v>-0.28247677729457499</c:v>
                </c:pt>
                <c:pt idx="111">
                  <c:v>-0.28063653925383403</c:v>
                </c:pt>
                <c:pt idx="112">
                  <c:v>-0.27848959487296898</c:v>
                </c:pt>
                <c:pt idx="113">
                  <c:v>-0.27634265049210299</c:v>
                </c:pt>
                <c:pt idx="114">
                  <c:v>-0.274195706111238</c:v>
                </c:pt>
                <c:pt idx="115">
                  <c:v>-0.27296888075074399</c:v>
                </c:pt>
                <c:pt idx="116">
                  <c:v>-0.27051523002975503</c:v>
                </c:pt>
                <c:pt idx="117">
                  <c:v>-0.26836828564888998</c:v>
                </c:pt>
                <c:pt idx="118">
                  <c:v>-0.26652804760814802</c:v>
                </c:pt>
                <c:pt idx="119">
                  <c:v>-0.26438110322728298</c:v>
                </c:pt>
                <c:pt idx="120">
                  <c:v>-0.26192745250629401</c:v>
                </c:pt>
                <c:pt idx="121">
                  <c:v>-0.26039392080567603</c:v>
                </c:pt>
                <c:pt idx="122">
                  <c:v>-0.25824697642481098</c:v>
                </c:pt>
                <c:pt idx="123">
                  <c:v>-0.256713444724193</c:v>
                </c:pt>
                <c:pt idx="124">
                  <c:v>-0.25456650034332801</c:v>
                </c:pt>
                <c:pt idx="125">
                  <c:v>-0.25241955596246302</c:v>
                </c:pt>
                <c:pt idx="126">
                  <c:v>-0.250579317921721</c:v>
                </c:pt>
                <c:pt idx="127">
                  <c:v>-0.24843237354085601</c:v>
                </c:pt>
                <c:pt idx="128">
                  <c:v>-0.246898841840238</c:v>
                </c:pt>
                <c:pt idx="129">
                  <c:v>-0.244138484779126</c:v>
                </c:pt>
                <c:pt idx="130">
                  <c:v>-0.24229824673838399</c:v>
                </c:pt>
                <c:pt idx="131">
                  <c:v>-0.240458008697642</c:v>
                </c:pt>
                <c:pt idx="132">
                  <c:v>-0.23831106431677701</c:v>
                </c:pt>
                <c:pt idx="133">
                  <c:v>-0.236777532616159</c:v>
                </c:pt>
                <c:pt idx="134">
                  <c:v>-0.23432388189517001</c:v>
                </c:pt>
                <c:pt idx="135">
                  <c:v>-0.23187023117418201</c:v>
                </c:pt>
                <c:pt idx="136">
                  <c:v>-0.230336699473564</c:v>
                </c:pt>
                <c:pt idx="137">
                  <c:v>-0.22818975509269901</c:v>
                </c:pt>
                <c:pt idx="138">
                  <c:v>-0.226656223392081</c:v>
                </c:pt>
                <c:pt idx="139">
                  <c:v>-0.224202572671092</c:v>
                </c:pt>
                <c:pt idx="140">
                  <c:v>-0.22205562829022699</c:v>
                </c:pt>
                <c:pt idx="141">
                  <c:v>-0.219908683909361</c:v>
                </c:pt>
                <c:pt idx="142">
                  <c:v>-0.21837515220874301</c:v>
                </c:pt>
                <c:pt idx="143">
                  <c:v>-0.21622820782787799</c:v>
                </c:pt>
                <c:pt idx="144">
                  <c:v>-0.21438796978713701</c:v>
                </c:pt>
                <c:pt idx="145">
                  <c:v>-0.21224102540627099</c:v>
                </c:pt>
                <c:pt idx="146">
                  <c:v>-0.21040078736553</c:v>
                </c:pt>
                <c:pt idx="147">
                  <c:v>-0.20856054932478801</c:v>
                </c:pt>
                <c:pt idx="148">
                  <c:v>-0.206413604943923</c:v>
                </c:pt>
                <c:pt idx="149">
                  <c:v>-0.20426666056305801</c:v>
                </c:pt>
                <c:pt idx="150">
                  <c:v>-0.20242642252231599</c:v>
                </c:pt>
                <c:pt idx="151">
                  <c:v>-0.200279478141451</c:v>
                </c:pt>
                <c:pt idx="152">
                  <c:v>-0.19843924010071001</c:v>
                </c:pt>
                <c:pt idx="153">
                  <c:v>-0.196599002059968</c:v>
                </c:pt>
                <c:pt idx="154">
                  <c:v>-0.19475876401922601</c:v>
                </c:pt>
                <c:pt idx="155">
                  <c:v>-0.19261181963836099</c:v>
                </c:pt>
                <c:pt idx="156">
                  <c:v>-0.19077158159762</c:v>
                </c:pt>
                <c:pt idx="157">
                  <c:v>-0.18831793087663101</c:v>
                </c:pt>
                <c:pt idx="158">
                  <c:v>-0.18617098649576599</c:v>
                </c:pt>
                <c:pt idx="159">
                  <c:v>-0.18433074845502401</c:v>
                </c:pt>
                <c:pt idx="160">
                  <c:v>-0.18218380407415899</c:v>
                </c:pt>
                <c:pt idx="161">
                  <c:v>-0.180343566033417</c:v>
                </c:pt>
                <c:pt idx="162">
                  <c:v>-0.17850332799267599</c:v>
                </c:pt>
                <c:pt idx="163">
                  <c:v>-0.17604967727168699</c:v>
                </c:pt>
                <c:pt idx="164">
                  <c:v>-0.17451614557106901</c:v>
                </c:pt>
                <c:pt idx="165">
                  <c:v>-0.172982613870451</c:v>
                </c:pt>
                <c:pt idx="166">
                  <c:v>-0.169915550469215</c:v>
                </c:pt>
                <c:pt idx="167">
                  <c:v>-0.16807531242847301</c:v>
                </c:pt>
                <c:pt idx="168">
                  <c:v>-0.166848487067979</c:v>
                </c:pt>
                <c:pt idx="169">
                  <c:v>-0.16408813000686701</c:v>
                </c:pt>
                <c:pt idx="170">
                  <c:v>-0.16224789196612499</c:v>
                </c:pt>
                <c:pt idx="171">
                  <c:v>-0.16102106660563101</c:v>
                </c:pt>
                <c:pt idx="172">
                  <c:v>-0.15826070954451801</c:v>
                </c:pt>
                <c:pt idx="173">
                  <c:v>-0.156113765163653</c:v>
                </c:pt>
                <c:pt idx="174">
                  <c:v>-0.15427352712291101</c:v>
                </c:pt>
                <c:pt idx="175">
                  <c:v>-0.152739995422293</c:v>
                </c:pt>
                <c:pt idx="176">
                  <c:v>-0.149979638361181</c:v>
                </c:pt>
                <c:pt idx="177">
                  <c:v>-0.14813940032043901</c:v>
                </c:pt>
                <c:pt idx="178">
                  <c:v>-0.146299162279698</c:v>
                </c:pt>
                <c:pt idx="179">
                  <c:v>-0.14415221789883301</c:v>
                </c:pt>
                <c:pt idx="180">
                  <c:v>-0.14261868619821499</c:v>
                </c:pt>
                <c:pt idx="181">
                  <c:v>-0.140165035477226</c:v>
                </c:pt>
                <c:pt idx="182">
                  <c:v>-0.13832479743648399</c:v>
                </c:pt>
                <c:pt idx="183">
                  <c:v>-0.136484559395743</c:v>
                </c:pt>
                <c:pt idx="184">
                  <c:v>-0.13433761501487801</c:v>
                </c:pt>
                <c:pt idx="185">
                  <c:v>-0.13249737697413599</c:v>
                </c:pt>
                <c:pt idx="186">
                  <c:v>-0.130350432593271</c:v>
                </c:pt>
                <c:pt idx="187">
                  <c:v>-0.12851019455252899</c:v>
                </c:pt>
                <c:pt idx="188">
                  <c:v>-0.126363250171664</c:v>
                </c:pt>
                <c:pt idx="189">
                  <c:v>-0.12421630579079899</c:v>
                </c:pt>
                <c:pt idx="190">
                  <c:v>-0.12237606775005699</c:v>
                </c:pt>
                <c:pt idx="191">
                  <c:v>-0.121149242389563</c:v>
                </c:pt>
                <c:pt idx="192">
                  <c:v>-0.118082178988327</c:v>
                </c:pt>
                <c:pt idx="193">
                  <c:v>-0.116241940947585</c:v>
                </c:pt>
                <c:pt idx="194">
                  <c:v>-0.114401702906844</c:v>
                </c:pt>
                <c:pt idx="195">
                  <c:v>-0.11225475852597799</c:v>
                </c:pt>
                <c:pt idx="196">
                  <c:v>-0.11072122682535999</c:v>
                </c:pt>
                <c:pt idx="197">
                  <c:v>-0.108574282444495</c:v>
                </c:pt>
                <c:pt idx="198">
                  <c:v>-0.106734044403754</c:v>
                </c:pt>
                <c:pt idx="199">
                  <c:v>-0.104587100022889</c:v>
                </c:pt>
                <c:pt idx="200">
                  <c:v>-0.102440155642023</c:v>
                </c:pt>
                <c:pt idx="201">
                  <c:v>-0.10059991760128199</c:v>
                </c:pt>
                <c:pt idx="202">
                  <c:v>-9.8452973220416601E-2</c:v>
                </c:pt>
                <c:pt idx="203">
                  <c:v>-9.6919441519798602E-2</c:v>
                </c:pt>
                <c:pt idx="204">
                  <c:v>-9.4465790798809804E-2</c:v>
                </c:pt>
                <c:pt idx="205">
                  <c:v>-9.2318846417944606E-2</c:v>
                </c:pt>
                <c:pt idx="206">
                  <c:v>-9.0478608377202993E-2</c:v>
                </c:pt>
                <c:pt idx="207">
                  <c:v>-8.8331663996337795E-2</c:v>
                </c:pt>
                <c:pt idx="208">
                  <c:v>-8.6184719615472596E-2</c:v>
                </c:pt>
                <c:pt idx="209">
                  <c:v>-8.4344481574731095E-2</c:v>
                </c:pt>
                <c:pt idx="210">
                  <c:v>-8.2197537193865897E-2</c:v>
                </c:pt>
                <c:pt idx="211">
                  <c:v>-8.0664005493247898E-2</c:v>
                </c:pt>
                <c:pt idx="212">
                  <c:v>-7.8517061112382699E-2</c:v>
                </c:pt>
                <c:pt idx="213">
                  <c:v>-7.6370116731517501E-2</c:v>
                </c:pt>
                <c:pt idx="214">
                  <c:v>-7.4529878690775903E-2</c:v>
                </c:pt>
                <c:pt idx="215">
                  <c:v>-7.2689640650034304E-2</c:v>
                </c:pt>
                <c:pt idx="216">
                  <c:v>-7.0542696269169106E-2</c:v>
                </c:pt>
                <c:pt idx="217">
                  <c:v>-6.8395751888303893E-2</c:v>
                </c:pt>
                <c:pt idx="218">
                  <c:v>-6.6862220187686006E-2</c:v>
                </c:pt>
                <c:pt idx="219">
                  <c:v>-6.4715275806820793E-2</c:v>
                </c:pt>
                <c:pt idx="220">
                  <c:v>-6.2568331425955595E-2</c:v>
                </c:pt>
                <c:pt idx="221">
                  <c:v>-6.0728093385214003E-2</c:v>
                </c:pt>
                <c:pt idx="222">
                  <c:v>-5.7967736324101599E-2</c:v>
                </c:pt>
                <c:pt idx="223">
                  <c:v>-5.64342046234836E-2</c:v>
                </c:pt>
                <c:pt idx="224">
                  <c:v>-5.4593966582742001E-2</c:v>
                </c:pt>
                <c:pt idx="225">
                  <c:v>-5.21403158617533E-2</c:v>
                </c:pt>
                <c:pt idx="226">
                  <c:v>-4.9993371480888102E-2</c:v>
                </c:pt>
                <c:pt idx="227">
                  <c:v>-4.8459839780270103E-2</c:v>
                </c:pt>
                <c:pt idx="228">
                  <c:v>-4.6312895399404898E-2</c:v>
                </c:pt>
                <c:pt idx="229">
                  <c:v>-4.4165951018539699E-2</c:v>
                </c:pt>
                <c:pt idx="230">
                  <c:v>-4.2019006637674501E-2</c:v>
                </c:pt>
                <c:pt idx="231">
                  <c:v>-4.0178768596932903E-2</c:v>
                </c:pt>
                <c:pt idx="232">
                  <c:v>-3.8338530556191297E-2</c:v>
                </c:pt>
                <c:pt idx="233">
                  <c:v>-3.6498292515449803E-2</c:v>
                </c:pt>
                <c:pt idx="234">
                  <c:v>-3.4351348134584597E-2</c:v>
                </c:pt>
                <c:pt idx="235">
                  <c:v>-3.2204403753719399E-2</c:v>
                </c:pt>
                <c:pt idx="236">
                  <c:v>-3.03641657129778E-2</c:v>
                </c:pt>
                <c:pt idx="237">
                  <c:v>-2.8523927672236198E-2</c:v>
                </c:pt>
                <c:pt idx="238">
                  <c:v>-2.6376983291371E-2</c:v>
                </c:pt>
                <c:pt idx="239">
                  <c:v>-2.4536745250629401E-2</c:v>
                </c:pt>
                <c:pt idx="240">
                  <c:v>-2.2696507209887799E-2</c:v>
                </c:pt>
                <c:pt idx="241">
                  <c:v>-2.0549562829022702E-2</c:v>
                </c:pt>
                <c:pt idx="242">
                  <c:v>-1.87093247882811E-2</c:v>
                </c:pt>
                <c:pt idx="243">
                  <c:v>-1.6562380407415901E-2</c:v>
                </c:pt>
                <c:pt idx="244">
                  <c:v>-1.4722142366674301E-2</c:v>
                </c:pt>
                <c:pt idx="245">
                  <c:v>-1.19617853055619E-2</c:v>
                </c:pt>
                <c:pt idx="246">
                  <c:v>-1.0121547264820299E-2</c:v>
                </c:pt>
                <c:pt idx="247">
                  <c:v>-8.2813092240787405E-3</c:v>
                </c:pt>
                <c:pt idx="248">
                  <c:v>-6.13436484321355E-3</c:v>
                </c:pt>
                <c:pt idx="249">
                  <c:v>-4.2941268024719601E-3</c:v>
                </c:pt>
                <c:pt idx="250">
                  <c:v>-2.7605951018539699E-3</c:v>
                </c:pt>
                <c:pt idx="251">
                  <c:v>-6.1365072098878396E-4</c:v>
                </c:pt>
                <c:pt idx="252">
                  <c:v>1.5332936598764001E-3</c:v>
                </c:pt>
                <c:pt idx="253">
                  <c:v>2.7601190203707898E-3</c:v>
                </c:pt>
                <c:pt idx="254">
                  <c:v>5.5204760814831803E-3</c:v>
                </c:pt>
                <c:pt idx="255">
                  <c:v>7.3607141222247598E-3</c:v>
                </c:pt>
                <c:pt idx="256">
                  <c:v>9.2009521629663506E-3</c:v>
                </c:pt>
                <c:pt idx="257">
                  <c:v>1.13478965438315E-2</c:v>
                </c:pt>
                <c:pt idx="258">
                  <c:v>1.34948409246967E-2</c:v>
                </c:pt>
                <c:pt idx="259">
                  <c:v>1.56417853055619E-2</c:v>
                </c:pt>
                <c:pt idx="260">
                  <c:v>1.7482023346303499E-2</c:v>
                </c:pt>
                <c:pt idx="261">
                  <c:v>1.9935674067292301E-2</c:v>
                </c:pt>
                <c:pt idx="262">
                  <c:v>2.11624994277867E-2</c:v>
                </c:pt>
                <c:pt idx="263">
                  <c:v>2.3309443808651902E-2</c:v>
                </c:pt>
                <c:pt idx="264">
                  <c:v>2.5763094529640599E-2</c:v>
                </c:pt>
                <c:pt idx="265">
                  <c:v>2.7910038910505801E-2</c:v>
                </c:pt>
                <c:pt idx="266">
                  <c:v>3.0056983291370999E-2</c:v>
                </c:pt>
                <c:pt idx="267">
                  <c:v>3.1283808651865398E-2</c:v>
                </c:pt>
                <c:pt idx="268">
                  <c:v>3.3430753032730597E-2</c:v>
                </c:pt>
                <c:pt idx="269">
                  <c:v>3.5577697413595802E-2</c:v>
                </c:pt>
                <c:pt idx="270">
                  <c:v>3.74179354543374E-2</c:v>
                </c:pt>
                <c:pt idx="271">
                  <c:v>3.9564879835202599E-2</c:v>
                </c:pt>
                <c:pt idx="272">
                  <c:v>4.10984115358205E-2</c:v>
                </c:pt>
                <c:pt idx="273">
                  <c:v>4.3245355916685699E-2</c:v>
                </c:pt>
                <c:pt idx="274">
                  <c:v>4.5392300297550897E-2</c:v>
                </c:pt>
                <c:pt idx="275">
                  <c:v>4.7539244678416102E-2</c:v>
                </c:pt>
                <c:pt idx="276">
                  <c:v>4.9379482719157701E-2</c:v>
                </c:pt>
                <c:pt idx="277">
                  <c:v>5.12197207598993E-2</c:v>
                </c:pt>
                <c:pt idx="278">
                  <c:v>5.3980077821011697E-2</c:v>
                </c:pt>
                <c:pt idx="279">
                  <c:v>5.5513609521629703E-2</c:v>
                </c:pt>
                <c:pt idx="280">
                  <c:v>5.7353847562371198E-2</c:v>
                </c:pt>
                <c:pt idx="281">
                  <c:v>5.9194085603112803E-2</c:v>
                </c:pt>
                <c:pt idx="282">
                  <c:v>6.1647736324101601E-2</c:v>
                </c:pt>
                <c:pt idx="283">
                  <c:v>6.34879743648432E-2</c:v>
                </c:pt>
                <c:pt idx="284">
                  <c:v>6.5634918745708398E-2</c:v>
                </c:pt>
                <c:pt idx="285">
                  <c:v>6.8088569466697196E-2</c:v>
                </c:pt>
                <c:pt idx="286">
                  <c:v>6.9622101167315195E-2</c:v>
                </c:pt>
                <c:pt idx="287">
                  <c:v>7.1769045548180394E-2</c:v>
                </c:pt>
                <c:pt idx="288">
                  <c:v>7.3915989929045495E-2</c:v>
                </c:pt>
                <c:pt idx="289">
                  <c:v>7.5449521629663494E-2</c:v>
                </c:pt>
                <c:pt idx="290">
                  <c:v>7.7596466010528706E-2</c:v>
                </c:pt>
                <c:pt idx="291">
                  <c:v>7.9436704051270304E-2</c:v>
                </c:pt>
                <c:pt idx="292">
                  <c:v>8.1890354772259102E-2</c:v>
                </c:pt>
                <c:pt idx="293">
                  <c:v>8.4037299153124301E-2</c:v>
                </c:pt>
                <c:pt idx="294">
                  <c:v>8.52641245136187E-2</c:v>
                </c:pt>
                <c:pt idx="295">
                  <c:v>8.7717775234607401E-2</c:v>
                </c:pt>
                <c:pt idx="296">
                  <c:v>8.9558013275348999E-2</c:v>
                </c:pt>
                <c:pt idx="297">
                  <c:v>9.1398251316090598E-2</c:v>
                </c:pt>
                <c:pt idx="298">
                  <c:v>9.3545195696955796E-2</c:v>
                </c:pt>
                <c:pt idx="299">
                  <c:v>9.5385433737697395E-2</c:v>
                </c:pt>
                <c:pt idx="300">
                  <c:v>9.7532378118562593E-2</c:v>
                </c:pt>
                <c:pt idx="301">
                  <c:v>9.9679322499427805E-2</c:v>
                </c:pt>
                <c:pt idx="302">
                  <c:v>0.101519560540169</c:v>
                </c:pt>
                <c:pt idx="303">
                  <c:v>0.103359798580911</c:v>
                </c:pt>
                <c:pt idx="304">
                  <c:v>0.10550674296177601</c:v>
                </c:pt>
                <c:pt idx="305">
                  <c:v>0.10704027466239401</c:v>
                </c:pt>
                <c:pt idx="306">
                  <c:v>0.109800631723507</c:v>
                </c:pt>
                <c:pt idx="307">
                  <c:v>0.111334163424124</c:v>
                </c:pt>
                <c:pt idx="308">
                  <c:v>0.11348110780499</c:v>
                </c:pt>
                <c:pt idx="309">
                  <c:v>0.11562805218585499</c:v>
                </c:pt>
                <c:pt idx="310">
                  <c:v>0.11746829022659599</c:v>
                </c:pt>
                <c:pt idx="311">
                  <c:v>0.119615234607462</c:v>
                </c:pt>
                <c:pt idx="312">
                  <c:v>0.121762178988327</c:v>
                </c:pt>
                <c:pt idx="313">
                  <c:v>0.12390912336919201</c:v>
                </c:pt>
                <c:pt idx="314">
                  <c:v>0.12544265506981001</c:v>
                </c:pt>
                <c:pt idx="315">
                  <c:v>0.127589599450675</c:v>
                </c:pt>
                <c:pt idx="316">
                  <c:v>0.12942983749141701</c:v>
                </c:pt>
                <c:pt idx="317">
                  <c:v>0.131576781872282</c:v>
                </c:pt>
                <c:pt idx="318">
                  <c:v>0.13372372625314699</c:v>
                </c:pt>
                <c:pt idx="319">
                  <c:v>0.135257257953765</c:v>
                </c:pt>
                <c:pt idx="320">
                  <c:v>0.13740420233462999</c:v>
                </c:pt>
                <c:pt idx="321">
                  <c:v>0.13955114671549601</c:v>
                </c:pt>
                <c:pt idx="322">
                  <c:v>0.141391384756237</c:v>
                </c:pt>
                <c:pt idx="323">
                  <c:v>0.14353832913710199</c:v>
                </c:pt>
                <c:pt idx="324">
                  <c:v>0.145378567177844</c:v>
                </c:pt>
                <c:pt idx="325">
                  <c:v>0.147832217898833</c:v>
                </c:pt>
                <c:pt idx="326">
                  <c:v>0.14936574959945101</c:v>
                </c:pt>
                <c:pt idx="327">
                  <c:v>0.15089928130006899</c:v>
                </c:pt>
                <c:pt idx="328">
                  <c:v>0.15335293202105699</c:v>
                </c:pt>
                <c:pt idx="329">
                  <c:v>0.15580658274204601</c:v>
                </c:pt>
                <c:pt idx="330">
                  <c:v>0.15764682078278799</c:v>
                </c:pt>
                <c:pt idx="331">
                  <c:v>0.15948705882352901</c:v>
                </c:pt>
                <c:pt idx="332">
                  <c:v>0.161940709544518</c:v>
                </c:pt>
                <c:pt idx="333">
                  <c:v>0.16316753490501301</c:v>
                </c:pt>
                <c:pt idx="334">
                  <c:v>0.165314479285878</c:v>
                </c:pt>
                <c:pt idx="335">
                  <c:v>0.16746142366674299</c:v>
                </c:pt>
                <c:pt idx="336">
                  <c:v>0.16930166170748501</c:v>
                </c:pt>
                <c:pt idx="337">
                  <c:v>0.171141899748226</c:v>
                </c:pt>
                <c:pt idx="338">
                  <c:v>0.17328884412909101</c:v>
                </c:pt>
                <c:pt idx="339">
                  <c:v>0.175129082169833</c:v>
                </c:pt>
                <c:pt idx="340">
                  <c:v>0.17758273289082199</c:v>
                </c:pt>
                <c:pt idx="341">
                  <c:v>0.17911626459144001</c:v>
                </c:pt>
                <c:pt idx="342">
                  <c:v>0.181876621652552</c:v>
                </c:pt>
                <c:pt idx="343">
                  <c:v>0.18371685969329399</c:v>
                </c:pt>
                <c:pt idx="344">
                  <c:v>0.185250391393912</c:v>
                </c:pt>
                <c:pt idx="345">
                  <c:v>0.18739733577477699</c:v>
                </c:pt>
                <c:pt idx="346">
                  <c:v>0.18923757381551801</c:v>
                </c:pt>
                <c:pt idx="347">
                  <c:v>0.191691224536507</c:v>
                </c:pt>
                <c:pt idx="348">
                  <c:v>0.19353146257724901</c:v>
                </c:pt>
                <c:pt idx="349">
                  <c:v>0.19537170061799</c:v>
                </c:pt>
                <c:pt idx="350">
                  <c:v>0.19782535133897899</c:v>
                </c:pt>
                <c:pt idx="351">
                  <c:v>0.19935888303959701</c:v>
                </c:pt>
                <c:pt idx="352">
                  <c:v>0.20119912108033899</c:v>
                </c:pt>
                <c:pt idx="353">
                  <c:v>0.20365277180132799</c:v>
                </c:pt>
                <c:pt idx="354">
                  <c:v>0.204879597161822</c:v>
                </c:pt>
                <c:pt idx="355">
                  <c:v>0.20794666056305799</c:v>
                </c:pt>
                <c:pt idx="356">
                  <c:v>0.20948019226367601</c:v>
                </c:pt>
                <c:pt idx="357">
                  <c:v>0.211320430304417</c:v>
                </c:pt>
                <c:pt idx="358">
                  <c:v>0.21346737468528301</c:v>
                </c:pt>
                <c:pt idx="359">
                  <c:v>0.21622773174639501</c:v>
                </c:pt>
                <c:pt idx="360">
                  <c:v>0.21776126344701299</c:v>
                </c:pt>
                <c:pt idx="361">
                  <c:v>0.22021491416800201</c:v>
                </c:pt>
                <c:pt idx="362">
                  <c:v>0.221441739528496</c:v>
                </c:pt>
                <c:pt idx="363">
                  <c:v>0.22358868390936101</c:v>
                </c:pt>
                <c:pt idx="364">
                  <c:v>0.225428921950103</c:v>
                </c:pt>
                <c:pt idx="365">
                  <c:v>0.22757586633096799</c:v>
                </c:pt>
                <c:pt idx="366">
                  <c:v>0.22941610437171001</c:v>
                </c:pt>
                <c:pt idx="367">
                  <c:v>0.231563048752575</c:v>
                </c:pt>
                <c:pt idx="368">
                  <c:v>0.23340328679331701</c:v>
                </c:pt>
                <c:pt idx="369">
                  <c:v>0.235856937514305</c:v>
                </c:pt>
                <c:pt idx="370">
                  <c:v>0.23739046921492299</c:v>
                </c:pt>
                <c:pt idx="371">
                  <c:v>0.239230707255665</c:v>
                </c:pt>
                <c:pt idx="372">
                  <c:v>0.24137765163652999</c:v>
                </c:pt>
                <c:pt idx="373">
                  <c:v>0.24352459601739501</c:v>
                </c:pt>
                <c:pt idx="374">
                  <c:v>0.24567154039826</c:v>
                </c:pt>
                <c:pt idx="375">
                  <c:v>0.24781848477912599</c:v>
                </c:pt>
                <c:pt idx="376">
                  <c:v>0.24965872281986701</c:v>
                </c:pt>
                <c:pt idx="377">
                  <c:v>0.251805667200732</c:v>
                </c:pt>
                <c:pt idx="378">
                  <c:v>0.25364590524147401</c:v>
                </c:pt>
                <c:pt idx="379">
                  <c:v>0.255792849622339</c:v>
                </c:pt>
                <c:pt idx="380">
                  <c:v>0.25763308766308102</c:v>
                </c:pt>
                <c:pt idx="381">
                  <c:v>0.25947332570382198</c:v>
                </c:pt>
                <c:pt idx="382">
                  <c:v>0.26131356374456399</c:v>
                </c:pt>
                <c:pt idx="383">
                  <c:v>0.26346050812542898</c:v>
                </c:pt>
                <c:pt idx="384">
                  <c:v>0.26560745250629397</c:v>
                </c:pt>
                <c:pt idx="385">
                  <c:v>0.26775439688716002</c:v>
                </c:pt>
                <c:pt idx="386">
                  <c:v>0.269287928587778</c:v>
                </c:pt>
                <c:pt idx="387">
                  <c:v>0.27143487296864299</c:v>
                </c:pt>
                <c:pt idx="388">
                  <c:v>0.27358181734950798</c:v>
                </c:pt>
                <c:pt idx="389">
                  <c:v>0.27511534905012602</c:v>
                </c:pt>
                <c:pt idx="390">
                  <c:v>0.27756899977111499</c:v>
                </c:pt>
                <c:pt idx="391">
                  <c:v>0.27910253147173297</c:v>
                </c:pt>
                <c:pt idx="392">
                  <c:v>0.28186288853284502</c:v>
                </c:pt>
                <c:pt idx="393">
                  <c:v>0.28370312657358698</c:v>
                </c:pt>
                <c:pt idx="394">
                  <c:v>0.285543364614328</c:v>
                </c:pt>
                <c:pt idx="395">
                  <c:v>0.28769030899519299</c:v>
                </c:pt>
                <c:pt idx="396">
                  <c:v>0.289530547035935</c:v>
                </c:pt>
                <c:pt idx="397">
                  <c:v>0.29137078507667702</c:v>
                </c:pt>
                <c:pt idx="398">
                  <c:v>0.29382443579766498</c:v>
                </c:pt>
                <c:pt idx="399">
                  <c:v>0.295664673838407</c:v>
                </c:pt>
                <c:pt idx="400">
                  <c:v>0.29719820553902498</c:v>
                </c:pt>
                <c:pt idx="401">
                  <c:v>0.299651856260014</c:v>
                </c:pt>
                <c:pt idx="402">
                  <c:v>0.30149209430075502</c:v>
                </c:pt>
                <c:pt idx="403">
                  <c:v>0.30363903868162001</c:v>
                </c:pt>
                <c:pt idx="404">
                  <c:v>0.30547927672236203</c:v>
                </c:pt>
                <c:pt idx="405">
                  <c:v>0.30762622110322702</c:v>
                </c:pt>
                <c:pt idx="406">
                  <c:v>0.30977316548409201</c:v>
                </c:pt>
                <c:pt idx="407">
                  <c:v>0.31130669718470999</c:v>
                </c:pt>
                <c:pt idx="408">
                  <c:v>0.31314693522545201</c:v>
                </c:pt>
                <c:pt idx="409">
                  <c:v>0.315907292286564</c:v>
                </c:pt>
                <c:pt idx="410">
                  <c:v>0.31744082398718199</c:v>
                </c:pt>
                <c:pt idx="411">
                  <c:v>0.32020118104829498</c:v>
                </c:pt>
                <c:pt idx="412">
                  <c:v>0.32173471274891302</c:v>
                </c:pt>
                <c:pt idx="413">
                  <c:v>0.32357495078965398</c:v>
                </c:pt>
                <c:pt idx="414">
                  <c:v>0.32572189517052003</c:v>
                </c:pt>
                <c:pt idx="415">
                  <c:v>0.32756213321126099</c:v>
                </c:pt>
                <c:pt idx="416">
                  <c:v>0.32909566491187903</c:v>
                </c:pt>
                <c:pt idx="417">
                  <c:v>0.33154931563286799</c:v>
                </c:pt>
                <c:pt idx="418">
                  <c:v>0.33369626001373298</c:v>
                </c:pt>
                <c:pt idx="419">
                  <c:v>0.33522979171435102</c:v>
                </c:pt>
                <c:pt idx="420">
                  <c:v>0.33768344243533999</c:v>
                </c:pt>
                <c:pt idx="421">
                  <c:v>0.33983038681620498</c:v>
                </c:pt>
                <c:pt idx="422">
                  <c:v>0.34136391851682302</c:v>
                </c:pt>
                <c:pt idx="423">
                  <c:v>0.34320415655756498</c:v>
                </c:pt>
                <c:pt idx="424">
                  <c:v>0.345657807278553</c:v>
                </c:pt>
                <c:pt idx="425">
                  <c:v>0.34749804531929501</c:v>
                </c:pt>
                <c:pt idx="426">
                  <c:v>0.34964498970016</c:v>
                </c:pt>
                <c:pt idx="427">
                  <c:v>0.35148522774090202</c:v>
                </c:pt>
                <c:pt idx="428">
                  <c:v>0.35363217212176701</c:v>
                </c:pt>
                <c:pt idx="429">
                  <c:v>0.355779116502632</c:v>
                </c:pt>
                <c:pt idx="430">
                  <c:v>0.35823276722362102</c:v>
                </c:pt>
                <c:pt idx="431">
                  <c:v>0.359152886243992</c:v>
                </c:pt>
                <c:pt idx="432">
                  <c:v>0.36160653696498102</c:v>
                </c:pt>
                <c:pt idx="433">
                  <c:v>0.36344677500572198</c:v>
                </c:pt>
                <c:pt idx="434">
                  <c:v>0.36559371938658702</c:v>
                </c:pt>
                <c:pt idx="435">
                  <c:v>0.36774066376745201</c:v>
                </c:pt>
                <c:pt idx="436">
                  <c:v>0.369887608148318</c:v>
                </c:pt>
                <c:pt idx="437">
                  <c:v>0.37142113984893599</c:v>
                </c:pt>
                <c:pt idx="438">
                  <c:v>0.373261377889677</c:v>
                </c:pt>
                <c:pt idx="439">
                  <c:v>0.37571502861066602</c:v>
                </c:pt>
                <c:pt idx="440">
                  <c:v>0.37786197299153101</c:v>
                </c:pt>
                <c:pt idx="441">
                  <c:v>0.37908879835202602</c:v>
                </c:pt>
                <c:pt idx="442">
                  <c:v>0.38154244907301399</c:v>
                </c:pt>
                <c:pt idx="443">
                  <c:v>0.38368939345387998</c:v>
                </c:pt>
                <c:pt idx="444">
                  <c:v>0.38552963149462099</c:v>
                </c:pt>
                <c:pt idx="445">
                  <c:v>0.38706316319523898</c:v>
                </c:pt>
                <c:pt idx="446">
                  <c:v>0.38921010757610403</c:v>
                </c:pt>
                <c:pt idx="447">
                  <c:v>0.39135705195697001</c:v>
                </c:pt>
                <c:pt idx="448">
                  <c:v>0.39381070267795798</c:v>
                </c:pt>
                <c:pt idx="449">
                  <c:v>0.39565094071869999</c:v>
                </c:pt>
                <c:pt idx="450">
                  <c:v>0.39749117875944101</c:v>
                </c:pt>
                <c:pt idx="451">
                  <c:v>0.399024710460059</c:v>
                </c:pt>
                <c:pt idx="452">
                  <c:v>0.40178506752117199</c:v>
                </c:pt>
                <c:pt idx="453">
                  <c:v>0.40362530556191301</c:v>
                </c:pt>
                <c:pt idx="454">
                  <c:v>0.405772249942779</c:v>
                </c:pt>
                <c:pt idx="455">
                  <c:v>0.40761248798352001</c:v>
                </c:pt>
                <c:pt idx="456">
                  <c:v>0.40945272602426203</c:v>
                </c:pt>
                <c:pt idx="457">
                  <c:v>0.41159967040512702</c:v>
                </c:pt>
                <c:pt idx="458">
                  <c:v>0.413133202105745</c:v>
                </c:pt>
                <c:pt idx="459">
                  <c:v>0.415893559166857</c:v>
                </c:pt>
                <c:pt idx="460">
                  <c:v>0.41804050354772299</c:v>
                </c:pt>
                <c:pt idx="461">
                  <c:v>0.419267328908217</c:v>
                </c:pt>
                <c:pt idx="462">
                  <c:v>0.42141427328908199</c:v>
                </c:pt>
                <c:pt idx="463">
                  <c:v>0.42386792401007101</c:v>
                </c:pt>
                <c:pt idx="464">
                  <c:v>0.42570816205081202</c:v>
                </c:pt>
                <c:pt idx="465">
                  <c:v>0.42754840009155398</c:v>
                </c:pt>
                <c:pt idx="466">
                  <c:v>0.429388638132296</c:v>
                </c:pt>
                <c:pt idx="467">
                  <c:v>0.43153558251316099</c:v>
                </c:pt>
                <c:pt idx="468">
                  <c:v>0.433375820553902</c:v>
                </c:pt>
                <c:pt idx="469">
                  <c:v>0.43552276493476799</c:v>
                </c:pt>
                <c:pt idx="470">
                  <c:v>0.43766970931563298</c:v>
                </c:pt>
                <c:pt idx="471">
                  <c:v>0.43920324101625102</c:v>
                </c:pt>
                <c:pt idx="472">
                  <c:v>0.44196359807736302</c:v>
                </c:pt>
                <c:pt idx="473">
                  <c:v>0.443497129777981</c:v>
                </c:pt>
                <c:pt idx="474">
                  <c:v>0.44564407415884599</c:v>
                </c:pt>
                <c:pt idx="475">
                  <c:v>0.44748431219958801</c:v>
                </c:pt>
                <c:pt idx="476">
                  <c:v>0.449631256580453</c:v>
                </c:pt>
                <c:pt idx="477">
                  <c:v>0.45147149462119501</c:v>
                </c:pt>
                <c:pt idx="478">
                  <c:v>0.45331173266193597</c:v>
                </c:pt>
                <c:pt idx="479">
                  <c:v>0.45545867704280202</c:v>
                </c:pt>
                <c:pt idx="480">
                  <c:v>0.45760562142366701</c:v>
                </c:pt>
                <c:pt idx="481">
                  <c:v>0.459752565804532</c:v>
                </c:pt>
                <c:pt idx="482">
                  <c:v>0.46128609750514998</c:v>
                </c:pt>
                <c:pt idx="483">
                  <c:v>0.46404645456626198</c:v>
                </c:pt>
                <c:pt idx="484">
                  <c:v>0.46527327992675699</c:v>
                </c:pt>
                <c:pt idx="485">
                  <c:v>0.46742022430762198</c:v>
                </c:pt>
                <c:pt idx="486">
                  <c:v>0.46926046234836299</c:v>
                </c:pt>
                <c:pt idx="487">
                  <c:v>0.47202081940947599</c:v>
                </c:pt>
                <c:pt idx="488">
                  <c:v>0.47355435111009397</c:v>
                </c:pt>
                <c:pt idx="489">
                  <c:v>0.47508788281071201</c:v>
                </c:pt>
                <c:pt idx="490">
                  <c:v>0.47784823987182401</c:v>
                </c:pt>
                <c:pt idx="491">
                  <c:v>0.47938177157244199</c:v>
                </c:pt>
                <c:pt idx="492">
                  <c:v>0.48122200961318401</c:v>
                </c:pt>
                <c:pt idx="493">
                  <c:v>0.48367566033417297</c:v>
                </c:pt>
                <c:pt idx="494">
                  <c:v>0.48520919203479101</c:v>
                </c:pt>
                <c:pt idx="495">
                  <c:v>0.48704943007553197</c:v>
                </c:pt>
                <c:pt idx="496">
                  <c:v>0.48919637445639702</c:v>
                </c:pt>
                <c:pt idx="497">
                  <c:v>0.49165002517738599</c:v>
                </c:pt>
                <c:pt idx="498">
                  <c:v>0.493490263218128</c:v>
                </c:pt>
                <c:pt idx="499">
                  <c:v>0.49533050125886902</c:v>
                </c:pt>
                <c:pt idx="500">
                  <c:v>0.49747744563973401</c:v>
                </c:pt>
                <c:pt idx="501">
                  <c:v>0.49931768368047602</c:v>
                </c:pt>
                <c:pt idx="502">
                  <c:v>0.50085121538109401</c:v>
                </c:pt>
                <c:pt idx="503">
                  <c:v>0.50330486610208303</c:v>
                </c:pt>
                <c:pt idx="504">
                  <c:v>0.50514510414282399</c:v>
                </c:pt>
                <c:pt idx="505">
                  <c:v>0.50759875486381301</c:v>
                </c:pt>
                <c:pt idx="506">
                  <c:v>0.50943899290455497</c:v>
                </c:pt>
                <c:pt idx="507">
                  <c:v>0.51189264362554299</c:v>
                </c:pt>
                <c:pt idx="508">
                  <c:v>0.51342617532616097</c:v>
                </c:pt>
                <c:pt idx="509">
                  <c:v>0.51557311970702702</c:v>
                </c:pt>
                <c:pt idx="510">
                  <c:v>0.51741335774776798</c:v>
                </c:pt>
                <c:pt idx="511">
                  <c:v>0.519867008468757</c:v>
                </c:pt>
                <c:pt idx="512">
                  <c:v>0.52170724650949896</c:v>
                </c:pt>
                <c:pt idx="513">
                  <c:v>0.52324077821011705</c:v>
                </c:pt>
                <c:pt idx="514">
                  <c:v>0.52569442893110496</c:v>
                </c:pt>
                <c:pt idx="515">
                  <c:v>0.52722796063172295</c:v>
                </c:pt>
                <c:pt idx="516">
                  <c:v>0.52937490501258899</c:v>
                </c:pt>
                <c:pt idx="517">
                  <c:v>0.53152184939345404</c:v>
                </c:pt>
                <c:pt idx="518">
                  <c:v>0.533362087434195</c:v>
                </c:pt>
                <c:pt idx="519">
                  <c:v>0.53581573815518402</c:v>
                </c:pt>
                <c:pt idx="520">
                  <c:v>0.53765597619592598</c:v>
                </c:pt>
                <c:pt idx="521">
                  <c:v>0.53918950789654396</c:v>
                </c:pt>
                <c:pt idx="522">
                  <c:v>0.54133645227740901</c:v>
                </c:pt>
                <c:pt idx="523">
                  <c:v>0.54348339665827405</c:v>
                </c:pt>
                <c:pt idx="524">
                  <c:v>0.54532363469901601</c:v>
                </c:pt>
                <c:pt idx="525">
                  <c:v>0.54777728542000403</c:v>
                </c:pt>
                <c:pt idx="526">
                  <c:v>0.54961752346074599</c:v>
                </c:pt>
                <c:pt idx="527">
                  <c:v>0.55145776150148795</c:v>
                </c:pt>
                <c:pt idx="528">
                  <c:v>0.55329799954222902</c:v>
                </c:pt>
                <c:pt idx="529">
                  <c:v>0.55513823758297098</c:v>
                </c:pt>
                <c:pt idx="530">
                  <c:v>0.55728518196383603</c:v>
                </c:pt>
                <c:pt idx="531">
                  <c:v>0.55943212634470096</c:v>
                </c:pt>
                <c:pt idx="532">
                  <c:v>0.56157907072556601</c:v>
                </c:pt>
                <c:pt idx="533">
                  <c:v>0.56341930876630797</c:v>
                </c:pt>
                <c:pt idx="534">
                  <c:v>0.56587295948729699</c:v>
                </c:pt>
                <c:pt idx="535">
                  <c:v>0.56740649118791497</c:v>
                </c:pt>
                <c:pt idx="536">
                  <c:v>0.56955343556878002</c:v>
                </c:pt>
                <c:pt idx="537">
                  <c:v>0.571086967269398</c:v>
                </c:pt>
                <c:pt idx="538">
                  <c:v>0.57354061799038702</c:v>
                </c:pt>
                <c:pt idx="539">
                  <c:v>0.57507414969100501</c:v>
                </c:pt>
                <c:pt idx="540">
                  <c:v>0.57691438773174597</c:v>
                </c:pt>
                <c:pt idx="541">
                  <c:v>0.57967474479285896</c:v>
                </c:pt>
                <c:pt idx="542">
                  <c:v>0.58120827649347695</c:v>
                </c:pt>
                <c:pt idx="543">
                  <c:v>0.58304851453421802</c:v>
                </c:pt>
                <c:pt idx="544">
                  <c:v>0.58580887159533102</c:v>
                </c:pt>
                <c:pt idx="545">
                  <c:v>0.58764910963607198</c:v>
                </c:pt>
                <c:pt idx="546">
                  <c:v>0.58948934767681405</c:v>
                </c:pt>
                <c:pt idx="547">
                  <c:v>0.59194299839780296</c:v>
                </c:pt>
                <c:pt idx="548">
                  <c:v>0.59316982375829697</c:v>
                </c:pt>
                <c:pt idx="549">
                  <c:v>0.59562347447928599</c:v>
                </c:pt>
                <c:pt idx="550">
                  <c:v>0.59715700617990397</c:v>
                </c:pt>
                <c:pt idx="551">
                  <c:v>0.59930395056076902</c:v>
                </c:pt>
                <c:pt idx="552">
                  <c:v>0.60145089494163395</c:v>
                </c:pt>
                <c:pt idx="553">
                  <c:v>0.60329113298237602</c:v>
                </c:pt>
                <c:pt idx="554">
                  <c:v>0.60513137102311698</c:v>
                </c:pt>
                <c:pt idx="555">
                  <c:v>0.607585021744106</c:v>
                </c:pt>
                <c:pt idx="556">
                  <c:v>0.60942525978484796</c:v>
                </c:pt>
                <c:pt idx="557">
                  <c:v>0.61218561684595996</c:v>
                </c:pt>
                <c:pt idx="558">
                  <c:v>0.61341244220645397</c:v>
                </c:pt>
                <c:pt idx="559">
                  <c:v>0.61555938658732001</c:v>
                </c:pt>
                <c:pt idx="560">
                  <c:v>0.61770633096818495</c:v>
                </c:pt>
                <c:pt idx="561">
                  <c:v>0.61985327534904999</c:v>
                </c:pt>
                <c:pt idx="562">
                  <c:v>0.62138680704966798</c:v>
                </c:pt>
                <c:pt idx="563">
                  <c:v>0.62353375143053302</c:v>
                </c:pt>
                <c:pt idx="564">
                  <c:v>0.62537398947127498</c:v>
                </c:pt>
                <c:pt idx="565">
                  <c:v>0.627827640192264</c:v>
                </c:pt>
                <c:pt idx="566">
                  <c:v>0.62936117189288199</c:v>
                </c:pt>
                <c:pt idx="567">
                  <c:v>0.63120140993362295</c:v>
                </c:pt>
                <c:pt idx="568">
                  <c:v>0.63334835431448799</c:v>
                </c:pt>
                <c:pt idx="569">
                  <c:v>0.63549529869535304</c:v>
                </c:pt>
                <c:pt idx="570">
                  <c:v>0.637335536736095</c:v>
                </c:pt>
                <c:pt idx="571">
                  <c:v>0.63948248111696004</c:v>
                </c:pt>
                <c:pt idx="572">
                  <c:v>0.64162942549782498</c:v>
                </c:pt>
                <c:pt idx="573">
                  <c:v>0.64316295719844296</c:v>
                </c:pt>
                <c:pt idx="574">
                  <c:v>0.64561660791943198</c:v>
                </c:pt>
                <c:pt idx="575">
                  <c:v>0.64745684596017405</c:v>
                </c:pt>
                <c:pt idx="576">
                  <c:v>0.64929708400091501</c:v>
                </c:pt>
                <c:pt idx="577">
                  <c:v>0.65175073472190403</c:v>
                </c:pt>
                <c:pt idx="578">
                  <c:v>0.65389767910276897</c:v>
                </c:pt>
                <c:pt idx="579">
                  <c:v>0.65543121080338695</c:v>
                </c:pt>
                <c:pt idx="580">
                  <c:v>0.65727144884412902</c:v>
                </c:pt>
                <c:pt idx="581">
                  <c:v>0.65911168688487098</c:v>
                </c:pt>
                <c:pt idx="582">
                  <c:v>0.66156533760585901</c:v>
                </c:pt>
                <c:pt idx="583">
                  <c:v>0.66309886930647699</c:v>
                </c:pt>
                <c:pt idx="584">
                  <c:v>0.66585922636758998</c:v>
                </c:pt>
                <c:pt idx="585">
                  <c:v>0.66739275806820797</c:v>
                </c:pt>
                <c:pt idx="586">
                  <c:v>0.66984640878919599</c:v>
                </c:pt>
                <c:pt idx="587">
                  <c:v>0.67137994048981398</c:v>
                </c:pt>
                <c:pt idx="588">
                  <c:v>0.67352688487068002</c:v>
                </c:pt>
                <c:pt idx="589">
                  <c:v>0.67506041657129801</c:v>
                </c:pt>
                <c:pt idx="590">
                  <c:v>0.67935430533302799</c:v>
                </c:pt>
                <c:pt idx="591">
                  <c:v>0.68150124971389303</c:v>
                </c:pt>
                <c:pt idx="592">
                  <c:v>0.68334148775463499</c:v>
                </c:pt>
                <c:pt idx="593">
                  <c:v>0.68487501945525298</c:v>
                </c:pt>
                <c:pt idx="594">
                  <c:v>0.68702196383611802</c:v>
                </c:pt>
                <c:pt idx="595">
                  <c:v>0.68978232089723002</c:v>
                </c:pt>
                <c:pt idx="596">
                  <c:v>0.691315852597848</c:v>
                </c:pt>
                <c:pt idx="597">
                  <c:v>0.69315609063858996</c:v>
                </c:pt>
                <c:pt idx="598">
                  <c:v>0.69530303501945501</c:v>
                </c:pt>
                <c:pt idx="599">
                  <c:v>0.69744997940032005</c:v>
                </c:pt>
                <c:pt idx="600">
                  <c:v>0.69929021744106201</c:v>
                </c:pt>
                <c:pt idx="601">
                  <c:v>0.70143716182192695</c:v>
                </c:pt>
                <c:pt idx="602">
                  <c:v>0.70389081254291597</c:v>
                </c:pt>
                <c:pt idx="603">
                  <c:v>0.70573105058365704</c:v>
                </c:pt>
                <c:pt idx="604">
                  <c:v>0.70726458228427502</c:v>
                </c:pt>
                <c:pt idx="605">
                  <c:v>0.70941152666514096</c:v>
                </c:pt>
                <c:pt idx="606">
                  <c:v>0.71186517738612898</c:v>
                </c:pt>
                <c:pt idx="607">
                  <c:v>0.71339870908674696</c:v>
                </c:pt>
                <c:pt idx="608">
                  <c:v>0.71554565346761301</c:v>
                </c:pt>
                <c:pt idx="609">
                  <c:v>0.71707918516823099</c:v>
                </c:pt>
                <c:pt idx="610">
                  <c:v>0.71922612954909604</c:v>
                </c:pt>
                <c:pt idx="611">
                  <c:v>0.72167978027008495</c:v>
                </c:pt>
                <c:pt idx="612">
                  <c:v>0.72413343099107297</c:v>
                </c:pt>
                <c:pt idx="613">
                  <c:v>0.72566696269169095</c:v>
                </c:pt>
                <c:pt idx="614">
                  <c:v>0.72720049439230905</c:v>
                </c:pt>
                <c:pt idx="615">
                  <c:v>0.72965414511329796</c:v>
                </c:pt>
                <c:pt idx="616">
                  <c:v>0.73149438315404003</c:v>
                </c:pt>
                <c:pt idx="617">
                  <c:v>0.73394803387502805</c:v>
                </c:pt>
                <c:pt idx="618">
                  <c:v>0.73578827191577001</c:v>
                </c:pt>
                <c:pt idx="619">
                  <c:v>0.73793521629663505</c:v>
                </c:pt>
                <c:pt idx="620">
                  <c:v>0.74008216067749999</c:v>
                </c:pt>
                <c:pt idx="621">
                  <c:v>0.74161569237811797</c:v>
                </c:pt>
                <c:pt idx="622">
                  <c:v>0.74345593041886004</c:v>
                </c:pt>
                <c:pt idx="623">
                  <c:v>0.74560287479972498</c:v>
                </c:pt>
                <c:pt idx="624">
                  <c:v>0.748056525520714</c:v>
                </c:pt>
                <c:pt idx="625">
                  <c:v>0.74928335088120801</c:v>
                </c:pt>
                <c:pt idx="626">
                  <c:v>0.75143029526207405</c:v>
                </c:pt>
                <c:pt idx="627">
                  <c:v>0.75327053330281502</c:v>
                </c:pt>
                <c:pt idx="628">
                  <c:v>0.75541747768367995</c:v>
                </c:pt>
                <c:pt idx="629">
                  <c:v>0.75664430304417496</c:v>
                </c:pt>
                <c:pt idx="630">
                  <c:v>0.75909795376516398</c:v>
                </c:pt>
                <c:pt idx="631">
                  <c:v>0.761551604486152</c:v>
                </c:pt>
                <c:pt idx="632">
                  <c:v>0.76400525520714102</c:v>
                </c:pt>
                <c:pt idx="633">
                  <c:v>0.76553878690775901</c:v>
                </c:pt>
                <c:pt idx="634">
                  <c:v>0.76768573128862405</c:v>
                </c:pt>
                <c:pt idx="635">
                  <c:v>0.76952596932936601</c:v>
                </c:pt>
                <c:pt idx="636">
                  <c:v>0.77197962005035503</c:v>
                </c:pt>
                <c:pt idx="637">
                  <c:v>0.77351315175097302</c:v>
                </c:pt>
                <c:pt idx="638">
                  <c:v>0.77535338979171398</c:v>
                </c:pt>
                <c:pt idx="639">
                  <c:v>0.77719362783245605</c:v>
                </c:pt>
                <c:pt idx="640">
                  <c:v>0.77934057221332098</c:v>
                </c:pt>
                <c:pt idx="641">
                  <c:v>0.78148751659418603</c:v>
                </c:pt>
                <c:pt idx="642">
                  <c:v>0.78363446097505096</c:v>
                </c:pt>
                <c:pt idx="643">
                  <c:v>0.78608811169603998</c:v>
                </c:pt>
                <c:pt idx="644">
                  <c:v>0.78762164339665797</c:v>
                </c:pt>
                <c:pt idx="645">
                  <c:v>0.78915517509727595</c:v>
                </c:pt>
                <c:pt idx="646">
                  <c:v>0.79099541313801802</c:v>
                </c:pt>
                <c:pt idx="647">
                  <c:v>0.79375577019913002</c:v>
                </c:pt>
                <c:pt idx="648">
                  <c:v>0.795289301899748</c:v>
                </c:pt>
                <c:pt idx="649">
                  <c:v>0.79743624628061305</c:v>
                </c:pt>
                <c:pt idx="650">
                  <c:v>0.79958319066147798</c:v>
                </c:pt>
                <c:pt idx="651">
                  <c:v>0.80142342870222005</c:v>
                </c:pt>
                <c:pt idx="652">
                  <c:v>0.80357037308308499</c:v>
                </c:pt>
                <c:pt idx="653">
                  <c:v>0.80541061112382695</c:v>
                </c:pt>
                <c:pt idx="654">
                  <c:v>0.80755755550469199</c:v>
                </c:pt>
                <c:pt idx="655">
                  <c:v>0.80970449988555704</c:v>
                </c:pt>
                <c:pt idx="656">
                  <c:v>0.811544737926299</c:v>
                </c:pt>
                <c:pt idx="657">
                  <c:v>0.81307826962691698</c:v>
                </c:pt>
                <c:pt idx="658">
                  <c:v>0.81522521400778203</c:v>
                </c:pt>
                <c:pt idx="659">
                  <c:v>0.81737215838864696</c:v>
                </c:pt>
                <c:pt idx="660">
                  <c:v>0.81921239642938903</c:v>
                </c:pt>
                <c:pt idx="661">
                  <c:v>0.82135934081025397</c:v>
                </c:pt>
                <c:pt idx="662">
                  <c:v>0.82381299153124299</c:v>
                </c:pt>
                <c:pt idx="663">
                  <c:v>0.82534652323186097</c:v>
                </c:pt>
                <c:pt idx="664">
                  <c:v>0.82810688029297297</c:v>
                </c:pt>
                <c:pt idx="665">
                  <c:v>0.829026999313344</c:v>
                </c:pt>
                <c:pt idx="666">
                  <c:v>0.83148065003433302</c:v>
                </c:pt>
                <c:pt idx="667">
                  <c:v>0.83332088807507398</c:v>
                </c:pt>
                <c:pt idx="668">
                  <c:v>0.83546783245593903</c:v>
                </c:pt>
                <c:pt idx="669">
                  <c:v>0.83730807049668099</c:v>
                </c:pt>
                <c:pt idx="670">
                  <c:v>0.83976172121767001</c:v>
                </c:pt>
                <c:pt idx="671">
                  <c:v>0.84129525291828799</c:v>
                </c:pt>
                <c:pt idx="672">
                  <c:v>0.84374890363927701</c:v>
                </c:pt>
                <c:pt idx="673">
                  <c:v>0.84558914168001797</c:v>
                </c:pt>
                <c:pt idx="674">
                  <c:v>0.84773608606088302</c:v>
                </c:pt>
                <c:pt idx="675">
                  <c:v>0.84926961776150101</c:v>
                </c:pt>
                <c:pt idx="676">
                  <c:v>0.85141656214236705</c:v>
                </c:pt>
                <c:pt idx="677">
                  <c:v>0.85356350652323199</c:v>
                </c:pt>
                <c:pt idx="678">
                  <c:v>0.85540374456397295</c:v>
                </c:pt>
                <c:pt idx="679">
                  <c:v>0.85724398260471502</c:v>
                </c:pt>
                <c:pt idx="680">
                  <c:v>0.85969763332570404</c:v>
                </c:pt>
                <c:pt idx="681">
                  <c:v>0.86123116502632202</c:v>
                </c:pt>
                <c:pt idx="682">
                  <c:v>0.86307140306706298</c:v>
                </c:pt>
                <c:pt idx="683">
                  <c:v>0.86521834744792803</c:v>
                </c:pt>
                <c:pt idx="684">
                  <c:v>0.86767199816891705</c:v>
                </c:pt>
                <c:pt idx="685">
                  <c:v>0.86951223620965901</c:v>
                </c:pt>
                <c:pt idx="686">
                  <c:v>0.87165918059052405</c:v>
                </c:pt>
                <c:pt idx="687">
                  <c:v>0.87319271229114204</c:v>
                </c:pt>
                <c:pt idx="688">
                  <c:v>0.87564636301213095</c:v>
                </c:pt>
                <c:pt idx="689">
                  <c:v>0.87717989471274904</c:v>
                </c:pt>
                <c:pt idx="690">
                  <c:v>0.87932683909361398</c:v>
                </c:pt>
                <c:pt idx="691">
                  <c:v>0.88147378347447902</c:v>
                </c:pt>
                <c:pt idx="692">
                  <c:v>0.88331402151522098</c:v>
                </c:pt>
                <c:pt idx="693">
                  <c:v>0.88515425955596205</c:v>
                </c:pt>
                <c:pt idx="694">
                  <c:v>0.88699449759670401</c:v>
                </c:pt>
                <c:pt idx="695">
                  <c:v>0.88914144197756895</c:v>
                </c:pt>
                <c:pt idx="696">
                  <c:v>0.89128838635843399</c:v>
                </c:pt>
                <c:pt idx="697">
                  <c:v>0.89343533073929904</c:v>
                </c:pt>
                <c:pt idx="698">
                  <c:v>0.895275568780041</c:v>
                </c:pt>
                <c:pt idx="699">
                  <c:v>0.89772921950103002</c:v>
                </c:pt>
                <c:pt idx="700">
                  <c:v>0.899262751201648</c:v>
                </c:pt>
                <c:pt idx="701">
                  <c:v>0.90140969558251305</c:v>
                </c:pt>
                <c:pt idx="702">
                  <c:v>0.90355663996337798</c:v>
                </c:pt>
                <c:pt idx="703">
                  <c:v>0.90539687800412005</c:v>
                </c:pt>
                <c:pt idx="704">
                  <c:v>0.90785052872510896</c:v>
                </c:pt>
                <c:pt idx="705">
                  <c:v>0.90969076676585003</c:v>
                </c:pt>
                <c:pt idx="706">
                  <c:v>0.91153100480659199</c:v>
                </c:pt>
                <c:pt idx="707">
                  <c:v>0.91367794918745704</c:v>
                </c:pt>
                <c:pt idx="708">
                  <c:v>0.91521148088807502</c:v>
                </c:pt>
                <c:pt idx="709">
                  <c:v>0.91735842526893996</c:v>
                </c:pt>
                <c:pt idx="710">
                  <c:v>0.919505369649805</c:v>
                </c:pt>
                <c:pt idx="711">
                  <c:v>0.92165231403067005</c:v>
                </c:pt>
                <c:pt idx="712">
                  <c:v>0.92349255207141201</c:v>
                </c:pt>
                <c:pt idx="713">
                  <c:v>0.92563949645227706</c:v>
                </c:pt>
                <c:pt idx="714">
                  <c:v>0.92747973449301901</c:v>
                </c:pt>
                <c:pt idx="715">
                  <c:v>0.92931997253375997</c:v>
                </c:pt>
                <c:pt idx="716">
                  <c:v>0.93177362325474899</c:v>
                </c:pt>
                <c:pt idx="717">
                  <c:v>0.93361386129549095</c:v>
                </c:pt>
                <c:pt idx="718">
                  <c:v>0.93545409933623203</c:v>
                </c:pt>
                <c:pt idx="719">
                  <c:v>0.93729433737697398</c:v>
                </c:pt>
                <c:pt idx="720">
                  <c:v>0.93974798809796301</c:v>
                </c:pt>
                <c:pt idx="721">
                  <c:v>0.94158822613870397</c:v>
                </c:pt>
                <c:pt idx="722">
                  <c:v>0.94312175783932195</c:v>
                </c:pt>
                <c:pt idx="723">
                  <c:v>0.945268702220187</c:v>
                </c:pt>
                <c:pt idx="724">
                  <c:v>0.94741564660105304</c:v>
                </c:pt>
                <c:pt idx="725">
                  <c:v>0.949255884641794</c:v>
                </c:pt>
                <c:pt idx="726">
                  <c:v>0.95170953536278302</c:v>
                </c:pt>
                <c:pt idx="727">
                  <c:v>0.95324306706340101</c:v>
                </c:pt>
                <c:pt idx="728">
                  <c:v>0.95569671778439003</c:v>
                </c:pt>
                <c:pt idx="729">
                  <c:v>0.95723024948500801</c:v>
                </c:pt>
                <c:pt idx="730">
                  <c:v>0.95907048752574897</c:v>
                </c:pt>
                <c:pt idx="731">
                  <c:v>0.96152413824673799</c:v>
                </c:pt>
                <c:pt idx="732">
                  <c:v>0.96305766994735598</c:v>
                </c:pt>
                <c:pt idx="733">
                  <c:v>0.96612473334859195</c:v>
                </c:pt>
                <c:pt idx="734">
                  <c:v>0.96735155870908696</c:v>
                </c:pt>
                <c:pt idx="735">
                  <c:v>0.969498503089952</c:v>
                </c:pt>
                <c:pt idx="736">
                  <c:v>0.97133874113069296</c:v>
                </c:pt>
                <c:pt idx="737">
                  <c:v>0.97348568551155801</c:v>
                </c:pt>
                <c:pt idx="738">
                  <c:v>0.97532592355229997</c:v>
                </c:pt>
                <c:pt idx="739">
                  <c:v>0.97747286793316501</c:v>
                </c:pt>
                <c:pt idx="740">
                  <c:v>0.97931310597390697</c:v>
                </c:pt>
                <c:pt idx="741">
                  <c:v>0.98146005035477202</c:v>
                </c:pt>
                <c:pt idx="742">
                  <c:v>0.98330028839551398</c:v>
                </c:pt>
                <c:pt idx="743">
                  <c:v>0.98514052643625505</c:v>
                </c:pt>
                <c:pt idx="744">
                  <c:v>0.98790088349736804</c:v>
                </c:pt>
                <c:pt idx="745">
                  <c:v>0.989741121538109</c:v>
                </c:pt>
                <c:pt idx="746">
                  <c:v>0.99096794689860401</c:v>
                </c:pt>
                <c:pt idx="747">
                  <c:v>0.99342159761959203</c:v>
                </c:pt>
                <c:pt idx="748">
                  <c:v>0.99495512932021002</c:v>
                </c:pt>
                <c:pt idx="749">
                  <c:v>0.99710207370107595</c:v>
                </c:pt>
                <c:pt idx="750">
                  <c:v>0.99894231174181702</c:v>
                </c:pt>
                <c:pt idx="751">
                  <c:v>1.0013959624628099</c:v>
                </c:pt>
                <c:pt idx="752">
                  <c:v>1.0035429068436701</c:v>
                </c:pt>
                <c:pt idx="753">
                  <c:v>1.00568985122454</c:v>
                </c:pt>
                <c:pt idx="754">
                  <c:v>1.00722338292515</c:v>
                </c:pt>
                <c:pt idx="755">
                  <c:v>1.0093703273060199</c:v>
                </c:pt>
                <c:pt idx="756">
                  <c:v>1.01182397802701</c:v>
                </c:pt>
                <c:pt idx="757">
                  <c:v>1.0133575097276299</c:v>
                </c:pt>
                <c:pt idx="758">
                  <c:v>1.01519774776837</c:v>
                </c:pt>
                <c:pt idx="759">
                  <c:v>1.01734469214923</c:v>
                </c:pt>
                <c:pt idx="760">
                  <c:v>1.01918493018997</c:v>
                </c:pt>
                <c:pt idx="761">
                  <c:v>1.02133187457084</c:v>
                </c:pt>
                <c:pt idx="762">
                  <c:v>1.02378552529183</c:v>
                </c:pt>
                <c:pt idx="763">
                  <c:v>1.02531905699245</c:v>
                </c:pt>
                <c:pt idx="764">
                  <c:v>1.0274660013733099</c:v>
                </c:pt>
                <c:pt idx="765">
                  <c:v>1.02930623941405</c:v>
                </c:pt>
                <c:pt idx="766">
                  <c:v>1.0314531837949199</c:v>
                </c:pt>
                <c:pt idx="767">
                  <c:v>1.03329342183566</c:v>
                </c:pt>
                <c:pt idx="768">
                  <c:v>1.03482695353628</c:v>
                </c:pt>
                <c:pt idx="769">
                  <c:v>1.03728060425727</c:v>
                </c:pt>
                <c:pt idx="770">
                  <c:v>1.0394275486381299</c:v>
                </c:pt>
                <c:pt idx="771">
                  <c:v>1.04126778667887</c:v>
                </c:pt>
                <c:pt idx="772">
                  <c:v>1.04280131837949</c:v>
                </c:pt>
                <c:pt idx="773">
                  <c:v>1.04525496910048</c:v>
                </c:pt>
                <c:pt idx="774">
                  <c:v>1.04770861982147</c:v>
                </c:pt>
                <c:pt idx="775">
                  <c:v>1.0495488578622101</c:v>
                </c:pt>
                <c:pt idx="776">
                  <c:v>1.0510823895628301</c:v>
                </c:pt>
                <c:pt idx="777">
                  <c:v>1.05322933394369</c:v>
                </c:pt>
                <c:pt idx="778">
                  <c:v>1.05568298466468</c:v>
                </c:pt>
                <c:pt idx="779">
                  <c:v>1.0572165163653</c:v>
                </c:pt>
                <c:pt idx="780">
                  <c:v>1.05967016708629</c:v>
                </c:pt>
                <c:pt idx="781">
                  <c:v>1.0615104051270301</c:v>
                </c:pt>
                <c:pt idx="782">
                  <c:v>1.0633506431677699</c:v>
                </c:pt>
                <c:pt idx="783">
                  <c:v>1.06580429388876</c:v>
                </c:pt>
                <c:pt idx="784">
                  <c:v>1.0676445319295</c:v>
                </c:pt>
                <c:pt idx="785">
                  <c:v>1.06979147631037</c:v>
                </c:pt>
                <c:pt idx="786">
                  <c:v>1.07132500801099</c:v>
                </c:pt>
                <c:pt idx="787">
                  <c:v>1.07316524605173</c:v>
                </c:pt>
                <c:pt idx="788">
                  <c:v>1.07531219043259</c:v>
                </c:pt>
                <c:pt idx="789">
                  <c:v>1.07715242847333</c:v>
                </c:pt>
                <c:pt idx="790">
                  <c:v>1.0796060791943201</c:v>
                </c:pt>
                <c:pt idx="791">
                  <c:v>1.0814463172350699</c:v>
                </c:pt>
                <c:pt idx="792">
                  <c:v>1.0835932616159301</c:v>
                </c:pt>
                <c:pt idx="793">
                  <c:v>1.0854334996566699</c:v>
                </c:pt>
                <c:pt idx="794">
                  <c:v>1.0875804440375401</c:v>
                </c:pt>
                <c:pt idx="795">
                  <c:v>1.0894206820782799</c:v>
                </c:pt>
                <c:pt idx="796">
                  <c:v>1.0915676264591401</c:v>
                </c:pt>
                <c:pt idx="797">
                  <c:v>1.09371457084001</c:v>
                </c:pt>
                <c:pt idx="798">
                  <c:v>1.0955548088807501</c:v>
                </c:pt>
                <c:pt idx="799">
                  <c:v>1.0970883405813701</c:v>
                </c:pt>
                <c:pt idx="800">
                  <c:v>1.09923528496223</c:v>
                </c:pt>
                <c:pt idx="801">
                  <c:v>1.1013822293430999</c:v>
                </c:pt>
                <c:pt idx="802">
                  <c:v>1.1035291737239601</c:v>
                </c:pt>
                <c:pt idx="803">
                  <c:v>1.1050627054245801</c:v>
                </c:pt>
                <c:pt idx="804">
                  <c:v>1.10720964980545</c:v>
                </c:pt>
                <c:pt idx="805">
                  <c:v>1.1090498878461901</c:v>
                </c:pt>
                <c:pt idx="806">
                  <c:v>1.1115035385671801</c:v>
                </c:pt>
                <c:pt idx="807">
                  <c:v>1.1133437766079199</c:v>
                </c:pt>
                <c:pt idx="808">
                  <c:v>1.1154907209887801</c:v>
                </c:pt>
                <c:pt idx="809">
                  <c:v>1.11763766536965</c:v>
                </c:pt>
                <c:pt idx="810">
                  <c:v>1.11917119707027</c:v>
                </c:pt>
                <c:pt idx="811">
                  <c:v>1.12162484779126</c:v>
                </c:pt>
                <c:pt idx="812">
                  <c:v>1.1228516731517499</c:v>
                </c:pt>
                <c:pt idx="813">
                  <c:v>1.1249986175326201</c:v>
                </c:pt>
                <c:pt idx="814">
                  <c:v>1.12714556191348</c:v>
                </c:pt>
                <c:pt idx="815">
                  <c:v>1.1289857999542201</c:v>
                </c:pt>
                <c:pt idx="816">
                  <c:v>1.13174615701534</c:v>
                </c:pt>
                <c:pt idx="817">
                  <c:v>1.13327968871595</c:v>
                </c:pt>
                <c:pt idx="818">
                  <c:v>1.1354266330968199</c:v>
                </c:pt>
                <c:pt idx="819">
                  <c:v>1.1369601647974401</c:v>
                </c:pt>
                <c:pt idx="820">
                  <c:v>1.1394138155184299</c:v>
                </c:pt>
                <c:pt idx="821">
                  <c:v>1.14125405355917</c:v>
                </c:pt>
                <c:pt idx="822">
                  <c:v>1.1430942915999101</c:v>
                </c:pt>
                <c:pt idx="823">
                  <c:v>1.14524123598077</c:v>
                </c:pt>
                <c:pt idx="824">
                  <c:v>1.1470814740215201</c:v>
                </c:pt>
                <c:pt idx="825">
                  <c:v>1.1495351247425001</c:v>
                </c:pt>
                <c:pt idx="826">
                  <c:v>1.1510686564431201</c:v>
                </c:pt>
                <c:pt idx="827">
                  <c:v>1.1535223071641101</c:v>
                </c:pt>
                <c:pt idx="828">
                  <c:v>1.1553625452048499</c:v>
                </c:pt>
                <c:pt idx="829">
                  <c:v>1.1575094895857201</c:v>
                </c:pt>
                <c:pt idx="830">
                  <c:v>1.1593497276264599</c:v>
                </c:pt>
                <c:pt idx="831">
                  <c:v>1.1611899656672</c:v>
                </c:pt>
                <c:pt idx="832">
                  <c:v>1.1633369100480699</c:v>
                </c:pt>
                <c:pt idx="833">
                  <c:v>1.1654838544289301</c:v>
                </c:pt>
                <c:pt idx="834">
                  <c:v>1.1673240924696699</c:v>
                </c:pt>
                <c:pt idx="835">
                  <c:v>1.1694710368505401</c:v>
                </c:pt>
                <c:pt idx="836">
                  <c:v>1.17131127489128</c:v>
                </c:pt>
                <c:pt idx="837">
                  <c:v>1.1734582192721399</c:v>
                </c:pt>
                <c:pt idx="838">
                  <c:v>1.17560516365301</c:v>
                </c:pt>
                <c:pt idx="839">
                  <c:v>1.1774454016937499</c:v>
                </c:pt>
                <c:pt idx="840">
                  <c:v>1.17959234607462</c:v>
                </c:pt>
                <c:pt idx="841">
                  <c:v>1.18173929045548</c:v>
                </c:pt>
                <c:pt idx="842">
                  <c:v>1.1835795284962201</c:v>
                </c:pt>
                <c:pt idx="843">
                  <c:v>1.1854197665369599</c:v>
                </c:pt>
                <c:pt idx="844">
                  <c:v>1.18726000457771</c:v>
                </c:pt>
                <c:pt idx="845">
                  <c:v>1.1894069489585699</c:v>
                </c:pt>
                <c:pt idx="846">
                  <c:v>1.1915538933394401</c:v>
                </c:pt>
                <c:pt idx="847">
                  <c:v>1.1933941313801799</c:v>
                </c:pt>
                <c:pt idx="848">
                  <c:v>1.19523436942092</c:v>
                </c:pt>
                <c:pt idx="849">
                  <c:v>1.1973813138017899</c:v>
                </c:pt>
                <c:pt idx="850">
                  <c:v>1.1995282581826501</c:v>
                </c:pt>
                <c:pt idx="851">
                  <c:v>1.2019819089036401</c:v>
                </c:pt>
                <c:pt idx="852">
                  <c:v>1.2035154406042601</c:v>
                </c:pt>
                <c:pt idx="853">
                  <c:v>1.2053556786449999</c:v>
                </c:pt>
                <c:pt idx="854">
                  <c:v>1.20719591668574</c:v>
                </c:pt>
                <c:pt idx="855">
                  <c:v>1.2090361547264801</c:v>
                </c:pt>
                <c:pt idx="856">
                  <c:v>1.2114898054474701</c:v>
                </c:pt>
                <c:pt idx="857">
                  <c:v>1.2133300434882099</c:v>
                </c:pt>
                <c:pt idx="858">
                  <c:v>1.2145568688487101</c:v>
                </c:pt>
                <c:pt idx="859">
                  <c:v>1.2173172259098199</c:v>
                </c:pt>
                <c:pt idx="860">
                  <c:v>1.21915746395056</c:v>
                </c:pt>
                <c:pt idx="861">
                  <c:v>1.2213044083314299</c:v>
                </c:pt>
                <c:pt idx="862">
                  <c:v>1.2234513527122901</c:v>
                </c:pt>
                <c:pt idx="863">
                  <c:v>1.22529159075303</c:v>
                </c:pt>
                <c:pt idx="864">
                  <c:v>1.2274385351339001</c:v>
                </c:pt>
                <c:pt idx="865">
                  <c:v>1.22958547951476</c:v>
                </c:pt>
                <c:pt idx="866">
                  <c:v>1.23111901121538</c:v>
                </c:pt>
                <c:pt idx="867">
                  <c:v>1.23326595559625</c:v>
                </c:pt>
                <c:pt idx="868">
                  <c:v>1.2354128999771099</c:v>
                </c:pt>
                <c:pt idx="869">
                  <c:v>1.2369464316777301</c:v>
                </c:pt>
                <c:pt idx="870">
                  <c:v>1.23909337605859</c:v>
                </c:pt>
                <c:pt idx="871">
                  <c:v>1.2415470267795801</c:v>
                </c:pt>
                <c:pt idx="872">
                  <c:v>1.2433872648203199</c:v>
                </c:pt>
                <c:pt idx="873">
                  <c:v>1.2458409155413099</c:v>
                </c:pt>
                <c:pt idx="874">
                  <c:v>1.2473744472419299</c:v>
                </c:pt>
                <c:pt idx="875">
                  <c:v>1.2495213916228001</c:v>
                </c:pt>
                <c:pt idx="876">
                  <c:v>1.25166833600366</c:v>
                </c:pt>
                <c:pt idx="877">
                  <c:v>1.2535085740444001</c:v>
                </c:pt>
                <c:pt idx="878">
                  <c:v>1.2553488120851499</c:v>
                </c:pt>
                <c:pt idx="879">
                  <c:v>1.2568823437857599</c:v>
                </c:pt>
                <c:pt idx="880">
                  <c:v>1.25964270084688</c:v>
                </c:pt>
                <c:pt idx="881">
                  <c:v>1.26117623254749</c:v>
                </c:pt>
                <c:pt idx="882">
                  <c:v>1.2633231769283599</c:v>
                </c:pt>
                <c:pt idx="883">
                  <c:v>1.2651634149691</c:v>
                </c:pt>
                <c:pt idx="884">
                  <c:v>1.2673103593499699</c:v>
                </c:pt>
                <c:pt idx="885">
                  <c:v>1.26915059739071</c:v>
                </c:pt>
                <c:pt idx="886">
                  <c:v>1.2712975417715699</c:v>
                </c:pt>
                <c:pt idx="887">
                  <c:v>1.27313777981231</c:v>
                </c:pt>
                <c:pt idx="888">
                  <c:v>1.27528472419318</c:v>
                </c:pt>
                <c:pt idx="889">
                  <c:v>1.27712496223392</c:v>
                </c:pt>
                <c:pt idx="890">
                  <c:v>1.27957861295491</c:v>
                </c:pt>
                <c:pt idx="891">
                  <c:v>1.28172555733577</c:v>
                </c:pt>
                <c:pt idx="892">
                  <c:v>1.2829523826962701</c:v>
                </c:pt>
                <c:pt idx="893">
                  <c:v>1.28571273975738</c:v>
                </c:pt>
                <c:pt idx="894">
                  <c:v>1.2875529777981201</c:v>
                </c:pt>
                <c:pt idx="895">
                  <c:v>1.28969992217899</c:v>
                </c:pt>
                <c:pt idx="896">
                  <c:v>1.2915401602197301</c:v>
                </c:pt>
                <c:pt idx="897">
                  <c:v>1.2933803982604699</c:v>
                </c:pt>
                <c:pt idx="898">
                  <c:v>1.2949139299610899</c:v>
                </c:pt>
                <c:pt idx="899">
                  <c:v>1.2973675806820799</c:v>
                </c:pt>
                <c:pt idx="900">
                  <c:v>1.29920781872282</c:v>
                </c:pt>
                <c:pt idx="901">
                  <c:v>1.30166146944381</c:v>
                </c:pt>
                <c:pt idx="902">
                  <c:v>1.3035017074845501</c:v>
                </c:pt>
                <c:pt idx="903">
                  <c:v>1.3053419455252899</c:v>
                </c:pt>
                <c:pt idx="904">
                  <c:v>1.3077955962462799</c:v>
                </c:pt>
                <c:pt idx="905">
                  <c:v>1.30963583428702</c:v>
                </c:pt>
                <c:pt idx="906">
                  <c:v>1.3108626596475199</c:v>
                </c:pt>
                <c:pt idx="907">
                  <c:v>1.3139297230487501</c:v>
                </c:pt>
                <c:pt idx="908">
                  <c:v>1.31515654840925</c:v>
                </c:pt>
                <c:pt idx="909">
                  <c:v>1.3173034927901099</c:v>
                </c:pt>
                <c:pt idx="910">
                  <c:v>1.3194504371709801</c:v>
                </c:pt>
                <c:pt idx="911">
                  <c:v>1.3212906752117199</c:v>
                </c:pt>
                <c:pt idx="912">
                  <c:v>1.3234376195925801</c:v>
                </c:pt>
                <c:pt idx="913">
                  <c:v>1.3252778576333299</c:v>
                </c:pt>
                <c:pt idx="914">
                  <c:v>1.3274248020141901</c:v>
                </c:pt>
                <c:pt idx="915">
                  <c:v>1.33110527809567</c:v>
                </c:pt>
                <c:pt idx="916">
                  <c:v>1.33325222247654</c:v>
                </c:pt>
                <c:pt idx="917">
                  <c:v>1.3353991668573999</c:v>
                </c:pt>
                <c:pt idx="918">
                  <c:v>1.3375461112382701</c:v>
                </c:pt>
                <c:pt idx="919">
                  <c:v>1.33969305561913</c:v>
                </c:pt>
                <c:pt idx="920">
                  <c:v>1.34122658731975</c:v>
                </c:pt>
                <c:pt idx="921">
                  <c:v>1.3439869443808601</c:v>
                </c:pt>
                <c:pt idx="922">
                  <c:v>1.34521376974136</c:v>
                </c:pt>
                <c:pt idx="923">
                  <c:v>1.34766742046235</c:v>
                </c:pt>
                <c:pt idx="924">
                  <c:v>1.34920095216297</c:v>
                </c:pt>
                <c:pt idx="925">
                  <c:v>1.3513478965438299</c:v>
                </c:pt>
                <c:pt idx="926">
                  <c:v>1.3534948409247001</c:v>
                </c:pt>
                <c:pt idx="927">
                  <c:v>1.3559484916456901</c:v>
                </c:pt>
                <c:pt idx="928">
                  <c:v>1.35717531700618</c:v>
                </c:pt>
                <c:pt idx="929">
                  <c:v>1.35962896772717</c:v>
                </c:pt>
                <c:pt idx="930">
                  <c:v>1.3614692057679101</c:v>
                </c:pt>
                <c:pt idx="931">
                  <c:v>1.36361615014878</c:v>
                </c:pt>
                <c:pt idx="932">
                  <c:v>1.3654563881895201</c:v>
                </c:pt>
                <c:pt idx="933">
                  <c:v>1.3672966262302599</c:v>
                </c:pt>
                <c:pt idx="934">
                  <c:v>1.369136864271</c:v>
                </c:pt>
                <c:pt idx="935">
                  <c:v>1.3709771023117401</c:v>
                </c:pt>
                <c:pt idx="936">
                  <c:v>1.3734307530327301</c:v>
                </c:pt>
                <c:pt idx="937">
                  <c:v>1.37527099107347</c:v>
                </c:pt>
                <c:pt idx="938">
                  <c:v>1.37711122911421</c:v>
                </c:pt>
                <c:pt idx="939">
                  <c:v>1.37925817349508</c:v>
                </c:pt>
                <c:pt idx="940">
                  <c:v>1.3814051178759399</c:v>
                </c:pt>
                <c:pt idx="941">
                  <c:v>1.38324535591669</c:v>
                </c:pt>
                <c:pt idx="942">
                  <c:v>1.3853923002975499</c:v>
                </c:pt>
                <c:pt idx="943">
                  <c:v>1.3878459510185399</c:v>
                </c:pt>
                <c:pt idx="944">
                  <c:v>1.3893794827191599</c:v>
                </c:pt>
                <c:pt idx="945">
                  <c:v>1.39213983978027</c:v>
                </c:pt>
                <c:pt idx="946">
                  <c:v>1.3933666651407599</c:v>
                </c:pt>
                <c:pt idx="947">
                  <c:v>1.3958203158617499</c:v>
                </c:pt>
                <c:pt idx="948">
                  <c:v>1.39766055390249</c:v>
                </c:pt>
                <c:pt idx="949">
                  <c:v>1.3995007919432401</c:v>
                </c:pt>
                <c:pt idx="950">
                  <c:v>1.4016477363241</c:v>
                </c:pt>
                <c:pt idx="951">
                  <c:v>1.4034879743648401</c:v>
                </c:pt>
                <c:pt idx="952">
                  <c:v>1.4053282124055799</c:v>
                </c:pt>
                <c:pt idx="953">
                  <c:v>1.40716845044633</c:v>
                </c:pt>
                <c:pt idx="954">
                  <c:v>1.4093153948271899</c:v>
                </c:pt>
                <c:pt idx="955">
                  <c:v>1.41115563286793</c:v>
                </c:pt>
                <c:pt idx="956">
                  <c:v>1.4129958709086701</c:v>
                </c:pt>
                <c:pt idx="957">
                  <c:v>1.41514281528954</c:v>
                </c:pt>
                <c:pt idx="958">
                  <c:v>1.41759646601053</c:v>
                </c:pt>
                <c:pt idx="959">
                  <c:v>1.4194367040512701</c:v>
                </c:pt>
                <c:pt idx="960">
                  <c:v>1.4212769420920099</c:v>
                </c:pt>
                <c:pt idx="961">
                  <c:v>1.4234238864728801</c:v>
                </c:pt>
                <c:pt idx="962">
                  <c:v>1.4252641245136199</c:v>
                </c:pt>
                <c:pt idx="963">
                  <c:v>1.42771777523461</c:v>
                </c:pt>
                <c:pt idx="964">
                  <c:v>1.42955801327535</c:v>
                </c:pt>
                <c:pt idx="965">
                  <c:v>1.43170495765621</c:v>
                </c:pt>
                <c:pt idx="966">
                  <c:v>1.43323848935683</c:v>
                </c:pt>
                <c:pt idx="967">
                  <c:v>1.4353854337376999</c:v>
                </c:pt>
                <c:pt idx="968">
                  <c:v>1.4375323781185601</c:v>
                </c:pt>
                <c:pt idx="969">
                  <c:v>1.43906590981918</c:v>
                </c:pt>
                <c:pt idx="970">
                  <c:v>1.4415195605401701</c:v>
                </c:pt>
                <c:pt idx="971">
                  <c:v>1.4433597985809099</c:v>
                </c:pt>
                <c:pt idx="972">
                  <c:v>1.44520003662165</c:v>
                </c:pt>
                <c:pt idx="973">
                  <c:v>1.44765368734264</c:v>
                </c:pt>
                <c:pt idx="974">
                  <c:v>1.44918721904326</c:v>
                </c:pt>
                <c:pt idx="975">
                  <c:v>1.45164086976425</c:v>
                </c:pt>
                <c:pt idx="976">
                  <c:v>1.45409452048524</c:v>
                </c:pt>
                <c:pt idx="977">
                  <c:v>1.4553213458457299</c:v>
                </c:pt>
                <c:pt idx="978">
                  <c:v>1.45716158388647</c:v>
                </c:pt>
                <c:pt idx="979">
                  <c:v>1.4593085282673399</c:v>
                </c:pt>
                <c:pt idx="980">
                  <c:v>1.46114876630808</c:v>
                </c:pt>
                <c:pt idx="981">
                  <c:v>1.4626822980087</c:v>
                </c:pt>
                <c:pt idx="982">
                  <c:v>1.46513594872969</c:v>
                </c:pt>
                <c:pt idx="983">
                  <c:v>1.4672828931105499</c:v>
                </c:pt>
                <c:pt idx="984">
                  <c:v>1.46912313115129</c:v>
                </c:pt>
                <c:pt idx="985">
                  <c:v>1.4712700755321599</c:v>
                </c:pt>
                <c:pt idx="986">
                  <c:v>1.4731103135729</c:v>
                </c:pt>
                <c:pt idx="987">
                  <c:v>1.47556396429389</c:v>
                </c:pt>
                <c:pt idx="988">
                  <c:v>1.47709749599451</c:v>
                </c:pt>
                <c:pt idx="989">
                  <c:v>1.4795511467155</c:v>
                </c:pt>
                <c:pt idx="990">
                  <c:v>1.4813913847562401</c:v>
                </c:pt>
                <c:pt idx="991">
                  <c:v>1.48323162279698</c:v>
                </c:pt>
                <c:pt idx="992">
                  <c:v>1.48507186083772</c:v>
                </c:pt>
                <c:pt idx="993">
                  <c:v>1.48721880521859</c:v>
                </c:pt>
                <c:pt idx="994">
                  <c:v>1.4893657495994499</c:v>
                </c:pt>
                <c:pt idx="995">
                  <c:v>1.4908992813000701</c:v>
                </c:pt>
                <c:pt idx="996">
                  <c:v>1.49365963836118</c:v>
                </c:pt>
                <c:pt idx="997">
                  <c:v>1.4954998764019201</c:v>
                </c:pt>
              </c:numCache>
            </c:numRef>
          </c:xVal>
          <c:yVal>
            <c:numRef>
              <c:f>'tio2-dye'!$H$3:$H$1000</c:f>
              <c:numCache>
                <c:formatCode>General</c:formatCode>
                <c:ptCount val="998"/>
                <c:pt idx="0">
                  <c:v>3.9632568509956676</c:v>
                </c:pt>
                <c:pt idx="1">
                  <c:v>3.6189278664835665</c:v>
                </c:pt>
                <c:pt idx="2">
                  <c:v>3.4414471309986996</c:v>
                </c:pt>
                <c:pt idx="3">
                  <c:v>3.3445279275196333</c:v>
                </c:pt>
                <c:pt idx="4">
                  <c:v>3.2821643050278668</c:v>
                </c:pt>
                <c:pt idx="5">
                  <c:v>3.1539610548561661</c:v>
                </c:pt>
                <c:pt idx="6">
                  <c:v>3.1680695465018638</c:v>
                </c:pt>
                <c:pt idx="7">
                  <c:v>3.1547789384298404</c:v>
                </c:pt>
                <c:pt idx="8">
                  <c:v>3.0971181464866069</c:v>
                </c:pt>
                <c:pt idx="9">
                  <c:v>3.1523252877088463</c:v>
                </c:pt>
                <c:pt idx="10">
                  <c:v>3.2314555234607565</c:v>
                </c:pt>
                <c:pt idx="11">
                  <c:v>3.1713410807965201</c:v>
                </c:pt>
                <c:pt idx="12">
                  <c:v>3.1856540433356266</c:v>
                </c:pt>
                <c:pt idx="13">
                  <c:v>3.2488355494010972</c:v>
                </c:pt>
                <c:pt idx="14">
                  <c:v>3.1856540433356204</c:v>
                </c:pt>
                <c:pt idx="15">
                  <c:v>3.2970906802471869</c:v>
                </c:pt>
                <c:pt idx="16">
                  <c:v>3.40546025375754</c:v>
                </c:pt>
                <c:pt idx="17">
                  <c:v>3.45760033157854</c:v>
                </c:pt>
                <c:pt idx="18">
                  <c:v>3.4447186652933666</c:v>
                </c:pt>
                <c:pt idx="19">
                  <c:v>3.4813189552147867</c:v>
                </c:pt>
                <c:pt idx="20">
                  <c:v>3.5776247460135764</c:v>
                </c:pt>
                <c:pt idx="21">
                  <c:v>3.6530745056839895</c:v>
                </c:pt>
                <c:pt idx="22">
                  <c:v>3.7291376780346233</c:v>
                </c:pt>
                <c:pt idx="23">
                  <c:v>3.7039877581445033</c:v>
                </c:pt>
                <c:pt idx="24">
                  <c:v>3.8338292515449837</c:v>
                </c:pt>
                <c:pt idx="25">
                  <c:v>3.9205249103532398</c:v>
                </c:pt>
                <c:pt idx="26">
                  <c:v>3.9653040360112968</c:v>
                </c:pt>
                <c:pt idx="27">
                  <c:v>4.0366641106279131</c:v>
                </c:pt>
                <c:pt idx="28">
                  <c:v>4.1615958265049278</c:v>
                </c:pt>
                <c:pt idx="29">
                  <c:v>4.2069474706645185</c:v>
                </c:pt>
                <c:pt idx="30">
                  <c:v>4.1981276111390997</c:v>
                </c:pt>
                <c:pt idx="31">
                  <c:v>4.3409576942092176</c:v>
                </c:pt>
                <c:pt idx="32">
                  <c:v>4.425751773708698</c:v>
                </c:pt>
                <c:pt idx="33">
                  <c:v>4.4568517965972374</c:v>
                </c:pt>
                <c:pt idx="34">
                  <c:v>4.5094417103837809</c:v>
                </c:pt>
                <c:pt idx="35">
                  <c:v>4.6028442816815271</c:v>
                </c:pt>
                <c:pt idx="36">
                  <c:v>4.6811566338597794</c:v>
                </c:pt>
                <c:pt idx="37">
                  <c:v>4.7498588540474636</c:v>
                </c:pt>
                <c:pt idx="38">
                  <c:v>4.8034302281223731</c:v>
                </c:pt>
                <c:pt idx="39">
                  <c:v>4.9062790875104803</c:v>
                </c:pt>
                <c:pt idx="40">
                  <c:v>5.0062653543907807</c:v>
                </c:pt>
                <c:pt idx="41">
                  <c:v>5.0700602731364768</c:v>
                </c:pt>
                <c:pt idx="42">
                  <c:v>5.1105455100328037</c:v>
                </c:pt>
                <c:pt idx="43">
                  <c:v>5.1900846875715372</c:v>
                </c:pt>
                <c:pt idx="44">
                  <c:v>5.2626718547341271</c:v>
                </c:pt>
                <c:pt idx="45">
                  <c:v>5.3172655832761269</c:v>
                </c:pt>
                <c:pt idx="46">
                  <c:v>5.3998718242160662</c:v>
                </c:pt>
                <c:pt idx="47">
                  <c:v>5.4569192034790559</c:v>
                </c:pt>
                <c:pt idx="48">
                  <c:v>5.5319600213626305</c:v>
                </c:pt>
                <c:pt idx="49">
                  <c:v>5.6096589608606076</c:v>
                </c:pt>
                <c:pt idx="50">
                  <c:v>5.5951415274280905</c:v>
                </c:pt>
                <c:pt idx="51">
                  <c:v>5.6891981383993304</c:v>
                </c:pt>
                <c:pt idx="52">
                  <c:v>5.7865262836652143</c:v>
                </c:pt>
                <c:pt idx="53">
                  <c:v>5.8147432669565866</c:v>
                </c:pt>
                <c:pt idx="54">
                  <c:v>5.9104356450751467</c:v>
                </c:pt>
                <c:pt idx="55">
                  <c:v>6.0429327840085438</c:v>
                </c:pt>
                <c:pt idx="56">
                  <c:v>6.109590295262076</c:v>
                </c:pt>
                <c:pt idx="57">
                  <c:v>6.1619348439765034</c:v>
                </c:pt>
                <c:pt idx="58">
                  <c:v>6.19955748836498</c:v>
                </c:pt>
                <c:pt idx="59">
                  <c:v>6.308540474555584</c:v>
                </c:pt>
                <c:pt idx="60">
                  <c:v>6.3978942549782527</c:v>
                </c:pt>
                <c:pt idx="61">
                  <c:v>6.4807049668116106</c:v>
                </c:pt>
                <c:pt idx="62">
                  <c:v>6.5015609979400466</c:v>
                </c:pt>
                <c:pt idx="63">
                  <c:v>6.6381475547417272</c:v>
                </c:pt>
                <c:pt idx="64">
                  <c:v>6.7185046158541279</c:v>
                </c:pt>
                <c:pt idx="65">
                  <c:v>6.778005645838113</c:v>
                </c:pt>
                <c:pt idx="66">
                  <c:v>6.8689951934080931</c:v>
                </c:pt>
                <c:pt idx="67">
                  <c:v>6.9728664072632975</c:v>
                </c:pt>
                <c:pt idx="68">
                  <c:v>7.091663996337819</c:v>
                </c:pt>
                <c:pt idx="69">
                  <c:v>7.0957534142061576</c:v>
                </c:pt>
                <c:pt idx="70">
                  <c:v>7.1746791790646141</c:v>
                </c:pt>
                <c:pt idx="71">
                  <c:v>7.2834576943617977</c:v>
                </c:pt>
                <c:pt idx="72">
                  <c:v>7.4018463416494935</c:v>
                </c:pt>
                <c:pt idx="73">
                  <c:v>7.4224979018845003</c:v>
                </c:pt>
                <c:pt idx="74">
                  <c:v>7.4682993820095973</c:v>
                </c:pt>
                <c:pt idx="75">
                  <c:v>7.5875059128709808</c:v>
                </c:pt>
                <c:pt idx="76">
                  <c:v>7.6398504615854099</c:v>
                </c:pt>
                <c:pt idx="77">
                  <c:v>7.7426993209735162</c:v>
                </c:pt>
                <c:pt idx="78">
                  <c:v>7.8058808270389699</c:v>
                </c:pt>
                <c:pt idx="79">
                  <c:v>7.8754034068818006</c:v>
                </c:pt>
                <c:pt idx="80">
                  <c:v>7.9181378236057212</c:v>
                </c:pt>
                <c:pt idx="81">
                  <c:v>8.0121944345769514</c:v>
                </c:pt>
                <c:pt idx="82">
                  <c:v>8.1027750403600987</c:v>
                </c:pt>
                <c:pt idx="83">
                  <c:v>8.1653431337453242</c:v>
                </c:pt>
                <c:pt idx="84">
                  <c:v>8.2418152478827995</c:v>
                </c:pt>
                <c:pt idx="85">
                  <c:v>8.0393890634012219</c:v>
                </c:pt>
                <c:pt idx="86">
                  <c:v>8.269827760280771</c:v>
                </c:pt>
                <c:pt idx="87">
                  <c:v>8.2888435533684355</c:v>
                </c:pt>
                <c:pt idx="88">
                  <c:v>8.1988763602655172</c:v>
                </c:pt>
                <c:pt idx="89">
                  <c:v>8.4379028346684901</c:v>
                </c:pt>
                <c:pt idx="90">
                  <c:v>8.6630252883192274</c:v>
                </c:pt>
                <c:pt idx="91">
                  <c:v>8.6509615056076736</c:v>
                </c:pt>
                <c:pt idx="92">
                  <c:v>8.6284697073319698</c:v>
                </c:pt>
                <c:pt idx="93">
                  <c:v>8.7026926416418871</c:v>
                </c:pt>
                <c:pt idx="94">
                  <c:v>8.8190365799954282</c:v>
                </c:pt>
                <c:pt idx="95">
                  <c:v>8.9889518924238843</c:v>
                </c:pt>
                <c:pt idx="96">
                  <c:v>9.0494752768749507</c:v>
                </c:pt>
                <c:pt idx="97">
                  <c:v>9.1102031322194303</c:v>
                </c:pt>
                <c:pt idx="98">
                  <c:v>9.1911736060120575</c:v>
                </c:pt>
                <c:pt idx="99">
                  <c:v>9.3017923593499603</c:v>
                </c:pt>
                <c:pt idx="100">
                  <c:v>9.3907371979857963</c:v>
                </c:pt>
                <c:pt idx="101">
                  <c:v>9.4535097622644351</c:v>
                </c:pt>
                <c:pt idx="102">
                  <c:v>9.590709731746383</c:v>
                </c:pt>
                <c:pt idx="103">
                  <c:v>9.6534822960250217</c:v>
                </c:pt>
                <c:pt idx="104">
                  <c:v>9.7246381669336941</c:v>
                </c:pt>
                <c:pt idx="105">
                  <c:v>9.7332259444571712</c:v>
                </c:pt>
                <c:pt idx="106">
                  <c:v>9.9315627110704039</c:v>
                </c:pt>
                <c:pt idx="107">
                  <c:v>10.053427363546199</c:v>
                </c:pt>
                <c:pt idx="108">
                  <c:v>10.063241966430153</c:v>
                </c:pt>
                <c:pt idx="109">
                  <c:v>10.136442546272995</c:v>
                </c:pt>
                <c:pt idx="110">
                  <c:v>10.265709312275874</c:v>
                </c:pt>
                <c:pt idx="111">
                  <c:v>10.43396841046768</c:v>
                </c:pt>
                <c:pt idx="112">
                  <c:v>10.420003048447379</c:v>
                </c:pt>
                <c:pt idx="113">
                  <c:v>10.548410769512474</c:v>
                </c:pt>
                <c:pt idx="114">
                  <c:v>10.692787667353336</c:v>
                </c:pt>
                <c:pt idx="115">
                  <c:v>10.723417407187002</c:v>
                </c:pt>
                <c:pt idx="116">
                  <c:v>10.803426867780558</c:v>
                </c:pt>
                <c:pt idx="117">
                  <c:v>10.909281449301893</c:v>
                </c:pt>
                <c:pt idx="118">
                  <c:v>11.103099409170671</c:v>
                </c:pt>
                <c:pt idx="119">
                  <c:v>11.102404208133065</c:v>
                </c:pt>
                <c:pt idx="120">
                  <c:v>11.041880823681986</c:v>
                </c:pt>
                <c:pt idx="121">
                  <c:v>11.217112379339289</c:v>
                </c:pt>
                <c:pt idx="122">
                  <c:v>11.397976093293668</c:v>
                </c:pt>
                <c:pt idx="123">
                  <c:v>11.412409693659868</c:v>
                </c:pt>
                <c:pt idx="124">
                  <c:v>11.528549161120001</c:v>
                </c:pt>
                <c:pt idx="125">
                  <c:v>11.584526127718012</c:v>
                </c:pt>
                <c:pt idx="126">
                  <c:v>11.497257950408168</c:v>
                </c:pt>
                <c:pt idx="127">
                  <c:v>11.328998852216362</c:v>
                </c:pt>
                <c:pt idx="128">
                  <c:v>11.639283432974752</c:v>
                </c:pt>
                <c:pt idx="129">
                  <c:v>11.536863962462817</c:v>
                </c:pt>
                <c:pt idx="130">
                  <c:v>11.723893488670187</c:v>
                </c:pt>
                <c:pt idx="131">
                  <c:v>11.948014034943165</c:v>
                </c:pt>
                <c:pt idx="132">
                  <c:v>12.022339204699763</c:v>
                </c:pt>
                <c:pt idx="133">
                  <c:v>12.050249481651035</c:v>
                </c:pt>
                <c:pt idx="134">
                  <c:v>12.122734413366903</c:v>
                </c:pt>
                <c:pt idx="135">
                  <c:v>12.213458148775462</c:v>
                </c:pt>
                <c:pt idx="136">
                  <c:v>12.435615774471664</c:v>
                </c:pt>
                <c:pt idx="137">
                  <c:v>12.448538334935533</c:v>
                </c:pt>
                <c:pt idx="138">
                  <c:v>12.544700996108958</c:v>
                </c:pt>
                <c:pt idx="139">
                  <c:v>12.651843744258805</c:v>
                </c:pt>
                <c:pt idx="140">
                  <c:v>12.686787819943525</c:v>
                </c:pt>
                <c:pt idx="141">
                  <c:v>12.72909284779125</c:v>
                </c:pt>
                <c:pt idx="142">
                  <c:v>12.813089490806435</c:v>
                </c:pt>
                <c:pt idx="143">
                  <c:v>12.843310288853269</c:v>
                </c:pt>
                <c:pt idx="144">
                  <c:v>13.104337564202329</c:v>
                </c:pt>
                <c:pt idx="145">
                  <c:v>13.233972110627901</c:v>
                </c:pt>
                <c:pt idx="146">
                  <c:v>13.184899096208124</c:v>
                </c:pt>
                <c:pt idx="147">
                  <c:v>13.244604597085518</c:v>
                </c:pt>
                <c:pt idx="148">
                  <c:v>13.485880251316077</c:v>
                </c:pt>
                <c:pt idx="149">
                  <c:v>13.536180091096373</c:v>
                </c:pt>
                <c:pt idx="150">
                  <c:v>13.652319558556488</c:v>
                </c:pt>
                <c:pt idx="151">
                  <c:v>13.703437281910437</c:v>
                </c:pt>
                <c:pt idx="152">
                  <c:v>13.805672728618303</c:v>
                </c:pt>
                <c:pt idx="153">
                  <c:v>13.965160025482547</c:v>
                </c:pt>
                <c:pt idx="154">
                  <c:v>14.097657164415969</c:v>
                </c:pt>
                <c:pt idx="155">
                  <c:v>14.16758620996414</c:v>
                </c:pt>
                <c:pt idx="156">
                  <c:v>14.27779602151522</c:v>
                </c:pt>
                <c:pt idx="157">
                  <c:v>14.459775116655219</c:v>
                </c:pt>
                <c:pt idx="158">
                  <c:v>14.577754822156093</c:v>
                </c:pt>
                <c:pt idx="159">
                  <c:v>14.564873155870897</c:v>
                </c:pt>
                <c:pt idx="160">
                  <c:v>14.722315743801005</c:v>
                </c:pt>
                <c:pt idx="161">
                  <c:v>14.935578885633628</c:v>
                </c:pt>
                <c:pt idx="162">
                  <c:v>15.057034596322563</c:v>
                </c:pt>
                <c:pt idx="163">
                  <c:v>14.983425074692898</c:v>
                </c:pt>
                <c:pt idx="164">
                  <c:v>15.199141867246516</c:v>
                </c:pt>
                <c:pt idx="165">
                  <c:v>15.431216331273355</c:v>
                </c:pt>
                <c:pt idx="166">
                  <c:v>15.370079534142048</c:v>
                </c:pt>
                <c:pt idx="167">
                  <c:v>15.422424082856473</c:v>
                </c:pt>
                <c:pt idx="168">
                  <c:v>15.650000187228198</c:v>
                </c:pt>
                <c:pt idx="169">
                  <c:v>15.854471080643926</c:v>
                </c:pt>
                <c:pt idx="170">
                  <c:v>15.689463069657419</c:v>
                </c:pt>
                <c:pt idx="171">
                  <c:v>15.937281792477291</c:v>
                </c:pt>
                <c:pt idx="172">
                  <c:v>16.167311547570002</c:v>
                </c:pt>
                <c:pt idx="173">
                  <c:v>16.290607496299678</c:v>
                </c:pt>
                <c:pt idx="174">
                  <c:v>16.185713927977417</c:v>
                </c:pt>
                <c:pt idx="175">
                  <c:v>16.36953326115815</c:v>
                </c:pt>
                <c:pt idx="176">
                  <c:v>16.59751830731669</c:v>
                </c:pt>
                <c:pt idx="177">
                  <c:v>16.641684020294495</c:v>
                </c:pt>
                <c:pt idx="178">
                  <c:v>16.698526928664087</c:v>
                </c:pt>
                <c:pt idx="179">
                  <c:v>16.825503353475245</c:v>
                </c:pt>
                <c:pt idx="180">
                  <c:v>16.988057713740758</c:v>
                </c:pt>
                <c:pt idx="181">
                  <c:v>17.025271416342395</c:v>
                </c:pt>
                <c:pt idx="182">
                  <c:v>16.665811585717552</c:v>
                </c:pt>
                <c:pt idx="183">
                  <c:v>16.878052373083097</c:v>
                </c:pt>
                <c:pt idx="184">
                  <c:v>16.959227317769134</c:v>
                </c:pt>
                <c:pt idx="185">
                  <c:v>16.65988192980851</c:v>
                </c:pt>
                <c:pt idx="186">
                  <c:v>17.211748871137569</c:v>
                </c:pt>
                <c:pt idx="187">
                  <c:v>17.552806321355011</c:v>
                </c:pt>
                <c:pt idx="188">
                  <c:v>17.512934497138939</c:v>
                </c:pt>
                <c:pt idx="189">
                  <c:v>17.442800980697339</c:v>
                </c:pt>
                <c:pt idx="190">
                  <c:v>17.670377085069052</c:v>
                </c:pt>
                <c:pt idx="191">
                  <c:v>17.892841417105373</c:v>
                </c:pt>
                <c:pt idx="192">
                  <c:v>17.984239906462197</c:v>
                </c:pt>
                <c:pt idx="193">
                  <c:v>18.051306359502554</c:v>
                </c:pt>
                <c:pt idx="194">
                  <c:v>18.144340616006701</c:v>
                </c:pt>
                <c:pt idx="195">
                  <c:v>18.204864000457775</c:v>
                </c:pt>
                <c:pt idx="196">
                  <c:v>18.402382883497371</c:v>
                </c:pt>
                <c:pt idx="197">
                  <c:v>18.537742614938576</c:v>
                </c:pt>
                <c:pt idx="198">
                  <c:v>18.527519070267797</c:v>
                </c:pt>
                <c:pt idx="199">
                  <c:v>18.438369760738542</c:v>
                </c:pt>
                <c:pt idx="200">
                  <c:v>18.612374491035329</c:v>
                </c:pt>
                <c:pt idx="201">
                  <c:v>18.510547986114272</c:v>
                </c:pt>
                <c:pt idx="202">
                  <c:v>18.701728271457991</c:v>
                </c:pt>
                <c:pt idx="203">
                  <c:v>19.050555615625239</c:v>
                </c:pt>
                <c:pt idx="204">
                  <c:v>19.148088231784541</c:v>
                </c:pt>
                <c:pt idx="205">
                  <c:v>19.093290032349113</c:v>
                </c:pt>
                <c:pt idx="206">
                  <c:v>19.197979129777988</c:v>
                </c:pt>
                <c:pt idx="207">
                  <c:v>19.351741241626609</c:v>
                </c:pt>
                <c:pt idx="208">
                  <c:v>19.528813035324625</c:v>
                </c:pt>
                <c:pt idx="209">
                  <c:v>19.690549512016485</c:v>
                </c:pt>
                <c:pt idx="210">
                  <c:v>19.741258293583574</c:v>
                </c:pt>
                <c:pt idx="211">
                  <c:v>19.936527996795615</c:v>
                </c:pt>
                <c:pt idx="212">
                  <c:v>20.160423625085837</c:v>
                </c:pt>
                <c:pt idx="213">
                  <c:v>20.05491664408332</c:v>
                </c:pt>
                <c:pt idx="214">
                  <c:v>20.335246238956294</c:v>
                </c:pt>
                <c:pt idx="215">
                  <c:v>20.536036656290541</c:v>
                </c:pt>
                <c:pt idx="216">
                  <c:v>20.666284615396364</c:v>
                </c:pt>
                <c:pt idx="217">
                  <c:v>20.733351068436729</c:v>
                </c:pt>
                <c:pt idx="218">
                  <c:v>21.012453837949199</c:v>
                </c:pt>
                <c:pt idx="219">
                  <c:v>21.155787934233597</c:v>
                </c:pt>
                <c:pt idx="220">
                  <c:v>21.087903597619583</c:v>
                </c:pt>
                <c:pt idx="221">
                  <c:v>21.117960818951698</c:v>
                </c:pt>
                <c:pt idx="222">
                  <c:v>21.488871019607824</c:v>
                </c:pt>
                <c:pt idx="223">
                  <c:v>21.718082891126873</c:v>
                </c:pt>
                <c:pt idx="224">
                  <c:v>21.689865907835514</c:v>
                </c:pt>
                <c:pt idx="225">
                  <c:v>21.822771988555722</c:v>
                </c:pt>
                <c:pt idx="226">
                  <c:v>22.023153464103157</c:v>
                </c:pt>
                <c:pt idx="227">
                  <c:v>22.140519756923776</c:v>
                </c:pt>
                <c:pt idx="228">
                  <c:v>22.075089071030732</c:v>
                </c:pt>
                <c:pt idx="229">
                  <c:v>21.732600324559396</c:v>
                </c:pt>
                <c:pt idx="230">
                  <c:v>22.085926028381778</c:v>
                </c:pt>
                <c:pt idx="231">
                  <c:v>22.210039860685136</c:v>
                </c:pt>
                <c:pt idx="232">
                  <c:v>21.884317727473864</c:v>
                </c:pt>
                <c:pt idx="233">
                  <c:v>22.390792130464646</c:v>
                </c:pt>
                <c:pt idx="234">
                  <c:v>22.839605741512162</c:v>
                </c:pt>
                <c:pt idx="235">
                  <c:v>22.813842408941795</c:v>
                </c:pt>
                <c:pt idx="236">
                  <c:v>22.595263023880367</c:v>
                </c:pt>
                <c:pt idx="237">
                  <c:v>22.849011402609278</c:v>
                </c:pt>
                <c:pt idx="238">
                  <c:v>23.113187796902412</c:v>
                </c:pt>
                <c:pt idx="239">
                  <c:v>23.098874834363308</c:v>
                </c:pt>
                <c:pt idx="240">
                  <c:v>23.19006885282672</c:v>
                </c:pt>
                <c:pt idx="241">
                  <c:v>23.444635115129323</c:v>
                </c:pt>
                <c:pt idx="242">
                  <c:v>23.409466121461818</c:v>
                </c:pt>
                <c:pt idx="243">
                  <c:v>23.55177786327917</c:v>
                </c:pt>
                <c:pt idx="244">
                  <c:v>23.741322381475548</c:v>
                </c:pt>
                <c:pt idx="245">
                  <c:v>23.825359918669399</c:v>
                </c:pt>
                <c:pt idx="246">
                  <c:v>23.954381052414746</c:v>
                </c:pt>
                <c:pt idx="247">
                  <c:v>24.12490977752346</c:v>
                </c:pt>
                <c:pt idx="248">
                  <c:v>24.237573239795513</c:v>
                </c:pt>
                <c:pt idx="249">
                  <c:v>24.434683181048307</c:v>
                </c:pt>
                <c:pt idx="250">
                  <c:v>24.417916567788211</c:v>
                </c:pt>
                <c:pt idx="251">
                  <c:v>24.690885210498216</c:v>
                </c:pt>
                <c:pt idx="252">
                  <c:v>24.900263405355897</c:v>
                </c:pt>
                <c:pt idx="253">
                  <c:v>24.714399363241021</c:v>
                </c:pt>
                <c:pt idx="254">
                  <c:v>24.866116766155489</c:v>
                </c:pt>
                <c:pt idx="255">
                  <c:v>25.042779618066668</c:v>
                </c:pt>
                <c:pt idx="256">
                  <c:v>25.440884447547106</c:v>
                </c:pt>
                <c:pt idx="257">
                  <c:v>25.266061833676652</c:v>
                </c:pt>
                <c:pt idx="258">
                  <c:v>25.430660902876319</c:v>
                </c:pt>
                <c:pt idx="259">
                  <c:v>25.889289116807817</c:v>
                </c:pt>
                <c:pt idx="260">
                  <c:v>25.270355722438371</c:v>
                </c:pt>
                <c:pt idx="261">
                  <c:v>25.015789460135817</c:v>
                </c:pt>
                <c:pt idx="262">
                  <c:v>25.312067784695195</c:v>
                </c:pt>
                <c:pt idx="263">
                  <c:v>25.410827226214984</c:v>
                </c:pt>
                <c:pt idx="264">
                  <c:v>25.850644117952253</c:v>
                </c:pt>
                <c:pt idx="265">
                  <c:v>26.118296517433411</c:v>
                </c:pt>
                <c:pt idx="266">
                  <c:v>25.949403559472042</c:v>
                </c:pt>
                <c:pt idx="267">
                  <c:v>25.981709960631726</c:v>
                </c:pt>
                <c:pt idx="268">
                  <c:v>26.075971042496381</c:v>
                </c:pt>
                <c:pt idx="269">
                  <c:v>26.39249198550392</c:v>
                </c:pt>
                <c:pt idx="270">
                  <c:v>26.389015980315872</c:v>
                </c:pt>
                <c:pt idx="271">
                  <c:v>26.38329079530023</c:v>
                </c:pt>
                <c:pt idx="272">
                  <c:v>26.576515789578078</c:v>
                </c:pt>
                <c:pt idx="273">
                  <c:v>26.741523800564593</c:v>
                </c:pt>
                <c:pt idx="274">
                  <c:v>26.948243873807872</c:v>
                </c:pt>
                <c:pt idx="275">
                  <c:v>26.90469157351032</c:v>
                </c:pt>
                <c:pt idx="276">
                  <c:v>27.137583921110863</c:v>
                </c:pt>
                <c:pt idx="277">
                  <c:v>27.352482830090796</c:v>
                </c:pt>
                <c:pt idx="278">
                  <c:v>27.276419657740128</c:v>
                </c:pt>
                <c:pt idx="279">
                  <c:v>27.484366556343932</c:v>
                </c:pt>
                <c:pt idx="280">
                  <c:v>27.755290490119776</c:v>
                </c:pt>
                <c:pt idx="281">
                  <c:v>27.8219480013733</c:v>
                </c:pt>
                <c:pt idx="282">
                  <c:v>27.853027577172512</c:v>
                </c:pt>
                <c:pt idx="283">
                  <c:v>28.113523495384133</c:v>
                </c:pt>
                <c:pt idx="284">
                  <c:v>28.200832566872666</c:v>
                </c:pt>
                <c:pt idx="285">
                  <c:v>28.336192298313861</c:v>
                </c:pt>
                <c:pt idx="286">
                  <c:v>28.428613142137792</c:v>
                </c:pt>
                <c:pt idx="287">
                  <c:v>28.655371362935824</c:v>
                </c:pt>
                <c:pt idx="288">
                  <c:v>28.868225562981607</c:v>
                </c:pt>
                <c:pt idx="289">
                  <c:v>28.842053288624399</c:v>
                </c:pt>
                <c:pt idx="290">
                  <c:v>28.900531964141283</c:v>
                </c:pt>
                <c:pt idx="291">
                  <c:v>29.091098836804758</c:v>
                </c:pt>
                <c:pt idx="292">
                  <c:v>29.389012928511463</c:v>
                </c:pt>
                <c:pt idx="293">
                  <c:v>29.090076482337675</c:v>
                </c:pt>
                <c:pt idx="294">
                  <c:v>29.167775421835643</c:v>
                </c:pt>
                <c:pt idx="295">
                  <c:v>29.537867738918116</c:v>
                </c:pt>
                <c:pt idx="296">
                  <c:v>29.572423319905393</c:v>
                </c:pt>
                <c:pt idx="297">
                  <c:v>29.462622450141122</c:v>
                </c:pt>
                <c:pt idx="298">
                  <c:v>29.618633741817337</c:v>
                </c:pt>
                <c:pt idx="299">
                  <c:v>29.62149633432518</c:v>
                </c:pt>
                <c:pt idx="300">
                  <c:v>29.653393793698012</c:v>
                </c:pt>
                <c:pt idx="301">
                  <c:v>29.559132711833364</c:v>
                </c:pt>
                <c:pt idx="302">
                  <c:v>29.764421488822762</c:v>
                </c:pt>
                <c:pt idx="303">
                  <c:v>30.319355493553044</c:v>
                </c:pt>
                <c:pt idx="304">
                  <c:v>30.203216026092935</c:v>
                </c:pt>
                <c:pt idx="305">
                  <c:v>30.339393641107801</c:v>
                </c:pt>
                <c:pt idx="306">
                  <c:v>29.989543942473489</c:v>
                </c:pt>
                <c:pt idx="307">
                  <c:v>30.275394251468672</c:v>
                </c:pt>
                <c:pt idx="308">
                  <c:v>30.816015293659863</c:v>
                </c:pt>
                <c:pt idx="309">
                  <c:v>30.91763732768748</c:v>
                </c:pt>
                <c:pt idx="310">
                  <c:v>30.936448649881747</c:v>
                </c:pt>
                <c:pt idx="311">
                  <c:v>30.818264473487439</c:v>
                </c:pt>
                <c:pt idx="312">
                  <c:v>31.168318643015169</c:v>
                </c:pt>
                <c:pt idx="313">
                  <c:v>31.6271513278401</c:v>
                </c:pt>
                <c:pt idx="314">
                  <c:v>31.452328713969635</c:v>
                </c:pt>
                <c:pt idx="315">
                  <c:v>31.454577893797207</c:v>
                </c:pt>
                <c:pt idx="316">
                  <c:v>31.855340844892023</c:v>
                </c:pt>
                <c:pt idx="317">
                  <c:v>31.972298195925944</c:v>
                </c:pt>
                <c:pt idx="318">
                  <c:v>31.804223121538101</c:v>
                </c:pt>
                <c:pt idx="319">
                  <c:v>32.047747955596385</c:v>
                </c:pt>
                <c:pt idx="320">
                  <c:v>32.313560117036559</c:v>
                </c:pt>
                <c:pt idx="321">
                  <c:v>32.322965778133721</c:v>
                </c:pt>
                <c:pt idx="322">
                  <c:v>32.202941363698713</c:v>
                </c:pt>
                <c:pt idx="323">
                  <c:v>32.463846223697381</c:v>
                </c:pt>
                <c:pt idx="324">
                  <c:v>32.754603834134407</c:v>
                </c:pt>
                <c:pt idx="325">
                  <c:v>32.529072438696986</c:v>
                </c:pt>
                <c:pt idx="326">
                  <c:v>31.988655867398972</c:v>
                </c:pt>
                <c:pt idx="327">
                  <c:v>32.548701644464728</c:v>
                </c:pt>
                <c:pt idx="328">
                  <c:v>32.403936251926382</c:v>
                </c:pt>
                <c:pt idx="329">
                  <c:v>32.405776489967053</c:v>
                </c:pt>
                <c:pt idx="330">
                  <c:v>32.885056264133588</c:v>
                </c:pt>
                <c:pt idx="331">
                  <c:v>33.036978137941681</c:v>
                </c:pt>
                <c:pt idx="332">
                  <c:v>32.948851182879345</c:v>
                </c:pt>
                <c:pt idx="333">
                  <c:v>32.963164145418624</c:v>
                </c:pt>
                <c:pt idx="334">
                  <c:v>33.349818604867536</c:v>
                </c:pt>
                <c:pt idx="335">
                  <c:v>33.346956012359897</c:v>
                </c:pt>
                <c:pt idx="336">
                  <c:v>33.081961734492872</c:v>
                </c:pt>
                <c:pt idx="337">
                  <c:v>33.40093632822164</c:v>
                </c:pt>
                <c:pt idx="338">
                  <c:v>33.150868425574039</c:v>
                </c:pt>
                <c:pt idx="339">
                  <c:v>33.399913973754408</c:v>
                </c:pt>
                <c:pt idx="340">
                  <c:v>33.724613752498541</c:v>
                </c:pt>
                <c:pt idx="341">
                  <c:v>33.981838136415767</c:v>
                </c:pt>
                <c:pt idx="342">
                  <c:v>33.864880785381729</c:v>
                </c:pt>
                <c:pt idx="343">
                  <c:v>33.854248298924368</c:v>
                </c:pt>
                <c:pt idx="344">
                  <c:v>34.036636335850964</c:v>
                </c:pt>
                <c:pt idx="345">
                  <c:v>34.321464290379033</c:v>
                </c:pt>
                <c:pt idx="346">
                  <c:v>34.280979053482952</c:v>
                </c:pt>
                <c:pt idx="347">
                  <c:v>34.30653791515973</c:v>
                </c:pt>
                <c:pt idx="348">
                  <c:v>34.537590024719748</c:v>
                </c:pt>
                <c:pt idx="349">
                  <c:v>34.750239753872094</c:v>
                </c:pt>
                <c:pt idx="350">
                  <c:v>34.851248375219214</c:v>
                </c:pt>
                <c:pt idx="351">
                  <c:v>34.896027500877388</c:v>
                </c:pt>
                <c:pt idx="352">
                  <c:v>35.149366937819508</c:v>
                </c:pt>
                <c:pt idx="353">
                  <c:v>35.426424998397941</c:v>
                </c:pt>
                <c:pt idx="354">
                  <c:v>35.314783890592935</c:v>
                </c:pt>
                <c:pt idx="355">
                  <c:v>35.506986530403665</c:v>
                </c:pt>
                <c:pt idx="356">
                  <c:v>35.884030857862342</c:v>
                </c:pt>
                <c:pt idx="357">
                  <c:v>36.201369684443328</c:v>
                </c:pt>
                <c:pt idx="358">
                  <c:v>36.086661513237111</c:v>
                </c:pt>
                <c:pt idx="359">
                  <c:v>36.28929216861227</c:v>
                </c:pt>
                <c:pt idx="360">
                  <c:v>36.681058400396594</c:v>
                </c:pt>
                <c:pt idx="361">
                  <c:v>36.822347787747113</c:v>
                </c:pt>
                <c:pt idx="362">
                  <c:v>36.479245628595386</c:v>
                </c:pt>
                <c:pt idx="363">
                  <c:v>36.519730865491745</c:v>
                </c:pt>
                <c:pt idx="364">
                  <c:v>36.474133856259968</c:v>
                </c:pt>
                <c:pt idx="365">
                  <c:v>36.732585065537457</c:v>
                </c:pt>
                <c:pt idx="366">
                  <c:v>36.22713301701372</c:v>
                </c:pt>
                <c:pt idx="367">
                  <c:v>36.002419505149987</c:v>
                </c:pt>
                <c:pt idx="368">
                  <c:v>36.85813019409472</c:v>
                </c:pt>
                <c:pt idx="369">
                  <c:v>37.104722091554237</c:v>
                </c:pt>
                <c:pt idx="370">
                  <c:v>36.742808610208286</c:v>
                </c:pt>
                <c:pt idx="371">
                  <c:v>36.667972263218267</c:v>
                </c:pt>
                <c:pt idx="372">
                  <c:v>36.988378153200706</c:v>
                </c:pt>
                <c:pt idx="373">
                  <c:v>37.286292244907131</c:v>
                </c:pt>
                <c:pt idx="374">
                  <c:v>37.32289253482864</c:v>
                </c:pt>
                <c:pt idx="375">
                  <c:v>37.164632063325023</c:v>
                </c:pt>
                <c:pt idx="376">
                  <c:v>37.229449336537847</c:v>
                </c:pt>
                <c:pt idx="377">
                  <c:v>37.485242424200749</c:v>
                </c:pt>
                <c:pt idx="378">
                  <c:v>37.643707366597901</c:v>
                </c:pt>
                <c:pt idx="379">
                  <c:v>37.792562177004498</c:v>
                </c:pt>
                <c:pt idx="380">
                  <c:v>37.756370828870224</c:v>
                </c:pt>
                <c:pt idx="381">
                  <c:v>37.979039631799722</c:v>
                </c:pt>
                <c:pt idx="382">
                  <c:v>38.210705154039658</c:v>
                </c:pt>
                <c:pt idx="383">
                  <c:v>38.151204124055766</c:v>
                </c:pt>
                <c:pt idx="384">
                  <c:v>38.352199012283528</c:v>
                </c:pt>
                <c:pt idx="385">
                  <c:v>38.51373101808187</c:v>
                </c:pt>
                <c:pt idx="386">
                  <c:v>38.679352441748563</c:v>
                </c:pt>
                <c:pt idx="387">
                  <c:v>38.488376627298294</c:v>
                </c:pt>
                <c:pt idx="388">
                  <c:v>38.567302392157025</c:v>
                </c:pt>
                <c:pt idx="389">
                  <c:v>38.835363733424977</c:v>
                </c:pt>
                <c:pt idx="390">
                  <c:v>39.049649229724722</c:v>
                </c:pt>
                <c:pt idx="391">
                  <c:v>38.821868654459308</c:v>
                </c:pt>
                <c:pt idx="392">
                  <c:v>39.102607191119297</c:v>
                </c:pt>
                <c:pt idx="393">
                  <c:v>38.696936938582297</c:v>
                </c:pt>
                <c:pt idx="394">
                  <c:v>38.58468241809706</c:v>
                </c:pt>
                <c:pt idx="395">
                  <c:v>38.978084417029116</c:v>
                </c:pt>
                <c:pt idx="396">
                  <c:v>38.423354883192282</c:v>
                </c:pt>
                <c:pt idx="397">
                  <c:v>39.00650587121369</c:v>
                </c:pt>
                <c:pt idx="398">
                  <c:v>39.647931063859147</c:v>
                </c:pt>
                <c:pt idx="399">
                  <c:v>39.680646406805508</c:v>
                </c:pt>
                <c:pt idx="400">
                  <c:v>39.062121954222825</c:v>
                </c:pt>
                <c:pt idx="401">
                  <c:v>39.320777634393878</c:v>
                </c:pt>
                <c:pt idx="402">
                  <c:v>39.867737274280763</c:v>
                </c:pt>
                <c:pt idx="403">
                  <c:v>39.867328332494161</c:v>
                </c:pt>
                <c:pt idx="404">
                  <c:v>40.036016819562057</c:v>
                </c:pt>
                <c:pt idx="405">
                  <c:v>39.90290626794846</c:v>
                </c:pt>
                <c:pt idx="406">
                  <c:v>40.294468028839404</c:v>
                </c:pt>
                <c:pt idx="407">
                  <c:v>40.340065038071117</c:v>
                </c:pt>
                <c:pt idx="408">
                  <c:v>40.407744903791695</c:v>
                </c:pt>
                <c:pt idx="409">
                  <c:v>40.577864687113845</c:v>
                </c:pt>
                <c:pt idx="410">
                  <c:v>40.879868196688939</c:v>
                </c:pt>
                <c:pt idx="411">
                  <c:v>41.014205573663013</c:v>
                </c:pt>
                <c:pt idx="412">
                  <c:v>40.977809754634976</c:v>
                </c:pt>
                <c:pt idx="413">
                  <c:v>41.319685088425885</c:v>
                </c:pt>
                <c:pt idx="414">
                  <c:v>41.707157431448948</c:v>
                </c:pt>
                <c:pt idx="415">
                  <c:v>41.646429576104524</c:v>
                </c:pt>
                <c:pt idx="416">
                  <c:v>41.433166434271769</c:v>
                </c:pt>
                <c:pt idx="417">
                  <c:v>41.761137747310642</c:v>
                </c:pt>
                <c:pt idx="418">
                  <c:v>42.101581784847873</c:v>
                </c:pt>
                <c:pt idx="419">
                  <c:v>42.030221443045527</c:v>
                </c:pt>
                <c:pt idx="420">
                  <c:v>41.823501369802486</c:v>
                </c:pt>
                <c:pt idx="421">
                  <c:v>42.178462840772205</c:v>
                </c:pt>
                <c:pt idx="422">
                  <c:v>42.388249977416635</c:v>
                </c:pt>
                <c:pt idx="423">
                  <c:v>41.839859041275737</c:v>
                </c:pt>
                <c:pt idx="424">
                  <c:v>41.326432627908659</c:v>
                </c:pt>
                <c:pt idx="425">
                  <c:v>41.983602079347051</c:v>
                </c:pt>
                <c:pt idx="426">
                  <c:v>41.88402475425336</c:v>
                </c:pt>
                <c:pt idx="427">
                  <c:v>41.828613142137847</c:v>
                </c:pt>
                <c:pt idx="428">
                  <c:v>42.320979053482709</c:v>
                </c:pt>
                <c:pt idx="429">
                  <c:v>42.52442759243165</c:v>
                </c:pt>
                <c:pt idx="430">
                  <c:v>42.349809449454426</c:v>
                </c:pt>
                <c:pt idx="431">
                  <c:v>42.152495037308221</c:v>
                </c:pt>
                <c:pt idx="432">
                  <c:v>42.297873842527032</c:v>
                </c:pt>
                <c:pt idx="433">
                  <c:v>43.085904665751201</c:v>
                </c:pt>
                <c:pt idx="434">
                  <c:v>42.602535473716188</c:v>
                </c:pt>
                <c:pt idx="435">
                  <c:v>42.531993015487757</c:v>
                </c:pt>
                <c:pt idx="436">
                  <c:v>42.427303918058982</c:v>
                </c:pt>
                <c:pt idx="437">
                  <c:v>42.38088902525358</c:v>
                </c:pt>
                <c:pt idx="438">
                  <c:v>42.688413248951029</c:v>
                </c:pt>
                <c:pt idx="439">
                  <c:v>43.126594373540847</c:v>
                </c:pt>
                <c:pt idx="440">
                  <c:v>43.232510296330261</c:v>
                </c:pt>
                <c:pt idx="441">
                  <c:v>43.026608106660404</c:v>
                </c:pt>
                <c:pt idx="442">
                  <c:v>43.187322228885222</c:v>
                </c:pt>
                <c:pt idx="443">
                  <c:v>43.421850343633125</c:v>
                </c:pt>
                <c:pt idx="444">
                  <c:v>43.743892000763068</c:v>
                </c:pt>
                <c:pt idx="445">
                  <c:v>43.579088460669922</c:v>
                </c:pt>
                <c:pt idx="446">
                  <c:v>43.773744751201498</c:v>
                </c:pt>
                <c:pt idx="447">
                  <c:v>43.849398981765624</c:v>
                </c:pt>
                <c:pt idx="448">
                  <c:v>44.090879106889318</c:v>
                </c:pt>
                <c:pt idx="449">
                  <c:v>43.757387079728481</c:v>
                </c:pt>
                <c:pt idx="450">
                  <c:v>44.110508312657451</c:v>
                </c:pt>
                <c:pt idx="451">
                  <c:v>43.836721786373815</c:v>
                </c:pt>
                <c:pt idx="452">
                  <c:v>43.747981418631397</c:v>
                </c:pt>
                <c:pt idx="453">
                  <c:v>44.360576215304746</c:v>
                </c:pt>
                <c:pt idx="454">
                  <c:v>44.522312691996774</c:v>
                </c:pt>
                <c:pt idx="455">
                  <c:v>44.52374398825053</c:v>
                </c:pt>
                <c:pt idx="456">
                  <c:v>44.353624204928543</c:v>
                </c:pt>
                <c:pt idx="457">
                  <c:v>44.680982105287171</c:v>
                </c:pt>
                <c:pt idx="458">
                  <c:v>44.946998737621115</c:v>
                </c:pt>
                <c:pt idx="459">
                  <c:v>44.835562100709396</c:v>
                </c:pt>
                <c:pt idx="460">
                  <c:v>45.038192756084591</c:v>
                </c:pt>
                <c:pt idx="461">
                  <c:v>45.308094335393434</c:v>
                </c:pt>
                <c:pt idx="462">
                  <c:v>45.140223731898821</c:v>
                </c:pt>
                <c:pt idx="463">
                  <c:v>45.268835923857367</c:v>
                </c:pt>
                <c:pt idx="464">
                  <c:v>45.373116079499439</c:v>
                </c:pt>
                <c:pt idx="465">
                  <c:v>45.355940524452521</c:v>
                </c:pt>
                <c:pt idx="466">
                  <c:v>45.61071125764866</c:v>
                </c:pt>
                <c:pt idx="467">
                  <c:v>45.555504116426292</c:v>
                </c:pt>
                <c:pt idx="468">
                  <c:v>45.873865297474481</c:v>
                </c:pt>
                <c:pt idx="469">
                  <c:v>46.023129049667965</c:v>
                </c:pt>
                <c:pt idx="470">
                  <c:v>45.639541653620036</c:v>
                </c:pt>
                <c:pt idx="471">
                  <c:v>45.972215797207546</c:v>
                </c:pt>
                <c:pt idx="472">
                  <c:v>46.225146292362766</c:v>
                </c:pt>
                <c:pt idx="473">
                  <c:v>46.174028569008904</c:v>
                </c:pt>
                <c:pt idx="474">
                  <c:v>45.968126379339147</c:v>
                </c:pt>
                <c:pt idx="475">
                  <c:v>46.462741470512015</c:v>
                </c:pt>
                <c:pt idx="476">
                  <c:v>46.490345041122893</c:v>
                </c:pt>
                <c:pt idx="477">
                  <c:v>45.757112417334106</c:v>
                </c:pt>
                <c:pt idx="478">
                  <c:v>45.810479320515832</c:v>
                </c:pt>
                <c:pt idx="479">
                  <c:v>45.854031620813451</c:v>
                </c:pt>
                <c:pt idx="480">
                  <c:v>45.927436671549664</c:v>
                </c:pt>
                <c:pt idx="481">
                  <c:v>46.407125387502965</c:v>
                </c:pt>
                <c:pt idx="482">
                  <c:v>46.628771835965345</c:v>
                </c:pt>
                <c:pt idx="483">
                  <c:v>46.390767716029544</c:v>
                </c:pt>
                <c:pt idx="484">
                  <c:v>46.092649153429299</c:v>
                </c:pt>
                <c:pt idx="485">
                  <c:v>46.480325967345593</c:v>
                </c:pt>
                <c:pt idx="486">
                  <c:v>46.886405161669259</c:v>
                </c:pt>
                <c:pt idx="487">
                  <c:v>47.084946399176054</c:v>
                </c:pt>
                <c:pt idx="488">
                  <c:v>46.873523495384255</c:v>
                </c:pt>
                <c:pt idx="489">
                  <c:v>47.107438197451799</c:v>
                </c:pt>
                <c:pt idx="490">
                  <c:v>47.343397608453316</c:v>
                </c:pt>
                <c:pt idx="491">
                  <c:v>47.338285836118111</c:v>
                </c:pt>
                <c:pt idx="492">
                  <c:v>47.27367303379873</c:v>
                </c:pt>
                <c:pt idx="493">
                  <c:v>47.618002018310804</c:v>
                </c:pt>
                <c:pt idx="494">
                  <c:v>47.923481533073975</c:v>
                </c:pt>
                <c:pt idx="495">
                  <c:v>47.717783814297825</c:v>
                </c:pt>
                <c:pt idx="496">
                  <c:v>47.919801056992384</c:v>
                </c:pt>
                <c:pt idx="497">
                  <c:v>48.122227241474093</c:v>
                </c:pt>
                <c:pt idx="498">
                  <c:v>47.472009800412089</c:v>
                </c:pt>
                <c:pt idx="499">
                  <c:v>47.620455669031713</c:v>
                </c:pt>
                <c:pt idx="500">
                  <c:v>47.387767792324652</c:v>
                </c:pt>
                <c:pt idx="501">
                  <c:v>47.473850038452632</c:v>
                </c:pt>
                <c:pt idx="502">
                  <c:v>48.273535702601521</c:v>
                </c:pt>
                <c:pt idx="503">
                  <c:v>48.448153845578808</c:v>
                </c:pt>
                <c:pt idx="504">
                  <c:v>48.144105627069543</c:v>
                </c:pt>
                <c:pt idx="505">
                  <c:v>48.060681502555717</c:v>
                </c:pt>
                <c:pt idx="506">
                  <c:v>48.27619382421603</c:v>
                </c:pt>
                <c:pt idx="507">
                  <c:v>48.179479091630469</c:v>
                </c:pt>
                <c:pt idx="508">
                  <c:v>48.226507397116038</c:v>
                </c:pt>
                <c:pt idx="509">
                  <c:v>48.012221900816357</c:v>
                </c:pt>
                <c:pt idx="510">
                  <c:v>48.358595594262511</c:v>
                </c:pt>
                <c:pt idx="511">
                  <c:v>49.05134298115501</c:v>
                </c:pt>
                <c:pt idx="512">
                  <c:v>48.33365014526575</c:v>
                </c:pt>
                <c:pt idx="513">
                  <c:v>48.154329171740336</c:v>
                </c:pt>
                <c:pt idx="514">
                  <c:v>48.707422938429872</c:v>
                </c:pt>
                <c:pt idx="515">
                  <c:v>48.94420023300529</c:v>
                </c:pt>
                <c:pt idx="516">
                  <c:v>48.99102406759738</c:v>
                </c:pt>
                <c:pt idx="517">
                  <c:v>48.786757645075291</c:v>
                </c:pt>
                <c:pt idx="518">
                  <c:v>49.298548291294743</c:v>
                </c:pt>
                <c:pt idx="519">
                  <c:v>49.259698821545804</c:v>
                </c:pt>
                <c:pt idx="520">
                  <c:v>49.073016895857023</c:v>
                </c:pt>
                <c:pt idx="521">
                  <c:v>49.322062444037364</c:v>
                </c:pt>
                <c:pt idx="522">
                  <c:v>49.707694549019593</c:v>
                </c:pt>
                <c:pt idx="523">
                  <c:v>49.560884447546954</c:v>
                </c:pt>
                <c:pt idx="524">
                  <c:v>49.221258293583553</c:v>
                </c:pt>
                <c:pt idx="525">
                  <c:v>49.746135076981922</c:v>
                </c:pt>
                <c:pt idx="526">
                  <c:v>49.729163992828106</c:v>
                </c:pt>
                <c:pt idx="527">
                  <c:v>49.177297051499139</c:v>
                </c:pt>
                <c:pt idx="528">
                  <c:v>49.317768555275897</c:v>
                </c:pt>
                <c:pt idx="529">
                  <c:v>49.034167426108318</c:v>
                </c:pt>
                <c:pt idx="530">
                  <c:v>49.348643660181537</c:v>
                </c:pt>
                <c:pt idx="531">
                  <c:v>50.155485805599973</c:v>
                </c:pt>
                <c:pt idx="532">
                  <c:v>50.393694396429261</c:v>
                </c:pt>
                <c:pt idx="533">
                  <c:v>49.858798539253918</c:v>
                </c:pt>
                <c:pt idx="534">
                  <c:v>49.653918704051314</c:v>
                </c:pt>
                <c:pt idx="535">
                  <c:v>49.985570493171451</c:v>
                </c:pt>
                <c:pt idx="536">
                  <c:v>50.175932894941674</c:v>
                </c:pt>
                <c:pt idx="537">
                  <c:v>50.600823411459473</c:v>
                </c:pt>
                <c:pt idx="538">
                  <c:v>50.188814561226856</c:v>
                </c:pt>
                <c:pt idx="539">
                  <c:v>50.455035664454094</c:v>
                </c:pt>
                <c:pt idx="540">
                  <c:v>50.629653807431012</c:v>
                </c:pt>
                <c:pt idx="541">
                  <c:v>50.752949756160668</c:v>
                </c:pt>
                <c:pt idx="542">
                  <c:v>50.550114629892477</c:v>
                </c:pt>
                <c:pt idx="543">
                  <c:v>51.176204505531288</c:v>
                </c:pt>
                <c:pt idx="544">
                  <c:v>50.921024830548696</c:v>
                </c:pt>
                <c:pt idx="545">
                  <c:v>50.882175360799479</c:v>
                </c:pt>
                <c:pt idx="546">
                  <c:v>50.687723541161326</c:v>
                </c:pt>
                <c:pt idx="547">
                  <c:v>51.085623899748363</c:v>
                </c:pt>
                <c:pt idx="548">
                  <c:v>51.308292702678081</c:v>
                </c:pt>
                <c:pt idx="549">
                  <c:v>50.868475810940652</c:v>
                </c:pt>
                <c:pt idx="550">
                  <c:v>51.104844163729219</c:v>
                </c:pt>
                <c:pt idx="551">
                  <c:v>51.388854234683905</c:v>
                </c:pt>
                <c:pt idx="552">
                  <c:v>51.337940982223266</c:v>
                </c:pt>
                <c:pt idx="553">
                  <c:v>51.108524639810774</c:v>
                </c:pt>
                <c:pt idx="554">
                  <c:v>51.342439341878546</c:v>
                </c:pt>
                <c:pt idx="555">
                  <c:v>51.14900987670724</c:v>
                </c:pt>
                <c:pt idx="556">
                  <c:v>51.565517086595015</c:v>
                </c:pt>
                <c:pt idx="557">
                  <c:v>51.088282021362609</c:v>
                </c:pt>
                <c:pt idx="558">
                  <c:v>51.382106695201102</c:v>
                </c:pt>
                <c:pt idx="559">
                  <c:v>51.624609174791992</c:v>
                </c:pt>
                <c:pt idx="560">
                  <c:v>51.502131109636125</c:v>
                </c:pt>
                <c:pt idx="561">
                  <c:v>50.864590863965716</c:v>
                </c:pt>
                <c:pt idx="562">
                  <c:v>51.381902224307709</c:v>
                </c:pt>
                <c:pt idx="563">
                  <c:v>51.52380502433801</c:v>
                </c:pt>
                <c:pt idx="564">
                  <c:v>51.23120717586017</c:v>
                </c:pt>
                <c:pt idx="565">
                  <c:v>51.521760315404102</c:v>
                </c:pt>
                <c:pt idx="566">
                  <c:v>51.167821198901379</c:v>
                </c:pt>
                <c:pt idx="567">
                  <c:v>50.377541195849467</c:v>
                </c:pt>
                <c:pt idx="568">
                  <c:v>51.352867357442641</c:v>
                </c:pt>
                <c:pt idx="569">
                  <c:v>50.725346185549832</c:v>
                </c:pt>
                <c:pt idx="570">
                  <c:v>51.097892153353065</c:v>
                </c:pt>
                <c:pt idx="571">
                  <c:v>51.939903292439212</c:v>
                </c:pt>
                <c:pt idx="572">
                  <c:v>52.032119665369571</c:v>
                </c:pt>
                <c:pt idx="573">
                  <c:v>51.100550274967681</c:v>
                </c:pt>
                <c:pt idx="574">
                  <c:v>50.905485042648827</c:v>
                </c:pt>
                <c:pt idx="575">
                  <c:v>51.083579190814007</c:v>
                </c:pt>
                <c:pt idx="576">
                  <c:v>51.849527157549431</c:v>
                </c:pt>
                <c:pt idx="577">
                  <c:v>52.231683257343313</c:v>
                </c:pt>
                <c:pt idx="578">
                  <c:v>51.329148733806427</c:v>
                </c:pt>
                <c:pt idx="579">
                  <c:v>51.462668227206876</c:v>
                </c:pt>
                <c:pt idx="580">
                  <c:v>51.956669905699307</c:v>
                </c:pt>
                <c:pt idx="581">
                  <c:v>51.919865144884476</c:v>
                </c:pt>
                <c:pt idx="582">
                  <c:v>51.945628477454662</c:v>
                </c:pt>
                <c:pt idx="583">
                  <c:v>52.267261192797591</c:v>
                </c:pt>
                <c:pt idx="584">
                  <c:v>52.042956622720624</c:v>
                </c:pt>
                <c:pt idx="585">
                  <c:v>52.128425456168607</c:v>
                </c:pt>
                <c:pt idx="586">
                  <c:v>52.157664793926912</c:v>
                </c:pt>
                <c:pt idx="587">
                  <c:v>52.397509151903527</c:v>
                </c:pt>
                <c:pt idx="588">
                  <c:v>52.637353509880072</c:v>
                </c:pt>
                <c:pt idx="589">
                  <c:v>52.02537212588696</c:v>
                </c:pt>
                <c:pt idx="590">
                  <c:v>52.218188178377815</c:v>
                </c:pt>
                <c:pt idx="591">
                  <c:v>52.429202140382834</c:v>
                </c:pt>
                <c:pt idx="592">
                  <c:v>52.210213813534679</c:v>
                </c:pt>
                <c:pt idx="593">
                  <c:v>52.36683851789126</c:v>
                </c:pt>
                <c:pt idx="594">
                  <c:v>52.585008961165826</c:v>
                </c:pt>
                <c:pt idx="595">
                  <c:v>52.365611692530592</c:v>
                </c:pt>
                <c:pt idx="596">
                  <c:v>52.168092809491</c:v>
                </c:pt>
                <c:pt idx="597">
                  <c:v>52.428384256809316</c:v>
                </c:pt>
                <c:pt idx="598">
                  <c:v>52.720777634393805</c:v>
                </c:pt>
                <c:pt idx="599">
                  <c:v>51.985295830777417</c:v>
                </c:pt>
                <c:pt idx="600">
                  <c:v>52.339439418173548</c:v>
                </c:pt>
                <c:pt idx="601">
                  <c:v>52.375835237201443</c:v>
                </c:pt>
                <c:pt idx="602">
                  <c:v>52.671704619974008</c:v>
                </c:pt>
                <c:pt idx="603">
                  <c:v>52.348231666590465</c:v>
                </c:pt>
                <c:pt idx="604">
                  <c:v>52.473572324254128</c:v>
                </c:pt>
                <c:pt idx="605">
                  <c:v>52.230047490196021</c:v>
                </c:pt>
                <c:pt idx="606">
                  <c:v>52.262353891355737</c:v>
                </c:pt>
                <c:pt idx="607">
                  <c:v>52.348845079270767</c:v>
                </c:pt>
                <c:pt idx="608">
                  <c:v>52.512830735790061</c:v>
                </c:pt>
                <c:pt idx="609">
                  <c:v>52.329624815289534</c:v>
                </c:pt>
                <c:pt idx="610">
                  <c:v>52.255197410086232</c:v>
                </c:pt>
                <c:pt idx="611">
                  <c:v>52.413253410696612</c:v>
                </c:pt>
                <c:pt idx="612">
                  <c:v>52.219210532845139</c:v>
                </c:pt>
                <c:pt idx="613">
                  <c:v>52.133741699397241</c:v>
                </c:pt>
                <c:pt idx="614">
                  <c:v>51.837258903944374</c:v>
                </c:pt>
                <c:pt idx="615">
                  <c:v>52.46293983779659</c:v>
                </c:pt>
                <c:pt idx="616">
                  <c:v>52.203057332265168</c:v>
                </c:pt>
                <c:pt idx="617">
                  <c:v>50.107435145647301</c:v>
                </c:pt>
                <c:pt idx="618">
                  <c:v>51.838076787518034</c:v>
                </c:pt>
                <c:pt idx="619">
                  <c:v>51.719279198443488</c:v>
                </c:pt>
                <c:pt idx="620">
                  <c:v>50.582829972838972</c:v>
                </c:pt>
                <c:pt idx="621">
                  <c:v>51.509492061798881</c:v>
                </c:pt>
                <c:pt idx="622">
                  <c:v>52.477048329442376</c:v>
                </c:pt>
                <c:pt idx="623">
                  <c:v>52.164412333409516</c:v>
                </c:pt>
                <c:pt idx="624">
                  <c:v>51.642193671625861</c:v>
                </c:pt>
                <c:pt idx="625">
                  <c:v>51.677362665293479</c:v>
                </c:pt>
                <c:pt idx="626">
                  <c:v>51.6785894906537</c:v>
                </c:pt>
                <c:pt idx="627">
                  <c:v>52.057474056153218</c:v>
                </c:pt>
                <c:pt idx="628">
                  <c:v>52.008605512626772</c:v>
                </c:pt>
                <c:pt idx="629">
                  <c:v>52.105115774319167</c:v>
                </c:pt>
                <c:pt idx="630">
                  <c:v>52.019033528191059</c:v>
                </c:pt>
                <c:pt idx="631">
                  <c:v>52.015761993896447</c:v>
                </c:pt>
                <c:pt idx="632">
                  <c:v>52.087122335698339</c:v>
                </c:pt>
                <c:pt idx="633">
                  <c:v>52.628356790570052</c:v>
                </c:pt>
                <c:pt idx="634">
                  <c:v>52.665366022278008</c:v>
                </c:pt>
                <c:pt idx="635">
                  <c:v>52.235977146105036</c:v>
                </c:pt>
                <c:pt idx="636">
                  <c:v>52.229638548409163</c:v>
                </c:pt>
                <c:pt idx="637">
                  <c:v>52.655551419394158</c:v>
                </c:pt>
                <c:pt idx="638">
                  <c:v>52.446582166323374</c:v>
                </c:pt>
                <c:pt idx="639">
                  <c:v>52.369905581292265</c:v>
                </c:pt>
                <c:pt idx="640">
                  <c:v>52.564766342717732</c:v>
                </c:pt>
                <c:pt idx="641">
                  <c:v>52.61424829892421</c:v>
                </c:pt>
                <c:pt idx="642">
                  <c:v>52.321037037766175</c:v>
                </c:pt>
                <c:pt idx="643">
                  <c:v>52.55720091966117</c:v>
                </c:pt>
                <c:pt idx="644">
                  <c:v>52.504242958266481</c:v>
                </c:pt>
                <c:pt idx="645">
                  <c:v>52.464575604943967</c:v>
                </c:pt>
                <c:pt idx="646">
                  <c:v>52.476230445868531</c:v>
                </c:pt>
                <c:pt idx="647">
                  <c:v>52.784163611352675</c:v>
                </c:pt>
                <c:pt idx="648">
                  <c:v>52.609340997482128</c:v>
                </c:pt>
                <c:pt idx="649">
                  <c:v>52.603206870679735</c:v>
                </c:pt>
                <c:pt idx="650">
                  <c:v>52.510786026855897</c:v>
                </c:pt>
                <c:pt idx="651">
                  <c:v>52.075263023880368</c:v>
                </c:pt>
                <c:pt idx="652">
                  <c:v>52.16073185732823</c:v>
                </c:pt>
                <c:pt idx="653">
                  <c:v>51.700467876249327</c:v>
                </c:pt>
                <c:pt idx="654">
                  <c:v>51.636672957503734</c:v>
                </c:pt>
                <c:pt idx="655">
                  <c:v>52.3218549213397</c:v>
                </c:pt>
                <c:pt idx="656">
                  <c:v>52.672113561760931</c:v>
                </c:pt>
                <c:pt idx="657">
                  <c:v>52.312040318455935</c:v>
                </c:pt>
                <c:pt idx="658">
                  <c:v>52.110636488441337</c:v>
                </c:pt>
                <c:pt idx="659">
                  <c:v>51.993474666514039</c:v>
                </c:pt>
                <c:pt idx="660">
                  <c:v>51.876721786373743</c:v>
                </c:pt>
                <c:pt idx="661">
                  <c:v>52.414275765163708</c:v>
                </c:pt>
                <c:pt idx="662">
                  <c:v>52.707282555428407</c:v>
                </c:pt>
                <c:pt idx="663">
                  <c:v>52.442288277561673</c:v>
                </c:pt>
                <c:pt idx="664">
                  <c:v>52.179543179522234</c:v>
                </c:pt>
                <c:pt idx="665">
                  <c:v>52.398940448157376</c:v>
                </c:pt>
                <c:pt idx="666">
                  <c:v>52.680292397497603</c:v>
                </c:pt>
                <c:pt idx="667">
                  <c:v>52.437176505226297</c:v>
                </c:pt>
                <c:pt idx="668">
                  <c:v>52.567015522545162</c:v>
                </c:pt>
                <c:pt idx="669">
                  <c:v>52.712189856870339</c:v>
                </c:pt>
                <c:pt idx="670">
                  <c:v>52.795613981383831</c:v>
                </c:pt>
                <c:pt idx="671">
                  <c:v>52.546159491416873</c:v>
                </c:pt>
                <c:pt idx="672">
                  <c:v>52.938334664988041</c:v>
                </c:pt>
                <c:pt idx="673">
                  <c:v>52.875153158922778</c:v>
                </c:pt>
                <c:pt idx="674">
                  <c:v>52.876993396963428</c:v>
                </c:pt>
                <c:pt idx="675">
                  <c:v>52.407119283893969</c:v>
                </c:pt>
                <c:pt idx="676">
                  <c:v>52.678861101243477</c:v>
                </c:pt>
                <c:pt idx="677">
                  <c:v>53.06796921141364</c:v>
                </c:pt>
                <c:pt idx="678">
                  <c:v>52.684790757152498</c:v>
                </c:pt>
                <c:pt idx="679">
                  <c:v>52.574172003814837</c:v>
                </c:pt>
                <c:pt idx="680">
                  <c:v>52.862884905317905</c:v>
                </c:pt>
                <c:pt idx="681">
                  <c:v>53.239315820096238</c:v>
                </c:pt>
                <c:pt idx="682">
                  <c:v>52.279938388189571</c:v>
                </c:pt>
                <c:pt idx="683">
                  <c:v>52.558836686808405</c:v>
                </c:pt>
                <c:pt idx="684">
                  <c:v>52.635922213626202</c:v>
                </c:pt>
                <c:pt idx="685">
                  <c:v>52.651257530632634</c:v>
                </c:pt>
                <c:pt idx="686">
                  <c:v>52.87249503730817</c:v>
                </c:pt>
                <c:pt idx="687">
                  <c:v>52.804406229801003</c:v>
                </c:pt>
                <c:pt idx="688">
                  <c:v>51.949308953536132</c:v>
                </c:pt>
                <c:pt idx="689">
                  <c:v>50.803658537727799</c:v>
                </c:pt>
                <c:pt idx="690">
                  <c:v>51.959736969100433</c:v>
                </c:pt>
                <c:pt idx="691">
                  <c:v>51.337736511329972</c:v>
                </c:pt>
                <c:pt idx="692">
                  <c:v>52.139262413519404</c:v>
                </c:pt>
                <c:pt idx="693">
                  <c:v>52.470505260852995</c:v>
                </c:pt>
                <c:pt idx="694">
                  <c:v>52.127198630807982</c:v>
                </c:pt>
                <c:pt idx="695">
                  <c:v>51.616021397268604</c:v>
                </c:pt>
                <c:pt idx="696">
                  <c:v>51.790844011138972</c:v>
                </c:pt>
                <c:pt idx="697">
                  <c:v>52.154802201419209</c:v>
                </c:pt>
                <c:pt idx="698">
                  <c:v>52.084873155871001</c:v>
                </c:pt>
                <c:pt idx="699">
                  <c:v>52.216756882124066</c:v>
                </c:pt>
                <c:pt idx="700">
                  <c:v>51.812926867627837</c:v>
                </c:pt>
                <c:pt idx="701">
                  <c:v>51.969551571984375</c:v>
                </c:pt>
                <c:pt idx="702">
                  <c:v>52.180565533989601</c:v>
                </c:pt>
                <c:pt idx="703">
                  <c:v>52.070764664225329</c:v>
                </c:pt>
                <c:pt idx="704">
                  <c:v>51.817834169069862</c:v>
                </c:pt>
                <c:pt idx="705">
                  <c:v>52.290570874647095</c:v>
                </c:pt>
                <c:pt idx="706">
                  <c:v>52.133128286716889</c:v>
                </c:pt>
                <c:pt idx="707">
                  <c:v>51.993270195620703</c:v>
                </c:pt>
                <c:pt idx="708">
                  <c:v>52.281165213549876</c:v>
                </c:pt>
                <c:pt idx="709">
                  <c:v>52.4357452089723</c:v>
                </c:pt>
                <c:pt idx="710">
                  <c:v>52.510990497749141</c:v>
                </c:pt>
                <c:pt idx="711">
                  <c:v>52.012694930495137</c:v>
                </c:pt>
                <c:pt idx="712">
                  <c:v>52.422659071793632</c:v>
                </c:pt>
                <c:pt idx="713">
                  <c:v>52.829556149691044</c:v>
                </c:pt>
                <c:pt idx="714">
                  <c:v>52.270532727092423</c:v>
                </c:pt>
                <c:pt idx="715">
                  <c:v>52.432473674677503</c:v>
                </c:pt>
                <c:pt idx="716">
                  <c:v>52.549431025711606</c:v>
                </c:pt>
                <c:pt idx="717">
                  <c:v>53.021349847715101</c:v>
                </c:pt>
                <c:pt idx="718">
                  <c:v>52.382378305790894</c:v>
                </c:pt>
                <c:pt idx="719">
                  <c:v>52.601162161745606</c:v>
                </c:pt>
                <c:pt idx="720">
                  <c:v>52.938743606775034</c:v>
                </c:pt>
                <c:pt idx="721">
                  <c:v>52.70994067704283</c:v>
                </c:pt>
                <c:pt idx="722">
                  <c:v>52.416524944991146</c:v>
                </c:pt>
                <c:pt idx="723">
                  <c:v>52.72916094102397</c:v>
                </c:pt>
                <c:pt idx="724">
                  <c:v>52.835281334706771</c:v>
                </c:pt>
                <c:pt idx="725">
                  <c:v>52.617928775005822</c:v>
                </c:pt>
                <c:pt idx="726">
                  <c:v>52.445150870069504</c:v>
                </c:pt>
                <c:pt idx="727">
                  <c:v>52.627947848783137</c:v>
                </c:pt>
                <c:pt idx="728">
                  <c:v>52.452920764019332</c:v>
                </c:pt>
                <c:pt idx="729">
                  <c:v>52.277075795681874</c:v>
                </c:pt>
                <c:pt idx="730">
                  <c:v>52.420409891966131</c:v>
                </c:pt>
                <c:pt idx="731">
                  <c:v>52.305088308079739</c:v>
                </c:pt>
                <c:pt idx="732">
                  <c:v>52.359477565728106</c:v>
                </c:pt>
                <c:pt idx="733">
                  <c:v>52.149485958190134</c:v>
                </c:pt>
                <c:pt idx="734">
                  <c:v>52.245178336308697</c:v>
                </c:pt>
                <c:pt idx="735">
                  <c:v>51.377812806439373</c:v>
                </c:pt>
                <c:pt idx="736">
                  <c:v>50.730662428778373</c:v>
                </c:pt>
                <c:pt idx="737">
                  <c:v>51.544865526359878</c:v>
                </c:pt>
                <c:pt idx="738">
                  <c:v>50.838418589608601</c:v>
                </c:pt>
                <c:pt idx="739">
                  <c:v>51.656711105058235</c:v>
                </c:pt>
                <c:pt idx="740">
                  <c:v>52.343528836041742</c:v>
                </c:pt>
                <c:pt idx="741">
                  <c:v>51.965462154116125</c:v>
                </c:pt>
                <c:pt idx="742">
                  <c:v>51.352253944762197</c:v>
                </c:pt>
                <c:pt idx="743">
                  <c:v>51.619088460669865</c:v>
                </c:pt>
                <c:pt idx="744">
                  <c:v>52.053384638284975</c:v>
                </c:pt>
                <c:pt idx="745">
                  <c:v>52.332691878690831</c:v>
                </c:pt>
                <c:pt idx="746">
                  <c:v>51.676340310826269</c:v>
                </c:pt>
                <c:pt idx="747">
                  <c:v>51.769987980010647</c:v>
                </c:pt>
                <c:pt idx="748">
                  <c:v>52.27339531960024</c:v>
                </c:pt>
                <c:pt idx="749">
                  <c:v>52.172182227359563</c:v>
                </c:pt>
                <c:pt idx="750">
                  <c:v>52.04295662272073</c:v>
                </c:pt>
                <c:pt idx="751">
                  <c:v>51.902076177157099</c:v>
                </c:pt>
                <c:pt idx="752">
                  <c:v>52.496882006103505</c:v>
                </c:pt>
                <c:pt idx="753">
                  <c:v>52.243747040054835</c:v>
                </c:pt>
                <c:pt idx="754">
                  <c:v>52.292002170901135</c:v>
                </c:pt>
                <c:pt idx="755">
                  <c:v>52.44515087006954</c:v>
                </c:pt>
                <c:pt idx="756">
                  <c:v>52.387490078126199</c:v>
                </c:pt>
                <c:pt idx="757">
                  <c:v>52.617519833218793</c:v>
                </c:pt>
                <c:pt idx="758">
                  <c:v>52.290979816433961</c:v>
                </c:pt>
                <c:pt idx="759">
                  <c:v>52.387899019913</c:v>
                </c:pt>
                <c:pt idx="760">
                  <c:v>52.793773743343344</c:v>
                </c:pt>
                <c:pt idx="761">
                  <c:v>52.687653349660401</c:v>
                </c:pt>
                <c:pt idx="762">
                  <c:v>52.244973865415275</c:v>
                </c:pt>
                <c:pt idx="763">
                  <c:v>52.585213432059135</c:v>
                </c:pt>
                <c:pt idx="764">
                  <c:v>53.03750304829493</c:v>
                </c:pt>
                <c:pt idx="765">
                  <c:v>52.352321084458801</c:v>
                </c:pt>
                <c:pt idx="766">
                  <c:v>52.554133856259867</c:v>
                </c:pt>
                <c:pt idx="767">
                  <c:v>52.841415461509158</c:v>
                </c:pt>
                <c:pt idx="768">
                  <c:v>53.190242805676327</c:v>
                </c:pt>
                <c:pt idx="769">
                  <c:v>52.428793198596331</c:v>
                </c:pt>
                <c:pt idx="770">
                  <c:v>52.798681044785091</c:v>
                </c:pt>
                <c:pt idx="771">
                  <c:v>52.910322152590368</c:v>
                </c:pt>
                <c:pt idx="772">
                  <c:v>52.775575833829194</c:v>
                </c:pt>
                <c:pt idx="773">
                  <c:v>52.741224723735293</c:v>
                </c:pt>
                <c:pt idx="774">
                  <c:v>52.867996677653004</c:v>
                </c:pt>
                <c:pt idx="775">
                  <c:v>52.65084858884557</c:v>
                </c:pt>
                <c:pt idx="776">
                  <c:v>52.521214042419935</c:v>
                </c:pt>
                <c:pt idx="777">
                  <c:v>52.725684935835673</c:v>
                </c:pt>
                <c:pt idx="778">
                  <c:v>52.652279885099567</c:v>
                </c:pt>
                <c:pt idx="779">
                  <c:v>52.371336877546199</c:v>
                </c:pt>
                <c:pt idx="780">
                  <c:v>52.268283547264836</c:v>
                </c:pt>
                <c:pt idx="781">
                  <c:v>52.390761612420725</c:v>
                </c:pt>
                <c:pt idx="782">
                  <c:v>52.396895739223467</c:v>
                </c:pt>
                <c:pt idx="783">
                  <c:v>52.431655791103964</c:v>
                </c:pt>
                <c:pt idx="784">
                  <c:v>52.246814103456231</c:v>
                </c:pt>
                <c:pt idx="785">
                  <c:v>52.648190467231231</c:v>
                </c:pt>
                <c:pt idx="786">
                  <c:v>50.781984623025707</c:v>
                </c:pt>
                <c:pt idx="787">
                  <c:v>51.289890322270601</c:v>
                </c:pt>
                <c:pt idx="788">
                  <c:v>52.039889559319406</c:v>
                </c:pt>
                <c:pt idx="789">
                  <c:v>51.257174979324105</c:v>
                </c:pt>
                <c:pt idx="790">
                  <c:v>52.051135458457161</c:v>
                </c:pt>
                <c:pt idx="791">
                  <c:v>52.702784195773233</c:v>
                </c:pt>
                <c:pt idx="792">
                  <c:v>51.987545010605025</c:v>
                </c:pt>
                <c:pt idx="793">
                  <c:v>51.727458034180181</c:v>
                </c:pt>
                <c:pt idx="794">
                  <c:v>52.01576199389627</c:v>
                </c:pt>
                <c:pt idx="795">
                  <c:v>52.209600400854598</c:v>
                </c:pt>
                <c:pt idx="796">
                  <c:v>52.225958072327671</c:v>
                </c:pt>
                <c:pt idx="797">
                  <c:v>52.278507091935637</c:v>
                </c:pt>
                <c:pt idx="798">
                  <c:v>52.110023075760964</c:v>
                </c:pt>
                <c:pt idx="799">
                  <c:v>52.425112722514797</c:v>
                </c:pt>
                <c:pt idx="800">
                  <c:v>52.469278435492392</c:v>
                </c:pt>
                <c:pt idx="801">
                  <c:v>52.431451320210677</c:v>
                </c:pt>
                <c:pt idx="802">
                  <c:v>52.557814332341366</c:v>
                </c:pt>
                <c:pt idx="803">
                  <c:v>52.601571103532372</c:v>
                </c:pt>
                <c:pt idx="804">
                  <c:v>52.535118063172469</c:v>
                </c:pt>
                <c:pt idx="805">
                  <c:v>52.263785187609535</c:v>
                </c:pt>
                <c:pt idx="806">
                  <c:v>52.835690276493338</c:v>
                </c:pt>
                <c:pt idx="807">
                  <c:v>52.889466121461901</c:v>
                </c:pt>
                <c:pt idx="808">
                  <c:v>52.195287438315503</c:v>
                </c:pt>
                <c:pt idx="809">
                  <c:v>51.969960513771341</c:v>
                </c:pt>
                <c:pt idx="810">
                  <c:v>51.550999653162336</c:v>
                </c:pt>
                <c:pt idx="811">
                  <c:v>51.865884829022725</c:v>
                </c:pt>
                <c:pt idx="812">
                  <c:v>52.788457500114326</c:v>
                </c:pt>
                <c:pt idx="813">
                  <c:v>52.722822343328069</c:v>
                </c:pt>
                <c:pt idx="814">
                  <c:v>52.320219154192571</c:v>
                </c:pt>
                <c:pt idx="815">
                  <c:v>51.596187720607169</c:v>
                </c:pt>
                <c:pt idx="816">
                  <c:v>52.001244560463874</c:v>
                </c:pt>
                <c:pt idx="817">
                  <c:v>52.36458933806378</c:v>
                </c:pt>
                <c:pt idx="818">
                  <c:v>52.517533566338699</c:v>
                </c:pt>
                <c:pt idx="819">
                  <c:v>52.55515621072707</c:v>
                </c:pt>
                <c:pt idx="820">
                  <c:v>52.359886507515206</c:v>
                </c:pt>
                <c:pt idx="821">
                  <c:v>52.553929385366473</c:v>
                </c:pt>
                <c:pt idx="822">
                  <c:v>52.025372125886861</c:v>
                </c:pt>
                <c:pt idx="823">
                  <c:v>52.202852861371909</c:v>
                </c:pt>
                <c:pt idx="824">
                  <c:v>52.751857210192917</c:v>
                </c:pt>
                <c:pt idx="825">
                  <c:v>52.740406840161874</c:v>
                </c:pt>
                <c:pt idx="826">
                  <c:v>52.663934726024337</c:v>
                </c:pt>
                <c:pt idx="827">
                  <c:v>52.077307732814667</c:v>
                </c:pt>
                <c:pt idx="828">
                  <c:v>52.668433085679439</c:v>
                </c:pt>
                <c:pt idx="829">
                  <c:v>52.643487636682835</c:v>
                </c:pt>
                <c:pt idx="830">
                  <c:v>52.67027332372016</c:v>
                </c:pt>
                <c:pt idx="831">
                  <c:v>52.694809830929906</c:v>
                </c:pt>
                <c:pt idx="832">
                  <c:v>52.742860490882762</c:v>
                </c:pt>
                <c:pt idx="833">
                  <c:v>52.131901461356605</c:v>
                </c:pt>
                <c:pt idx="834">
                  <c:v>51.760377848020298</c:v>
                </c:pt>
                <c:pt idx="835">
                  <c:v>52.268283547264694</c:v>
                </c:pt>
                <c:pt idx="836">
                  <c:v>51.718867780575145</c:v>
                </c:pt>
                <c:pt idx="837">
                  <c:v>52.538796063172335</c:v>
                </c:pt>
                <c:pt idx="838">
                  <c:v>52.681925688563268</c:v>
                </c:pt>
                <c:pt idx="839">
                  <c:v>52.399755855649609</c:v>
                </c:pt>
                <c:pt idx="840">
                  <c:v>51.837460898756405</c:v>
                </c:pt>
                <c:pt idx="841">
                  <c:v>52.254581521324539</c:v>
                </c:pt>
                <c:pt idx="842">
                  <c:v>52.634897383077579</c:v>
                </c:pt>
                <c:pt idx="843">
                  <c:v>52.655344472419394</c:v>
                </c:pt>
                <c:pt idx="844">
                  <c:v>52.461097123674229</c:v>
                </c:pt>
                <c:pt idx="845">
                  <c:v>52.275028610666133</c:v>
                </c:pt>
                <c:pt idx="846">
                  <c:v>52.563332570382101</c:v>
                </c:pt>
                <c:pt idx="847">
                  <c:v>52.747356374456366</c:v>
                </c:pt>
                <c:pt idx="848">
                  <c:v>52.56742198825058</c:v>
                </c:pt>
                <c:pt idx="849">
                  <c:v>52.757579919127167</c:v>
                </c:pt>
                <c:pt idx="850">
                  <c:v>52.823010605020364</c:v>
                </c:pt>
                <c:pt idx="851">
                  <c:v>52.947737850003875</c:v>
                </c:pt>
                <c:pt idx="852">
                  <c:v>52.534706645303963</c:v>
                </c:pt>
                <c:pt idx="853">
                  <c:v>52.93138017853061</c:v>
                </c:pt>
                <c:pt idx="854">
                  <c:v>52.968184939345534</c:v>
                </c:pt>
                <c:pt idx="855">
                  <c:v>52.450873579003655</c:v>
                </c:pt>
                <c:pt idx="856">
                  <c:v>51.677973601892269</c:v>
                </c:pt>
                <c:pt idx="857">
                  <c:v>52.174837872892198</c:v>
                </c:pt>
                <c:pt idx="858">
                  <c:v>52.050110627908865</c:v>
                </c:pt>
                <c:pt idx="859">
                  <c:v>52.399755855649609</c:v>
                </c:pt>
                <c:pt idx="860">
                  <c:v>52.882307164110827</c:v>
                </c:pt>
                <c:pt idx="861">
                  <c:v>52.710551613641634</c:v>
                </c:pt>
                <c:pt idx="862">
                  <c:v>52.512214847028289</c:v>
                </c:pt>
                <c:pt idx="863">
                  <c:v>52.207553215838942</c:v>
                </c:pt>
                <c:pt idx="864">
                  <c:v>52.3874876020448</c:v>
                </c:pt>
                <c:pt idx="865">
                  <c:v>52.733043411917301</c:v>
                </c:pt>
                <c:pt idx="866">
                  <c:v>52.420202944991232</c:v>
                </c:pt>
                <c:pt idx="867">
                  <c:v>52.138033112077402</c:v>
                </c:pt>
                <c:pt idx="868">
                  <c:v>52.773937590600333</c:v>
                </c:pt>
                <c:pt idx="869">
                  <c:v>52.340459296559075</c:v>
                </c:pt>
                <c:pt idx="870">
                  <c:v>52.354772259098205</c:v>
                </c:pt>
                <c:pt idx="871">
                  <c:v>52.716685740444007</c:v>
                </c:pt>
                <c:pt idx="872">
                  <c:v>52.649210345616872</c:v>
                </c:pt>
                <c:pt idx="873">
                  <c:v>52.403845273517966</c:v>
                </c:pt>
                <c:pt idx="874">
                  <c:v>52.260715648126933</c:v>
                </c:pt>
                <c:pt idx="875">
                  <c:v>52.726909285114964</c:v>
                </c:pt>
                <c:pt idx="876">
                  <c:v>52.649210345616773</c:v>
                </c:pt>
                <c:pt idx="877">
                  <c:v>52.51221484702824</c:v>
                </c:pt>
                <c:pt idx="878">
                  <c:v>52.442694743266799</c:v>
                </c:pt>
                <c:pt idx="879">
                  <c:v>52.587869077592082</c:v>
                </c:pt>
                <c:pt idx="880">
                  <c:v>52.70646219577317</c:v>
                </c:pt>
                <c:pt idx="881">
                  <c:v>52.25662623025864</c:v>
                </c:pt>
                <c:pt idx="882">
                  <c:v>52.230045014114694</c:v>
                </c:pt>
                <c:pt idx="883">
                  <c:v>52.60831616693369</c:v>
                </c:pt>
                <c:pt idx="884">
                  <c:v>52.773937590600298</c:v>
                </c:pt>
                <c:pt idx="885">
                  <c:v>52.105317769130913</c:v>
                </c:pt>
                <c:pt idx="886">
                  <c:v>52.358861676966505</c:v>
                </c:pt>
                <c:pt idx="887">
                  <c:v>53.127672236209705</c:v>
                </c:pt>
                <c:pt idx="888">
                  <c:v>52.479499504081637</c:v>
                </c:pt>
                <c:pt idx="889">
                  <c:v>52.258670939192697</c:v>
                </c:pt>
                <c:pt idx="890">
                  <c:v>52.704417486838992</c:v>
                </c:pt>
                <c:pt idx="891">
                  <c:v>52.722819867246635</c:v>
                </c:pt>
                <c:pt idx="892">
                  <c:v>52.612405584801969</c:v>
                </c:pt>
                <c:pt idx="893">
                  <c:v>52.986587319752971</c:v>
                </c:pt>
                <c:pt idx="894">
                  <c:v>52.594003204394745</c:v>
                </c:pt>
                <c:pt idx="895">
                  <c:v>52.475410086213572</c:v>
                </c:pt>
                <c:pt idx="896">
                  <c:v>52.663523308155874</c:v>
                </c:pt>
                <c:pt idx="897">
                  <c:v>52.888441290913107</c:v>
                </c:pt>
                <c:pt idx="898">
                  <c:v>52.544930189974743</c:v>
                </c:pt>
                <c:pt idx="899">
                  <c:v>51.342641336690335</c:v>
                </c:pt>
                <c:pt idx="900">
                  <c:v>50.896894789043905</c:v>
                </c:pt>
                <c:pt idx="901">
                  <c:v>52.307743953612636</c:v>
                </c:pt>
                <c:pt idx="902">
                  <c:v>51.630945296406402</c:v>
                </c:pt>
                <c:pt idx="903">
                  <c:v>51.630945296406608</c:v>
                </c:pt>
                <c:pt idx="904">
                  <c:v>52.487678339818437</c:v>
                </c:pt>
                <c:pt idx="905">
                  <c:v>52.446784161135398</c:v>
                </c:pt>
                <c:pt idx="906">
                  <c:v>51.966277561608202</c:v>
                </c:pt>
                <c:pt idx="907">
                  <c:v>51.794522011138938</c:v>
                </c:pt>
                <c:pt idx="908">
                  <c:v>52.313878080415201</c:v>
                </c:pt>
                <c:pt idx="909">
                  <c:v>52.395666437781244</c:v>
                </c:pt>
                <c:pt idx="910">
                  <c:v>51.925383382925098</c:v>
                </c:pt>
                <c:pt idx="911">
                  <c:v>51.929472800793476</c:v>
                </c:pt>
                <c:pt idx="912">
                  <c:v>52.211642633707129</c:v>
                </c:pt>
                <c:pt idx="913">
                  <c:v>52.346593423361632</c:v>
                </c:pt>
                <c:pt idx="914">
                  <c:v>52.395666437781436</c:v>
                </c:pt>
                <c:pt idx="915">
                  <c:v>52.338414587624861</c:v>
                </c:pt>
                <c:pt idx="916">
                  <c:v>52.0317082475013</c:v>
                </c:pt>
                <c:pt idx="917">
                  <c:v>52.254581521324511</c:v>
                </c:pt>
                <c:pt idx="918">
                  <c:v>52.403845273517973</c:v>
                </c:pt>
                <c:pt idx="919">
                  <c:v>52.549019607843064</c:v>
                </c:pt>
                <c:pt idx="920">
                  <c:v>52.091004806591769</c:v>
                </c:pt>
                <c:pt idx="921">
                  <c:v>51.737270160982568</c:v>
                </c:pt>
                <c:pt idx="922">
                  <c:v>51.884489204242108</c:v>
                </c:pt>
                <c:pt idx="923">
                  <c:v>51.502128633554541</c:v>
                </c:pt>
                <c:pt idx="924">
                  <c:v>51.451010910200765</c:v>
                </c:pt>
                <c:pt idx="925">
                  <c:v>52.532661936369877</c:v>
                </c:pt>
                <c:pt idx="926">
                  <c:v>52.342504005493169</c:v>
                </c:pt>
                <c:pt idx="927">
                  <c:v>51.874265659571265</c:v>
                </c:pt>
                <c:pt idx="928">
                  <c:v>51.667750057221348</c:v>
                </c:pt>
                <c:pt idx="929">
                  <c:v>52.068513008316096</c:v>
                </c:pt>
                <c:pt idx="930">
                  <c:v>52.162569619287432</c:v>
                </c:pt>
                <c:pt idx="931">
                  <c:v>52.035797665369593</c:v>
                </c:pt>
                <c:pt idx="932">
                  <c:v>52.571511406118873</c:v>
                </c:pt>
                <c:pt idx="933">
                  <c:v>52.238223849851167</c:v>
                </c:pt>
                <c:pt idx="934">
                  <c:v>52.086915388723568</c:v>
                </c:pt>
                <c:pt idx="935">
                  <c:v>52.3874876020447</c:v>
                </c:pt>
                <c:pt idx="936">
                  <c:v>52.399755855649673</c:v>
                </c:pt>
                <c:pt idx="937">
                  <c:v>52.724864576180664</c:v>
                </c:pt>
                <c:pt idx="938">
                  <c:v>52.187106126497198</c:v>
                </c:pt>
                <c:pt idx="939">
                  <c:v>52.373174639505493</c:v>
                </c:pt>
                <c:pt idx="940">
                  <c:v>52.230045014114644</c:v>
                </c:pt>
                <c:pt idx="941">
                  <c:v>52.375219348439636</c:v>
                </c:pt>
                <c:pt idx="942">
                  <c:v>52.203463797970564</c:v>
                </c:pt>
                <c:pt idx="943">
                  <c:v>52.542885481040493</c:v>
                </c:pt>
                <c:pt idx="944">
                  <c:v>52.677836270695202</c:v>
                </c:pt>
                <c:pt idx="945">
                  <c:v>52.07262718699927</c:v>
                </c:pt>
                <c:pt idx="946">
                  <c:v>52.446808921950236</c:v>
                </c:pt>
                <c:pt idx="947">
                  <c:v>52.189175596246265</c:v>
                </c:pt>
                <c:pt idx="948">
                  <c:v>51.896782218661905</c:v>
                </c:pt>
                <c:pt idx="949">
                  <c:v>52.050135388723632</c:v>
                </c:pt>
                <c:pt idx="950">
                  <c:v>51.367202604714969</c:v>
                </c:pt>
                <c:pt idx="951">
                  <c:v>51.021646794842546</c:v>
                </c:pt>
                <c:pt idx="952">
                  <c:v>52.080806022735835</c:v>
                </c:pt>
                <c:pt idx="953">
                  <c:v>52.504060772106605</c:v>
                </c:pt>
                <c:pt idx="954">
                  <c:v>51.880424547188667</c:v>
                </c:pt>
                <c:pt idx="955">
                  <c:v>51.326308426031808</c:v>
                </c:pt>
                <c:pt idx="956">
                  <c:v>51.727071377126769</c:v>
                </c:pt>
                <c:pt idx="957">
                  <c:v>51.935631688410602</c:v>
                </c:pt>
                <c:pt idx="958">
                  <c:v>51.904961054398534</c:v>
                </c:pt>
                <c:pt idx="959">
                  <c:v>51.827262114900307</c:v>
                </c:pt>
                <c:pt idx="960">
                  <c:v>51.722981959258277</c:v>
                </c:pt>
                <c:pt idx="961">
                  <c:v>51.859977457846959</c:v>
                </c:pt>
                <c:pt idx="962">
                  <c:v>51.731160794995063</c:v>
                </c:pt>
                <c:pt idx="963">
                  <c:v>51.557360535591741</c:v>
                </c:pt>
                <c:pt idx="964">
                  <c:v>51.866111584649346</c:v>
                </c:pt>
                <c:pt idx="965">
                  <c:v>52.074671895933463</c:v>
                </c:pt>
                <c:pt idx="966">
                  <c:v>51.892692800793562</c:v>
                </c:pt>
                <c:pt idx="967">
                  <c:v>51.500108685435293</c:v>
                </c:pt>
                <c:pt idx="968">
                  <c:v>51.962212904554967</c:v>
                </c:pt>
                <c:pt idx="969">
                  <c:v>52.086940149538272</c:v>
                </c:pt>
                <c:pt idx="970">
                  <c:v>51.774099682612274</c:v>
                </c:pt>
                <c:pt idx="971">
                  <c:v>51.612567676813995</c:v>
                </c:pt>
                <c:pt idx="972">
                  <c:v>51.806815025558969</c:v>
                </c:pt>
                <c:pt idx="973">
                  <c:v>51.87224571145201</c:v>
                </c:pt>
                <c:pt idx="974">
                  <c:v>52.037867135118766</c:v>
                </c:pt>
                <c:pt idx="975">
                  <c:v>51.935631688410908</c:v>
                </c:pt>
                <c:pt idx="976">
                  <c:v>52.113521365682338</c:v>
                </c:pt>
                <c:pt idx="977">
                  <c:v>52.174862633707107</c:v>
                </c:pt>
                <c:pt idx="978">
                  <c:v>51.125926950484434</c:v>
                </c:pt>
                <c:pt idx="979">
                  <c:v>51.238385941863228</c:v>
                </c:pt>
                <c:pt idx="980">
                  <c:v>51.6739089448388</c:v>
                </c:pt>
                <c:pt idx="981">
                  <c:v>51.228162397192435</c:v>
                </c:pt>
                <c:pt idx="982">
                  <c:v>51.203625889982398</c:v>
                </c:pt>
                <c:pt idx="983">
                  <c:v>51.949944650949895</c:v>
                </c:pt>
                <c:pt idx="984">
                  <c:v>52.213712103456068</c:v>
                </c:pt>
                <c:pt idx="985">
                  <c:v>51.477616887159598</c:v>
                </c:pt>
                <c:pt idx="986">
                  <c:v>51.170910547035867</c:v>
                </c:pt>
                <c:pt idx="987">
                  <c:v>51.85179862211033</c:v>
                </c:pt>
                <c:pt idx="988">
                  <c:v>51.80272560769064</c:v>
                </c:pt>
                <c:pt idx="989">
                  <c:v>51.434677999542274</c:v>
                </c:pt>
                <c:pt idx="990">
                  <c:v>51.144329330891871</c:v>
                </c:pt>
                <c:pt idx="991">
                  <c:v>51.436722708476537</c:v>
                </c:pt>
                <c:pt idx="992">
                  <c:v>52.16668379797057</c:v>
                </c:pt>
                <c:pt idx="993">
                  <c:v>52.086940149538442</c:v>
                </c:pt>
                <c:pt idx="994">
                  <c:v>51.213849434653312</c:v>
                </c:pt>
                <c:pt idx="995">
                  <c:v>51.332442552834266</c:v>
                </c:pt>
                <c:pt idx="996">
                  <c:v>51.530779319447774</c:v>
                </c:pt>
                <c:pt idx="997">
                  <c:v>51.430588581673867</c:v>
                </c:pt>
              </c:numCache>
            </c:numRef>
          </c:yVal>
          <c:smooth val="1"/>
        </c:ser>
        <c:ser>
          <c:idx val="4"/>
          <c:order val="1"/>
          <c:tx>
            <c:v>6.25%</c:v>
          </c:tx>
          <c:spPr>
            <a:ln w="22225">
              <a:solidFill>
                <a:schemeClr val="tx1"/>
              </a:solidFill>
              <a:prstDash val="lgDashDotDot"/>
            </a:ln>
          </c:spPr>
          <c:marker>
            <c:symbol val="none"/>
          </c:marker>
          <c:xVal>
            <c:numRef>
              <c:f>'tio2-dye'!$AO$3:$AO$1000</c:f>
              <c:numCache>
                <c:formatCode>General</c:formatCode>
                <c:ptCount val="998"/>
                <c:pt idx="0">
                  <c:v>-0.50207851682307203</c:v>
                </c:pt>
                <c:pt idx="1">
                  <c:v>-0.50054498512245404</c:v>
                </c:pt>
                <c:pt idx="2">
                  <c:v>-0.49809133440146502</c:v>
                </c:pt>
                <c:pt idx="3">
                  <c:v>-0.49655780270084698</c:v>
                </c:pt>
                <c:pt idx="4">
                  <c:v>-0.49410415197985802</c:v>
                </c:pt>
                <c:pt idx="5">
                  <c:v>-0.49257062027923998</c:v>
                </c:pt>
                <c:pt idx="6">
                  <c:v>-0.49042367589837499</c:v>
                </c:pt>
                <c:pt idx="7">
                  <c:v>-0.488890144197757</c:v>
                </c:pt>
                <c:pt idx="8">
                  <c:v>-0.48643649347676798</c:v>
                </c:pt>
                <c:pt idx="9">
                  <c:v>-0.48428954909590299</c:v>
                </c:pt>
                <c:pt idx="10">
                  <c:v>-0.48244931105516098</c:v>
                </c:pt>
                <c:pt idx="11">
                  <c:v>-0.48060907301442002</c:v>
                </c:pt>
                <c:pt idx="12">
                  <c:v>-0.47846212863355497</c:v>
                </c:pt>
                <c:pt idx="13">
                  <c:v>-0.47600847791256601</c:v>
                </c:pt>
                <c:pt idx="14">
                  <c:v>-0.47416823987182399</c:v>
                </c:pt>
                <c:pt idx="15">
                  <c:v>-0.47263470817120601</c:v>
                </c:pt>
                <c:pt idx="16">
                  <c:v>-0.47018105745021699</c:v>
                </c:pt>
                <c:pt idx="17">
                  <c:v>-0.46834081940947597</c:v>
                </c:pt>
                <c:pt idx="18">
                  <c:v>-0.46619387502861098</c:v>
                </c:pt>
                <c:pt idx="19">
                  <c:v>-0.46435363698786902</c:v>
                </c:pt>
                <c:pt idx="20">
                  <c:v>-0.46251339894712701</c:v>
                </c:pt>
                <c:pt idx="21">
                  <c:v>-0.46067316090638599</c:v>
                </c:pt>
                <c:pt idx="22">
                  <c:v>-0.458526216525521</c:v>
                </c:pt>
                <c:pt idx="23">
                  <c:v>-0.45637927214465501</c:v>
                </c:pt>
                <c:pt idx="24">
                  <c:v>-0.45484574044403703</c:v>
                </c:pt>
                <c:pt idx="25">
                  <c:v>-0.45208538338292498</c:v>
                </c:pt>
                <c:pt idx="26">
                  <c:v>-0.45024514534218302</c:v>
                </c:pt>
                <c:pt idx="27">
                  <c:v>-0.44809820096131803</c:v>
                </c:pt>
                <c:pt idx="28">
                  <c:v>-0.44656466926069999</c:v>
                </c:pt>
                <c:pt idx="29">
                  <c:v>-0.444417724879835</c:v>
                </c:pt>
                <c:pt idx="30">
                  <c:v>-0.44227078049897001</c:v>
                </c:pt>
                <c:pt idx="31">
                  <c:v>-0.44012383611810502</c:v>
                </c:pt>
                <c:pt idx="32">
                  <c:v>-0.438283598077363</c:v>
                </c:pt>
                <c:pt idx="33">
                  <c:v>-0.43644336003662199</c:v>
                </c:pt>
                <c:pt idx="34">
                  <c:v>-0.434296415655756</c:v>
                </c:pt>
                <c:pt idx="35">
                  <c:v>-0.43214947127489101</c:v>
                </c:pt>
                <c:pt idx="36">
                  <c:v>-0.43030923323414999</c:v>
                </c:pt>
                <c:pt idx="37">
                  <c:v>-0.42846899519340798</c:v>
                </c:pt>
                <c:pt idx="38">
                  <c:v>-0.42693546349278999</c:v>
                </c:pt>
                <c:pt idx="39">
                  <c:v>-0.42448181277180103</c:v>
                </c:pt>
                <c:pt idx="40">
                  <c:v>-0.42264157473106001</c:v>
                </c:pt>
                <c:pt idx="41">
                  <c:v>-0.42049463035019402</c:v>
                </c:pt>
                <c:pt idx="42">
                  <c:v>-0.41834768596932898</c:v>
                </c:pt>
                <c:pt idx="43">
                  <c:v>-0.41620074158846398</c:v>
                </c:pt>
                <c:pt idx="44">
                  <c:v>-0.414667209887846</c:v>
                </c:pt>
                <c:pt idx="45">
                  <c:v>-0.41252026550698101</c:v>
                </c:pt>
                <c:pt idx="46">
                  <c:v>-0.41098673380636302</c:v>
                </c:pt>
                <c:pt idx="47">
                  <c:v>-0.408533083085374</c:v>
                </c:pt>
                <c:pt idx="48">
                  <c:v>-0.40669284504463299</c:v>
                </c:pt>
                <c:pt idx="49">
                  <c:v>-0.404545900663767</c:v>
                </c:pt>
                <c:pt idx="50">
                  <c:v>-0.40239895628290201</c:v>
                </c:pt>
                <c:pt idx="51">
                  <c:v>-0.40086542458228402</c:v>
                </c:pt>
                <c:pt idx="52">
                  <c:v>-0.398411773861295</c:v>
                </c:pt>
                <c:pt idx="53">
                  <c:v>-0.39626482948043001</c:v>
                </c:pt>
                <c:pt idx="54">
                  <c:v>-0.394424591439689</c:v>
                </c:pt>
                <c:pt idx="55">
                  <c:v>-0.39227764705882301</c:v>
                </c:pt>
                <c:pt idx="56">
                  <c:v>-0.39074411535820502</c:v>
                </c:pt>
                <c:pt idx="57">
                  <c:v>-0.388290464637217</c:v>
                </c:pt>
                <c:pt idx="58">
                  <c:v>-0.38645022659647499</c:v>
                </c:pt>
                <c:pt idx="59">
                  <c:v>-0.38368986953536299</c:v>
                </c:pt>
                <c:pt idx="60">
                  <c:v>-0.38307645685511599</c:v>
                </c:pt>
                <c:pt idx="61">
                  <c:v>-0.38031609979400299</c:v>
                </c:pt>
                <c:pt idx="62">
                  <c:v>-0.37847586175326198</c:v>
                </c:pt>
                <c:pt idx="63">
                  <c:v>-0.37632891737239599</c:v>
                </c:pt>
                <c:pt idx="64">
                  <c:v>-0.37448867933165497</c:v>
                </c:pt>
                <c:pt idx="65">
                  <c:v>-0.37234173495078998</c:v>
                </c:pt>
                <c:pt idx="66">
                  <c:v>-0.37050149691004802</c:v>
                </c:pt>
                <c:pt idx="67">
                  <c:v>-0.36835455252918298</c:v>
                </c:pt>
                <c:pt idx="68">
                  <c:v>-0.36620760814831799</c:v>
                </c:pt>
                <c:pt idx="69">
                  <c:v>-0.36436737010757603</c:v>
                </c:pt>
                <c:pt idx="70">
                  <c:v>-0.36222042572671098</c:v>
                </c:pt>
                <c:pt idx="71">
                  <c:v>-0.36007348134584599</c:v>
                </c:pt>
                <c:pt idx="72">
                  <c:v>-0.35761983062485703</c:v>
                </c:pt>
                <c:pt idx="73">
                  <c:v>-0.35608629892423899</c:v>
                </c:pt>
                <c:pt idx="74">
                  <c:v>-0.354552767223621</c:v>
                </c:pt>
                <c:pt idx="75">
                  <c:v>-0.35240582284275601</c:v>
                </c:pt>
                <c:pt idx="76">
                  <c:v>-0.35025887846189102</c:v>
                </c:pt>
                <c:pt idx="77">
                  <c:v>-0.34872534676127298</c:v>
                </c:pt>
                <c:pt idx="78">
                  <c:v>-0.34627169604028402</c:v>
                </c:pt>
                <c:pt idx="79">
                  <c:v>-0.34412475165941903</c:v>
                </c:pt>
                <c:pt idx="80">
                  <c:v>-0.34259121995880099</c:v>
                </c:pt>
                <c:pt idx="81">
                  <c:v>-0.34075098191805903</c:v>
                </c:pt>
                <c:pt idx="82">
                  <c:v>-0.33829733119707001</c:v>
                </c:pt>
                <c:pt idx="83">
                  <c:v>-0.33645709315632899</c:v>
                </c:pt>
                <c:pt idx="84">
                  <c:v>-0.33400344243534003</c:v>
                </c:pt>
                <c:pt idx="85">
                  <c:v>-0.33246991073472199</c:v>
                </c:pt>
                <c:pt idx="86">
                  <c:v>-0.33062967269398003</c:v>
                </c:pt>
                <c:pt idx="87">
                  <c:v>-0.32848272831311498</c:v>
                </c:pt>
                <c:pt idx="88">
                  <c:v>-0.32664249027237302</c:v>
                </c:pt>
                <c:pt idx="89">
                  <c:v>-0.324188839551385</c:v>
                </c:pt>
                <c:pt idx="90">
                  <c:v>-0.32265530785076701</c:v>
                </c:pt>
                <c:pt idx="91">
                  <c:v>-0.32020165712977799</c:v>
                </c:pt>
                <c:pt idx="92">
                  <c:v>-0.31836141908903598</c:v>
                </c:pt>
                <c:pt idx="93">
                  <c:v>-0.31682788738841799</c:v>
                </c:pt>
                <c:pt idx="94">
                  <c:v>-0.31498764934767698</c:v>
                </c:pt>
                <c:pt idx="95">
                  <c:v>-0.31222729228656398</c:v>
                </c:pt>
                <c:pt idx="96">
                  <c:v>-0.31038705424582302</c:v>
                </c:pt>
                <c:pt idx="97">
                  <c:v>-0.30824010986495798</c:v>
                </c:pt>
                <c:pt idx="98">
                  <c:v>-0.30639987182421602</c:v>
                </c:pt>
                <c:pt idx="99">
                  <c:v>-0.304559633783474</c:v>
                </c:pt>
                <c:pt idx="100">
                  <c:v>-0.30241268940260901</c:v>
                </c:pt>
                <c:pt idx="101">
                  <c:v>-0.300572451361868</c:v>
                </c:pt>
                <c:pt idx="102">
                  <c:v>-0.29811880064087898</c:v>
                </c:pt>
                <c:pt idx="103">
                  <c:v>-0.29689197528038402</c:v>
                </c:pt>
                <c:pt idx="104">
                  <c:v>-0.294438324559396</c:v>
                </c:pt>
                <c:pt idx="105">
                  <c:v>-0.29259808651865399</c:v>
                </c:pt>
                <c:pt idx="106">
                  <c:v>-0.29075784847791297</c:v>
                </c:pt>
                <c:pt idx="107">
                  <c:v>-0.28830419775692401</c:v>
                </c:pt>
                <c:pt idx="108">
                  <c:v>-0.28615725337605902</c:v>
                </c:pt>
                <c:pt idx="109">
                  <c:v>-0.28462372167544098</c:v>
                </c:pt>
                <c:pt idx="110">
                  <c:v>-0.28247677729457499</c:v>
                </c:pt>
                <c:pt idx="111">
                  <c:v>-0.28063653925383403</c:v>
                </c:pt>
                <c:pt idx="112">
                  <c:v>-0.27848959487296898</c:v>
                </c:pt>
                <c:pt idx="113">
                  <c:v>-0.27634265049210299</c:v>
                </c:pt>
                <c:pt idx="114">
                  <c:v>-0.27480911879148501</c:v>
                </c:pt>
                <c:pt idx="115">
                  <c:v>-0.27235546807049699</c:v>
                </c:pt>
                <c:pt idx="116">
                  <c:v>-0.27051523002975503</c:v>
                </c:pt>
                <c:pt idx="117">
                  <c:v>-0.26836828564888998</c:v>
                </c:pt>
                <c:pt idx="118">
                  <c:v>-0.26652804760814802</c:v>
                </c:pt>
                <c:pt idx="119">
                  <c:v>-0.26468780956740701</c:v>
                </c:pt>
                <c:pt idx="120">
                  <c:v>-0.26223415884641799</c:v>
                </c:pt>
                <c:pt idx="121">
                  <c:v>-0.2607006271458</c:v>
                </c:pt>
                <c:pt idx="122">
                  <c:v>-0.25824697642481098</c:v>
                </c:pt>
                <c:pt idx="123">
                  <c:v>-0.25640673838407002</c:v>
                </c:pt>
                <c:pt idx="124">
                  <c:v>-0.25487320668345198</c:v>
                </c:pt>
                <c:pt idx="125">
                  <c:v>-0.25241955596246302</c:v>
                </c:pt>
                <c:pt idx="126">
                  <c:v>-0.249965905241474</c:v>
                </c:pt>
                <c:pt idx="127">
                  <c:v>-0.24843237354085601</c:v>
                </c:pt>
                <c:pt idx="128">
                  <c:v>-0.24628542915999099</c:v>
                </c:pt>
                <c:pt idx="129">
                  <c:v>-0.24444519111924901</c:v>
                </c:pt>
                <c:pt idx="130">
                  <c:v>-0.24260495307850799</c:v>
                </c:pt>
                <c:pt idx="131">
                  <c:v>-0.240458008697642</c:v>
                </c:pt>
                <c:pt idx="132">
                  <c:v>-0.23831106431677701</c:v>
                </c:pt>
                <c:pt idx="133">
                  <c:v>-0.23647082627603599</c:v>
                </c:pt>
                <c:pt idx="134">
                  <c:v>-0.23463058823529401</c:v>
                </c:pt>
                <c:pt idx="135">
                  <c:v>-0.23248364385442899</c:v>
                </c:pt>
                <c:pt idx="136">
                  <c:v>-0.230336699473564</c:v>
                </c:pt>
                <c:pt idx="137">
                  <c:v>-0.22788304875257501</c:v>
                </c:pt>
                <c:pt idx="138">
                  <c:v>-0.226962929732204</c:v>
                </c:pt>
                <c:pt idx="139">
                  <c:v>-0.224202572671092</c:v>
                </c:pt>
                <c:pt idx="140">
                  <c:v>-0.22236233463034999</c:v>
                </c:pt>
                <c:pt idx="141">
                  <c:v>-0.220522096589609</c:v>
                </c:pt>
                <c:pt idx="142">
                  <c:v>-0.21868185854886699</c:v>
                </c:pt>
                <c:pt idx="143">
                  <c:v>-0.21622820782787799</c:v>
                </c:pt>
                <c:pt idx="144">
                  <c:v>-0.214081263447013</c:v>
                </c:pt>
                <c:pt idx="145">
                  <c:v>-0.21224102540627099</c:v>
                </c:pt>
                <c:pt idx="146">
                  <c:v>-0.210707493705653</c:v>
                </c:pt>
                <c:pt idx="147">
                  <c:v>-0.20794713664454101</c:v>
                </c:pt>
                <c:pt idx="148">
                  <c:v>-0.20610689860379899</c:v>
                </c:pt>
                <c:pt idx="149">
                  <c:v>-0.20426666056305801</c:v>
                </c:pt>
                <c:pt idx="150">
                  <c:v>-0.20211971618219299</c:v>
                </c:pt>
                <c:pt idx="151">
                  <c:v>-0.200279478141451</c:v>
                </c:pt>
                <c:pt idx="152">
                  <c:v>-0.19843924010071001</c:v>
                </c:pt>
                <c:pt idx="153">
                  <c:v>-0.196599002059968</c:v>
                </c:pt>
                <c:pt idx="154">
                  <c:v>-0.19445205767910301</c:v>
                </c:pt>
                <c:pt idx="155">
                  <c:v>-0.19261181963836099</c:v>
                </c:pt>
                <c:pt idx="156">
                  <c:v>-0.190464875257496</c:v>
                </c:pt>
                <c:pt idx="157">
                  <c:v>-0.18831793087663101</c:v>
                </c:pt>
                <c:pt idx="158">
                  <c:v>-0.18617098649576599</c:v>
                </c:pt>
                <c:pt idx="159">
                  <c:v>-0.18433074845502401</c:v>
                </c:pt>
                <c:pt idx="160">
                  <c:v>-0.18249051041428199</c:v>
                </c:pt>
                <c:pt idx="161">
                  <c:v>-0.180036859693294</c:v>
                </c:pt>
                <c:pt idx="162">
                  <c:v>-0.17850332799267599</c:v>
                </c:pt>
                <c:pt idx="163">
                  <c:v>-0.176663089951934</c:v>
                </c:pt>
                <c:pt idx="164">
                  <c:v>-0.17451614557106901</c:v>
                </c:pt>
                <c:pt idx="165">
                  <c:v>-0.17206249485007999</c:v>
                </c:pt>
                <c:pt idx="166">
                  <c:v>-0.170528963149462</c:v>
                </c:pt>
                <c:pt idx="167">
                  <c:v>-0.16838201876859701</c:v>
                </c:pt>
                <c:pt idx="168">
                  <c:v>-0.166235074387732</c:v>
                </c:pt>
                <c:pt idx="169">
                  <c:v>-0.16470154268711401</c:v>
                </c:pt>
                <c:pt idx="170">
                  <c:v>-0.16194118562600099</c:v>
                </c:pt>
                <c:pt idx="171">
                  <c:v>-0.160407653925383</c:v>
                </c:pt>
                <c:pt idx="172">
                  <c:v>-0.15826070954451801</c:v>
                </c:pt>
                <c:pt idx="173">
                  <c:v>-0.156113765163653</c:v>
                </c:pt>
                <c:pt idx="174">
                  <c:v>-0.15427352712291101</c:v>
                </c:pt>
                <c:pt idx="175">
                  <c:v>-0.15243328908216999</c:v>
                </c:pt>
                <c:pt idx="176">
                  <c:v>-0.150286344701305</c:v>
                </c:pt>
                <c:pt idx="177">
                  <c:v>-0.14844610666056299</c:v>
                </c:pt>
                <c:pt idx="178">
                  <c:v>-0.146605868619821</c:v>
                </c:pt>
                <c:pt idx="179">
                  <c:v>-0.14445892423895601</c:v>
                </c:pt>
                <c:pt idx="180">
                  <c:v>-0.14231197985809099</c:v>
                </c:pt>
                <c:pt idx="181">
                  <c:v>-0.14047174181734901</c:v>
                </c:pt>
                <c:pt idx="182">
                  <c:v>-0.13832479743648399</c:v>
                </c:pt>
                <c:pt idx="183">
                  <c:v>-0.136484559395743</c:v>
                </c:pt>
                <c:pt idx="184">
                  <c:v>-0.13464432135500101</c:v>
                </c:pt>
                <c:pt idx="185">
                  <c:v>-0.13219067063401199</c:v>
                </c:pt>
                <c:pt idx="186">
                  <c:v>-0.13065713893339401</c:v>
                </c:pt>
                <c:pt idx="187">
                  <c:v>-0.12881690089265299</c:v>
                </c:pt>
                <c:pt idx="188">
                  <c:v>-0.126669956511788</c:v>
                </c:pt>
                <c:pt idx="189">
                  <c:v>-0.124523012130922</c:v>
                </c:pt>
                <c:pt idx="190">
                  <c:v>-0.12237606775005699</c:v>
                </c:pt>
                <c:pt idx="191">
                  <c:v>-0.120229123369192</c:v>
                </c:pt>
                <c:pt idx="192">
                  <c:v>-0.11838888532845</c:v>
                </c:pt>
                <c:pt idx="193">
                  <c:v>-0.116241940947585</c:v>
                </c:pt>
                <c:pt idx="194">
                  <c:v>-0.114708409246967</c:v>
                </c:pt>
                <c:pt idx="195">
                  <c:v>-0.11225475852597799</c:v>
                </c:pt>
                <c:pt idx="196">
                  <c:v>-0.11041452048523701</c:v>
                </c:pt>
                <c:pt idx="197">
                  <c:v>-0.108574282444495</c:v>
                </c:pt>
                <c:pt idx="198">
                  <c:v>-0.10642733806363</c:v>
                </c:pt>
                <c:pt idx="199">
                  <c:v>-0.104280393682765</c:v>
                </c:pt>
                <c:pt idx="200">
                  <c:v>-0.102440155642023</c:v>
                </c:pt>
                <c:pt idx="201">
                  <c:v>-0.10059991760128199</c:v>
                </c:pt>
                <c:pt idx="202">
                  <c:v>-9.8759679560540201E-2</c:v>
                </c:pt>
                <c:pt idx="203">
                  <c:v>-9.6919441519798602E-2</c:v>
                </c:pt>
                <c:pt idx="204">
                  <c:v>-9.4772497138933404E-2</c:v>
                </c:pt>
                <c:pt idx="205">
                  <c:v>-9.2318846417944606E-2</c:v>
                </c:pt>
                <c:pt idx="206">
                  <c:v>-9.0171902037079393E-2</c:v>
                </c:pt>
                <c:pt idx="207">
                  <c:v>-8.8331663996337795E-2</c:v>
                </c:pt>
                <c:pt idx="208">
                  <c:v>-8.6798132295719796E-2</c:v>
                </c:pt>
                <c:pt idx="209">
                  <c:v>-8.4344481574731095E-2</c:v>
                </c:pt>
                <c:pt idx="210">
                  <c:v>-8.2504243533989496E-2</c:v>
                </c:pt>
                <c:pt idx="211">
                  <c:v>-8.0050592813000698E-2</c:v>
                </c:pt>
                <c:pt idx="212">
                  <c:v>-7.8517061112382699E-2</c:v>
                </c:pt>
                <c:pt idx="213">
                  <c:v>-7.6676823071641101E-2</c:v>
                </c:pt>
                <c:pt idx="214">
                  <c:v>-7.4223172350652303E-2</c:v>
                </c:pt>
                <c:pt idx="215">
                  <c:v>-7.2689640650034304E-2</c:v>
                </c:pt>
                <c:pt idx="216">
                  <c:v>-7.0235989929045506E-2</c:v>
                </c:pt>
                <c:pt idx="217">
                  <c:v>-6.8089045548180405E-2</c:v>
                </c:pt>
                <c:pt idx="218">
                  <c:v>-6.6555513847562406E-2</c:v>
                </c:pt>
                <c:pt idx="219">
                  <c:v>-6.4408569466697194E-2</c:v>
                </c:pt>
                <c:pt idx="220">
                  <c:v>-6.1954918745708402E-2</c:v>
                </c:pt>
                <c:pt idx="221">
                  <c:v>-6.0114680704966797E-2</c:v>
                </c:pt>
                <c:pt idx="222">
                  <c:v>-5.8581149004348798E-2</c:v>
                </c:pt>
                <c:pt idx="223">
                  <c:v>-5.67409109636072E-2</c:v>
                </c:pt>
                <c:pt idx="224">
                  <c:v>-5.4593966582742001E-2</c:v>
                </c:pt>
                <c:pt idx="225">
                  <c:v>-5.24470222018769E-2</c:v>
                </c:pt>
                <c:pt idx="226">
                  <c:v>-5.0300077821011702E-2</c:v>
                </c:pt>
                <c:pt idx="227">
                  <c:v>-4.7846427100022897E-2</c:v>
                </c:pt>
                <c:pt idx="228">
                  <c:v>-4.6006189059281298E-2</c:v>
                </c:pt>
                <c:pt idx="229">
                  <c:v>-4.4472657358663299E-2</c:v>
                </c:pt>
                <c:pt idx="230">
                  <c:v>-4.29391256580453E-2</c:v>
                </c:pt>
                <c:pt idx="231">
                  <c:v>-4.0485474937056502E-2</c:v>
                </c:pt>
                <c:pt idx="232">
                  <c:v>-3.8031824216067697E-2</c:v>
                </c:pt>
                <c:pt idx="233">
                  <c:v>-3.6191586175326203E-2</c:v>
                </c:pt>
                <c:pt idx="234">
                  <c:v>-3.4658054474708197E-2</c:v>
                </c:pt>
                <c:pt idx="235">
                  <c:v>-3.2204403753719399E-2</c:v>
                </c:pt>
                <c:pt idx="236">
                  <c:v>-3.0057459372854201E-2</c:v>
                </c:pt>
                <c:pt idx="237">
                  <c:v>-2.8523927672236198E-2</c:v>
                </c:pt>
                <c:pt idx="238">
                  <c:v>-2.66836896314946E-2</c:v>
                </c:pt>
                <c:pt idx="239">
                  <c:v>-2.4230038910505802E-2</c:v>
                </c:pt>
                <c:pt idx="240">
                  <c:v>-2.23898008697642E-2</c:v>
                </c:pt>
                <c:pt idx="241">
                  <c:v>-2.0242856488899098E-2</c:v>
                </c:pt>
                <c:pt idx="242">
                  <c:v>-1.84026184481575E-2</c:v>
                </c:pt>
                <c:pt idx="243">
                  <c:v>-1.5948967727168702E-2</c:v>
                </c:pt>
                <c:pt idx="244">
                  <c:v>-1.4722142366674301E-2</c:v>
                </c:pt>
                <c:pt idx="245">
                  <c:v>-1.2575197985809101E-2</c:v>
                </c:pt>
                <c:pt idx="246">
                  <c:v>-1.0428253604943901E-2</c:v>
                </c:pt>
                <c:pt idx="247">
                  <c:v>-8.2813092240787405E-3</c:v>
                </c:pt>
                <c:pt idx="248">
                  <c:v>-6.7477775234607504E-3</c:v>
                </c:pt>
                <c:pt idx="249">
                  <c:v>-4.2941268024719601E-3</c:v>
                </c:pt>
                <c:pt idx="250">
                  <c:v>-2.14718242160677E-3</c:v>
                </c:pt>
                <c:pt idx="251">
                  <c:v>-3.0694438086518598E-4</c:v>
                </c:pt>
                <c:pt idx="252">
                  <c:v>1.2265873197528001E-3</c:v>
                </c:pt>
                <c:pt idx="253">
                  <c:v>3.9869443808651902E-3</c:v>
                </c:pt>
                <c:pt idx="254">
                  <c:v>5.5204760814831803E-3</c:v>
                </c:pt>
                <c:pt idx="255">
                  <c:v>7.3607141222247598E-3</c:v>
                </c:pt>
                <c:pt idx="256">
                  <c:v>9.5076585030899503E-3</c:v>
                </c:pt>
                <c:pt idx="257">
                  <c:v>1.16546028839551E-2</c:v>
                </c:pt>
                <c:pt idx="258">
                  <c:v>1.34948409246967E-2</c:v>
                </c:pt>
                <c:pt idx="259">
                  <c:v>1.5335078965438301E-2</c:v>
                </c:pt>
                <c:pt idx="260">
                  <c:v>1.7482023346303499E-2</c:v>
                </c:pt>
                <c:pt idx="261">
                  <c:v>1.9628967727168701E-2</c:v>
                </c:pt>
                <c:pt idx="262">
                  <c:v>2.11624994277867E-2</c:v>
                </c:pt>
                <c:pt idx="263">
                  <c:v>2.3616150148775501E-2</c:v>
                </c:pt>
                <c:pt idx="264">
                  <c:v>2.51496818493935E-2</c:v>
                </c:pt>
                <c:pt idx="265">
                  <c:v>2.7603332570382201E-2</c:v>
                </c:pt>
                <c:pt idx="266">
                  <c:v>2.9750276951247399E-2</c:v>
                </c:pt>
                <c:pt idx="267">
                  <c:v>3.1283808651865398E-2</c:v>
                </c:pt>
                <c:pt idx="268">
                  <c:v>3.3430753032730597E-2</c:v>
                </c:pt>
                <c:pt idx="269">
                  <c:v>3.5270991073472202E-2</c:v>
                </c:pt>
                <c:pt idx="270">
                  <c:v>3.80313481345846E-2</c:v>
                </c:pt>
                <c:pt idx="271">
                  <c:v>3.9871586175326199E-2</c:v>
                </c:pt>
                <c:pt idx="272">
                  <c:v>4.14051178759441E-2</c:v>
                </c:pt>
                <c:pt idx="273">
                  <c:v>4.3552062256809299E-2</c:v>
                </c:pt>
                <c:pt idx="274">
                  <c:v>4.5085593957427297E-2</c:v>
                </c:pt>
                <c:pt idx="275">
                  <c:v>4.7539244678416102E-2</c:v>
                </c:pt>
                <c:pt idx="276">
                  <c:v>4.9686189059281301E-2</c:v>
                </c:pt>
                <c:pt idx="277">
                  <c:v>5.12197207598993E-2</c:v>
                </c:pt>
                <c:pt idx="278">
                  <c:v>5.3980077821011697E-2</c:v>
                </c:pt>
                <c:pt idx="279">
                  <c:v>5.5513609521629703E-2</c:v>
                </c:pt>
                <c:pt idx="280">
                  <c:v>5.7660553902494797E-2</c:v>
                </c:pt>
                <c:pt idx="281">
                  <c:v>5.9194085603112803E-2</c:v>
                </c:pt>
                <c:pt idx="282">
                  <c:v>6.1647736324101601E-2</c:v>
                </c:pt>
                <c:pt idx="283">
                  <c:v>6.34879743648432E-2</c:v>
                </c:pt>
                <c:pt idx="284">
                  <c:v>6.5634918745708398E-2</c:v>
                </c:pt>
                <c:pt idx="285">
                  <c:v>6.7781863126573597E-2</c:v>
                </c:pt>
                <c:pt idx="286">
                  <c:v>6.9315394827191595E-2</c:v>
                </c:pt>
                <c:pt idx="287">
                  <c:v>7.1462339208056794E-2</c:v>
                </c:pt>
                <c:pt idx="288">
                  <c:v>7.3609283588921895E-2</c:v>
                </c:pt>
                <c:pt idx="289">
                  <c:v>7.5756227969787093E-2</c:v>
                </c:pt>
                <c:pt idx="290">
                  <c:v>7.7289759670405106E-2</c:v>
                </c:pt>
                <c:pt idx="291">
                  <c:v>7.9436704051270304E-2</c:v>
                </c:pt>
                <c:pt idx="292">
                  <c:v>8.1276942092011903E-2</c:v>
                </c:pt>
                <c:pt idx="293">
                  <c:v>8.3730592813000701E-2</c:v>
                </c:pt>
                <c:pt idx="294">
                  <c:v>8.5877537193865899E-2</c:v>
                </c:pt>
                <c:pt idx="295">
                  <c:v>8.7717775234607401E-2</c:v>
                </c:pt>
                <c:pt idx="296">
                  <c:v>8.9558013275348999E-2</c:v>
                </c:pt>
                <c:pt idx="297">
                  <c:v>9.1704957656214198E-2</c:v>
                </c:pt>
                <c:pt idx="298">
                  <c:v>9.3851902037079396E-2</c:v>
                </c:pt>
                <c:pt idx="299">
                  <c:v>9.5998846417944594E-2</c:v>
                </c:pt>
                <c:pt idx="300">
                  <c:v>9.7532378118562593E-2</c:v>
                </c:pt>
                <c:pt idx="301">
                  <c:v>9.9372616159304206E-2</c:v>
                </c:pt>
                <c:pt idx="302">
                  <c:v>0.101826266880293</c:v>
                </c:pt>
                <c:pt idx="303">
                  <c:v>0.103666504921035</c:v>
                </c:pt>
                <c:pt idx="304">
                  <c:v>0.10550674296177601</c:v>
                </c:pt>
                <c:pt idx="305">
                  <c:v>0.107653687342641</c:v>
                </c:pt>
                <c:pt idx="306">
                  <c:v>0.109800631723507</c:v>
                </c:pt>
                <c:pt idx="307">
                  <c:v>0.111334163424124</c:v>
                </c:pt>
                <c:pt idx="308">
                  <c:v>0.11348110780499</c:v>
                </c:pt>
                <c:pt idx="309">
                  <c:v>0.11562805218585499</c:v>
                </c:pt>
                <c:pt idx="310">
                  <c:v>0.11746829022659599</c:v>
                </c:pt>
                <c:pt idx="311">
                  <c:v>0.119921940947585</c:v>
                </c:pt>
                <c:pt idx="312">
                  <c:v>0.121762178988327</c:v>
                </c:pt>
                <c:pt idx="313">
                  <c:v>0.123295710688945</c:v>
                </c:pt>
                <c:pt idx="314">
                  <c:v>0.12544265506981001</c:v>
                </c:pt>
                <c:pt idx="315">
                  <c:v>0.127589599450675</c:v>
                </c:pt>
                <c:pt idx="316">
                  <c:v>0.12973654383154001</c:v>
                </c:pt>
                <c:pt idx="317">
                  <c:v>0.131883488212406</c:v>
                </c:pt>
                <c:pt idx="318">
                  <c:v>0.13341701991302399</c:v>
                </c:pt>
                <c:pt idx="319">
                  <c:v>0.13587067063401201</c:v>
                </c:pt>
                <c:pt idx="320">
                  <c:v>0.13740420233462999</c:v>
                </c:pt>
                <c:pt idx="321">
                  <c:v>0.13955114671549601</c:v>
                </c:pt>
                <c:pt idx="322">
                  <c:v>0.141698091096361</c:v>
                </c:pt>
                <c:pt idx="323">
                  <c:v>0.14353832913710199</c:v>
                </c:pt>
                <c:pt idx="324">
                  <c:v>0.145378567177844</c:v>
                </c:pt>
                <c:pt idx="325">
                  <c:v>0.147832217898833</c:v>
                </c:pt>
                <c:pt idx="326">
                  <c:v>0.14936574959945101</c:v>
                </c:pt>
                <c:pt idx="327">
                  <c:v>0.151819400320439</c:v>
                </c:pt>
                <c:pt idx="328">
                  <c:v>0.15335293202105699</c:v>
                </c:pt>
                <c:pt idx="329">
                  <c:v>0.15580658274204601</c:v>
                </c:pt>
                <c:pt idx="330">
                  <c:v>0.15734011444266399</c:v>
                </c:pt>
                <c:pt idx="331">
                  <c:v>0.15918035248340601</c:v>
                </c:pt>
                <c:pt idx="332">
                  <c:v>0.161327296864271</c:v>
                </c:pt>
                <c:pt idx="333">
                  <c:v>0.16347424124513599</c:v>
                </c:pt>
                <c:pt idx="334">
                  <c:v>0.165314479285878</c:v>
                </c:pt>
                <c:pt idx="335">
                  <c:v>0.16746142366674299</c:v>
                </c:pt>
                <c:pt idx="336">
                  <c:v>0.16991507438773201</c:v>
                </c:pt>
                <c:pt idx="337">
                  <c:v>0.17144860608835</c:v>
                </c:pt>
                <c:pt idx="338">
                  <c:v>0.17359555046921499</c:v>
                </c:pt>
                <c:pt idx="339">
                  <c:v>0.175435788509957</c:v>
                </c:pt>
                <c:pt idx="340">
                  <c:v>0.177889439230945</c:v>
                </c:pt>
                <c:pt idx="341">
                  <c:v>0.17972967727168701</c:v>
                </c:pt>
                <c:pt idx="342">
                  <c:v>0.181876621652552</c:v>
                </c:pt>
                <c:pt idx="343">
                  <c:v>0.18371685969329399</c:v>
                </c:pt>
                <c:pt idx="344">
                  <c:v>0.185557097734035</c:v>
                </c:pt>
                <c:pt idx="345">
                  <c:v>0.18739733577477699</c:v>
                </c:pt>
                <c:pt idx="346">
                  <c:v>0.188930867475395</c:v>
                </c:pt>
                <c:pt idx="347">
                  <c:v>0.191691224536507</c:v>
                </c:pt>
                <c:pt idx="348">
                  <c:v>0.19353146257724901</c:v>
                </c:pt>
                <c:pt idx="349">
                  <c:v>0.195678406958114</c:v>
                </c:pt>
                <c:pt idx="350">
                  <c:v>0.19721193865873199</c:v>
                </c:pt>
                <c:pt idx="351">
                  <c:v>0.19935888303959701</c:v>
                </c:pt>
                <c:pt idx="352">
                  <c:v>0.201505827420462</c:v>
                </c:pt>
                <c:pt idx="353">
                  <c:v>0.20303935912108001</c:v>
                </c:pt>
                <c:pt idx="354">
                  <c:v>0.205186303501946</c:v>
                </c:pt>
                <c:pt idx="355">
                  <c:v>0.20733324788281099</c:v>
                </c:pt>
                <c:pt idx="356">
                  <c:v>0.208866779583429</c:v>
                </c:pt>
                <c:pt idx="357">
                  <c:v>0.211320430304417</c:v>
                </c:pt>
                <c:pt idx="358">
                  <c:v>0.21377408102540599</c:v>
                </c:pt>
                <c:pt idx="359">
                  <c:v>0.215307612726024</c:v>
                </c:pt>
                <c:pt idx="360">
                  <c:v>0.21806796978713699</c:v>
                </c:pt>
                <c:pt idx="361">
                  <c:v>0.21990820782787801</c:v>
                </c:pt>
                <c:pt idx="362">
                  <c:v>0.22113503318837299</c:v>
                </c:pt>
                <c:pt idx="363">
                  <c:v>0.22358868390936101</c:v>
                </c:pt>
                <c:pt idx="364">
                  <c:v>0.225428921950103</c:v>
                </c:pt>
                <c:pt idx="365">
                  <c:v>0.22726915999084499</c:v>
                </c:pt>
                <c:pt idx="366">
                  <c:v>0.22941610437171001</c:v>
                </c:pt>
                <c:pt idx="367">
                  <c:v>0.231563048752575</c:v>
                </c:pt>
                <c:pt idx="368">
                  <c:v>0.23340328679331701</c:v>
                </c:pt>
                <c:pt idx="369">
                  <c:v>0.235243524834058</c:v>
                </c:pt>
                <c:pt idx="370">
                  <c:v>0.23739046921492299</c:v>
                </c:pt>
                <c:pt idx="371">
                  <c:v>0.23953741359578801</c:v>
                </c:pt>
                <c:pt idx="372">
                  <c:v>0.24137765163652999</c:v>
                </c:pt>
                <c:pt idx="373">
                  <c:v>0.24352459601739501</c:v>
                </c:pt>
                <c:pt idx="374">
                  <c:v>0.245364834058137</c:v>
                </c:pt>
                <c:pt idx="375">
                  <c:v>0.24689836575875501</c:v>
                </c:pt>
                <c:pt idx="376">
                  <c:v>0.24965872281986701</c:v>
                </c:pt>
                <c:pt idx="377">
                  <c:v>0.25119225452048499</c:v>
                </c:pt>
                <c:pt idx="378">
                  <c:v>0.25364590524147401</c:v>
                </c:pt>
                <c:pt idx="379">
                  <c:v>0.25548614328221603</c:v>
                </c:pt>
                <c:pt idx="380">
                  <c:v>0.25793979400320399</c:v>
                </c:pt>
                <c:pt idx="381">
                  <c:v>0.25978003204394601</c:v>
                </c:pt>
                <c:pt idx="382">
                  <c:v>0.26131356374456399</c:v>
                </c:pt>
                <c:pt idx="383">
                  <c:v>0.26376721446555301</c:v>
                </c:pt>
                <c:pt idx="384">
                  <c:v>0.265914158846418</c:v>
                </c:pt>
                <c:pt idx="385">
                  <c:v>0.26744769054703599</c:v>
                </c:pt>
                <c:pt idx="386">
                  <c:v>0.269287928587778</c:v>
                </c:pt>
                <c:pt idx="387">
                  <c:v>0.27112816662851902</c:v>
                </c:pt>
                <c:pt idx="388">
                  <c:v>0.27358181734950798</c:v>
                </c:pt>
                <c:pt idx="389">
                  <c:v>0.275422055390249</c:v>
                </c:pt>
                <c:pt idx="390">
                  <c:v>0.27726229343099101</c:v>
                </c:pt>
                <c:pt idx="391">
                  <c:v>0.27910253147173297</c:v>
                </c:pt>
                <c:pt idx="392">
                  <c:v>0.28124947585259802</c:v>
                </c:pt>
                <c:pt idx="393">
                  <c:v>0.28308971389333898</c:v>
                </c:pt>
                <c:pt idx="394">
                  <c:v>0.285543364614328</c:v>
                </c:pt>
                <c:pt idx="395">
                  <c:v>0.28799701533531702</c:v>
                </c:pt>
                <c:pt idx="396">
                  <c:v>0.289530547035935</c:v>
                </c:pt>
                <c:pt idx="397">
                  <c:v>0.29137078507667702</c:v>
                </c:pt>
                <c:pt idx="398">
                  <c:v>0.29351772945754201</c:v>
                </c:pt>
                <c:pt idx="399">
                  <c:v>0.295664673838407</c:v>
                </c:pt>
                <c:pt idx="400">
                  <c:v>0.29781161821927199</c:v>
                </c:pt>
                <c:pt idx="401">
                  <c:v>0.29934514991988997</c:v>
                </c:pt>
                <c:pt idx="402">
                  <c:v>0.30149209430075502</c:v>
                </c:pt>
                <c:pt idx="403">
                  <c:v>0.30333233234149698</c:v>
                </c:pt>
                <c:pt idx="404">
                  <c:v>0.305172570382238</c:v>
                </c:pt>
                <c:pt idx="405">
                  <c:v>0.30701280842298001</c:v>
                </c:pt>
                <c:pt idx="406">
                  <c:v>0.309159752803845</c:v>
                </c:pt>
                <c:pt idx="407">
                  <c:v>0.31161340352483402</c:v>
                </c:pt>
                <c:pt idx="408">
                  <c:v>0.31345364156557598</c:v>
                </c:pt>
                <c:pt idx="409">
                  <c:v>0.31560058594644103</c:v>
                </c:pt>
                <c:pt idx="410">
                  <c:v>0.31774753032730602</c:v>
                </c:pt>
                <c:pt idx="411">
                  <c:v>0.319281062027924</c:v>
                </c:pt>
                <c:pt idx="412">
                  <c:v>0.32142800640878899</c:v>
                </c:pt>
                <c:pt idx="413">
                  <c:v>0.32326824444953101</c:v>
                </c:pt>
                <c:pt idx="414">
                  <c:v>0.325415188830396</c:v>
                </c:pt>
                <c:pt idx="415">
                  <c:v>0.32756213321126099</c:v>
                </c:pt>
                <c:pt idx="416">
                  <c:v>0.329402371252003</c:v>
                </c:pt>
                <c:pt idx="417">
                  <c:v>0.33185602197299102</c:v>
                </c:pt>
                <c:pt idx="418">
                  <c:v>0.33338955367360901</c:v>
                </c:pt>
                <c:pt idx="419">
                  <c:v>0.33584320439459803</c:v>
                </c:pt>
                <c:pt idx="420">
                  <c:v>0.33737673609521601</c:v>
                </c:pt>
                <c:pt idx="421">
                  <c:v>0.338910267795834</c:v>
                </c:pt>
                <c:pt idx="422">
                  <c:v>0.34167062485694699</c:v>
                </c:pt>
                <c:pt idx="423">
                  <c:v>0.34381756923781198</c:v>
                </c:pt>
                <c:pt idx="424">
                  <c:v>0.345657807278553</c:v>
                </c:pt>
                <c:pt idx="425">
                  <c:v>0.34780475165941899</c:v>
                </c:pt>
                <c:pt idx="426">
                  <c:v>0.34933828336003703</c:v>
                </c:pt>
                <c:pt idx="427">
                  <c:v>0.35148522774090202</c:v>
                </c:pt>
                <c:pt idx="428">
                  <c:v>0.35363217212176701</c:v>
                </c:pt>
                <c:pt idx="429">
                  <c:v>0.35547241016250902</c:v>
                </c:pt>
                <c:pt idx="430">
                  <c:v>0.35700594186312701</c:v>
                </c:pt>
                <c:pt idx="431">
                  <c:v>0.35945959258411497</c:v>
                </c:pt>
                <c:pt idx="432">
                  <c:v>0.36160653696498102</c:v>
                </c:pt>
                <c:pt idx="433">
                  <c:v>0.36344677500572198</c:v>
                </c:pt>
                <c:pt idx="434">
                  <c:v>0.365900425726711</c:v>
                </c:pt>
                <c:pt idx="435">
                  <c:v>0.36743395742732898</c:v>
                </c:pt>
                <c:pt idx="436">
                  <c:v>0.36927419546807</c:v>
                </c:pt>
                <c:pt idx="437">
                  <c:v>0.37142113984893599</c:v>
                </c:pt>
                <c:pt idx="438">
                  <c:v>0.373261377889677</c:v>
                </c:pt>
                <c:pt idx="439">
                  <c:v>0.37540832227054199</c:v>
                </c:pt>
                <c:pt idx="440">
                  <c:v>0.37755526665140798</c:v>
                </c:pt>
                <c:pt idx="441">
                  <c:v>0.379395504692149</c:v>
                </c:pt>
                <c:pt idx="442">
                  <c:v>0.38154244907301399</c:v>
                </c:pt>
                <c:pt idx="443">
                  <c:v>0.38368939345387998</c:v>
                </c:pt>
                <c:pt idx="444">
                  <c:v>0.38583633783474502</c:v>
                </c:pt>
                <c:pt idx="445">
                  <c:v>0.38767657587548598</c:v>
                </c:pt>
                <c:pt idx="446">
                  <c:v>0.389516813916228</c:v>
                </c:pt>
                <c:pt idx="447">
                  <c:v>0.39105034561684598</c:v>
                </c:pt>
                <c:pt idx="448">
                  <c:v>0.393503996337835</c:v>
                </c:pt>
                <c:pt idx="449">
                  <c:v>0.39565094071869999</c:v>
                </c:pt>
                <c:pt idx="450">
                  <c:v>0.39749117875944101</c:v>
                </c:pt>
                <c:pt idx="451">
                  <c:v>0.399638123140307</c:v>
                </c:pt>
                <c:pt idx="452">
                  <c:v>0.40117165484092498</c:v>
                </c:pt>
                <c:pt idx="453">
                  <c:v>0.40393201190203698</c:v>
                </c:pt>
                <c:pt idx="454">
                  <c:v>0.40515883726253099</c:v>
                </c:pt>
                <c:pt idx="455">
                  <c:v>0.40761248798352001</c:v>
                </c:pt>
                <c:pt idx="456">
                  <c:v>0.40945272602426203</c:v>
                </c:pt>
                <c:pt idx="457">
                  <c:v>0.41190637674525099</c:v>
                </c:pt>
                <c:pt idx="458">
                  <c:v>0.41343990844586898</c:v>
                </c:pt>
                <c:pt idx="459">
                  <c:v>0.41528014648660999</c:v>
                </c:pt>
                <c:pt idx="460">
                  <c:v>0.41742709086747498</c:v>
                </c:pt>
                <c:pt idx="461">
                  <c:v>0.41957403524834103</c:v>
                </c:pt>
                <c:pt idx="462">
                  <c:v>0.42141427328908199</c:v>
                </c:pt>
                <c:pt idx="463">
                  <c:v>0.42356121766994698</c:v>
                </c:pt>
                <c:pt idx="464">
                  <c:v>0.42540145571068899</c:v>
                </c:pt>
                <c:pt idx="465">
                  <c:v>0.42754840009155398</c:v>
                </c:pt>
                <c:pt idx="466">
                  <c:v>0.429388638132296</c:v>
                </c:pt>
                <c:pt idx="467">
                  <c:v>0.43122887617303701</c:v>
                </c:pt>
                <c:pt idx="468">
                  <c:v>0.433375820553902</c:v>
                </c:pt>
                <c:pt idx="469">
                  <c:v>0.43552276493476799</c:v>
                </c:pt>
                <c:pt idx="470">
                  <c:v>0.43766970931563298</c:v>
                </c:pt>
                <c:pt idx="471">
                  <c:v>0.43920324101625102</c:v>
                </c:pt>
                <c:pt idx="472">
                  <c:v>0.44135018539711601</c:v>
                </c:pt>
                <c:pt idx="473">
                  <c:v>0.44380383611810498</c:v>
                </c:pt>
                <c:pt idx="474">
                  <c:v>0.44564407415884599</c:v>
                </c:pt>
                <c:pt idx="475">
                  <c:v>0.44748431219958801</c:v>
                </c:pt>
                <c:pt idx="476">
                  <c:v>0.44932455024033002</c:v>
                </c:pt>
                <c:pt idx="477">
                  <c:v>0.45116478828107098</c:v>
                </c:pt>
                <c:pt idx="478">
                  <c:v>0.45331173266193597</c:v>
                </c:pt>
                <c:pt idx="479">
                  <c:v>0.45576538338292499</c:v>
                </c:pt>
                <c:pt idx="480">
                  <c:v>0.45729891508354298</c:v>
                </c:pt>
                <c:pt idx="481">
                  <c:v>0.45944585946440802</c:v>
                </c:pt>
                <c:pt idx="482">
                  <c:v>0.46189951018539699</c:v>
                </c:pt>
                <c:pt idx="483">
                  <c:v>0.463739748226139</c:v>
                </c:pt>
                <c:pt idx="484">
                  <c:v>0.46527327992675699</c:v>
                </c:pt>
                <c:pt idx="485">
                  <c:v>0.46772693064774501</c:v>
                </c:pt>
                <c:pt idx="486">
                  <c:v>0.46956716868848702</c:v>
                </c:pt>
                <c:pt idx="487">
                  <c:v>0.47202081940947599</c:v>
                </c:pt>
                <c:pt idx="488">
                  <c:v>0.47324764476997</c:v>
                </c:pt>
                <c:pt idx="489">
                  <c:v>0.47539458915083499</c:v>
                </c:pt>
                <c:pt idx="490">
                  <c:v>0.47784823987182401</c:v>
                </c:pt>
                <c:pt idx="491">
                  <c:v>0.47968847791256602</c:v>
                </c:pt>
                <c:pt idx="492">
                  <c:v>0.48183542229343101</c:v>
                </c:pt>
                <c:pt idx="493">
                  <c:v>0.483368953994049</c:v>
                </c:pt>
                <c:pt idx="494">
                  <c:v>0.48551589837491399</c:v>
                </c:pt>
                <c:pt idx="495">
                  <c:v>0.487356136415656</c:v>
                </c:pt>
                <c:pt idx="496">
                  <c:v>0.48919637445639702</c:v>
                </c:pt>
                <c:pt idx="497">
                  <c:v>0.49165002517738599</c:v>
                </c:pt>
                <c:pt idx="498">
                  <c:v>0.49318355687800403</c:v>
                </c:pt>
                <c:pt idx="499">
                  <c:v>0.49563720759899299</c:v>
                </c:pt>
                <c:pt idx="500">
                  <c:v>0.49778415197985798</c:v>
                </c:pt>
                <c:pt idx="501">
                  <c:v>0.49901097734035199</c:v>
                </c:pt>
                <c:pt idx="502">
                  <c:v>0.50146462806134096</c:v>
                </c:pt>
                <c:pt idx="503">
                  <c:v>0.503611572442206</c:v>
                </c:pt>
                <c:pt idx="504">
                  <c:v>0.50545181048294796</c:v>
                </c:pt>
                <c:pt idx="505">
                  <c:v>0.50729204852368903</c:v>
                </c:pt>
                <c:pt idx="506">
                  <c:v>0.50974569924467805</c:v>
                </c:pt>
                <c:pt idx="507">
                  <c:v>0.51158593728542001</c:v>
                </c:pt>
                <c:pt idx="508">
                  <c:v>0.51342617532616097</c:v>
                </c:pt>
                <c:pt idx="509">
                  <c:v>0.51587982604714999</c:v>
                </c:pt>
                <c:pt idx="510">
                  <c:v>0.517106651407645</c:v>
                </c:pt>
                <c:pt idx="511">
                  <c:v>0.51956030212863302</c:v>
                </c:pt>
                <c:pt idx="512">
                  <c:v>0.52109383382925101</c:v>
                </c:pt>
                <c:pt idx="513">
                  <c:v>0.52354748455024003</c:v>
                </c:pt>
                <c:pt idx="514">
                  <c:v>0.52538772259098199</c:v>
                </c:pt>
                <c:pt idx="515">
                  <c:v>0.52722796063172295</c:v>
                </c:pt>
                <c:pt idx="516">
                  <c:v>0.52937490501258899</c:v>
                </c:pt>
                <c:pt idx="517">
                  <c:v>0.53152184939345404</c:v>
                </c:pt>
                <c:pt idx="518">
                  <c:v>0.533362087434195</c:v>
                </c:pt>
                <c:pt idx="519">
                  <c:v>0.53550903181506004</c:v>
                </c:pt>
                <c:pt idx="520">
                  <c:v>0.537349269855802</c:v>
                </c:pt>
                <c:pt idx="521">
                  <c:v>0.53949621423666705</c:v>
                </c:pt>
                <c:pt idx="522">
                  <c:v>0.54164315861753198</c:v>
                </c:pt>
                <c:pt idx="523">
                  <c:v>0.54317669031815097</c:v>
                </c:pt>
                <c:pt idx="524">
                  <c:v>0.54532363469901601</c:v>
                </c:pt>
                <c:pt idx="525">
                  <c:v>0.54777728542000403</c:v>
                </c:pt>
                <c:pt idx="526">
                  <c:v>0.54961752346074599</c:v>
                </c:pt>
                <c:pt idx="527">
                  <c:v>0.55145776150148795</c:v>
                </c:pt>
                <c:pt idx="528">
                  <c:v>0.55329799954222902</c:v>
                </c:pt>
                <c:pt idx="529">
                  <c:v>0.55513823758297098</c:v>
                </c:pt>
                <c:pt idx="530">
                  <c:v>0.55728518196383603</c:v>
                </c:pt>
                <c:pt idx="531">
                  <c:v>0.55973883268482505</c:v>
                </c:pt>
                <c:pt idx="532">
                  <c:v>0.56096565804531895</c:v>
                </c:pt>
                <c:pt idx="533">
                  <c:v>0.56372601510643205</c:v>
                </c:pt>
                <c:pt idx="534">
                  <c:v>0.56556625314717301</c:v>
                </c:pt>
                <c:pt idx="535">
                  <c:v>0.56771319752803795</c:v>
                </c:pt>
                <c:pt idx="536">
                  <c:v>0.56955343556878002</c:v>
                </c:pt>
                <c:pt idx="537">
                  <c:v>0.57139367360952198</c:v>
                </c:pt>
                <c:pt idx="538">
                  <c:v>0.57415403067063397</c:v>
                </c:pt>
                <c:pt idx="539">
                  <c:v>0.57538085603112799</c:v>
                </c:pt>
                <c:pt idx="540">
                  <c:v>0.57752780041199303</c:v>
                </c:pt>
                <c:pt idx="541">
                  <c:v>0.57967474479285896</c:v>
                </c:pt>
                <c:pt idx="542">
                  <c:v>0.58182168917372401</c:v>
                </c:pt>
                <c:pt idx="543">
                  <c:v>0.58366192721446497</c:v>
                </c:pt>
                <c:pt idx="544">
                  <c:v>0.58580887159533102</c:v>
                </c:pt>
                <c:pt idx="545">
                  <c:v>0.58764910963607198</c:v>
                </c:pt>
                <c:pt idx="546">
                  <c:v>0.58948934767681405</c:v>
                </c:pt>
                <c:pt idx="547">
                  <c:v>0.59163629205767898</c:v>
                </c:pt>
                <c:pt idx="548">
                  <c:v>0.59347653009842105</c:v>
                </c:pt>
                <c:pt idx="549">
                  <c:v>0.59562347447928599</c:v>
                </c:pt>
                <c:pt idx="550">
                  <c:v>0.59715700617990397</c:v>
                </c:pt>
                <c:pt idx="551">
                  <c:v>0.59961065690089299</c:v>
                </c:pt>
                <c:pt idx="552">
                  <c:v>0.60175760128175804</c:v>
                </c:pt>
                <c:pt idx="553">
                  <c:v>0.60298442664225205</c:v>
                </c:pt>
                <c:pt idx="554">
                  <c:v>0.60543807736324096</c:v>
                </c:pt>
                <c:pt idx="555">
                  <c:v>0.60727831540398203</c:v>
                </c:pt>
                <c:pt idx="556">
                  <c:v>0.60973196612497105</c:v>
                </c:pt>
                <c:pt idx="557">
                  <c:v>0.61126549782558903</c:v>
                </c:pt>
                <c:pt idx="558">
                  <c:v>0.61371914854657805</c:v>
                </c:pt>
                <c:pt idx="559">
                  <c:v>0.61525268024719604</c:v>
                </c:pt>
                <c:pt idx="560">
                  <c:v>0.61801303730830803</c:v>
                </c:pt>
                <c:pt idx="561">
                  <c:v>0.61954656900892602</c:v>
                </c:pt>
                <c:pt idx="562">
                  <c:v>0.62138680704966798</c:v>
                </c:pt>
                <c:pt idx="563">
                  <c:v>0.62322704509041005</c:v>
                </c:pt>
                <c:pt idx="564">
                  <c:v>0.62568069581139796</c:v>
                </c:pt>
                <c:pt idx="565">
                  <c:v>0.62752093385214003</c:v>
                </c:pt>
                <c:pt idx="566">
                  <c:v>0.62936117189288199</c:v>
                </c:pt>
                <c:pt idx="567">
                  <c:v>0.63089470359349997</c:v>
                </c:pt>
                <c:pt idx="568">
                  <c:v>0.63304164797436502</c:v>
                </c:pt>
                <c:pt idx="569">
                  <c:v>0.63518859235522995</c:v>
                </c:pt>
                <c:pt idx="570">
                  <c:v>0.637335536736095</c:v>
                </c:pt>
                <c:pt idx="571">
                  <c:v>0.63948248111696004</c:v>
                </c:pt>
                <c:pt idx="572">
                  <c:v>0.64193613183794895</c:v>
                </c:pt>
                <c:pt idx="573">
                  <c:v>0.64377636987869102</c:v>
                </c:pt>
                <c:pt idx="574">
                  <c:v>0.64592331425955596</c:v>
                </c:pt>
                <c:pt idx="575">
                  <c:v>0.64776355230029703</c:v>
                </c:pt>
                <c:pt idx="576">
                  <c:v>0.64960379034103899</c:v>
                </c:pt>
                <c:pt idx="577">
                  <c:v>0.65144402838178095</c:v>
                </c:pt>
                <c:pt idx="578">
                  <c:v>0.65328426642252202</c:v>
                </c:pt>
                <c:pt idx="579">
                  <c:v>0.65512450446326398</c:v>
                </c:pt>
                <c:pt idx="580">
                  <c:v>0.65727144884412902</c:v>
                </c:pt>
                <c:pt idx="581">
                  <c:v>0.65972509956511804</c:v>
                </c:pt>
                <c:pt idx="582">
                  <c:v>0.66156533760585901</c:v>
                </c:pt>
                <c:pt idx="583">
                  <c:v>0.66371228198672405</c:v>
                </c:pt>
                <c:pt idx="584">
                  <c:v>0.66524581368734204</c:v>
                </c:pt>
                <c:pt idx="585">
                  <c:v>0.66800617074845503</c:v>
                </c:pt>
                <c:pt idx="586">
                  <c:v>0.66953970244907302</c:v>
                </c:pt>
                <c:pt idx="587">
                  <c:v>0.67168664682993795</c:v>
                </c:pt>
                <c:pt idx="588">
                  <c:v>0.67352688487068002</c:v>
                </c:pt>
                <c:pt idx="589">
                  <c:v>0.67536712291142098</c:v>
                </c:pt>
                <c:pt idx="590">
                  <c:v>0.67904759899290401</c:v>
                </c:pt>
                <c:pt idx="591">
                  <c:v>0.68150124971389303</c:v>
                </c:pt>
                <c:pt idx="592">
                  <c:v>0.68364819409475797</c:v>
                </c:pt>
                <c:pt idx="593">
                  <c:v>0.68487501945525298</c:v>
                </c:pt>
                <c:pt idx="594">
                  <c:v>0.687328670176242</c:v>
                </c:pt>
                <c:pt idx="595">
                  <c:v>0.68947561455710704</c:v>
                </c:pt>
                <c:pt idx="596">
                  <c:v>0.69162255893797198</c:v>
                </c:pt>
                <c:pt idx="597">
                  <c:v>0.69315609063858996</c:v>
                </c:pt>
                <c:pt idx="598">
                  <c:v>0.69530303501945501</c:v>
                </c:pt>
                <c:pt idx="599">
                  <c:v>0.69714327306019697</c:v>
                </c:pt>
                <c:pt idx="600">
                  <c:v>0.69959692378118499</c:v>
                </c:pt>
                <c:pt idx="601">
                  <c:v>0.70143716182192695</c:v>
                </c:pt>
                <c:pt idx="602">
                  <c:v>0.70327739986266902</c:v>
                </c:pt>
                <c:pt idx="603">
                  <c:v>0.70542434424353395</c:v>
                </c:pt>
                <c:pt idx="604">
                  <c:v>0.707571288624399</c:v>
                </c:pt>
                <c:pt idx="605">
                  <c:v>0.70941152666514096</c:v>
                </c:pt>
                <c:pt idx="606">
                  <c:v>0.71094505836575905</c:v>
                </c:pt>
                <c:pt idx="607">
                  <c:v>0.71339870908674696</c:v>
                </c:pt>
                <c:pt idx="608">
                  <c:v>0.71554565346761301</c:v>
                </c:pt>
                <c:pt idx="609">
                  <c:v>0.71738589150835397</c:v>
                </c:pt>
                <c:pt idx="610">
                  <c:v>0.71953283588921901</c:v>
                </c:pt>
                <c:pt idx="611">
                  <c:v>0.721066367589837</c:v>
                </c:pt>
                <c:pt idx="612">
                  <c:v>0.72352001831082602</c:v>
                </c:pt>
                <c:pt idx="613">
                  <c:v>0.72536025635156798</c:v>
                </c:pt>
                <c:pt idx="614">
                  <c:v>0.72750720073243302</c:v>
                </c:pt>
                <c:pt idx="615">
                  <c:v>0.72934743877317398</c:v>
                </c:pt>
                <c:pt idx="616">
                  <c:v>0.731801089494163</c:v>
                </c:pt>
                <c:pt idx="617">
                  <c:v>0.73364132753490496</c:v>
                </c:pt>
                <c:pt idx="618">
                  <c:v>0.73548156557564603</c:v>
                </c:pt>
                <c:pt idx="619">
                  <c:v>0.73762850995651197</c:v>
                </c:pt>
                <c:pt idx="620">
                  <c:v>0.74008216067749999</c:v>
                </c:pt>
                <c:pt idx="621">
                  <c:v>0.741308986037995</c:v>
                </c:pt>
                <c:pt idx="622">
                  <c:v>0.74314922407873596</c:v>
                </c:pt>
                <c:pt idx="623">
                  <c:v>0.74560287479972498</c:v>
                </c:pt>
                <c:pt idx="624">
                  <c:v>0.74744311284046705</c:v>
                </c:pt>
                <c:pt idx="625">
                  <c:v>0.74989676356145596</c:v>
                </c:pt>
                <c:pt idx="626">
                  <c:v>0.75143029526207405</c:v>
                </c:pt>
                <c:pt idx="627">
                  <c:v>0.75357723964293899</c:v>
                </c:pt>
                <c:pt idx="628">
                  <c:v>0.75511077134355697</c:v>
                </c:pt>
                <c:pt idx="629">
                  <c:v>0.75725771572442202</c:v>
                </c:pt>
                <c:pt idx="630">
                  <c:v>0.75940466010528695</c:v>
                </c:pt>
                <c:pt idx="631">
                  <c:v>0.76124489814602903</c:v>
                </c:pt>
                <c:pt idx="632">
                  <c:v>0.76339184252689396</c:v>
                </c:pt>
                <c:pt idx="633">
                  <c:v>0.76492537422751194</c:v>
                </c:pt>
                <c:pt idx="634">
                  <c:v>0.76768573128862405</c:v>
                </c:pt>
                <c:pt idx="635">
                  <c:v>0.76921926298924204</c:v>
                </c:pt>
                <c:pt idx="636">
                  <c:v>0.77136620737010697</c:v>
                </c:pt>
                <c:pt idx="637">
                  <c:v>0.77351315175097302</c:v>
                </c:pt>
                <c:pt idx="638">
                  <c:v>0.77535338979171398</c:v>
                </c:pt>
                <c:pt idx="639">
                  <c:v>0.77719362783245605</c:v>
                </c:pt>
                <c:pt idx="640">
                  <c:v>0.77934057221332098</c:v>
                </c:pt>
                <c:pt idx="641">
                  <c:v>0.78118081025406305</c:v>
                </c:pt>
                <c:pt idx="642">
                  <c:v>0.78394116731517505</c:v>
                </c:pt>
                <c:pt idx="643">
                  <c:v>0.78486128633554597</c:v>
                </c:pt>
                <c:pt idx="644">
                  <c:v>0.78731493705653499</c:v>
                </c:pt>
                <c:pt idx="645">
                  <c:v>0.78976858777752301</c:v>
                </c:pt>
                <c:pt idx="646">
                  <c:v>0.79099541313801802</c:v>
                </c:pt>
                <c:pt idx="647">
                  <c:v>0.79375577019913002</c:v>
                </c:pt>
                <c:pt idx="648">
                  <c:v>0.79559600823987198</c:v>
                </c:pt>
                <c:pt idx="649">
                  <c:v>0.79712953994048996</c:v>
                </c:pt>
                <c:pt idx="650">
                  <c:v>0.79896977798123103</c:v>
                </c:pt>
                <c:pt idx="651">
                  <c:v>0.80111672236209597</c:v>
                </c:pt>
                <c:pt idx="652">
                  <c:v>0.80326366674296201</c:v>
                </c:pt>
                <c:pt idx="653">
                  <c:v>0.80541061112382695</c:v>
                </c:pt>
                <c:pt idx="654">
                  <c:v>0.80755755550469199</c:v>
                </c:pt>
                <c:pt idx="655">
                  <c:v>0.81001120622568101</c:v>
                </c:pt>
                <c:pt idx="656">
                  <c:v>0.811544737926299</c:v>
                </c:pt>
                <c:pt idx="657">
                  <c:v>0.81338497596703996</c:v>
                </c:pt>
                <c:pt idx="658">
                  <c:v>0.81583862668802898</c:v>
                </c:pt>
                <c:pt idx="659">
                  <c:v>0.81737215838864696</c:v>
                </c:pt>
                <c:pt idx="660">
                  <c:v>0.81982580910963598</c:v>
                </c:pt>
                <c:pt idx="661">
                  <c:v>0.82135934081025397</c:v>
                </c:pt>
                <c:pt idx="662">
                  <c:v>0.82350628519111901</c:v>
                </c:pt>
                <c:pt idx="663">
                  <c:v>0.82534652323186097</c:v>
                </c:pt>
                <c:pt idx="664">
                  <c:v>0.82718676127260204</c:v>
                </c:pt>
                <c:pt idx="665">
                  <c:v>0.82933370565346698</c:v>
                </c:pt>
                <c:pt idx="666">
                  <c:v>0.831787356374456</c:v>
                </c:pt>
                <c:pt idx="667">
                  <c:v>0.83332088807507398</c:v>
                </c:pt>
                <c:pt idx="668">
                  <c:v>0.83546783245593903</c:v>
                </c:pt>
                <c:pt idx="669">
                  <c:v>0.83730807049668099</c:v>
                </c:pt>
                <c:pt idx="670">
                  <c:v>0.83914830853742295</c:v>
                </c:pt>
                <c:pt idx="671">
                  <c:v>0.84098854657816402</c:v>
                </c:pt>
                <c:pt idx="672">
                  <c:v>0.84344219729915304</c:v>
                </c:pt>
                <c:pt idx="673">
                  <c:v>0.84558914168001797</c:v>
                </c:pt>
                <c:pt idx="674">
                  <c:v>0.84712267338063596</c:v>
                </c:pt>
                <c:pt idx="675">
                  <c:v>0.84988303044174895</c:v>
                </c:pt>
                <c:pt idx="676">
                  <c:v>0.85141656214236705</c:v>
                </c:pt>
                <c:pt idx="677">
                  <c:v>0.85325680018310801</c:v>
                </c:pt>
                <c:pt idx="678">
                  <c:v>0.85509703822384997</c:v>
                </c:pt>
                <c:pt idx="679">
                  <c:v>0.85755068894483799</c:v>
                </c:pt>
                <c:pt idx="680">
                  <c:v>0.85939092698557995</c:v>
                </c:pt>
                <c:pt idx="681">
                  <c:v>0.86092445868619805</c:v>
                </c:pt>
                <c:pt idx="682">
                  <c:v>0.86337810940718696</c:v>
                </c:pt>
                <c:pt idx="683">
                  <c:v>0.86521834744792803</c:v>
                </c:pt>
                <c:pt idx="684">
                  <c:v>0.86767199816891705</c:v>
                </c:pt>
                <c:pt idx="685">
                  <c:v>0.86920552986953503</c:v>
                </c:pt>
                <c:pt idx="686">
                  <c:v>0.87135247425039997</c:v>
                </c:pt>
                <c:pt idx="687">
                  <c:v>0.87319271229114204</c:v>
                </c:pt>
                <c:pt idx="688">
                  <c:v>0.87564636301213095</c:v>
                </c:pt>
                <c:pt idx="689">
                  <c:v>0.87748660105287202</c:v>
                </c:pt>
                <c:pt idx="690">
                  <c:v>0.87932683909361398</c:v>
                </c:pt>
                <c:pt idx="691">
                  <c:v>0.88147378347447902</c:v>
                </c:pt>
                <c:pt idx="692">
                  <c:v>0.88362072785534396</c:v>
                </c:pt>
                <c:pt idx="693">
                  <c:v>0.88546096589608603</c:v>
                </c:pt>
                <c:pt idx="694">
                  <c:v>0.88730120393682699</c:v>
                </c:pt>
                <c:pt idx="695">
                  <c:v>0.88975485465781601</c:v>
                </c:pt>
                <c:pt idx="696">
                  <c:v>0.89128838635843399</c:v>
                </c:pt>
                <c:pt idx="697">
                  <c:v>0.89343533073929904</c:v>
                </c:pt>
                <c:pt idx="698">
                  <c:v>0.89558227512016497</c:v>
                </c:pt>
                <c:pt idx="699">
                  <c:v>0.89742251316090604</c:v>
                </c:pt>
                <c:pt idx="700">
                  <c:v>0.89956945754177098</c:v>
                </c:pt>
                <c:pt idx="701">
                  <c:v>0.90110298924238896</c:v>
                </c:pt>
                <c:pt idx="702">
                  <c:v>0.90355663996337798</c:v>
                </c:pt>
                <c:pt idx="703">
                  <c:v>0.90570358434424303</c:v>
                </c:pt>
                <c:pt idx="704">
                  <c:v>0.90785052872510896</c:v>
                </c:pt>
                <c:pt idx="705">
                  <c:v>0.90938406042572695</c:v>
                </c:pt>
                <c:pt idx="706">
                  <c:v>0.91122429846646802</c:v>
                </c:pt>
                <c:pt idx="707">
                  <c:v>0.91337124284733295</c:v>
                </c:pt>
                <c:pt idx="708">
                  <c:v>0.915518187228198</c:v>
                </c:pt>
                <c:pt idx="709">
                  <c:v>0.91705171892881598</c:v>
                </c:pt>
                <c:pt idx="710">
                  <c:v>0.91981207598992898</c:v>
                </c:pt>
                <c:pt idx="711">
                  <c:v>0.92134560769054696</c:v>
                </c:pt>
                <c:pt idx="712">
                  <c:v>0.92318584573128804</c:v>
                </c:pt>
                <c:pt idx="713">
                  <c:v>0.92563949645227706</c:v>
                </c:pt>
                <c:pt idx="714">
                  <c:v>0.92717302815289504</c:v>
                </c:pt>
                <c:pt idx="715">
                  <c:v>0.92962667887388395</c:v>
                </c:pt>
                <c:pt idx="716">
                  <c:v>0.93146691691462602</c:v>
                </c:pt>
                <c:pt idx="717">
                  <c:v>0.93361386129549095</c:v>
                </c:pt>
                <c:pt idx="718">
                  <c:v>0.93545409933623203</c:v>
                </c:pt>
                <c:pt idx="719">
                  <c:v>0.93790775005722105</c:v>
                </c:pt>
                <c:pt idx="720">
                  <c:v>0.93944128175783903</c:v>
                </c:pt>
                <c:pt idx="721">
                  <c:v>0.94158822613870397</c:v>
                </c:pt>
                <c:pt idx="722">
                  <c:v>0.94342846417944604</c:v>
                </c:pt>
                <c:pt idx="723">
                  <c:v>0.94496199588006402</c:v>
                </c:pt>
                <c:pt idx="724">
                  <c:v>0.94741564660105304</c:v>
                </c:pt>
                <c:pt idx="725">
                  <c:v>0.94956259098191798</c:v>
                </c:pt>
                <c:pt idx="726">
                  <c:v>0.95140282902265905</c:v>
                </c:pt>
                <c:pt idx="727">
                  <c:v>0.95354977340352498</c:v>
                </c:pt>
                <c:pt idx="728">
                  <c:v>0.95508330510414297</c:v>
                </c:pt>
                <c:pt idx="729">
                  <c:v>0.95784366216525496</c:v>
                </c:pt>
                <c:pt idx="730">
                  <c:v>0.95937719386587295</c:v>
                </c:pt>
                <c:pt idx="731">
                  <c:v>0.96152413824673799</c:v>
                </c:pt>
                <c:pt idx="732">
                  <c:v>0.96336437628747995</c:v>
                </c:pt>
                <c:pt idx="733">
                  <c:v>0.965511320668345</c:v>
                </c:pt>
                <c:pt idx="734">
                  <c:v>0.96765826504921004</c:v>
                </c:pt>
                <c:pt idx="735">
                  <c:v>0.969498503089952</c:v>
                </c:pt>
                <c:pt idx="736">
                  <c:v>0.97133874113069296</c:v>
                </c:pt>
                <c:pt idx="737">
                  <c:v>0.97379239185168198</c:v>
                </c:pt>
                <c:pt idx="738">
                  <c:v>0.97532592355229997</c:v>
                </c:pt>
                <c:pt idx="739">
                  <c:v>0.97747286793316501</c:v>
                </c:pt>
                <c:pt idx="740">
                  <c:v>0.97931310597390697</c:v>
                </c:pt>
                <c:pt idx="741">
                  <c:v>0.98146005035477202</c:v>
                </c:pt>
                <c:pt idx="742">
                  <c:v>0.98330028839551398</c:v>
                </c:pt>
                <c:pt idx="743">
                  <c:v>0.98544723277637902</c:v>
                </c:pt>
                <c:pt idx="744">
                  <c:v>0.98759417715724396</c:v>
                </c:pt>
                <c:pt idx="745">
                  <c:v>0.98912770885786205</c:v>
                </c:pt>
                <c:pt idx="746">
                  <c:v>0.99096794689860401</c:v>
                </c:pt>
                <c:pt idx="747">
                  <c:v>0.99342159761959203</c:v>
                </c:pt>
                <c:pt idx="748">
                  <c:v>0.99526183566033399</c:v>
                </c:pt>
                <c:pt idx="749">
                  <c:v>0.99740878004119904</c:v>
                </c:pt>
                <c:pt idx="750">
                  <c:v>0.999249018081941</c:v>
                </c:pt>
                <c:pt idx="751">
                  <c:v>1.0010892561226801</c:v>
                </c:pt>
                <c:pt idx="752">
                  <c:v>1.0035429068436701</c:v>
                </c:pt>
                <c:pt idx="753">
                  <c:v>1.0053831448844099</c:v>
                </c:pt>
                <c:pt idx="754">
                  <c:v>1.00722338292515</c:v>
                </c:pt>
                <c:pt idx="755">
                  <c:v>1.0093703273060199</c:v>
                </c:pt>
                <c:pt idx="756">
                  <c:v>1.0115172716868801</c:v>
                </c:pt>
                <c:pt idx="757">
                  <c:v>1.0133575097276299</c:v>
                </c:pt>
                <c:pt idx="758">
                  <c:v>1.0155044541084901</c:v>
                </c:pt>
                <c:pt idx="759">
                  <c:v>1.01765139848936</c:v>
                </c:pt>
                <c:pt idx="760">
                  <c:v>1.0194916365301001</c:v>
                </c:pt>
                <c:pt idx="761">
                  <c:v>1.02163858091096</c:v>
                </c:pt>
                <c:pt idx="762">
                  <c:v>1.0234788189517099</c:v>
                </c:pt>
                <c:pt idx="763">
                  <c:v>1.0250123506523201</c:v>
                </c:pt>
                <c:pt idx="764">
                  <c:v>1.02715929503319</c:v>
                </c:pt>
                <c:pt idx="765">
                  <c:v>1.0296129457541801</c:v>
                </c:pt>
                <c:pt idx="766">
                  <c:v>1.0314531837949199</c:v>
                </c:pt>
                <c:pt idx="767">
                  <c:v>1.03329342183566</c:v>
                </c:pt>
                <c:pt idx="768">
                  <c:v>1.0354403662165299</c:v>
                </c:pt>
                <c:pt idx="769">
                  <c:v>1.0375873105973901</c:v>
                </c:pt>
                <c:pt idx="770">
                  <c:v>1.0391208422980101</c:v>
                </c:pt>
                <c:pt idx="771">
                  <c:v>1.04126778667887</c:v>
                </c:pt>
                <c:pt idx="772">
                  <c:v>1.04372143739986</c:v>
                </c:pt>
                <c:pt idx="773">
                  <c:v>1.0458683817807299</c:v>
                </c:pt>
                <c:pt idx="774">
                  <c:v>1.0474019134813499</c:v>
                </c:pt>
                <c:pt idx="775">
                  <c:v>1.0495488578622101</c:v>
                </c:pt>
                <c:pt idx="776">
                  <c:v>1.0513890959029499</c:v>
                </c:pt>
                <c:pt idx="777">
                  <c:v>1.0535360402838201</c:v>
                </c:pt>
                <c:pt idx="778">
                  <c:v>1.0553762783245599</c:v>
                </c:pt>
                <c:pt idx="779">
                  <c:v>1.0572165163653</c:v>
                </c:pt>
                <c:pt idx="780">
                  <c:v>1.05967016708629</c:v>
                </c:pt>
                <c:pt idx="781">
                  <c:v>1.06181711146715</c:v>
                </c:pt>
                <c:pt idx="782">
                  <c:v>1.0633506431677699</c:v>
                </c:pt>
                <c:pt idx="783">
                  <c:v>1.06519088120851</c:v>
                </c:pt>
                <c:pt idx="784">
                  <c:v>1.06733782558938</c:v>
                </c:pt>
                <c:pt idx="785">
                  <c:v>1.0694847699702399</c:v>
                </c:pt>
                <c:pt idx="786">
                  <c:v>1.07163171435111</c:v>
                </c:pt>
                <c:pt idx="787">
                  <c:v>1.0734719523918499</c:v>
                </c:pt>
                <c:pt idx="788">
                  <c:v>1.07561889677272</c:v>
                </c:pt>
                <c:pt idx="789">
                  <c:v>1.0774591348134599</c:v>
                </c:pt>
                <c:pt idx="790">
                  <c:v>1.0792993728542</c:v>
                </c:pt>
                <c:pt idx="791">
                  <c:v>1.08113961089494</c:v>
                </c:pt>
                <c:pt idx="792">
                  <c:v>1.08328655527581</c:v>
                </c:pt>
                <c:pt idx="793">
                  <c:v>1.0854334996566699</c:v>
                </c:pt>
                <c:pt idx="794">
                  <c:v>1.0878871503776599</c:v>
                </c:pt>
                <c:pt idx="795">
                  <c:v>1.0897273884184</c:v>
                </c:pt>
                <c:pt idx="796">
                  <c:v>1.0909542137788999</c:v>
                </c:pt>
                <c:pt idx="797">
                  <c:v>1.0934078644998899</c:v>
                </c:pt>
                <c:pt idx="798">
                  <c:v>1.09524810254063</c:v>
                </c:pt>
                <c:pt idx="799">
                  <c:v>1.0973950469214899</c:v>
                </c:pt>
                <c:pt idx="800">
                  <c:v>1.0995419913023601</c:v>
                </c:pt>
                <c:pt idx="801">
                  <c:v>1.1013822293430999</c:v>
                </c:pt>
                <c:pt idx="802">
                  <c:v>1.1038358800640899</c:v>
                </c:pt>
                <c:pt idx="803">
                  <c:v>1.1053694117647099</c:v>
                </c:pt>
                <c:pt idx="804">
                  <c:v>1.10720964980545</c:v>
                </c:pt>
                <c:pt idx="805">
                  <c:v>1.1093565941863099</c:v>
                </c:pt>
                <c:pt idx="806">
                  <c:v>1.1105834195468101</c:v>
                </c:pt>
                <c:pt idx="807">
                  <c:v>1.11365048294804</c:v>
                </c:pt>
                <c:pt idx="808">
                  <c:v>1.11579742732891</c:v>
                </c:pt>
                <c:pt idx="809">
                  <c:v>1.11763766536965</c:v>
                </c:pt>
                <c:pt idx="810">
                  <c:v>1.11917119707027</c:v>
                </c:pt>
                <c:pt idx="811">
                  <c:v>1.1210114351110101</c:v>
                </c:pt>
                <c:pt idx="812">
                  <c:v>1.1234650858320001</c:v>
                </c:pt>
                <c:pt idx="813">
                  <c:v>1.12530532387274</c:v>
                </c:pt>
                <c:pt idx="814">
                  <c:v>1.1274522682535999</c:v>
                </c:pt>
                <c:pt idx="815">
                  <c:v>1.1295992126344701</c:v>
                </c:pt>
                <c:pt idx="816">
                  <c:v>1.1314394506752099</c:v>
                </c:pt>
                <c:pt idx="817">
                  <c:v>1.1335863950560801</c:v>
                </c:pt>
                <c:pt idx="818">
                  <c:v>1.13511992675669</c:v>
                </c:pt>
                <c:pt idx="819">
                  <c:v>1.1375735774776801</c:v>
                </c:pt>
                <c:pt idx="820">
                  <c:v>1.1400272281986701</c:v>
                </c:pt>
                <c:pt idx="821">
                  <c:v>1.14125405355917</c:v>
                </c:pt>
                <c:pt idx="822">
                  <c:v>1.14370770428016</c:v>
                </c:pt>
                <c:pt idx="823">
                  <c:v>1.1455479423209001</c:v>
                </c:pt>
                <c:pt idx="824">
                  <c:v>1.1473881803616399</c:v>
                </c:pt>
                <c:pt idx="825">
                  <c:v>1.14922841840238</c:v>
                </c:pt>
                <c:pt idx="826">
                  <c:v>1.1513753627832499</c:v>
                </c:pt>
                <c:pt idx="827">
                  <c:v>1.1535223071641101</c:v>
                </c:pt>
                <c:pt idx="828">
                  <c:v>1.1550558388647301</c:v>
                </c:pt>
                <c:pt idx="829">
                  <c:v>1.1575094895857201</c:v>
                </c:pt>
                <c:pt idx="830">
                  <c:v>1.1593497276264599</c:v>
                </c:pt>
                <c:pt idx="831">
                  <c:v>1.1614966720073201</c:v>
                </c:pt>
                <c:pt idx="832">
                  <c:v>1.16364361638819</c:v>
                </c:pt>
                <c:pt idx="833">
                  <c:v>1.16517714808881</c:v>
                </c:pt>
                <c:pt idx="834">
                  <c:v>1.1673240924696699</c:v>
                </c:pt>
                <c:pt idx="835">
                  <c:v>1.16916433051041</c:v>
                </c:pt>
                <c:pt idx="836">
                  <c:v>1.1710045685511601</c:v>
                </c:pt>
                <c:pt idx="837">
                  <c:v>1.17315151293202</c:v>
                </c:pt>
                <c:pt idx="838">
                  <c:v>1.1749917509727601</c:v>
                </c:pt>
                <c:pt idx="839">
                  <c:v>1.17713869535363</c:v>
                </c:pt>
                <c:pt idx="840">
                  <c:v>1.17928563973449</c:v>
                </c:pt>
                <c:pt idx="841">
                  <c:v>1.1814325841153599</c:v>
                </c:pt>
                <c:pt idx="842">
                  <c:v>1.1832728221561</c:v>
                </c:pt>
                <c:pt idx="843">
                  <c:v>1.18511306019684</c:v>
                </c:pt>
                <c:pt idx="844">
                  <c:v>1.18726000457771</c:v>
                </c:pt>
                <c:pt idx="845">
                  <c:v>1.18910024261845</c:v>
                </c:pt>
                <c:pt idx="846">
                  <c:v>1.19124718699931</c:v>
                </c:pt>
                <c:pt idx="847">
                  <c:v>1.1933941313801799</c:v>
                </c:pt>
                <c:pt idx="848">
                  <c:v>1.1955410757610401</c:v>
                </c:pt>
                <c:pt idx="849">
                  <c:v>1.19676790112154</c:v>
                </c:pt>
                <c:pt idx="850">
                  <c:v>1.1995282581826501</c:v>
                </c:pt>
                <c:pt idx="851">
                  <c:v>1.2013684962233899</c:v>
                </c:pt>
                <c:pt idx="852">
                  <c:v>1.2035154406042601</c:v>
                </c:pt>
                <c:pt idx="853">
                  <c:v>1.2053556786449999</c:v>
                </c:pt>
                <c:pt idx="854">
                  <c:v>1.20719591668574</c:v>
                </c:pt>
                <c:pt idx="855">
                  <c:v>1.20964956740673</c:v>
                </c:pt>
                <c:pt idx="856">
                  <c:v>1.21118309910735</c:v>
                </c:pt>
                <c:pt idx="857">
                  <c:v>1.2133300434882099</c:v>
                </c:pt>
                <c:pt idx="858">
                  <c:v>1.21517028152895</c:v>
                </c:pt>
                <c:pt idx="859">
                  <c:v>1.2173172259098199</c:v>
                </c:pt>
                <c:pt idx="860">
                  <c:v>1.21915746395056</c:v>
                </c:pt>
                <c:pt idx="861">
                  <c:v>1.2209977019913001</c:v>
                </c:pt>
                <c:pt idx="862">
                  <c:v>1.2234513527122901</c:v>
                </c:pt>
                <c:pt idx="863">
                  <c:v>1.22529159075303</c:v>
                </c:pt>
                <c:pt idx="864">
                  <c:v>1.2268251224536499</c:v>
                </c:pt>
                <c:pt idx="865">
                  <c:v>1.22927877317464</c:v>
                </c:pt>
                <c:pt idx="866">
                  <c:v>1.23173242389563</c:v>
                </c:pt>
                <c:pt idx="867">
                  <c:v>1.2335726619363701</c:v>
                </c:pt>
                <c:pt idx="868">
                  <c:v>1.2354128999771099</c:v>
                </c:pt>
                <c:pt idx="869">
                  <c:v>1.23725313801785</c:v>
                </c:pt>
                <c:pt idx="870">
                  <c:v>1.2394000823987199</c:v>
                </c:pt>
                <c:pt idx="871">
                  <c:v>1.24124032043946</c:v>
                </c:pt>
                <c:pt idx="872">
                  <c:v>1.2430805584802</c:v>
                </c:pt>
                <c:pt idx="873">
                  <c:v>1.2455342092011901</c:v>
                </c:pt>
                <c:pt idx="874">
                  <c:v>1.2473744472419299</c:v>
                </c:pt>
                <c:pt idx="875">
                  <c:v>1.2495213916228001</c:v>
                </c:pt>
                <c:pt idx="876">
                  <c:v>1.25166833600366</c:v>
                </c:pt>
                <c:pt idx="877">
                  <c:v>1.25320186770428</c:v>
                </c:pt>
                <c:pt idx="878">
                  <c:v>1.25565551842527</c:v>
                </c:pt>
                <c:pt idx="879">
                  <c:v>1.25718905012589</c:v>
                </c:pt>
                <c:pt idx="880">
                  <c:v>1.2593359945067499</c:v>
                </c:pt>
                <c:pt idx="881">
                  <c:v>1.2614829388876201</c:v>
                </c:pt>
                <c:pt idx="882">
                  <c:v>1.26362988326848</c:v>
                </c:pt>
                <c:pt idx="883">
                  <c:v>1.2651634149691</c:v>
                </c:pt>
                <c:pt idx="884">
                  <c:v>1.26761706569009</c:v>
                </c:pt>
                <c:pt idx="885">
                  <c:v>1.26915059739071</c:v>
                </c:pt>
                <c:pt idx="886">
                  <c:v>1.2716042481117</c:v>
                </c:pt>
                <c:pt idx="887">
                  <c:v>1.2734444861524401</c:v>
                </c:pt>
                <c:pt idx="888">
                  <c:v>1.27528472419318</c:v>
                </c:pt>
                <c:pt idx="889">
                  <c:v>1.2774316685740399</c:v>
                </c:pt>
                <c:pt idx="890">
                  <c:v>1.27927190661479</c:v>
                </c:pt>
                <c:pt idx="891">
                  <c:v>1.28172555733577</c:v>
                </c:pt>
                <c:pt idx="892">
                  <c:v>1.28356579537652</c:v>
                </c:pt>
                <c:pt idx="893">
                  <c:v>1.28509932707713</c:v>
                </c:pt>
                <c:pt idx="894">
                  <c:v>1.287246271458</c:v>
                </c:pt>
                <c:pt idx="895">
                  <c:v>1.2893932158388599</c:v>
                </c:pt>
                <c:pt idx="896">
                  <c:v>1.2909267475394799</c:v>
                </c:pt>
                <c:pt idx="897">
                  <c:v>1.29368710460059</c:v>
                </c:pt>
                <c:pt idx="898">
                  <c:v>1.29522063630121</c:v>
                </c:pt>
                <c:pt idx="899">
                  <c:v>1.2973675806820799</c:v>
                </c:pt>
                <c:pt idx="900">
                  <c:v>1.29920781872282</c:v>
                </c:pt>
                <c:pt idx="901">
                  <c:v>1.3013547631036799</c:v>
                </c:pt>
                <c:pt idx="902">
                  <c:v>1.3035017074845501</c:v>
                </c:pt>
                <c:pt idx="903">
                  <c:v>1.3053419455252899</c:v>
                </c:pt>
                <c:pt idx="904">
                  <c:v>1.3074888899061601</c:v>
                </c:pt>
                <c:pt idx="905">
                  <c:v>1.3093291279468999</c:v>
                </c:pt>
                <c:pt idx="906">
                  <c:v>1.3114760723277601</c:v>
                </c:pt>
                <c:pt idx="907">
                  <c:v>1.3133163103685099</c:v>
                </c:pt>
                <c:pt idx="908">
                  <c:v>1.3154632547493701</c:v>
                </c:pt>
                <c:pt idx="909">
                  <c:v>1.31761019913024</c:v>
                </c:pt>
                <c:pt idx="910">
                  <c:v>1.3194504371709801</c:v>
                </c:pt>
                <c:pt idx="911">
                  <c:v>1.32159738155184</c:v>
                </c:pt>
                <c:pt idx="912">
                  <c:v>1.3234376195925801</c:v>
                </c:pt>
                <c:pt idx="913">
                  <c:v>1.32466444495308</c:v>
                </c:pt>
                <c:pt idx="914">
                  <c:v>1.32711809567407</c:v>
                </c:pt>
                <c:pt idx="915">
                  <c:v>1.33110527809567</c:v>
                </c:pt>
                <c:pt idx="916">
                  <c:v>1.33355892881666</c:v>
                </c:pt>
                <c:pt idx="917">
                  <c:v>1.3353991668573999</c:v>
                </c:pt>
                <c:pt idx="918">
                  <c:v>1.3375461112382701</c:v>
                </c:pt>
                <c:pt idx="919">
                  <c:v>1.33907964293889</c:v>
                </c:pt>
                <c:pt idx="920">
                  <c:v>1.34122658731975</c:v>
                </c:pt>
                <c:pt idx="921">
                  <c:v>1.3433735317006199</c:v>
                </c:pt>
                <c:pt idx="922">
                  <c:v>1.34521376974136</c:v>
                </c:pt>
                <c:pt idx="923">
                  <c:v>1.34766742046235</c:v>
                </c:pt>
                <c:pt idx="924">
                  <c:v>1.34920095216297</c:v>
                </c:pt>
                <c:pt idx="925">
                  <c:v>1.35165460288395</c:v>
                </c:pt>
                <c:pt idx="926">
                  <c:v>1.35318813458457</c:v>
                </c:pt>
                <c:pt idx="927">
                  <c:v>1.35564178530556</c:v>
                </c:pt>
                <c:pt idx="928">
                  <c:v>1.35717531700618</c:v>
                </c:pt>
                <c:pt idx="929">
                  <c:v>1.35962896772717</c:v>
                </c:pt>
                <c:pt idx="930">
                  <c:v>1.3614692057679101</c:v>
                </c:pt>
                <c:pt idx="931">
                  <c:v>1.36361615014878</c:v>
                </c:pt>
                <c:pt idx="932">
                  <c:v>1.3648429755092699</c:v>
                </c:pt>
                <c:pt idx="933">
                  <c:v>1.3672966262302599</c:v>
                </c:pt>
                <c:pt idx="934">
                  <c:v>1.3694435706111201</c:v>
                </c:pt>
                <c:pt idx="935">
                  <c:v>1.37159051499199</c:v>
                </c:pt>
                <c:pt idx="936">
                  <c:v>1.37312404669261</c:v>
                </c:pt>
                <c:pt idx="937">
                  <c:v>1.37527099107347</c:v>
                </c:pt>
                <c:pt idx="938">
                  <c:v>1.37772464179446</c:v>
                </c:pt>
                <c:pt idx="939">
                  <c:v>1.3795648798352</c:v>
                </c:pt>
                <c:pt idx="940">
                  <c:v>1.38109841153582</c:v>
                </c:pt>
                <c:pt idx="941">
                  <c:v>1.38324535591669</c:v>
                </c:pt>
                <c:pt idx="942">
                  <c:v>1.3853923002975499</c:v>
                </c:pt>
                <c:pt idx="943">
                  <c:v>1.3878459510185399</c:v>
                </c:pt>
                <c:pt idx="944">
                  <c:v>1.3893794827191599</c:v>
                </c:pt>
                <c:pt idx="945">
                  <c:v>1.3915264271000201</c:v>
                </c:pt>
                <c:pt idx="946">
                  <c:v>1.3933666651407599</c:v>
                </c:pt>
                <c:pt idx="947">
                  <c:v>1.3958203158617499</c:v>
                </c:pt>
                <c:pt idx="948">
                  <c:v>1.39766055390249</c:v>
                </c:pt>
                <c:pt idx="949">
                  <c:v>1.3995007919432401</c:v>
                </c:pt>
                <c:pt idx="950">
                  <c:v>1.4016477363241</c:v>
                </c:pt>
                <c:pt idx="951">
                  <c:v>1.40318126802472</c:v>
                </c:pt>
                <c:pt idx="952">
                  <c:v>1.40563491874571</c:v>
                </c:pt>
                <c:pt idx="953">
                  <c:v>1.4074751567864501</c:v>
                </c:pt>
                <c:pt idx="954">
                  <c:v>1.4093153948271899</c:v>
                </c:pt>
                <c:pt idx="955">
                  <c:v>1.41115563286793</c:v>
                </c:pt>
                <c:pt idx="956">
                  <c:v>1.41360928358892</c:v>
                </c:pt>
                <c:pt idx="957">
                  <c:v>1.4154495216296601</c:v>
                </c:pt>
                <c:pt idx="958">
                  <c:v>1.41759646601053</c:v>
                </c:pt>
                <c:pt idx="959">
                  <c:v>1.4194367040512701</c:v>
                </c:pt>
                <c:pt idx="960">
                  <c:v>1.4212769420920099</c:v>
                </c:pt>
                <c:pt idx="961">
                  <c:v>1.423730592813</c:v>
                </c:pt>
                <c:pt idx="962">
                  <c:v>1.4252641245136199</c:v>
                </c:pt>
                <c:pt idx="963">
                  <c:v>1.42710436255436</c:v>
                </c:pt>
                <c:pt idx="964">
                  <c:v>1.4292513069352299</c:v>
                </c:pt>
                <c:pt idx="965">
                  <c:v>1.43170495765621</c:v>
                </c:pt>
                <c:pt idx="966">
                  <c:v>1.43354519569696</c:v>
                </c:pt>
                <c:pt idx="967">
                  <c:v>1.4353854337376999</c:v>
                </c:pt>
                <c:pt idx="968">
                  <c:v>1.43722567177844</c:v>
                </c:pt>
                <c:pt idx="969">
                  <c:v>1.4393726161592999</c:v>
                </c:pt>
                <c:pt idx="970">
                  <c:v>1.4409061478599201</c:v>
                </c:pt>
                <c:pt idx="971">
                  <c:v>1.44305309224079</c:v>
                </c:pt>
                <c:pt idx="972">
                  <c:v>1.44520003662165</c:v>
                </c:pt>
                <c:pt idx="973">
                  <c:v>1.44704027466239</c:v>
                </c:pt>
                <c:pt idx="974">
                  <c:v>1.44918721904326</c:v>
                </c:pt>
                <c:pt idx="975">
                  <c:v>1.4513341634241199</c:v>
                </c:pt>
                <c:pt idx="976">
                  <c:v>1.45317440146487</c:v>
                </c:pt>
                <c:pt idx="977">
                  <c:v>1.4553213458457299</c:v>
                </c:pt>
                <c:pt idx="978">
                  <c:v>1.4568548775463499</c:v>
                </c:pt>
                <c:pt idx="979">
                  <c:v>1.4593085282673399</c:v>
                </c:pt>
                <c:pt idx="980">
                  <c:v>1.4608420599679599</c:v>
                </c:pt>
                <c:pt idx="981">
                  <c:v>1.4629890043488201</c:v>
                </c:pt>
                <c:pt idx="982">
                  <c:v>1.46513594872969</c:v>
                </c:pt>
                <c:pt idx="983">
                  <c:v>1.46758959945068</c:v>
                </c:pt>
                <c:pt idx="984">
                  <c:v>1.4694298374914201</c:v>
                </c:pt>
                <c:pt idx="985">
                  <c:v>1.4712700755321599</c:v>
                </c:pt>
                <c:pt idx="986">
                  <c:v>1.4731103135729</c:v>
                </c:pt>
                <c:pt idx="987">
                  <c:v>1.47556396429389</c:v>
                </c:pt>
                <c:pt idx="988">
                  <c:v>1.4774042023346301</c:v>
                </c:pt>
                <c:pt idx="989">
                  <c:v>1.4789377340352501</c:v>
                </c:pt>
                <c:pt idx="990">
                  <c:v>1.4813913847562401</c:v>
                </c:pt>
                <c:pt idx="991">
                  <c:v>1.48323162279698</c:v>
                </c:pt>
                <c:pt idx="992">
                  <c:v>1.48507186083772</c:v>
                </c:pt>
                <c:pt idx="993">
                  <c:v>1.48721880521859</c:v>
                </c:pt>
                <c:pt idx="994">
                  <c:v>1.4893657495994499</c:v>
                </c:pt>
                <c:pt idx="995">
                  <c:v>1.49151269398032</c:v>
                </c:pt>
                <c:pt idx="996">
                  <c:v>1.49365963836118</c:v>
                </c:pt>
                <c:pt idx="997">
                  <c:v>1.4954998764019201</c:v>
                </c:pt>
              </c:numCache>
            </c:numRef>
          </c:xVal>
          <c:yVal>
            <c:numRef>
              <c:f>'tio2-dye'!$AP$3:$AP$1000</c:f>
              <c:numCache>
                <c:formatCode>General</c:formatCode>
                <c:ptCount val="998"/>
                <c:pt idx="0">
                  <c:v>388.04461391622795</c:v>
                </c:pt>
                <c:pt idx="1">
                  <c:v>295.88982986190604</c:v>
                </c:pt>
                <c:pt idx="2">
                  <c:v>240.74402990768266</c:v>
                </c:pt>
                <c:pt idx="3">
                  <c:v>201.506065461204</c:v>
                </c:pt>
                <c:pt idx="4">
                  <c:v>173.55489433127335</c:v>
                </c:pt>
                <c:pt idx="5">
                  <c:v>156.52246890974268</c:v>
                </c:pt>
                <c:pt idx="6">
                  <c:v>146.93278400854498</c:v>
                </c:pt>
                <c:pt idx="7">
                  <c:v>136.93415732051568</c:v>
                </c:pt>
                <c:pt idx="8">
                  <c:v>129.53231097886632</c:v>
                </c:pt>
                <c:pt idx="9">
                  <c:v>125.50423437857633</c:v>
                </c:pt>
                <c:pt idx="10">
                  <c:v>121.49660486762801</c:v>
                </c:pt>
                <c:pt idx="11">
                  <c:v>116.609750514992</c:v>
                </c:pt>
                <c:pt idx="12">
                  <c:v>114.47100973067801</c:v>
                </c:pt>
                <c:pt idx="13">
                  <c:v>113.65926028381767</c:v>
                </c:pt>
                <c:pt idx="14">
                  <c:v>111.46324288853302</c:v>
                </c:pt>
                <c:pt idx="15">
                  <c:v>108.3777771068895</c:v>
                </c:pt>
                <c:pt idx="16">
                  <c:v>107.40040623636219</c:v>
                </c:pt>
                <c:pt idx="17">
                  <c:v>107.98928240939951</c:v>
                </c:pt>
                <c:pt idx="18">
                  <c:v>106.69498165407785</c:v>
                </c:pt>
                <c:pt idx="19">
                  <c:v>105.3679655558097</c:v>
                </c:pt>
                <c:pt idx="20">
                  <c:v>105.49269280079351</c:v>
                </c:pt>
                <c:pt idx="21">
                  <c:v>106.00591474326686</c:v>
                </c:pt>
                <c:pt idx="22">
                  <c:v>104.73001636835271</c:v>
                </c:pt>
                <c:pt idx="23">
                  <c:v>104.31902987258712</c:v>
                </c:pt>
                <c:pt idx="24">
                  <c:v>104.90586133669026</c:v>
                </c:pt>
                <c:pt idx="25">
                  <c:v>106.14904436865804</c:v>
                </c:pt>
                <c:pt idx="26">
                  <c:v>105.2861771984437</c:v>
                </c:pt>
                <c:pt idx="27">
                  <c:v>104.54803727321291</c:v>
                </c:pt>
                <c:pt idx="28">
                  <c:v>105.70534252994581</c:v>
                </c:pt>
                <c:pt idx="29">
                  <c:v>106.52322610360875</c:v>
                </c:pt>
                <c:pt idx="30">
                  <c:v>105.24119360189216</c:v>
                </c:pt>
                <c:pt idx="31">
                  <c:v>106.18584912947291</c:v>
                </c:pt>
                <c:pt idx="32">
                  <c:v>107.95043293965058</c:v>
                </c:pt>
                <c:pt idx="33">
                  <c:v>107.95247764858468</c:v>
                </c:pt>
                <c:pt idx="34">
                  <c:v>107.44130041504526</c:v>
                </c:pt>
                <c:pt idx="35">
                  <c:v>108.3736876890211</c:v>
                </c:pt>
                <c:pt idx="36">
                  <c:v>109.67003315327686</c:v>
                </c:pt>
                <c:pt idx="37">
                  <c:v>109.31629850766764</c:v>
                </c:pt>
                <c:pt idx="38">
                  <c:v>109.54121649042483</c:v>
                </c:pt>
                <c:pt idx="39">
                  <c:v>111.062479937438</c:v>
                </c:pt>
                <c:pt idx="40">
                  <c:v>112.26885820859086</c:v>
                </c:pt>
                <c:pt idx="41">
                  <c:v>112.07256615091164</c:v>
                </c:pt>
                <c:pt idx="42">
                  <c:v>112.47128439307222</c:v>
                </c:pt>
                <c:pt idx="43">
                  <c:v>113.57093133394375</c:v>
                </c:pt>
                <c:pt idx="44">
                  <c:v>114.30293713237189</c:v>
                </c:pt>
                <c:pt idx="45">
                  <c:v>114.0567541766993</c:v>
                </c:pt>
                <c:pt idx="46">
                  <c:v>114.5924679174488</c:v>
                </c:pt>
                <c:pt idx="47">
                  <c:v>117.14753620157164</c:v>
                </c:pt>
                <c:pt idx="48">
                  <c:v>117.06186289723054</c:v>
                </c:pt>
                <c:pt idx="49">
                  <c:v>117.13240535545901</c:v>
                </c:pt>
                <c:pt idx="50">
                  <c:v>118.37701968368057</c:v>
                </c:pt>
                <c:pt idx="51">
                  <c:v>119.98641008575564</c:v>
                </c:pt>
                <c:pt idx="52">
                  <c:v>119.45417235019461</c:v>
                </c:pt>
                <c:pt idx="53">
                  <c:v>119.99152185809112</c:v>
                </c:pt>
                <c:pt idx="54">
                  <c:v>121.77818852475782</c:v>
                </c:pt>
                <c:pt idx="55">
                  <c:v>123.07330716365313</c:v>
                </c:pt>
                <c:pt idx="56">
                  <c:v>122.77185599267575</c:v>
                </c:pt>
                <c:pt idx="57">
                  <c:v>123.74106847455563</c:v>
                </c:pt>
                <c:pt idx="58">
                  <c:v>125.76441736437019</c:v>
                </c:pt>
                <c:pt idx="59">
                  <c:v>126.28460460028991</c:v>
                </c:pt>
                <c:pt idx="60">
                  <c:v>126.10409769558251</c:v>
                </c:pt>
                <c:pt idx="61">
                  <c:v>127.28796372137033</c:v>
                </c:pt>
                <c:pt idx="62">
                  <c:v>128.9864009303424</c:v>
                </c:pt>
                <c:pt idx="63">
                  <c:v>129.33543274540335</c:v>
                </c:pt>
                <c:pt idx="64">
                  <c:v>128.93078484733354</c:v>
                </c:pt>
                <c:pt idx="65">
                  <c:v>130.69679995376524</c:v>
                </c:pt>
                <c:pt idx="66">
                  <c:v>131.99498565606169</c:v>
                </c:pt>
                <c:pt idx="67">
                  <c:v>131.61405638162813</c:v>
                </c:pt>
                <c:pt idx="68">
                  <c:v>132.20599961806676</c:v>
                </c:pt>
                <c:pt idx="69">
                  <c:v>133.57943060914002</c:v>
                </c:pt>
                <c:pt idx="70">
                  <c:v>134.84306073044939</c:v>
                </c:pt>
                <c:pt idx="71">
                  <c:v>134.50261669291208</c:v>
                </c:pt>
                <c:pt idx="72">
                  <c:v>135.51311184817257</c:v>
                </c:pt>
                <c:pt idx="73">
                  <c:v>137.36929861860077</c:v>
                </c:pt>
                <c:pt idx="74">
                  <c:v>137.93834111497682</c:v>
                </c:pt>
                <c:pt idx="75">
                  <c:v>137.29936957305262</c:v>
                </c:pt>
                <c:pt idx="76">
                  <c:v>137.87434172533762</c:v>
                </c:pt>
                <c:pt idx="77">
                  <c:v>139.63033775799178</c:v>
                </c:pt>
                <c:pt idx="78">
                  <c:v>140.85777653116642</c:v>
                </c:pt>
                <c:pt idx="79">
                  <c:v>140.15439665781653</c:v>
                </c:pt>
                <c:pt idx="80">
                  <c:v>140.31960913969621</c:v>
                </c:pt>
                <c:pt idx="81">
                  <c:v>141.86908957000082</c:v>
                </c:pt>
                <c:pt idx="82">
                  <c:v>141.44419905348292</c:v>
                </c:pt>
                <c:pt idx="83">
                  <c:v>141.57567383794904</c:v>
                </c:pt>
                <c:pt idx="84">
                  <c:v>143.20387556221874</c:v>
                </c:pt>
                <c:pt idx="85">
                  <c:v>144.12644823331036</c:v>
                </c:pt>
                <c:pt idx="86">
                  <c:v>143.6686379029527</c:v>
                </c:pt>
                <c:pt idx="87">
                  <c:v>143.70769184359489</c:v>
                </c:pt>
                <c:pt idx="88">
                  <c:v>144.60368329854285</c:v>
                </c:pt>
                <c:pt idx="89">
                  <c:v>144.77543884901189</c:v>
                </c:pt>
                <c:pt idx="90">
                  <c:v>144.6034788276493</c:v>
                </c:pt>
                <c:pt idx="91">
                  <c:v>144.16202616876478</c:v>
                </c:pt>
                <c:pt idx="92">
                  <c:v>145.41257015289546</c:v>
                </c:pt>
                <c:pt idx="93">
                  <c:v>145.97609193514924</c:v>
                </c:pt>
                <c:pt idx="94">
                  <c:v>145.67674654718846</c:v>
                </c:pt>
                <c:pt idx="95">
                  <c:v>145.67531525093446</c:v>
                </c:pt>
                <c:pt idx="96">
                  <c:v>146.61240535545892</c:v>
                </c:pt>
                <c:pt idx="97">
                  <c:v>146.20571274845506</c:v>
                </c:pt>
                <c:pt idx="98">
                  <c:v>145.46409681803627</c:v>
                </c:pt>
                <c:pt idx="99">
                  <c:v>146.1423267714963</c:v>
                </c:pt>
                <c:pt idx="100">
                  <c:v>146.38217112947285</c:v>
                </c:pt>
                <c:pt idx="101">
                  <c:v>146.03150354726463</c:v>
                </c:pt>
                <c:pt idx="102">
                  <c:v>146.05481322911416</c:v>
                </c:pt>
                <c:pt idx="103">
                  <c:v>146.8479558246739</c:v>
                </c:pt>
                <c:pt idx="104">
                  <c:v>146.63285244480042</c:v>
                </c:pt>
                <c:pt idx="105">
                  <c:v>145.61029350682824</c:v>
                </c:pt>
                <c:pt idx="106">
                  <c:v>145.37024467795814</c:v>
                </c:pt>
                <c:pt idx="107">
                  <c:v>145.62971824170288</c:v>
                </c:pt>
                <c:pt idx="108">
                  <c:v>144.96130289112685</c:v>
                </c:pt>
                <c:pt idx="109">
                  <c:v>144.74047432623783</c:v>
                </c:pt>
                <c:pt idx="110">
                  <c:v>145.30583634653243</c:v>
                </c:pt>
                <c:pt idx="111">
                  <c:v>145.20564560875877</c:v>
                </c:pt>
                <c:pt idx="112">
                  <c:v>144.27734775265145</c:v>
                </c:pt>
                <c:pt idx="113">
                  <c:v>143.82567154909577</c:v>
                </c:pt>
                <c:pt idx="114">
                  <c:v>144.22030037338834</c:v>
                </c:pt>
                <c:pt idx="115">
                  <c:v>143.84386945860996</c:v>
                </c:pt>
                <c:pt idx="116">
                  <c:v>143.22514053513379</c:v>
                </c:pt>
                <c:pt idx="117">
                  <c:v>143.35947791210813</c:v>
                </c:pt>
                <c:pt idx="118">
                  <c:v>143.83875768627442</c:v>
                </c:pt>
                <c:pt idx="119">
                  <c:v>143.53941229831381</c:v>
                </c:pt>
                <c:pt idx="120">
                  <c:v>142.89430662958736</c:v>
                </c:pt>
                <c:pt idx="121">
                  <c:v>142.96055519905406</c:v>
                </c:pt>
                <c:pt idx="122">
                  <c:v>142.81354062668791</c:v>
                </c:pt>
                <c:pt idx="123">
                  <c:v>142.17559143923097</c:v>
                </c:pt>
                <c:pt idx="124">
                  <c:v>141.8153137250323</c:v>
                </c:pt>
                <c:pt idx="125">
                  <c:v>141.82860433310449</c:v>
                </c:pt>
                <c:pt idx="126">
                  <c:v>142.13551514412148</c:v>
                </c:pt>
                <c:pt idx="127">
                  <c:v>141.49368100968937</c:v>
                </c:pt>
                <c:pt idx="128">
                  <c:v>141.06613237155725</c:v>
                </c:pt>
                <c:pt idx="129">
                  <c:v>140.98332165972377</c:v>
                </c:pt>
                <c:pt idx="130">
                  <c:v>140.60402815243773</c:v>
                </c:pt>
                <c:pt idx="131">
                  <c:v>139.88940237994979</c:v>
                </c:pt>
                <c:pt idx="132">
                  <c:v>139.78941611306931</c:v>
                </c:pt>
                <c:pt idx="133">
                  <c:v>139.7779657430379</c:v>
                </c:pt>
                <c:pt idx="134">
                  <c:v>139.39478728877708</c:v>
                </c:pt>
                <c:pt idx="135">
                  <c:v>139.14880880399795</c:v>
                </c:pt>
                <c:pt idx="136">
                  <c:v>139.09810002243071</c:v>
                </c:pt>
                <c:pt idx="137">
                  <c:v>139.02960227313639</c:v>
                </c:pt>
                <c:pt idx="138">
                  <c:v>138.34523819287415</c:v>
                </c:pt>
                <c:pt idx="139">
                  <c:v>137.66332776333257</c:v>
                </c:pt>
                <c:pt idx="140">
                  <c:v>138.15916967986567</c:v>
                </c:pt>
                <c:pt idx="141">
                  <c:v>137.90726153917751</c:v>
                </c:pt>
                <c:pt idx="142">
                  <c:v>137.26399610849165</c:v>
                </c:pt>
                <c:pt idx="143">
                  <c:v>137.25990669062332</c:v>
                </c:pt>
                <c:pt idx="144">
                  <c:v>137.43493377538729</c:v>
                </c:pt>
                <c:pt idx="145">
                  <c:v>137.02762775570307</c:v>
                </c:pt>
                <c:pt idx="146">
                  <c:v>136.45694949217986</c:v>
                </c:pt>
                <c:pt idx="147">
                  <c:v>136.23284939299609</c:v>
                </c:pt>
                <c:pt idx="148">
                  <c:v>136.41666872617694</c:v>
                </c:pt>
                <c:pt idx="149">
                  <c:v>135.9212357514306</c:v>
                </c:pt>
                <c:pt idx="150">
                  <c:v>135.56831898939492</c:v>
                </c:pt>
                <c:pt idx="151">
                  <c:v>135.48959769542986</c:v>
                </c:pt>
                <c:pt idx="152">
                  <c:v>135.37202693171582</c:v>
                </c:pt>
                <c:pt idx="153">
                  <c:v>134.68214213733108</c:v>
                </c:pt>
                <c:pt idx="154">
                  <c:v>134.33576844388486</c:v>
                </c:pt>
                <c:pt idx="155">
                  <c:v>134.13170649225589</c:v>
                </c:pt>
                <c:pt idx="156">
                  <c:v>134.27810765194175</c:v>
                </c:pt>
                <c:pt idx="157">
                  <c:v>133.88736377462416</c:v>
                </c:pt>
                <c:pt idx="158">
                  <c:v>133.79800999420158</c:v>
                </c:pt>
                <c:pt idx="159">
                  <c:v>133.64976859647501</c:v>
                </c:pt>
                <c:pt idx="160">
                  <c:v>133.24839223270007</c:v>
                </c:pt>
                <c:pt idx="161">
                  <c:v>132.92716845914393</c:v>
                </c:pt>
                <c:pt idx="162">
                  <c:v>133.31913916182199</c:v>
                </c:pt>
                <c:pt idx="163">
                  <c:v>133.52033852094317</c:v>
                </c:pt>
                <c:pt idx="164">
                  <c:v>133.17232906034954</c:v>
                </c:pt>
                <c:pt idx="165">
                  <c:v>132.91367338017847</c:v>
                </c:pt>
                <c:pt idx="166">
                  <c:v>133.03758274158861</c:v>
                </c:pt>
                <c:pt idx="167">
                  <c:v>132.89322629083694</c:v>
                </c:pt>
                <c:pt idx="168">
                  <c:v>132.70715777782868</c:v>
                </c:pt>
                <c:pt idx="169">
                  <c:v>132.730876401465</c:v>
                </c:pt>
                <c:pt idx="170">
                  <c:v>132.90692584069578</c:v>
                </c:pt>
                <c:pt idx="171">
                  <c:v>132.70654436514849</c:v>
                </c:pt>
                <c:pt idx="172">
                  <c:v>132.34503982558923</c:v>
                </c:pt>
                <c:pt idx="173">
                  <c:v>132.27102136217283</c:v>
                </c:pt>
                <c:pt idx="174">
                  <c:v>132.42457900312812</c:v>
                </c:pt>
                <c:pt idx="175">
                  <c:v>132.20681750164022</c:v>
                </c:pt>
                <c:pt idx="176">
                  <c:v>132.11889501747143</c:v>
                </c:pt>
                <c:pt idx="177">
                  <c:v>132.0737069500268</c:v>
                </c:pt>
                <c:pt idx="178">
                  <c:v>132.09088250507352</c:v>
                </c:pt>
                <c:pt idx="179">
                  <c:v>131.80932608484014</c:v>
                </c:pt>
                <c:pt idx="180">
                  <c:v>131.43678011703676</c:v>
                </c:pt>
                <c:pt idx="181">
                  <c:v>131.71158899778749</c:v>
                </c:pt>
                <c:pt idx="182">
                  <c:v>131.7036146329441</c:v>
                </c:pt>
                <c:pt idx="183">
                  <c:v>131.24130594293129</c:v>
                </c:pt>
                <c:pt idx="184">
                  <c:v>131.13191401495374</c:v>
                </c:pt>
                <c:pt idx="185">
                  <c:v>131.42737445593943</c:v>
                </c:pt>
                <c:pt idx="186">
                  <c:v>131.20082070603493</c:v>
                </c:pt>
                <c:pt idx="187">
                  <c:v>131.1057417405965</c:v>
                </c:pt>
                <c:pt idx="188">
                  <c:v>131.29814885130082</c:v>
                </c:pt>
                <c:pt idx="189">
                  <c:v>130.7440327301442</c:v>
                </c:pt>
                <c:pt idx="190">
                  <c:v>130.90004402182038</c:v>
                </c:pt>
                <c:pt idx="191">
                  <c:v>130.63402738948665</c:v>
                </c:pt>
                <c:pt idx="192">
                  <c:v>130.64568223041135</c:v>
                </c:pt>
                <c:pt idx="193">
                  <c:v>130.64731799755839</c:v>
                </c:pt>
                <c:pt idx="194">
                  <c:v>130.41381223727765</c:v>
                </c:pt>
                <c:pt idx="195">
                  <c:v>130.17519470466158</c:v>
                </c:pt>
                <c:pt idx="196">
                  <c:v>130.34408766262288</c:v>
                </c:pt>
                <c:pt idx="197">
                  <c:v>130.25984565453567</c:v>
                </c:pt>
                <c:pt idx="198">
                  <c:v>129.726790035401</c:v>
                </c:pt>
                <c:pt idx="199">
                  <c:v>129.70675188784605</c:v>
                </c:pt>
                <c:pt idx="200">
                  <c:v>129.59899572701624</c:v>
                </c:pt>
                <c:pt idx="201">
                  <c:v>129.53704104631132</c:v>
                </c:pt>
                <c:pt idx="202">
                  <c:v>129.36099160708002</c:v>
                </c:pt>
                <c:pt idx="203">
                  <c:v>129.27000205951012</c:v>
                </c:pt>
                <c:pt idx="204">
                  <c:v>129.15549835919731</c:v>
                </c:pt>
                <c:pt idx="205">
                  <c:v>128.9422352173647</c:v>
                </c:pt>
                <c:pt idx="206">
                  <c:v>128.69400755275817</c:v>
                </c:pt>
                <c:pt idx="207">
                  <c:v>128.88559677988854</c:v>
                </c:pt>
                <c:pt idx="208">
                  <c:v>129.03240688136111</c:v>
                </c:pt>
                <c:pt idx="209">
                  <c:v>128.82568680811769</c:v>
                </c:pt>
                <c:pt idx="210">
                  <c:v>128.73551514412131</c:v>
                </c:pt>
                <c:pt idx="211">
                  <c:v>128.92240154070345</c:v>
                </c:pt>
                <c:pt idx="212">
                  <c:v>128.82425551186387</c:v>
                </c:pt>
                <c:pt idx="213">
                  <c:v>128.82589127901113</c:v>
                </c:pt>
                <c:pt idx="214">
                  <c:v>128.86596757412076</c:v>
                </c:pt>
                <c:pt idx="215">
                  <c:v>129.02034309864965</c:v>
                </c:pt>
                <c:pt idx="216">
                  <c:v>128.72222453604942</c:v>
                </c:pt>
                <c:pt idx="217">
                  <c:v>128.76291424383913</c:v>
                </c:pt>
                <c:pt idx="218">
                  <c:v>128.97004325886942</c:v>
                </c:pt>
                <c:pt idx="219">
                  <c:v>128.96247783581296</c:v>
                </c:pt>
                <c:pt idx="220">
                  <c:v>128.4341250472265</c:v>
                </c:pt>
                <c:pt idx="221">
                  <c:v>128.5885005717557</c:v>
                </c:pt>
                <c:pt idx="222">
                  <c:v>128.45559449103527</c:v>
                </c:pt>
                <c:pt idx="223">
                  <c:v>129.13157526466765</c:v>
                </c:pt>
                <c:pt idx="224">
                  <c:v>128.63021263401228</c:v>
                </c:pt>
                <c:pt idx="225">
                  <c:v>128.25419066102091</c:v>
                </c:pt>
                <c:pt idx="226">
                  <c:v>128.31226039475089</c:v>
                </c:pt>
                <c:pt idx="227">
                  <c:v>128.24703417975118</c:v>
                </c:pt>
                <c:pt idx="228">
                  <c:v>127.93705630533302</c:v>
                </c:pt>
                <c:pt idx="229">
                  <c:v>128.01025688517595</c:v>
                </c:pt>
                <c:pt idx="230">
                  <c:v>128.32146158495445</c:v>
                </c:pt>
                <c:pt idx="231">
                  <c:v>127.98306225635169</c:v>
                </c:pt>
                <c:pt idx="232">
                  <c:v>127.78247630991073</c:v>
                </c:pt>
                <c:pt idx="233">
                  <c:v>127.77143488166629</c:v>
                </c:pt>
                <c:pt idx="234">
                  <c:v>127.94482619928283</c:v>
                </c:pt>
                <c:pt idx="235">
                  <c:v>128.02600114396884</c:v>
                </c:pt>
                <c:pt idx="236">
                  <c:v>127.85731265690093</c:v>
                </c:pt>
                <c:pt idx="237">
                  <c:v>127.71806797848474</c:v>
                </c:pt>
                <c:pt idx="238">
                  <c:v>128.09408995147629</c:v>
                </c:pt>
                <c:pt idx="239">
                  <c:v>127.75385038483249</c:v>
                </c:pt>
                <c:pt idx="240">
                  <c:v>128.05973884138231</c:v>
                </c:pt>
                <c:pt idx="241">
                  <c:v>127.98449355260564</c:v>
                </c:pt>
                <c:pt idx="242">
                  <c:v>127.78840596581979</c:v>
                </c:pt>
                <c:pt idx="243">
                  <c:v>127.44796192828271</c:v>
                </c:pt>
                <c:pt idx="244">
                  <c:v>127.38253124238967</c:v>
                </c:pt>
                <c:pt idx="245">
                  <c:v>127.69741641824989</c:v>
                </c:pt>
                <c:pt idx="246">
                  <c:v>127.50971213809406</c:v>
                </c:pt>
                <c:pt idx="247">
                  <c:v>127.43344449484998</c:v>
                </c:pt>
                <c:pt idx="248">
                  <c:v>127.32282574151201</c:v>
                </c:pt>
                <c:pt idx="249">
                  <c:v>127.30708148271916</c:v>
                </c:pt>
                <c:pt idx="250">
                  <c:v>126.90754535698477</c:v>
                </c:pt>
                <c:pt idx="251">
                  <c:v>126.72679308720544</c:v>
                </c:pt>
                <c:pt idx="252">
                  <c:v>126.86665117830161</c:v>
                </c:pt>
                <c:pt idx="253">
                  <c:v>127.18194529594859</c:v>
                </c:pt>
                <c:pt idx="254">
                  <c:v>127.07643831494607</c:v>
                </c:pt>
                <c:pt idx="255">
                  <c:v>127.15618196337819</c:v>
                </c:pt>
                <c:pt idx="256">
                  <c:v>127.19032860257862</c:v>
                </c:pt>
                <c:pt idx="257">
                  <c:v>127.14636736049437</c:v>
                </c:pt>
                <c:pt idx="258">
                  <c:v>126.92144937773695</c:v>
                </c:pt>
                <c:pt idx="259">
                  <c:v>127.0678505374229</c:v>
                </c:pt>
                <c:pt idx="260">
                  <c:v>127.4365115582513</c:v>
                </c:pt>
                <c:pt idx="261">
                  <c:v>127.29910711787589</c:v>
                </c:pt>
                <c:pt idx="262">
                  <c:v>127.20505050690475</c:v>
                </c:pt>
                <c:pt idx="263">
                  <c:v>127.21322934264138</c:v>
                </c:pt>
                <c:pt idx="264">
                  <c:v>127.45062004989683</c:v>
                </c:pt>
                <c:pt idx="265">
                  <c:v>126.83373136446161</c:v>
                </c:pt>
                <c:pt idx="266">
                  <c:v>126.73783451544975</c:v>
                </c:pt>
                <c:pt idx="267">
                  <c:v>126.97093133394371</c:v>
                </c:pt>
                <c:pt idx="268">
                  <c:v>127.30565018646524</c:v>
                </c:pt>
                <c:pt idx="269">
                  <c:v>127.1244889748989</c:v>
                </c:pt>
                <c:pt idx="270">
                  <c:v>127.17908270344077</c:v>
                </c:pt>
                <c:pt idx="271">
                  <c:v>127.2146606388954</c:v>
                </c:pt>
                <c:pt idx="272">
                  <c:v>126.98749347631039</c:v>
                </c:pt>
                <c:pt idx="273">
                  <c:v>126.46854634882125</c:v>
                </c:pt>
                <c:pt idx="274">
                  <c:v>126.72883779613959</c:v>
                </c:pt>
                <c:pt idx="275">
                  <c:v>126.68589890852211</c:v>
                </c:pt>
                <c:pt idx="276">
                  <c:v>126.79917578347452</c:v>
                </c:pt>
                <c:pt idx="277">
                  <c:v>126.68548996673529</c:v>
                </c:pt>
                <c:pt idx="278">
                  <c:v>126.98688006363012</c:v>
                </c:pt>
                <c:pt idx="279">
                  <c:v>126.96847768322282</c:v>
                </c:pt>
                <c:pt idx="280">
                  <c:v>126.60595078919671</c:v>
                </c:pt>
                <c:pt idx="281">
                  <c:v>126.39227870557724</c:v>
                </c:pt>
                <c:pt idx="282">
                  <c:v>126.59450041916517</c:v>
                </c:pt>
                <c:pt idx="283">
                  <c:v>126.68814808834962</c:v>
                </c:pt>
                <c:pt idx="284">
                  <c:v>126.64868520592063</c:v>
                </c:pt>
                <c:pt idx="285">
                  <c:v>126.66442946471335</c:v>
                </c:pt>
                <c:pt idx="286">
                  <c:v>126.71677401342802</c:v>
                </c:pt>
                <c:pt idx="287">
                  <c:v>126.28513595742727</c:v>
                </c:pt>
                <c:pt idx="288">
                  <c:v>126.02832051529717</c:v>
                </c:pt>
                <c:pt idx="289">
                  <c:v>126.25446532341505</c:v>
                </c:pt>
                <c:pt idx="290">
                  <c:v>126.46016304219124</c:v>
                </c:pt>
                <c:pt idx="291">
                  <c:v>126.11931006286726</c:v>
                </c:pt>
                <c:pt idx="292">
                  <c:v>125.80565171236742</c:v>
                </c:pt>
                <c:pt idx="293">
                  <c:v>126.05163019714658</c:v>
                </c:pt>
                <c:pt idx="294">
                  <c:v>126.2884074917221</c:v>
                </c:pt>
                <c:pt idx="295">
                  <c:v>126.01727908705261</c:v>
                </c:pt>
                <c:pt idx="296">
                  <c:v>125.78520462302599</c:v>
                </c:pt>
                <c:pt idx="297">
                  <c:v>125.65188960051889</c:v>
                </c:pt>
                <c:pt idx="298">
                  <c:v>125.70627885816722</c:v>
                </c:pt>
                <c:pt idx="299">
                  <c:v>125.34600114396891</c:v>
                </c:pt>
                <c:pt idx="300">
                  <c:v>125.43024315205621</c:v>
                </c:pt>
                <c:pt idx="301">
                  <c:v>125.80278911985954</c:v>
                </c:pt>
                <c:pt idx="302">
                  <c:v>125.96350324208427</c:v>
                </c:pt>
                <c:pt idx="303">
                  <c:v>126.09845403173867</c:v>
                </c:pt>
                <c:pt idx="304">
                  <c:v>126.11174463981092</c:v>
                </c:pt>
                <c:pt idx="305">
                  <c:v>126.13873479774168</c:v>
                </c:pt>
                <c:pt idx="306">
                  <c:v>125.74819539131759</c:v>
                </c:pt>
                <c:pt idx="307">
                  <c:v>125.67663057862224</c:v>
                </c:pt>
                <c:pt idx="308">
                  <c:v>125.96657030548552</c:v>
                </c:pt>
                <c:pt idx="309">
                  <c:v>126.5636253142596</c:v>
                </c:pt>
                <c:pt idx="310">
                  <c:v>126.16163553780439</c:v>
                </c:pt>
                <c:pt idx="311">
                  <c:v>126.19925818219259</c:v>
                </c:pt>
                <c:pt idx="312">
                  <c:v>126.1978268859387</c:v>
                </c:pt>
                <c:pt idx="313">
                  <c:v>126.06164927092409</c:v>
                </c:pt>
                <c:pt idx="314">
                  <c:v>125.73776737575342</c:v>
                </c:pt>
                <c:pt idx="315">
                  <c:v>125.96718371816581</c:v>
                </c:pt>
                <c:pt idx="316">
                  <c:v>126.08823048706799</c:v>
                </c:pt>
                <c:pt idx="317">
                  <c:v>126.26857381506062</c:v>
                </c:pt>
                <c:pt idx="318">
                  <c:v>125.68889883222715</c:v>
                </c:pt>
                <c:pt idx="319">
                  <c:v>125.87660311238254</c:v>
                </c:pt>
                <c:pt idx="320">
                  <c:v>126.13750797238113</c:v>
                </c:pt>
                <c:pt idx="321">
                  <c:v>126.06757892683309</c:v>
                </c:pt>
                <c:pt idx="322">
                  <c:v>125.8168976115052</c:v>
                </c:pt>
                <c:pt idx="323">
                  <c:v>125.88621324437308</c:v>
                </c:pt>
                <c:pt idx="324">
                  <c:v>126.01400755275817</c:v>
                </c:pt>
                <c:pt idx="325">
                  <c:v>125.90890951354248</c:v>
                </c:pt>
                <c:pt idx="326">
                  <c:v>126.00787342595561</c:v>
                </c:pt>
                <c:pt idx="327">
                  <c:v>126.08046059311823</c:v>
                </c:pt>
                <c:pt idx="328">
                  <c:v>126.17145014068802</c:v>
                </c:pt>
                <c:pt idx="329">
                  <c:v>125.94816792507827</c:v>
                </c:pt>
                <c:pt idx="330">
                  <c:v>125.87885229221034</c:v>
                </c:pt>
                <c:pt idx="331">
                  <c:v>125.89807255619144</c:v>
                </c:pt>
                <c:pt idx="332">
                  <c:v>125.96166300404377</c:v>
                </c:pt>
                <c:pt idx="333">
                  <c:v>126.05040337178622</c:v>
                </c:pt>
                <c:pt idx="334">
                  <c:v>125.88069253025104</c:v>
                </c:pt>
                <c:pt idx="335">
                  <c:v>125.89255184206914</c:v>
                </c:pt>
                <c:pt idx="336">
                  <c:v>125.65597901838726</c:v>
                </c:pt>
                <c:pt idx="337">
                  <c:v>125.34191172610046</c:v>
                </c:pt>
                <c:pt idx="338">
                  <c:v>125.40652452841981</c:v>
                </c:pt>
                <c:pt idx="339">
                  <c:v>125.74022102647452</c:v>
                </c:pt>
                <c:pt idx="340">
                  <c:v>125.18303784191646</c:v>
                </c:pt>
                <c:pt idx="341">
                  <c:v>124.98756366781096</c:v>
                </c:pt>
                <c:pt idx="342">
                  <c:v>125.1155624470893</c:v>
                </c:pt>
                <c:pt idx="343">
                  <c:v>125.15420744594493</c:v>
                </c:pt>
                <c:pt idx="344">
                  <c:v>124.79679232425424</c:v>
                </c:pt>
                <c:pt idx="345">
                  <c:v>125.02539078309294</c:v>
                </c:pt>
                <c:pt idx="346">
                  <c:v>124.91681673868916</c:v>
                </c:pt>
                <c:pt idx="347">
                  <c:v>124.89964118364234</c:v>
                </c:pt>
                <c:pt idx="348">
                  <c:v>124.96261821881444</c:v>
                </c:pt>
                <c:pt idx="349">
                  <c:v>125.25501159639873</c:v>
                </c:pt>
                <c:pt idx="350">
                  <c:v>125.49056206561393</c:v>
                </c:pt>
                <c:pt idx="351">
                  <c:v>125.19735080445565</c:v>
                </c:pt>
                <c:pt idx="352">
                  <c:v>125.0560614171052</c:v>
                </c:pt>
                <c:pt idx="353">
                  <c:v>125.0814158078888</c:v>
                </c:pt>
                <c:pt idx="354">
                  <c:v>125.62346814633401</c:v>
                </c:pt>
                <c:pt idx="355">
                  <c:v>125.43964881315318</c:v>
                </c:pt>
                <c:pt idx="356">
                  <c:v>125.54433791058224</c:v>
                </c:pt>
                <c:pt idx="357">
                  <c:v>125.46950156359205</c:v>
                </c:pt>
                <c:pt idx="358">
                  <c:v>125.48115640451677</c:v>
                </c:pt>
                <c:pt idx="359">
                  <c:v>125.24621934798216</c:v>
                </c:pt>
                <c:pt idx="360">
                  <c:v>125.15359403326455</c:v>
                </c:pt>
                <c:pt idx="361">
                  <c:v>125.08652758022421</c:v>
                </c:pt>
                <c:pt idx="362">
                  <c:v>125.49710513420307</c:v>
                </c:pt>
                <c:pt idx="363">
                  <c:v>125.32371381658659</c:v>
                </c:pt>
                <c:pt idx="364">
                  <c:v>125.37156000564576</c:v>
                </c:pt>
                <c:pt idx="365">
                  <c:v>125.22965720561537</c:v>
                </c:pt>
                <c:pt idx="366">
                  <c:v>124.9511678487831</c:v>
                </c:pt>
                <c:pt idx="367">
                  <c:v>124.93194758480192</c:v>
                </c:pt>
                <c:pt idx="368">
                  <c:v>125.04072610009922</c:v>
                </c:pt>
                <c:pt idx="369">
                  <c:v>125.48994865293366</c:v>
                </c:pt>
                <c:pt idx="370">
                  <c:v>125.16524887418952</c:v>
                </c:pt>
                <c:pt idx="371">
                  <c:v>125.20389387304483</c:v>
                </c:pt>
                <c:pt idx="372">
                  <c:v>125.09552429953449</c:v>
                </c:pt>
                <c:pt idx="373">
                  <c:v>125.3832148465707</c:v>
                </c:pt>
                <c:pt idx="374">
                  <c:v>125.0695564960708</c:v>
                </c:pt>
                <c:pt idx="375">
                  <c:v>125.30040413473705</c:v>
                </c:pt>
                <c:pt idx="376">
                  <c:v>125.20184916411063</c:v>
                </c:pt>
                <c:pt idx="377">
                  <c:v>125.41081841718163</c:v>
                </c:pt>
                <c:pt idx="378">
                  <c:v>125.06587601998935</c:v>
                </c:pt>
                <c:pt idx="379">
                  <c:v>125.05687930067892</c:v>
                </c:pt>
                <c:pt idx="380">
                  <c:v>125.06199107301441</c:v>
                </c:pt>
                <c:pt idx="381">
                  <c:v>125.05115411566331</c:v>
                </c:pt>
                <c:pt idx="382">
                  <c:v>124.79168055191887</c:v>
                </c:pt>
                <c:pt idx="383">
                  <c:v>124.97856694850086</c:v>
                </c:pt>
                <c:pt idx="384">
                  <c:v>124.91804356404978</c:v>
                </c:pt>
                <c:pt idx="385">
                  <c:v>124.57494140489801</c:v>
                </c:pt>
                <c:pt idx="386">
                  <c:v>124.58986778011739</c:v>
                </c:pt>
                <c:pt idx="387">
                  <c:v>124.6720650792705</c:v>
                </c:pt>
                <c:pt idx="388">
                  <c:v>124.8973920038148</c:v>
                </c:pt>
                <c:pt idx="389">
                  <c:v>124.3334612797743</c:v>
                </c:pt>
                <c:pt idx="390">
                  <c:v>124.37967170168601</c:v>
                </c:pt>
                <c:pt idx="391">
                  <c:v>124.32057961348896</c:v>
                </c:pt>
                <c:pt idx="392">
                  <c:v>124.31853490455489</c:v>
                </c:pt>
                <c:pt idx="393">
                  <c:v>124.22059334660864</c:v>
                </c:pt>
                <c:pt idx="394">
                  <c:v>124.5129867241931</c:v>
                </c:pt>
                <c:pt idx="395">
                  <c:v>124.80906057785911</c:v>
                </c:pt>
                <c:pt idx="396">
                  <c:v>124.56226420950628</c:v>
                </c:pt>
                <c:pt idx="397">
                  <c:v>124.60131815014887</c:v>
                </c:pt>
                <c:pt idx="398">
                  <c:v>124.84198039169908</c:v>
                </c:pt>
                <c:pt idx="399">
                  <c:v>125.01189570412767</c:v>
                </c:pt>
                <c:pt idx="400">
                  <c:v>124.77327817151146</c:v>
                </c:pt>
                <c:pt idx="401">
                  <c:v>124.56267315129332</c:v>
                </c:pt>
                <c:pt idx="402">
                  <c:v>124.84545639688706</c:v>
                </c:pt>
                <c:pt idx="403">
                  <c:v>124.75160425680937</c:v>
                </c:pt>
                <c:pt idx="404">
                  <c:v>124.81130975768687</c:v>
                </c:pt>
                <c:pt idx="405">
                  <c:v>125.21207270878139</c:v>
                </c:pt>
                <c:pt idx="406">
                  <c:v>125.15011802807666</c:v>
                </c:pt>
                <c:pt idx="407">
                  <c:v>125.02457289951927</c:v>
                </c:pt>
                <c:pt idx="408">
                  <c:v>124.75385343663692</c:v>
                </c:pt>
                <c:pt idx="409">
                  <c:v>124.6996686498818</c:v>
                </c:pt>
                <c:pt idx="410">
                  <c:v>124.7399494158845</c:v>
                </c:pt>
                <c:pt idx="411">
                  <c:v>124.63853185275032</c:v>
                </c:pt>
                <c:pt idx="412">
                  <c:v>124.50889730632493</c:v>
                </c:pt>
                <c:pt idx="413">
                  <c:v>124.86058724299977</c:v>
                </c:pt>
                <c:pt idx="414">
                  <c:v>124.92335980727842</c:v>
                </c:pt>
                <c:pt idx="415">
                  <c:v>124.68862722163742</c:v>
                </c:pt>
                <c:pt idx="416">
                  <c:v>124.56676256916154</c:v>
                </c:pt>
                <c:pt idx="417">
                  <c:v>124.31567231204716</c:v>
                </c:pt>
                <c:pt idx="418">
                  <c:v>124.63485137666893</c:v>
                </c:pt>
                <c:pt idx="419">
                  <c:v>124.50010505790812</c:v>
                </c:pt>
                <c:pt idx="420">
                  <c:v>124.67881261875337</c:v>
                </c:pt>
                <c:pt idx="421">
                  <c:v>124.90311718883049</c:v>
                </c:pt>
                <c:pt idx="422">
                  <c:v>124.67349637552468</c:v>
                </c:pt>
                <c:pt idx="423">
                  <c:v>124.55285854840936</c:v>
                </c:pt>
                <c:pt idx="424">
                  <c:v>124.55674349538411</c:v>
                </c:pt>
                <c:pt idx="425">
                  <c:v>124.69087640146491</c:v>
                </c:pt>
                <c:pt idx="426">
                  <c:v>124.24185831952389</c:v>
                </c:pt>
                <c:pt idx="427">
                  <c:v>124.05026909239328</c:v>
                </c:pt>
                <c:pt idx="428">
                  <c:v>124.1754052791639</c:v>
                </c:pt>
                <c:pt idx="429">
                  <c:v>124.39950537834754</c:v>
                </c:pt>
                <c:pt idx="430">
                  <c:v>124.17111139040205</c:v>
                </c:pt>
                <c:pt idx="431">
                  <c:v>124.10711200076308</c:v>
                </c:pt>
                <c:pt idx="432">
                  <c:v>123.83312100358599</c:v>
                </c:pt>
                <c:pt idx="433">
                  <c:v>123.65523132631419</c:v>
                </c:pt>
                <c:pt idx="434">
                  <c:v>123.24669848126963</c:v>
                </c:pt>
                <c:pt idx="435">
                  <c:v>123.41559143923088</c:v>
                </c:pt>
                <c:pt idx="436">
                  <c:v>123.57712344502927</c:v>
                </c:pt>
                <c:pt idx="437">
                  <c:v>123.71432341451124</c:v>
                </c:pt>
                <c:pt idx="438">
                  <c:v>123.49431273319598</c:v>
                </c:pt>
                <c:pt idx="439">
                  <c:v>123.57487426520167</c:v>
                </c:pt>
                <c:pt idx="440">
                  <c:v>123.7202530704204</c:v>
                </c:pt>
                <c:pt idx="441">
                  <c:v>123.5638328369572</c:v>
                </c:pt>
                <c:pt idx="442">
                  <c:v>123.53091302311738</c:v>
                </c:pt>
                <c:pt idx="443">
                  <c:v>123.67199793957421</c:v>
                </c:pt>
                <c:pt idx="444">
                  <c:v>123.68753772747378</c:v>
                </c:pt>
                <c:pt idx="445">
                  <c:v>123.61535950209809</c:v>
                </c:pt>
                <c:pt idx="446">
                  <c:v>123.5442036311893</c:v>
                </c:pt>
                <c:pt idx="447">
                  <c:v>123.57180720180041</c:v>
                </c:pt>
                <c:pt idx="448">
                  <c:v>123.76135171999691</c:v>
                </c:pt>
                <c:pt idx="449">
                  <c:v>123.53643373723972</c:v>
                </c:pt>
                <c:pt idx="450">
                  <c:v>123.75664888944853</c:v>
                </c:pt>
                <c:pt idx="451">
                  <c:v>123.95907507393005</c:v>
                </c:pt>
                <c:pt idx="452">
                  <c:v>123.84722949523169</c:v>
                </c:pt>
                <c:pt idx="453">
                  <c:v>123.55728976836818</c:v>
                </c:pt>
                <c:pt idx="454">
                  <c:v>123.56342389517047</c:v>
                </c:pt>
                <c:pt idx="455">
                  <c:v>123.61556397299154</c:v>
                </c:pt>
                <c:pt idx="456">
                  <c:v>123.44707995681694</c:v>
                </c:pt>
                <c:pt idx="457">
                  <c:v>123.49942450553135</c:v>
                </c:pt>
                <c:pt idx="458">
                  <c:v>123.67772312458997</c:v>
                </c:pt>
                <c:pt idx="459">
                  <c:v>123.81206050156408</c:v>
                </c:pt>
                <c:pt idx="460">
                  <c:v>123.48061318333728</c:v>
                </c:pt>
                <c:pt idx="461">
                  <c:v>123.24383588876178</c:v>
                </c:pt>
                <c:pt idx="462">
                  <c:v>123.3010877389183</c:v>
                </c:pt>
                <c:pt idx="463">
                  <c:v>123.41702273548501</c:v>
                </c:pt>
                <c:pt idx="464">
                  <c:v>123.5793726248571</c:v>
                </c:pt>
                <c:pt idx="465">
                  <c:v>123.73906439261471</c:v>
                </c:pt>
                <c:pt idx="466">
                  <c:v>123.58366651361852</c:v>
                </c:pt>
                <c:pt idx="467">
                  <c:v>123.38553421789868</c:v>
                </c:pt>
                <c:pt idx="468">
                  <c:v>123.15816258442069</c:v>
                </c:pt>
                <c:pt idx="469">
                  <c:v>123.35343228763261</c:v>
                </c:pt>
                <c:pt idx="470">
                  <c:v>123.52355207095458</c:v>
                </c:pt>
                <c:pt idx="471">
                  <c:v>123.26735004150461</c:v>
                </c:pt>
                <c:pt idx="472">
                  <c:v>123.13648866971855</c:v>
                </c:pt>
                <c:pt idx="473">
                  <c:v>123.23790623285265</c:v>
                </c:pt>
                <c:pt idx="474">
                  <c:v>123.3270555423819</c:v>
                </c:pt>
                <c:pt idx="475">
                  <c:v>122.92588364950022</c:v>
                </c:pt>
                <c:pt idx="476">
                  <c:v>122.85125177340352</c:v>
                </c:pt>
                <c:pt idx="477">
                  <c:v>122.79727145754175</c:v>
                </c:pt>
                <c:pt idx="478">
                  <c:v>122.88703417975125</c:v>
                </c:pt>
                <c:pt idx="479">
                  <c:v>122.78929709269863</c:v>
                </c:pt>
                <c:pt idx="480">
                  <c:v>122.55640474509805</c:v>
                </c:pt>
                <c:pt idx="481">
                  <c:v>122.40018898252826</c:v>
                </c:pt>
                <c:pt idx="482">
                  <c:v>122.15482391042939</c:v>
                </c:pt>
                <c:pt idx="483">
                  <c:v>122.05422423086905</c:v>
                </c:pt>
                <c:pt idx="484">
                  <c:v>122.18263195193414</c:v>
                </c:pt>
                <c:pt idx="485">
                  <c:v>122.2838450441749</c:v>
                </c:pt>
                <c:pt idx="486">
                  <c:v>122.0613807121385</c:v>
                </c:pt>
                <c:pt idx="487">
                  <c:v>121.9055738913559</c:v>
                </c:pt>
                <c:pt idx="488">
                  <c:v>122.06751483894105</c:v>
                </c:pt>
                <c:pt idx="489">
                  <c:v>122.45028435141529</c:v>
                </c:pt>
                <c:pt idx="490">
                  <c:v>122.3881251998169</c:v>
                </c:pt>
                <c:pt idx="491">
                  <c:v>122.25562806088348</c:v>
                </c:pt>
                <c:pt idx="492">
                  <c:v>122.1963315017929</c:v>
                </c:pt>
                <c:pt idx="493">
                  <c:v>122.15298367238876</c:v>
                </c:pt>
                <c:pt idx="494">
                  <c:v>122.03561737956808</c:v>
                </c:pt>
                <c:pt idx="495">
                  <c:v>122.16975028564889</c:v>
                </c:pt>
                <c:pt idx="496">
                  <c:v>122.44455916639969</c:v>
                </c:pt>
                <c:pt idx="497">
                  <c:v>122.22516189776441</c:v>
                </c:pt>
                <c:pt idx="498">
                  <c:v>122.09041557900373</c:v>
                </c:pt>
                <c:pt idx="499">
                  <c:v>121.86467723659121</c:v>
                </c:pt>
                <c:pt idx="500">
                  <c:v>122.08141638361174</c:v>
                </c:pt>
                <c:pt idx="501">
                  <c:v>121.7685759166858</c:v>
                </c:pt>
                <c:pt idx="502">
                  <c:v>121.85649840085448</c:v>
                </c:pt>
                <c:pt idx="503">
                  <c:v>122.1059528908216</c:v>
                </c:pt>
                <c:pt idx="504">
                  <c:v>122.07119283894107</c:v>
                </c:pt>
                <c:pt idx="505">
                  <c:v>121.75630766308092</c:v>
                </c:pt>
                <c:pt idx="506">
                  <c:v>121.50480846417936</c:v>
                </c:pt>
                <c:pt idx="507">
                  <c:v>121.48640608377197</c:v>
                </c:pt>
                <c:pt idx="508">
                  <c:v>121.33918704051273</c:v>
                </c:pt>
                <c:pt idx="509">
                  <c:v>121.40870714427408</c:v>
                </c:pt>
                <c:pt idx="510">
                  <c:v>121.44142248722063</c:v>
                </c:pt>
                <c:pt idx="511">
                  <c:v>121.55388147859931</c:v>
                </c:pt>
                <c:pt idx="512">
                  <c:v>121.21445979552918</c:v>
                </c:pt>
                <c:pt idx="513">
                  <c:v>121.01203361104737</c:v>
                </c:pt>
                <c:pt idx="514">
                  <c:v>121.09177725947973</c:v>
                </c:pt>
                <c:pt idx="515">
                  <c:v>121.3126058243688</c:v>
                </c:pt>
                <c:pt idx="516">
                  <c:v>121.22059392233149</c:v>
                </c:pt>
                <c:pt idx="517">
                  <c:v>121.31056111543447</c:v>
                </c:pt>
                <c:pt idx="518">
                  <c:v>121.21037037766094</c:v>
                </c:pt>
                <c:pt idx="519">
                  <c:v>121.53752380712587</c:v>
                </c:pt>
                <c:pt idx="520">
                  <c:v>120.93228996261556</c:v>
                </c:pt>
                <c:pt idx="521">
                  <c:v>120.63580716716267</c:v>
                </c:pt>
                <c:pt idx="522">
                  <c:v>120.7073719798581</c:v>
                </c:pt>
                <c:pt idx="523">
                  <c:v>121.10813493095279</c:v>
                </c:pt>
                <c:pt idx="524">
                  <c:v>120.78302621042175</c:v>
                </c:pt>
                <c:pt idx="525">
                  <c:v>120.57651060807204</c:v>
                </c:pt>
                <c:pt idx="526">
                  <c:v>120.42724685587841</c:v>
                </c:pt>
                <c:pt idx="527">
                  <c:v>119.97536618142964</c:v>
                </c:pt>
                <c:pt idx="528">
                  <c:v>119.81587888456559</c:v>
                </c:pt>
                <c:pt idx="529">
                  <c:v>119.80156592202631</c:v>
                </c:pt>
                <c:pt idx="530">
                  <c:v>120.06942279240097</c:v>
                </c:pt>
                <c:pt idx="531">
                  <c:v>119.99990268863984</c:v>
                </c:pt>
                <c:pt idx="532">
                  <c:v>119.97536618142964</c:v>
                </c:pt>
                <c:pt idx="533">
                  <c:v>119.94265083848332</c:v>
                </c:pt>
                <c:pt idx="534">
                  <c:v>119.96923205462741</c:v>
                </c:pt>
                <c:pt idx="535">
                  <c:v>119.77702941481664</c:v>
                </c:pt>
                <c:pt idx="536">
                  <c:v>119.71568814679193</c:v>
                </c:pt>
                <c:pt idx="537">
                  <c:v>119.86904131685354</c:v>
                </c:pt>
                <c:pt idx="538">
                  <c:v>119.95900850995643</c:v>
                </c:pt>
                <c:pt idx="539">
                  <c:v>119.7790741237508</c:v>
                </c:pt>
                <c:pt idx="540">
                  <c:v>119.67888338597704</c:v>
                </c:pt>
                <c:pt idx="541">
                  <c:v>119.68910693064784</c:v>
                </c:pt>
                <c:pt idx="542">
                  <c:v>119.47236778362709</c:v>
                </c:pt>
                <c:pt idx="543">
                  <c:v>119.22700271152831</c:v>
                </c:pt>
                <c:pt idx="544">
                  <c:v>119.48054661936368</c:v>
                </c:pt>
                <c:pt idx="545">
                  <c:v>119.73000110933089</c:v>
                </c:pt>
                <c:pt idx="546">
                  <c:v>119.38240059052414</c:v>
                </c:pt>
                <c:pt idx="547">
                  <c:v>119.19224265964739</c:v>
                </c:pt>
                <c:pt idx="548">
                  <c:v>119.12681197375451</c:v>
                </c:pt>
                <c:pt idx="549">
                  <c:v>119.06956012359798</c:v>
                </c:pt>
                <c:pt idx="550">
                  <c:v>118.82419505149923</c:v>
                </c:pt>
                <c:pt idx="551">
                  <c:v>118.70151251544969</c:v>
                </c:pt>
                <c:pt idx="552">
                  <c:v>119.030710653849</c:v>
                </c:pt>
                <c:pt idx="553">
                  <c:v>118.74854082093519</c:v>
                </c:pt>
                <c:pt idx="554">
                  <c:v>118.77307732814532</c:v>
                </c:pt>
                <c:pt idx="555">
                  <c:v>118.87326806591892</c:v>
                </c:pt>
                <c:pt idx="556">
                  <c:v>118.79556912642106</c:v>
                </c:pt>
                <c:pt idx="557">
                  <c:v>118.34777786984057</c:v>
                </c:pt>
                <c:pt idx="558">
                  <c:v>118.30892840009143</c:v>
                </c:pt>
                <c:pt idx="559">
                  <c:v>118.35800141451121</c:v>
                </c:pt>
                <c:pt idx="560">
                  <c:v>118.52362283817817</c:v>
                </c:pt>
                <c:pt idx="561">
                  <c:v>118.45614744335083</c:v>
                </c:pt>
                <c:pt idx="562">
                  <c:v>118.46841569695586</c:v>
                </c:pt>
                <c:pt idx="563">
                  <c:v>118.41525326466773</c:v>
                </c:pt>
                <c:pt idx="564">
                  <c:v>118.25167654993511</c:v>
                </c:pt>
                <c:pt idx="565">
                  <c:v>117.89180777752334</c:v>
                </c:pt>
                <c:pt idx="566">
                  <c:v>118.13512814068817</c:v>
                </c:pt>
                <c:pt idx="567">
                  <c:v>118.26190009460599</c:v>
                </c:pt>
                <c:pt idx="568">
                  <c:v>118.37844850385301</c:v>
                </c:pt>
                <c:pt idx="569">
                  <c:v>117.93474666514082</c:v>
                </c:pt>
                <c:pt idx="570">
                  <c:v>117.74254402532986</c:v>
                </c:pt>
                <c:pt idx="571">
                  <c:v>117.53398371404607</c:v>
                </c:pt>
                <c:pt idx="572">
                  <c:v>117.18842790417338</c:v>
                </c:pt>
                <c:pt idx="573">
                  <c:v>116.99622526436266</c:v>
                </c:pt>
                <c:pt idx="574">
                  <c:v>117.12708663614876</c:v>
                </c:pt>
                <c:pt idx="575">
                  <c:v>117.10255012893886</c:v>
                </c:pt>
                <c:pt idx="576">
                  <c:v>116.88172156404987</c:v>
                </c:pt>
                <c:pt idx="577">
                  <c:v>116.65271416342408</c:v>
                </c:pt>
                <c:pt idx="578">
                  <c:v>116.64862474555574</c:v>
                </c:pt>
                <c:pt idx="579">
                  <c:v>116.73654722972449</c:v>
                </c:pt>
                <c:pt idx="580">
                  <c:v>116.39917025558869</c:v>
                </c:pt>
                <c:pt idx="581">
                  <c:v>116.36849962157609</c:v>
                </c:pt>
                <c:pt idx="582">
                  <c:v>116.85922976577393</c:v>
                </c:pt>
                <c:pt idx="583">
                  <c:v>116.99418055542847</c:v>
                </c:pt>
                <c:pt idx="584">
                  <c:v>116.91648161593055</c:v>
                </c:pt>
                <c:pt idx="585">
                  <c:v>116.92261574273284</c:v>
                </c:pt>
                <c:pt idx="586">
                  <c:v>116.91239219806215</c:v>
                </c:pt>
                <c:pt idx="587">
                  <c:v>116.69974246890985</c:v>
                </c:pt>
                <c:pt idx="588">
                  <c:v>116.5157186648356</c:v>
                </c:pt>
                <c:pt idx="589">
                  <c:v>116.67520596169985</c:v>
                </c:pt>
                <c:pt idx="590">
                  <c:v>117.19660673991005</c:v>
                </c:pt>
                <c:pt idx="591">
                  <c:v>117.04325356984801</c:v>
                </c:pt>
                <c:pt idx="592">
                  <c:v>116.79379907988098</c:v>
                </c:pt>
                <c:pt idx="593">
                  <c:v>116.41757263599621</c:v>
                </c:pt>
                <c:pt idx="594">
                  <c:v>116.15789460135812</c:v>
                </c:pt>
                <c:pt idx="595">
                  <c:v>116.39917025558877</c:v>
                </c:pt>
                <c:pt idx="596">
                  <c:v>116.74268135652716</c:v>
                </c:pt>
                <c:pt idx="597">
                  <c:v>116.69565305104152</c:v>
                </c:pt>
                <c:pt idx="598">
                  <c:v>116.36849962157609</c:v>
                </c:pt>
                <c:pt idx="599">
                  <c:v>116.24377237659256</c:v>
                </c:pt>
                <c:pt idx="600">
                  <c:v>116.11904513160897</c:v>
                </c:pt>
                <c:pt idx="601">
                  <c:v>115.8225623361563</c:v>
                </c:pt>
                <c:pt idx="602">
                  <c:v>115.61604673380624</c:v>
                </c:pt>
                <c:pt idx="603">
                  <c:v>115.93297661860059</c:v>
                </c:pt>
                <c:pt idx="604">
                  <c:v>116.14767105668717</c:v>
                </c:pt>
                <c:pt idx="605">
                  <c:v>116.14971576562147</c:v>
                </c:pt>
                <c:pt idx="606">
                  <c:v>116.16607343709461</c:v>
                </c:pt>
                <c:pt idx="607">
                  <c:v>115.96364725261326</c:v>
                </c:pt>
                <c:pt idx="608">
                  <c:v>115.66920916609459</c:v>
                </c:pt>
                <c:pt idx="609">
                  <c:v>115.64262794995037</c:v>
                </c:pt>
                <c:pt idx="610">
                  <c:v>115.7918917021439</c:v>
                </c:pt>
                <c:pt idx="611">
                  <c:v>116.19469936217284</c:v>
                </c:pt>
                <c:pt idx="612">
                  <c:v>116.09041920653088</c:v>
                </c:pt>
                <c:pt idx="613">
                  <c:v>115.71419276264584</c:v>
                </c:pt>
                <c:pt idx="614">
                  <c:v>115.50358774242774</c:v>
                </c:pt>
                <c:pt idx="615">
                  <c:v>115.29502743114368</c:v>
                </c:pt>
                <c:pt idx="616">
                  <c:v>114.91471156939028</c:v>
                </c:pt>
                <c:pt idx="617">
                  <c:v>114.85337030136556</c:v>
                </c:pt>
                <c:pt idx="618">
                  <c:v>115.0414835233082</c:v>
                </c:pt>
                <c:pt idx="619">
                  <c:v>115.24799912565811</c:v>
                </c:pt>
                <c:pt idx="620">
                  <c:v>115.01081288929564</c:v>
                </c:pt>
                <c:pt idx="621">
                  <c:v>114.60596052033274</c:v>
                </c:pt>
                <c:pt idx="622">
                  <c:v>114.71637480277717</c:v>
                </c:pt>
                <c:pt idx="623">
                  <c:v>114.5527980880446</c:v>
                </c:pt>
                <c:pt idx="624">
                  <c:v>114.47305443961244</c:v>
                </c:pt>
                <c:pt idx="625">
                  <c:v>114.5589322148471</c:v>
                </c:pt>
                <c:pt idx="626">
                  <c:v>114.61822877393772</c:v>
                </c:pt>
                <c:pt idx="627">
                  <c:v>114.73886660105305</c:v>
                </c:pt>
                <c:pt idx="628">
                  <c:v>114.63458644541083</c:v>
                </c:pt>
                <c:pt idx="629">
                  <c:v>114.74295601892128</c:v>
                </c:pt>
                <c:pt idx="630">
                  <c:v>114.73273247425026</c:v>
                </c:pt>
                <c:pt idx="631">
                  <c:v>114.63458644541096</c:v>
                </c:pt>
                <c:pt idx="632">
                  <c:v>114.6488994079498</c:v>
                </c:pt>
                <c:pt idx="633">
                  <c:v>114.85541501029968</c:v>
                </c:pt>
                <c:pt idx="634">
                  <c:v>115.16212135042331</c:v>
                </c:pt>
                <c:pt idx="635">
                  <c:v>115.17643431296258</c:v>
                </c:pt>
                <c:pt idx="636">
                  <c:v>114.95151633020522</c:v>
                </c:pt>
                <c:pt idx="637">
                  <c:v>114.78793961547281</c:v>
                </c:pt>
                <c:pt idx="638">
                  <c:v>114.67957004196226</c:v>
                </c:pt>
                <c:pt idx="639">
                  <c:v>114.48327798428326</c:v>
                </c:pt>
                <c:pt idx="640">
                  <c:v>114.57528988632021</c:v>
                </c:pt>
                <c:pt idx="641">
                  <c:v>114.54257454337368</c:v>
                </c:pt>
                <c:pt idx="642">
                  <c:v>114.49350152895394</c:v>
                </c:pt>
                <c:pt idx="643">
                  <c:v>114.2828965087358</c:v>
                </c:pt>
                <c:pt idx="644">
                  <c:v>114.02526318303207</c:v>
                </c:pt>
                <c:pt idx="645">
                  <c:v>114.09069386892487</c:v>
                </c:pt>
                <c:pt idx="646">
                  <c:v>114.02117376516367</c:v>
                </c:pt>
                <c:pt idx="647">
                  <c:v>113.777853401999</c:v>
                </c:pt>
                <c:pt idx="648">
                  <c:v>113.89644652018011</c:v>
                </c:pt>
                <c:pt idx="649">
                  <c:v>113.95983249713888</c:v>
                </c:pt>
                <c:pt idx="650">
                  <c:v>113.96596662394124</c:v>
                </c:pt>
                <c:pt idx="651">
                  <c:v>113.96596662394141</c:v>
                </c:pt>
                <c:pt idx="652">
                  <c:v>113.79012165560401</c:v>
                </c:pt>
                <c:pt idx="653">
                  <c:v>113.88826768444345</c:v>
                </c:pt>
                <c:pt idx="654">
                  <c:v>113.81874758068224</c:v>
                </c:pt>
                <c:pt idx="655">
                  <c:v>113.5427118745708</c:v>
                </c:pt>
                <c:pt idx="656">
                  <c:v>113.7471827679864</c:v>
                </c:pt>
                <c:pt idx="657">
                  <c:v>113.74309335011841</c:v>
                </c:pt>
                <c:pt idx="658">
                  <c:v>113.68175208209364</c:v>
                </c:pt>
                <c:pt idx="659">
                  <c:v>113.71037800717163</c:v>
                </c:pt>
                <c:pt idx="660">
                  <c:v>113.57133779964902</c:v>
                </c:pt>
                <c:pt idx="661">
                  <c:v>113.28916796673542</c:v>
                </c:pt>
                <c:pt idx="662">
                  <c:v>112.91703094071876</c:v>
                </c:pt>
                <c:pt idx="663">
                  <c:v>113.03153464103156</c:v>
                </c:pt>
                <c:pt idx="664">
                  <c:v>113.33006214541838</c:v>
                </c:pt>
                <c:pt idx="665">
                  <c:v>113.22373728084233</c:v>
                </c:pt>
                <c:pt idx="666">
                  <c:v>112.80661665827417</c:v>
                </c:pt>
                <c:pt idx="667">
                  <c:v>112.8393320012208</c:v>
                </c:pt>
                <c:pt idx="668">
                  <c:v>112.36291481956218</c:v>
                </c:pt>
                <c:pt idx="669">
                  <c:v>111.80675398947125</c:v>
                </c:pt>
                <c:pt idx="670">
                  <c:v>112.02962726329451</c:v>
                </c:pt>
                <c:pt idx="671">
                  <c:v>112.34655714808875</c:v>
                </c:pt>
                <c:pt idx="672">
                  <c:v>112.16866747081708</c:v>
                </c:pt>
                <c:pt idx="673">
                  <c:v>111.93761536125724</c:v>
                </c:pt>
                <c:pt idx="674">
                  <c:v>112.05416377050418</c:v>
                </c:pt>
                <c:pt idx="675">
                  <c:v>112.06234260624097</c:v>
                </c:pt>
                <c:pt idx="676">
                  <c:v>111.82720107881286</c:v>
                </c:pt>
                <c:pt idx="677">
                  <c:v>111.57570187991151</c:v>
                </c:pt>
                <c:pt idx="678">
                  <c:v>111.67589261768514</c:v>
                </c:pt>
                <c:pt idx="679">
                  <c:v>111.97033070420389</c:v>
                </c:pt>
                <c:pt idx="680">
                  <c:v>112.00100133821635</c:v>
                </c:pt>
                <c:pt idx="681">
                  <c:v>112.1134603295948</c:v>
                </c:pt>
                <c:pt idx="682">
                  <c:v>111.96419657740157</c:v>
                </c:pt>
                <c:pt idx="683">
                  <c:v>112.03780609903096</c:v>
                </c:pt>
                <c:pt idx="684">
                  <c:v>111.5225394476233</c:v>
                </c:pt>
                <c:pt idx="685">
                  <c:v>111.43870638132309</c:v>
                </c:pt>
                <c:pt idx="686">
                  <c:v>111.37940982223223</c:v>
                </c:pt>
                <c:pt idx="687">
                  <c:v>111.52662886549163</c:v>
                </c:pt>
                <c:pt idx="688">
                  <c:v>111.34464977035171</c:v>
                </c:pt>
                <c:pt idx="689">
                  <c:v>111.33647093461521</c:v>
                </c:pt>
                <c:pt idx="690">
                  <c:v>111.30580030060267</c:v>
                </c:pt>
                <c:pt idx="691">
                  <c:v>111.28330850232683</c:v>
                </c:pt>
                <c:pt idx="692">
                  <c:v>110.72305825436777</c:v>
                </c:pt>
                <c:pt idx="693">
                  <c:v>110.6249122255284</c:v>
                </c:pt>
                <c:pt idx="694">
                  <c:v>110.66989582207988</c:v>
                </c:pt>
                <c:pt idx="695">
                  <c:v>110.800757193866</c:v>
                </c:pt>
                <c:pt idx="696">
                  <c:v>110.72305825436787</c:v>
                </c:pt>
                <c:pt idx="697">
                  <c:v>110.69238762035572</c:v>
                </c:pt>
                <c:pt idx="698">
                  <c:v>110.76599714198522</c:v>
                </c:pt>
                <c:pt idx="699">
                  <c:v>110.04830430609596</c:v>
                </c:pt>
                <c:pt idx="700">
                  <c:v>109.92562177004667</c:v>
                </c:pt>
                <c:pt idx="701">
                  <c:v>109.68639082474996</c:v>
                </c:pt>
                <c:pt idx="702">
                  <c:v>109.84996753948271</c:v>
                </c:pt>
                <c:pt idx="703">
                  <c:v>109.61891542992289</c:v>
                </c:pt>
                <c:pt idx="704">
                  <c:v>109.55757416189807</c:v>
                </c:pt>
                <c:pt idx="705">
                  <c:v>109.62504955672537</c:v>
                </c:pt>
                <c:pt idx="706">
                  <c:v>109.59642363164728</c:v>
                </c:pt>
                <c:pt idx="707">
                  <c:v>109.08524639810778</c:v>
                </c:pt>
                <c:pt idx="708">
                  <c:v>108.70288582742035</c:v>
                </c:pt>
                <c:pt idx="709">
                  <c:v>108.89099904936283</c:v>
                </c:pt>
                <c:pt idx="710">
                  <c:v>108.79080831158934</c:v>
                </c:pt>
                <c:pt idx="711">
                  <c:v>108.68243873807897</c:v>
                </c:pt>
                <c:pt idx="712">
                  <c:v>108.54953265735867</c:v>
                </c:pt>
                <c:pt idx="713">
                  <c:v>108.62314217898836</c:v>
                </c:pt>
                <c:pt idx="714">
                  <c:v>108.10992023651491</c:v>
                </c:pt>
                <c:pt idx="715">
                  <c:v>108.17944034027606</c:v>
                </c:pt>
                <c:pt idx="716">
                  <c:v>108.14059087052716</c:v>
                </c:pt>
                <c:pt idx="717">
                  <c:v>108.15081441519787</c:v>
                </c:pt>
                <c:pt idx="718">
                  <c:v>107.88500225375749</c:v>
                </c:pt>
                <c:pt idx="719">
                  <c:v>108.01586362554349</c:v>
                </c:pt>
                <c:pt idx="720">
                  <c:v>108.39822419623087</c:v>
                </c:pt>
                <c:pt idx="721">
                  <c:v>108.19170859388105</c:v>
                </c:pt>
                <c:pt idx="722">
                  <c:v>107.79094564278617</c:v>
                </c:pt>
                <c:pt idx="723">
                  <c:v>107.88500225375751</c:v>
                </c:pt>
                <c:pt idx="724">
                  <c:v>108.10787552758075</c:v>
                </c:pt>
                <c:pt idx="725">
                  <c:v>107.29612608072026</c:v>
                </c:pt>
                <c:pt idx="726">
                  <c:v>107.31452846112762</c:v>
                </c:pt>
                <c:pt idx="727">
                  <c:v>107.48423930266287</c:v>
                </c:pt>
                <c:pt idx="728">
                  <c:v>107.78890093385228</c:v>
                </c:pt>
                <c:pt idx="729">
                  <c:v>107.42494274357205</c:v>
                </c:pt>
                <c:pt idx="730">
                  <c:v>107.18571179827588</c:v>
                </c:pt>
                <c:pt idx="731">
                  <c:v>107.265455446708</c:v>
                </c:pt>
                <c:pt idx="732">
                  <c:v>107.50877580987267</c:v>
                </c:pt>
                <c:pt idx="733">
                  <c:v>107.097789314107</c:v>
                </c:pt>
                <c:pt idx="734">
                  <c:v>107.095744605173</c:v>
                </c:pt>
                <c:pt idx="735">
                  <c:v>107.05893984435801</c:v>
                </c:pt>
                <c:pt idx="736">
                  <c:v>106.91989963683535</c:v>
                </c:pt>
                <c:pt idx="737">
                  <c:v>106.32488933699567</c:v>
                </c:pt>
                <c:pt idx="738">
                  <c:v>106.20016209201167</c:v>
                </c:pt>
                <c:pt idx="739">
                  <c:v>106.71951816128801</c:v>
                </c:pt>
                <c:pt idx="740">
                  <c:v>106.56207557335767</c:v>
                </c:pt>
                <c:pt idx="741">
                  <c:v>106.214475054551</c:v>
                </c:pt>
                <c:pt idx="742">
                  <c:v>106.04885363088435</c:v>
                </c:pt>
                <c:pt idx="743">
                  <c:v>106.28399515831235</c:v>
                </c:pt>
                <c:pt idx="744">
                  <c:v>106.04680892195</c:v>
                </c:pt>
                <c:pt idx="745">
                  <c:v>106.00795945220099</c:v>
                </c:pt>
                <c:pt idx="746">
                  <c:v>106.27990574044399</c:v>
                </c:pt>
                <c:pt idx="747">
                  <c:v>106.29626341191734</c:v>
                </c:pt>
                <c:pt idx="748">
                  <c:v>105.709431947814</c:v>
                </c:pt>
                <c:pt idx="749">
                  <c:v>105.67876131380167</c:v>
                </c:pt>
                <c:pt idx="750">
                  <c:v>106.11837373464567</c:v>
                </c:pt>
                <c:pt idx="751">
                  <c:v>106.04476421301601</c:v>
                </c:pt>
                <c:pt idx="752">
                  <c:v>105.49882692759599</c:v>
                </c:pt>
                <c:pt idx="753">
                  <c:v>105.39863618982234</c:v>
                </c:pt>
                <c:pt idx="754">
                  <c:v>105.63582242618467</c:v>
                </c:pt>
                <c:pt idx="755">
                  <c:v>105.54789994201566</c:v>
                </c:pt>
                <c:pt idx="756">
                  <c:v>105.13691344625001</c:v>
                </c:pt>
                <c:pt idx="757">
                  <c:v>104.77908938277233</c:v>
                </c:pt>
                <c:pt idx="758">
                  <c:v>105.05103567101568</c:v>
                </c:pt>
                <c:pt idx="759">
                  <c:v>104.74228462195767</c:v>
                </c:pt>
                <c:pt idx="760">
                  <c:v>104.71161398794534</c:v>
                </c:pt>
                <c:pt idx="761">
                  <c:v>104.72797165941869</c:v>
                </c:pt>
                <c:pt idx="762">
                  <c:v>104.79135763637733</c:v>
                </c:pt>
                <c:pt idx="763">
                  <c:v>104.40695235675599</c:v>
                </c:pt>
                <c:pt idx="764">
                  <c:v>104.40286293888737</c:v>
                </c:pt>
                <c:pt idx="765">
                  <c:v>104.21679442587933</c:v>
                </c:pt>
                <c:pt idx="766">
                  <c:v>104.39468410315099</c:v>
                </c:pt>
                <c:pt idx="767">
                  <c:v>104.29040394750902</c:v>
                </c:pt>
                <c:pt idx="768">
                  <c:v>104.35992405127034</c:v>
                </c:pt>
                <c:pt idx="769">
                  <c:v>104.24746505989165</c:v>
                </c:pt>
                <c:pt idx="770">
                  <c:v>104.17794495613035</c:v>
                </c:pt>
                <c:pt idx="771">
                  <c:v>103.86714919813834</c:v>
                </c:pt>
                <c:pt idx="772">
                  <c:v>104.00209998779266</c:v>
                </c:pt>
                <c:pt idx="773">
                  <c:v>104.48669600518801</c:v>
                </c:pt>
                <c:pt idx="774">
                  <c:v>104.29858278324568</c:v>
                </c:pt>
                <c:pt idx="775">
                  <c:v>104.21474971694499</c:v>
                </c:pt>
                <c:pt idx="776">
                  <c:v>104.13091665064468</c:v>
                </c:pt>
                <c:pt idx="777">
                  <c:v>104.19430262760366</c:v>
                </c:pt>
                <c:pt idx="778">
                  <c:v>103.67494655832765</c:v>
                </c:pt>
                <c:pt idx="779">
                  <c:v>103.62791825284199</c:v>
                </c:pt>
                <c:pt idx="780">
                  <c:v>103.73219840848402</c:v>
                </c:pt>
                <c:pt idx="781">
                  <c:v>103.93257988403168</c:v>
                </c:pt>
                <c:pt idx="782">
                  <c:v>103.55635344014668</c:v>
                </c:pt>
                <c:pt idx="783">
                  <c:v>103.48478862745101</c:v>
                </c:pt>
                <c:pt idx="784">
                  <c:v>103.63200767071034</c:v>
                </c:pt>
                <c:pt idx="785">
                  <c:v>103.20875292133968</c:v>
                </c:pt>
                <c:pt idx="786">
                  <c:v>102.81207938811299</c:v>
                </c:pt>
                <c:pt idx="787">
                  <c:v>103.12083043717067</c:v>
                </c:pt>
                <c:pt idx="788">
                  <c:v>103.482743918517</c:v>
                </c:pt>
                <c:pt idx="789">
                  <c:v>103.10242805676336</c:v>
                </c:pt>
                <c:pt idx="790">
                  <c:v>102.72211219501001</c:v>
                </c:pt>
                <c:pt idx="791">
                  <c:v>102.72824632181268</c:v>
                </c:pt>
                <c:pt idx="792">
                  <c:v>102.92453837949201</c:v>
                </c:pt>
                <c:pt idx="793">
                  <c:v>102.43585294422834</c:v>
                </c:pt>
                <c:pt idx="794">
                  <c:v>102.221158506142</c:v>
                </c:pt>
                <c:pt idx="795">
                  <c:v>102.69348626993202</c:v>
                </c:pt>
                <c:pt idx="796">
                  <c:v>103.24964710002268</c:v>
                </c:pt>
                <c:pt idx="797">
                  <c:v>102.48697066758234</c:v>
                </c:pt>
                <c:pt idx="798">
                  <c:v>102.38677992980834</c:v>
                </c:pt>
                <c:pt idx="799">
                  <c:v>102.562624898146</c:v>
                </c:pt>
                <c:pt idx="800">
                  <c:v>102.46652357824067</c:v>
                </c:pt>
                <c:pt idx="801">
                  <c:v>101.99828523231868</c:v>
                </c:pt>
                <c:pt idx="802">
                  <c:v>102.09029713435599</c:v>
                </c:pt>
                <c:pt idx="803">
                  <c:v>102.33157278858599</c:v>
                </c:pt>
                <c:pt idx="804">
                  <c:v>102.08211829861901</c:v>
                </c:pt>
                <c:pt idx="805">
                  <c:v>101.94103338216202</c:v>
                </c:pt>
                <c:pt idx="806">
                  <c:v>101.62205878843368</c:v>
                </c:pt>
                <c:pt idx="807">
                  <c:v>101.68135534752435</c:v>
                </c:pt>
                <c:pt idx="808">
                  <c:v>101.43599027542535</c:v>
                </c:pt>
                <c:pt idx="809">
                  <c:v>101.46052678263534</c:v>
                </c:pt>
                <c:pt idx="810">
                  <c:v>101.86946856946702</c:v>
                </c:pt>
                <c:pt idx="811">
                  <c:v>101.61387995269702</c:v>
                </c:pt>
                <c:pt idx="812">
                  <c:v>101.09861330128932</c:v>
                </c:pt>
                <c:pt idx="813">
                  <c:v>100.935036586557</c:v>
                </c:pt>
                <c:pt idx="814">
                  <c:v>101.56889635614534</c:v>
                </c:pt>
                <c:pt idx="815">
                  <c:v>101.444169111162</c:v>
                </c:pt>
                <c:pt idx="816">
                  <c:v>101.34397837338834</c:v>
                </c:pt>
                <c:pt idx="817">
                  <c:v>101.81221671931037</c:v>
                </c:pt>
                <c:pt idx="818">
                  <c:v>101.92058629282066</c:v>
                </c:pt>
                <c:pt idx="819">
                  <c:v>101.36033604486168</c:v>
                </c:pt>
                <c:pt idx="820">
                  <c:v>101.274458269627</c:v>
                </c:pt>
                <c:pt idx="821">
                  <c:v>101.40123022354467</c:v>
                </c:pt>
                <c:pt idx="822">
                  <c:v>101.47279503624034</c:v>
                </c:pt>
                <c:pt idx="823">
                  <c:v>101.52595746852835</c:v>
                </c:pt>
                <c:pt idx="824">
                  <c:v>101.33171011978334</c:v>
                </c:pt>
                <c:pt idx="825">
                  <c:v>101.58729873655301</c:v>
                </c:pt>
                <c:pt idx="826">
                  <c:v>101.44007969329367</c:v>
                </c:pt>
                <c:pt idx="827">
                  <c:v>101.09043446555266</c:v>
                </c:pt>
                <c:pt idx="828">
                  <c:v>100.79190696116567</c:v>
                </c:pt>
                <c:pt idx="829">
                  <c:v>101.014780234989</c:v>
                </c:pt>
                <c:pt idx="830">
                  <c:v>100.82462230411232</c:v>
                </c:pt>
                <c:pt idx="831">
                  <c:v>100.80008579690234</c:v>
                </c:pt>
                <c:pt idx="832">
                  <c:v>100.77145987182401</c:v>
                </c:pt>
                <c:pt idx="833">
                  <c:v>100.63855379110399</c:v>
                </c:pt>
                <c:pt idx="834">
                  <c:v>100.24801438467999</c:v>
                </c:pt>
                <c:pt idx="835">
                  <c:v>100.40136755474165</c:v>
                </c:pt>
                <c:pt idx="836">
                  <c:v>100.56494426947434</c:v>
                </c:pt>
                <c:pt idx="837">
                  <c:v>100.52813950865934</c:v>
                </c:pt>
                <c:pt idx="838">
                  <c:v>100.417725226215</c:v>
                </c:pt>
                <c:pt idx="839">
                  <c:v>100.24188025787768</c:v>
                </c:pt>
                <c:pt idx="840">
                  <c:v>100.39727813687335</c:v>
                </c:pt>
                <c:pt idx="841">
                  <c:v>100.59561490348668</c:v>
                </c:pt>
                <c:pt idx="842">
                  <c:v>100.07625883421068</c:v>
                </c:pt>
                <c:pt idx="843">
                  <c:v>99.873832649729337</c:v>
                </c:pt>
                <c:pt idx="844">
                  <c:v>99.996515185778676</c:v>
                </c:pt>
                <c:pt idx="845">
                  <c:v>99.877922067597325</c:v>
                </c:pt>
                <c:pt idx="846">
                  <c:v>99.859519687189987</c:v>
                </c:pt>
                <c:pt idx="847">
                  <c:v>99.941308044556351</c:v>
                </c:pt>
                <c:pt idx="848">
                  <c:v>99.863609105058345</c:v>
                </c:pt>
                <c:pt idx="849">
                  <c:v>99.493516787975992</c:v>
                </c:pt>
                <c:pt idx="850">
                  <c:v>99.387191923399655</c:v>
                </c:pt>
                <c:pt idx="851">
                  <c:v>99.270643514152994</c:v>
                </c:pt>
                <c:pt idx="852">
                  <c:v>99.162273940642336</c:v>
                </c:pt>
                <c:pt idx="853">
                  <c:v>98.806494586099006</c:v>
                </c:pt>
                <c:pt idx="854">
                  <c:v>98.691990885786012</c:v>
                </c:pt>
                <c:pt idx="855">
                  <c:v>98.824896966506671</c:v>
                </c:pt>
                <c:pt idx="856">
                  <c:v>98.978250136568334</c:v>
                </c:pt>
                <c:pt idx="857">
                  <c:v>98.802405168230678</c:v>
                </c:pt>
                <c:pt idx="858">
                  <c:v>98.581576603341659</c:v>
                </c:pt>
                <c:pt idx="859">
                  <c:v>98.540682424658669</c:v>
                </c:pt>
                <c:pt idx="860">
                  <c:v>98.287138516823006</c:v>
                </c:pt>
                <c:pt idx="861">
                  <c:v>98.270780845349677</c:v>
                </c:pt>
                <c:pt idx="862">
                  <c:v>98.415955179675009</c:v>
                </c:pt>
                <c:pt idx="863">
                  <c:v>98.89237236133367</c:v>
                </c:pt>
                <c:pt idx="864">
                  <c:v>98.689946176852004</c:v>
                </c:pt>
                <c:pt idx="865">
                  <c:v>98.493629358357992</c:v>
                </c:pt>
                <c:pt idx="866">
                  <c:v>98.084687571526658</c:v>
                </c:pt>
                <c:pt idx="867">
                  <c:v>98.350499732966995</c:v>
                </c:pt>
                <c:pt idx="868">
                  <c:v>98.146028839551334</c:v>
                </c:pt>
                <c:pt idx="869">
                  <c:v>97.921110856794002</c:v>
                </c:pt>
                <c:pt idx="870">
                  <c:v>98.330052643625663</c:v>
                </c:pt>
                <c:pt idx="871">
                  <c:v>98.289158464942346</c:v>
                </c:pt>
                <c:pt idx="872">
                  <c:v>97.777981231403004</c:v>
                </c:pt>
                <c:pt idx="873">
                  <c:v>97.67574578469501</c:v>
                </c:pt>
                <c:pt idx="874">
                  <c:v>97.859769588769353</c:v>
                </c:pt>
                <c:pt idx="875">
                  <c:v>97.225909819180671</c:v>
                </c:pt>
                <c:pt idx="876">
                  <c:v>97.307698176547007</c:v>
                </c:pt>
                <c:pt idx="877">
                  <c:v>97.369039444571669</c:v>
                </c:pt>
                <c:pt idx="878">
                  <c:v>97.634851606012006</c:v>
                </c:pt>
                <c:pt idx="879">
                  <c:v>97.225909819180671</c:v>
                </c:pt>
                <c:pt idx="880">
                  <c:v>97.144121461814336</c:v>
                </c:pt>
                <c:pt idx="881">
                  <c:v>96.878309300373999</c:v>
                </c:pt>
                <c:pt idx="882">
                  <c:v>96.694285496299671</c:v>
                </c:pt>
                <c:pt idx="883">
                  <c:v>96.408026245517675</c:v>
                </c:pt>
                <c:pt idx="884">
                  <c:v>96.346684977493013</c:v>
                </c:pt>
                <c:pt idx="885">
                  <c:v>96.121766994735665</c:v>
                </c:pt>
                <c:pt idx="886">
                  <c:v>96.285343709468336</c:v>
                </c:pt>
                <c:pt idx="887">
                  <c:v>96.183108262760342</c:v>
                </c:pt>
                <c:pt idx="888">
                  <c:v>96.080872816052349</c:v>
                </c:pt>
                <c:pt idx="889">
                  <c:v>96.448920424200679</c:v>
                </c:pt>
                <c:pt idx="890">
                  <c:v>96.10131990539432</c:v>
                </c:pt>
                <c:pt idx="891">
                  <c:v>95.774166475928652</c:v>
                </c:pt>
                <c:pt idx="892">
                  <c:v>95.569695582512978</c:v>
                </c:pt>
                <c:pt idx="893">
                  <c:v>95.753719386587008</c:v>
                </c:pt>
                <c:pt idx="894">
                  <c:v>95.569695582513006</c:v>
                </c:pt>
                <c:pt idx="895">
                  <c:v>95.406118867780336</c:v>
                </c:pt>
                <c:pt idx="896">
                  <c:v>95.242542153048007</c:v>
                </c:pt>
                <c:pt idx="897">
                  <c:v>95.119859616998667</c:v>
                </c:pt>
                <c:pt idx="898">
                  <c:v>94.710917830167332</c:v>
                </c:pt>
                <c:pt idx="899">
                  <c:v>94.261081864652667</c:v>
                </c:pt>
                <c:pt idx="900">
                  <c:v>94.567788204776008</c:v>
                </c:pt>
                <c:pt idx="901">
                  <c:v>94.404211490043664</c:v>
                </c:pt>
                <c:pt idx="902">
                  <c:v>94.281528953993998</c:v>
                </c:pt>
                <c:pt idx="903">
                  <c:v>94.117952239261669</c:v>
                </c:pt>
                <c:pt idx="904">
                  <c:v>93.913481345845668</c:v>
                </c:pt>
                <c:pt idx="905">
                  <c:v>93.790798809796343</c:v>
                </c:pt>
                <c:pt idx="906">
                  <c:v>93.44319829098967</c:v>
                </c:pt>
                <c:pt idx="907">
                  <c:v>93.422751201647998</c:v>
                </c:pt>
                <c:pt idx="908">
                  <c:v>93.586327916380668</c:v>
                </c:pt>
                <c:pt idx="909">
                  <c:v>93.606775005722014</c:v>
                </c:pt>
                <c:pt idx="910">
                  <c:v>93.23872739757401</c:v>
                </c:pt>
                <c:pt idx="911">
                  <c:v>93.156939040207348</c:v>
                </c:pt>
                <c:pt idx="912">
                  <c:v>92.952468146791659</c:v>
                </c:pt>
                <c:pt idx="913">
                  <c:v>92.543526359960339</c:v>
                </c:pt>
                <c:pt idx="914">
                  <c:v>92.543526359960353</c:v>
                </c:pt>
                <c:pt idx="915">
                  <c:v>92.604867627985001</c:v>
                </c:pt>
                <c:pt idx="916">
                  <c:v>92.257267109178329</c:v>
                </c:pt>
                <c:pt idx="917">
                  <c:v>91.582513160906657</c:v>
                </c:pt>
                <c:pt idx="918">
                  <c:v>91.664301518272666</c:v>
                </c:pt>
                <c:pt idx="919">
                  <c:v>91.071335927366988</c:v>
                </c:pt>
                <c:pt idx="920">
                  <c:v>91.091783016708675</c:v>
                </c:pt>
                <c:pt idx="921">
                  <c:v>90.866865033951328</c:v>
                </c:pt>
                <c:pt idx="922">
                  <c:v>90.846417944609669</c:v>
                </c:pt>
                <c:pt idx="923">
                  <c:v>90.948653391317677</c:v>
                </c:pt>
                <c:pt idx="924">
                  <c:v>90.273899443045678</c:v>
                </c:pt>
                <c:pt idx="925">
                  <c:v>89.844510566872657</c:v>
                </c:pt>
                <c:pt idx="926">
                  <c:v>89.824063477531013</c:v>
                </c:pt>
                <c:pt idx="927">
                  <c:v>89.558251316090676</c:v>
                </c:pt>
                <c:pt idx="928">
                  <c:v>89.39467460135802</c:v>
                </c:pt>
                <c:pt idx="929">
                  <c:v>89.394674601358005</c:v>
                </c:pt>
                <c:pt idx="930">
                  <c:v>89.292439154650012</c:v>
                </c:pt>
                <c:pt idx="931">
                  <c:v>89.10841535057601</c:v>
                </c:pt>
                <c:pt idx="932">
                  <c:v>88.679026474403003</c:v>
                </c:pt>
                <c:pt idx="933">
                  <c:v>88.719920653086334</c:v>
                </c:pt>
                <c:pt idx="934">
                  <c:v>88.515449759670673</c:v>
                </c:pt>
                <c:pt idx="935">
                  <c:v>88.167849240863333</c:v>
                </c:pt>
                <c:pt idx="936">
                  <c:v>88.045166704814349</c:v>
                </c:pt>
                <c:pt idx="937">
                  <c:v>88.270084687571668</c:v>
                </c:pt>
                <c:pt idx="938">
                  <c:v>87.942931258106341</c:v>
                </c:pt>
                <c:pt idx="939">
                  <c:v>87.533989471275007</c:v>
                </c:pt>
                <c:pt idx="940">
                  <c:v>87.493095292591676</c:v>
                </c:pt>
                <c:pt idx="941">
                  <c:v>87.493095292591676</c:v>
                </c:pt>
                <c:pt idx="942">
                  <c:v>87.165941863126676</c:v>
                </c:pt>
                <c:pt idx="943">
                  <c:v>86.736552986953342</c:v>
                </c:pt>
                <c:pt idx="944">
                  <c:v>86.613870450904002</c:v>
                </c:pt>
                <c:pt idx="945">
                  <c:v>86.900129701685998</c:v>
                </c:pt>
                <c:pt idx="946">
                  <c:v>86.409399557488328</c:v>
                </c:pt>
                <c:pt idx="947">
                  <c:v>85.755092698558016</c:v>
                </c:pt>
                <c:pt idx="948">
                  <c:v>85.877775234607327</c:v>
                </c:pt>
                <c:pt idx="949">
                  <c:v>85.652857251850008</c:v>
                </c:pt>
                <c:pt idx="950">
                  <c:v>85.264362554360005</c:v>
                </c:pt>
                <c:pt idx="951">
                  <c:v>85.080338750286344</c:v>
                </c:pt>
                <c:pt idx="952">
                  <c:v>85.673304341191667</c:v>
                </c:pt>
                <c:pt idx="953">
                  <c:v>85.468833447775992</c:v>
                </c:pt>
                <c:pt idx="954">
                  <c:v>84.978103303578351</c:v>
                </c:pt>
                <c:pt idx="955">
                  <c:v>84.814526588845681</c:v>
                </c:pt>
                <c:pt idx="956">
                  <c:v>84.978103303578337</c:v>
                </c:pt>
                <c:pt idx="957">
                  <c:v>84.507820248722354</c:v>
                </c:pt>
                <c:pt idx="958">
                  <c:v>83.935301747158007</c:v>
                </c:pt>
                <c:pt idx="959">
                  <c:v>84.098878461890678</c:v>
                </c:pt>
                <c:pt idx="960">
                  <c:v>84.507820248722012</c:v>
                </c:pt>
                <c:pt idx="961">
                  <c:v>83.894407568475003</c:v>
                </c:pt>
                <c:pt idx="962">
                  <c:v>83.076523994811993</c:v>
                </c:pt>
                <c:pt idx="963">
                  <c:v>83.30144197756934</c:v>
                </c:pt>
                <c:pt idx="964">
                  <c:v>82.872053101396347</c:v>
                </c:pt>
                <c:pt idx="965">
                  <c:v>82.299534599832327</c:v>
                </c:pt>
                <c:pt idx="966">
                  <c:v>82.279087510490683</c:v>
                </c:pt>
                <c:pt idx="967">
                  <c:v>83.076523994811652</c:v>
                </c:pt>
                <c:pt idx="968">
                  <c:v>82.831158922713001</c:v>
                </c:pt>
                <c:pt idx="969">
                  <c:v>82.09506370641634</c:v>
                </c:pt>
                <c:pt idx="970">
                  <c:v>81.706569008926323</c:v>
                </c:pt>
                <c:pt idx="971">
                  <c:v>81.788357366292686</c:v>
                </c:pt>
                <c:pt idx="972">
                  <c:v>81.747463187609668</c:v>
                </c:pt>
                <c:pt idx="973">
                  <c:v>81.215838864728667</c:v>
                </c:pt>
                <c:pt idx="974">
                  <c:v>81.215838864729008</c:v>
                </c:pt>
                <c:pt idx="975">
                  <c:v>81.461203936827687</c:v>
                </c:pt>
                <c:pt idx="976">
                  <c:v>80.725108720530983</c:v>
                </c:pt>
                <c:pt idx="977">
                  <c:v>80.132143129625675</c:v>
                </c:pt>
                <c:pt idx="978">
                  <c:v>80.520637827115337</c:v>
                </c:pt>
                <c:pt idx="979">
                  <c:v>80.357061112382667</c:v>
                </c:pt>
                <c:pt idx="980">
                  <c:v>80.091248950942358</c:v>
                </c:pt>
                <c:pt idx="981">
                  <c:v>80.152590218967006</c:v>
                </c:pt>
                <c:pt idx="982">
                  <c:v>80.581979095140014</c:v>
                </c:pt>
                <c:pt idx="983">
                  <c:v>80.17303730830865</c:v>
                </c:pt>
                <c:pt idx="984">
                  <c:v>79.396047913328999</c:v>
                </c:pt>
                <c:pt idx="985">
                  <c:v>79.273365377279347</c:v>
                </c:pt>
                <c:pt idx="986">
                  <c:v>79.539177538719656</c:v>
                </c:pt>
                <c:pt idx="987">
                  <c:v>79.048447394522</c:v>
                </c:pt>
                <c:pt idx="988">
                  <c:v>78.578164339665676</c:v>
                </c:pt>
                <c:pt idx="989">
                  <c:v>79.109788662546705</c:v>
                </c:pt>
                <c:pt idx="990">
                  <c:v>79.048447394522</c:v>
                </c:pt>
                <c:pt idx="991">
                  <c:v>78.251010910200691</c:v>
                </c:pt>
                <c:pt idx="992">
                  <c:v>77.576256961928991</c:v>
                </c:pt>
                <c:pt idx="993">
                  <c:v>77.923857480735649</c:v>
                </c:pt>
                <c:pt idx="994">
                  <c:v>77.69893949797833</c:v>
                </c:pt>
                <c:pt idx="995">
                  <c:v>77.392233157854676</c:v>
                </c:pt>
                <c:pt idx="996">
                  <c:v>78.066987106126646</c:v>
                </c:pt>
                <c:pt idx="997">
                  <c:v>78.68039978637367</c:v>
                </c:pt>
              </c:numCache>
            </c:numRef>
          </c:yVal>
          <c:smooth val="1"/>
        </c:ser>
        <c:ser>
          <c:idx val="3"/>
          <c:order val="2"/>
          <c:tx>
            <c:v>12.5%</c:v>
          </c:tx>
          <c:spPr>
            <a:ln w="22225">
              <a:solidFill>
                <a:schemeClr val="tx1"/>
              </a:solidFill>
            </a:ln>
          </c:spPr>
          <c:marker>
            <c:symbol val="none"/>
          </c:marker>
          <c:xVal>
            <c:numRef>
              <c:f>'tio2-dye'!$AH$3:$AH$1000</c:f>
              <c:numCache>
                <c:formatCode>General</c:formatCode>
                <c:ptCount val="998"/>
                <c:pt idx="0">
                  <c:v>-0.502385223163195</c:v>
                </c:pt>
                <c:pt idx="1">
                  <c:v>-0.50023827878232996</c:v>
                </c:pt>
                <c:pt idx="2">
                  <c:v>-0.498398040741588</c:v>
                </c:pt>
                <c:pt idx="3">
                  <c:v>-0.49655780270084698</c:v>
                </c:pt>
                <c:pt idx="4">
                  <c:v>-0.49410415197985802</c:v>
                </c:pt>
                <c:pt idx="5">
                  <c:v>-0.49195720759899297</c:v>
                </c:pt>
                <c:pt idx="6">
                  <c:v>-0.49011696955825101</c:v>
                </c:pt>
                <c:pt idx="7">
                  <c:v>-0.48827673151751</c:v>
                </c:pt>
                <c:pt idx="8">
                  <c:v>-0.48612978713664401</c:v>
                </c:pt>
                <c:pt idx="9">
                  <c:v>-0.48428954909590299</c:v>
                </c:pt>
                <c:pt idx="10">
                  <c:v>-0.48244931105516098</c:v>
                </c:pt>
                <c:pt idx="11">
                  <c:v>-0.48060907301442002</c:v>
                </c:pt>
                <c:pt idx="12">
                  <c:v>-0.478768834973678</c:v>
                </c:pt>
                <c:pt idx="13">
                  <c:v>-0.47631518425268898</c:v>
                </c:pt>
                <c:pt idx="14">
                  <c:v>-0.47447494621194802</c:v>
                </c:pt>
                <c:pt idx="15">
                  <c:v>-0.47263470817120601</c:v>
                </c:pt>
                <c:pt idx="16">
                  <c:v>-0.47018105745021699</c:v>
                </c:pt>
                <c:pt idx="17">
                  <c:v>-0.46772740672922902</c:v>
                </c:pt>
                <c:pt idx="18">
                  <c:v>-0.46619387502861098</c:v>
                </c:pt>
                <c:pt idx="19">
                  <c:v>-0.46435363698786902</c:v>
                </c:pt>
                <c:pt idx="20">
                  <c:v>-0.46189998626688</c:v>
                </c:pt>
                <c:pt idx="21">
                  <c:v>-0.46067316090638599</c:v>
                </c:pt>
                <c:pt idx="22">
                  <c:v>-0.458526216525521</c:v>
                </c:pt>
                <c:pt idx="23">
                  <c:v>-0.45637927214465501</c:v>
                </c:pt>
                <c:pt idx="24">
                  <c:v>-0.45423232776379002</c:v>
                </c:pt>
                <c:pt idx="25">
                  <c:v>-0.45239208972304901</c:v>
                </c:pt>
                <c:pt idx="26">
                  <c:v>-0.44993843900205999</c:v>
                </c:pt>
                <c:pt idx="27">
                  <c:v>-0.44871161364156498</c:v>
                </c:pt>
                <c:pt idx="28">
                  <c:v>-0.44595125658045298</c:v>
                </c:pt>
                <c:pt idx="29">
                  <c:v>-0.44411101853971202</c:v>
                </c:pt>
                <c:pt idx="30">
                  <c:v>-0.44257748683909398</c:v>
                </c:pt>
                <c:pt idx="31">
                  <c:v>-0.44012383611810502</c:v>
                </c:pt>
                <c:pt idx="32">
                  <c:v>-0.43797689173724003</c:v>
                </c:pt>
                <c:pt idx="33">
                  <c:v>-0.43613665369649801</c:v>
                </c:pt>
                <c:pt idx="34">
                  <c:v>-0.434296415655756</c:v>
                </c:pt>
                <c:pt idx="35">
                  <c:v>-0.43214947127489101</c:v>
                </c:pt>
                <c:pt idx="36">
                  <c:v>-0.43061593957427302</c:v>
                </c:pt>
                <c:pt idx="37">
                  <c:v>-0.42846899519340798</c:v>
                </c:pt>
                <c:pt idx="38">
                  <c:v>-0.42632205081254299</c:v>
                </c:pt>
                <c:pt idx="39">
                  <c:v>-0.42448181277180103</c:v>
                </c:pt>
                <c:pt idx="40">
                  <c:v>-0.42233486839093598</c:v>
                </c:pt>
                <c:pt idx="41">
                  <c:v>-0.42018792401007099</c:v>
                </c:pt>
                <c:pt idx="42">
                  <c:v>-0.41834768596932898</c:v>
                </c:pt>
                <c:pt idx="43">
                  <c:v>-0.41681415426871099</c:v>
                </c:pt>
                <c:pt idx="44">
                  <c:v>-0.41436050354772302</c:v>
                </c:pt>
                <c:pt idx="45">
                  <c:v>-0.41252026550698101</c:v>
                </c:pt>
                <c:pt idx="46">
                  <c:v>-0.41037332112611602</c:v>
                </c:pt>
                <c:pt idx="47">
                  <c:v>-0.40822637674525097</c:v>
                </c:pt>
                <c:pt idx="48">
                  <c:v>-0.40607943236438498</c:v>
                </c:pt>
                <c:pt idx="49">
                  <c:v>-0.404545900663767</c:v>
                </c:pt>
                <c:pt idx="50">
                  <c:v>-0.40270566262302598</c:v>
                </c:pt>
                <c:pt idx="51">
                  <c:v>-0.40055871824216099</c:v>
                </c:pt>
                <c:pt idx="52">
                  <c:v>-0.398411773861295</c:v>
                </c:pt>
                <c:pt idx="53">
                  <c:v>-0.39657153582055399</c:v>
                </c:pt>
                <c:pt idx="54">
                  <c:v>-0.39411788509956502</c:v>
                </c:pt>
                <c:pt idx="55">
                  <c:v>-0.39227764705882301</c:v>
                </c:pt>
                <c:pt idx="56">
                  <c:v>-0.39013070267795802</c:v>
                </c:pt>
                <c:pt idx="57">
                  <c:v>-0.388290464637217</c:v>
                </c:pt>
                <c:pt idx="58">
                  <c:v>-0.38645022659647499</c:v>
                </c:pt>
                <c:pt idx="59">
                  <c:v>-0.38460998855573397</c:v>
                </c:pt>
                <c:pt idx="60">
                  <c:v>-0.38215633783474501</c:v>
                </c:pt>
                <c:pt idx="61">
                  <c:v>-0.38031609979400299</c:v>
                </c:pt>
                <c:pt idx="62">
                  <c:v>-0.37847586175326198</c:v>
                </c:pt>
                <c:pt idx="63">
                  <c:v>-0.37602221103227301</c:v>
                </c:pt>
                <c:pt idx="64">
                  <c:v>-0.37387526665140802</c:v>
                </c:pt>
                <c:pt idx="65">
                  <c:v>-0.37234173495078998</c:v>
                </c:pt>
                <c:pt idx="66">
                  <c:v>-0.36988808422980102</c:v>
                </c:pt>
                <c:pt idx="67">
                  <c:v>-0.36835455252918298</c:v>
                </c:pt>
                <c:pt idx="68">
                  <c:v>-0.36651431448844102</c:v>
                </c:pt>
                <c:pt idx="69">
                  <c:v>-0.36498078278782298</c:v>
                </c:pt>
                <c:pt idx="70">
                  <c:v>-0.36222042572671098</c:v>
                </c:pt>
                <c:pt idx="71">
                  <c:v>-0.36007348134584599</c:v>
                </c:pt>
                <c:pt idx="72">
                  <c:v>-0.35823324330510398</c:v>
                </c:pt>
                <c:pt idx="73">
                  <c:v>-0.35639300526436302</c:v>
                </c:pt>
                <c:pt idx="74">
                  <c:v>-0.353939354543374</c:v>
                </c:pt>
                <c:pt idx="75">
                  <c:v>-0.35240582284275601</c:v>
                </c:pt>
                <c:pt idx="76">
                  <c:v>-0.35025887846189102</c:v>
                </c:pt>
                <c:pt idx="77">
                  <c:v>-0.34872534676127298</c:v>
                </c:pt>
                <c:pt idx="78">
                  <c:v>-0.34657840238040699</c:v>
                </c:pt>
                <c:pt idx="79">
                  <c:v>-0.34412475165941903</c:v>
                </c:pt>
                <c:pt idx="80">
                  <c:v>-0.34228451361867701</c:v>
                </c:pt>
                <c:pt idx="81">
                  <c:v>-0.34075098191805903</c:v>
                </c:pt>
                <c:pt idx="82">
                  <c:v>-0.33860403753719398</c:v>
                </c:pt>
                <c:pt idx="83">
                  <c:v>-0.33645709315632899</c:v>
                </c:pt>
                <c:pt idx="84">
                  <c:v>-0.33461685511558698</c:v>
                </c:pt>
                <c:pt idx="85">
                  <c:v>-0.33216320439459801</c:v>
                </c:pt>
                <c:pt idx="86">
                  <c:v>-0.33032296635385699</c:v>
                </c:pt>
                <c:pt idx="87">
                  <c:v>-0.32848272831311498</c:v>
                </c:pt>
                <c:pt idx="88">
                  <c:v>-0.32633578393224999</c:v>
                </c:pt>
                <c:pt idx="89">
                  <c:v>-0.32449554589150797</c:v>
                </c:pt>
                <c:pt idx="90">
                  <c:v>-0.32265530785076701</c:v>
                </c:pt>
                <c:pt idx="91">
                  <c:v>-0.32112177615014897</c:v>
                </c:pt>
                <c:pt idx="92">
                  <c:v>-0.31836141908903598</c:v>
                </c:pt>
                <c:pt idx="93">
                  <c:v>-0.31621447470817099</c:v>
                </c:pt>
                <c:pt idx="94">
                  <c:v>-0.31437423666742997</c:v>
                </c:pt>
                <c:pt idx="95">
                  <c:v>-0.31253399862668801</c:v>
                </c:pt>
                <c:pt idx="96">
                  <c:v>-0.31038705424582302</c:v>
                </c:pt>
                <c:pt idx="97">
                  <c:v>-0.30854681620508101</c:v>
                </c:pt>
                <c:pt idx="98">
                  <c:v>-0.30609316548409199</c:v>
                </c:pt>
                <c:pt idx="99">
                  <c:v>-0.304559633783474</c:v>
                </c:pt>
                <c:pt idx="100">
                  <c:v>-0.30241268940260901</c:v>
                </c:pt>
                <c:pt idx="101">
                  <c:v>-0.30026574502174402</c:v>
                </c:pt>
                <c:pt idx="102">
                  <c:v>-0.29811880064087898</c:v>
                </c:pt>
                <c:pt idx="103">
                  <c:v>-0.29658526894026099</c:v>
                </c:pt>
                <c:pt idx="104">
                  <c:v>-0.294438324559396</c:v>
                </c:pt>
                <c:pt idx="105">
                  <c:v>-0.29229138017853101</c:v>
                </c:pt>
                <c:pt idx="106">
                  <c:v>-0.290451142137789</c:v>
                </c:pt>
                <c:pt idx="107">
                  <c:v>-0.28861090409704698</c:v>
                </c:pt>
                <c:pt idx="108">
                  <c:v>-0.28646395971618199</c:v>
                </c:pt>
                <c:pt idx="109">
                  <c:v>-0.284317015335317</c:v>
                </c:pt>
                <c:pt idx="110">
                  <c:v>-0.28247677729457499</c:v>
                </c:pt>
                <c:pt idx="111">
                  <c:v>-0.28032983291371</c:v>
                </c:pt>
                <c:pt idx="112">
                  <c:v>-0.27818288853284501</c:v>
                </c:pt>
                <c:pt idx="113">
                  <c:v>-0.27634265049210299</c:v>
                </c:pt>
                <c:pt idx="114">
                  <c:v>-0.27450241245136198</c:v>
                </c:pt>
                <c:pt idx="115">
                  <c:v>-0.27235546807049699</c:v>
                </c:pt>
                <c:pt idx="116">
                  <c:v>-0.270208523689631</c:v>
                </c:pt>
                <c:pt idx="117">
                  <c:v>-0.26836828564888998</c:v>
                </c:pt>
                <c:pt idx="118">
                  <c:v>-0.26652804760814802</c:v>
                </c:pt>
                <c:pt idx="119">
                  <c:v>-0.26468780956740701</c:v>
                </c:pt>
                <c:pt idx="120">
                  <c:v>-0.26223415884641799</c:v>
                </c:pt>
                <c:pt idx="121">
                  <c:v>-0.2607006271458</c:v>
                </c:pt>
                <c:pt idx="122">
                  <c:v>-0.25824697642481098</c:v>
                </c:pt>
                <c:pt idx="123">
                  <c:v>-0.25640673838407002</c:v>
                </c:pt>
                <c:pt idx="124">
                  <c:v>-0.25456650034332801</c:v>
                </c:pt>
                <c:pt idx="125">
                  <c:v>-0.25272626230258599</c:v>
                </c:pt>
                <c:pt idx="126">
                  <c:v>-0.250579317921721</c:v>
                </c:pt>
                <c:pt idx="127">
                  <c:v>-0.24843237354085601</c:v>
                </c:pt>
                <c:pt idx="128">
                  <c:v>-0.246898841840238</c:v>
                </c:pt>
                <c:pt idx="129">
                  <c:v>-0.244138484779126</c:v>
                </c:pt>
                <c:pt idx="130">
                  <c:v>-0.24260495307850799</c:v>
                </c:pt>
                <c:pt idx="131">
                  <c:v>-0.240458008697642</c:v>
                </c:pt>
                <c:pt idx="132">
                  <c:v>-0.23892447699702399</c:v>
                </c:pt>
                <c:pt idx="133">
                  <c:v>-0.23647082627603599</c:v>
                </c:pt>
                <c:pt idx="134">
                  <c:v>-0.23432388189517001</c:v>
                </c:pt>
                <c:pt idx="135">
                  <c:v>-0.23248364385442899</c:v>
                </c:pt>
                <c:pt idx="136">
                  <c:v>-0.23002999313344</c:v>
                </c:pt>
                <c:pt idx="137">
                  <c:v>-0.22818975509269901</c:v>
                </c:pt>
                <c:pt idx="138">
                  <c:v>-0.226656223392081</c:v>
                </c:pt>
                <c:pt idx="139">
                  <c:v>-0.22481598535133901</c:v>
                </c:pt>
                <c:pt idx="140">
                  <c:v>-0.22266904097047399</c:v>
                </c:pt>
                <c:pt idx="141">
                  <c:v>-0.220215390249485</c:v>
                </c:pt>
                <c:pt idx="142">
                  <c:v>-0.21806844586862001</c:v>
                </c:pt>
                <c:pt idx="143">
                  <c:v>-0.21592150148775499</c:v>
                </c:pt>
                <c:pt idx="144">
                  <c:v>-0.214081263447013</c:v>
                </c:pt>
                <c:pt idx="145">
                  <c:v>-0.21254773174639499</c:v>
                </c:pt>
                <c:pt idx="146">
                  <c:v>-0.210094081025406</c:v>
                </c:pt>
                <c:pt idx="147">
                  <c:v>-0.20856054932478801</c:v>
                </c:pt>
                <c:pt idx="148">
                  <c:v>-0.20610689860379899</c:v>
                </c:pt>
                <c:pt idx="149">
                  <c:v>-0.20457336690318101</c:v>
                </c:pt>
                <c:pt idx="150">
                  <c:v>-0.20181300984206901</c:v>
                </c:pt>
                <c:pt idx="151">
                  <c:v>-0.200586184481575</c:v>
                </c:pt>
                <c:pt idx="152">
                  <c:v>-0.19843924010071001</c:v>
                </c:pt>
                <c:pt idx="153">
                  <c:v>-0.19598558937972099</c:v>
                </c:pt>
                <c:pt idx="154">
                  <c:v>-0.19445205767910301</c:v>
                </c:pt>
                <c:pt idx="155">
                  <c:v>-0.19261181963836099</c:v>
                </c:pt>
                <c:pt idx="156">
                  <c:v>-0.189851462577249</c:v>
                </c:pt>
                <c:pt idx="157">
                  <c:v>-0.18862463721675399</c:v>
                </c:pt>
                <c:pt idx="158">
                  <c:v>-0.186784399176013</c:v>
                </c:pt>
                <c:pt idx="159">
                  <c:v>-0.18433074845502401</c:v>
                </c:pt>
                <c:pt idx="160">
                  <c:v>-0.18249051041428199</c:v>
                </c:pt>
                <c:pt idx="161">
                  <c:v>-0.180036859693294</c:v>
                </c:pt>
                <c:pt idx="162">
                  <c:v>-0.17819662165255201</c:v>
                </c:pt>
                <c:pt idx="163">
                  <c:v>-0.17604967727168699</c:v>
                </c:pt>
                <c:pt idx="164">
                  <c:v>-0.17420943923094501</c:v>
                </c:pt>
                <c:pt idx="165">
                  <c:v>-0.17267590753032699</c:v>
                </c:pt>
                <c:pt idx="166">
                  <c:v>-0.169915550469215</c:v>
                </c:pt>
                <c:pt idx="167">
                  <c:v>-0.16807531242847301</c:v>
                </c:pt>
                <c:pt idx="168">
                  <c:v>-0.166235074387732</c:v>
                </c:pt>
                <c:pt idx="169">
                  <c:v>-0.16470154268711401</c:v>
                </c:pt>
                <c:pt idx="170">
                  <c:v>-0.16224789196612499</c:v>
                </c:pt>
                <c:pt idx="171">
                  <c:v>-0.160407653925383</c:v>
                </c:pt>
                <c:pt idx="172">
                  <c:v>-0.15826070954451801</c:v>
                </c:pt>
                <c:pt idx="173">
                  <c:v>-0.1567271778439</c:v>
                </c:pt>
                <c:pt idx="174">
                  <c:v>-0.15427352712291101</c:v>
                </c:pt>
                <c:pt idx="175">
                  <c:v>-0.152739995422293</c:v>
                </c:pt>
                <c:pt idx="176">
                  <c:v>-0.15059305104142801</c:v>
                </c:pt>
                <c:pt idx="177">
                  <c:v>-0.14844610666056299</c:v>
                </c:pt>
                <c:pt idx="178">
                  <c:v>-0.146299162279698</c:v>
                </c:pt>
                <c:pt idx="179">
                  <c:v>-0.14445892423895601</c:v>
                </c:pt>
                <c:pt idx="180">
                  <c:v>-0.14231197985809099</c:v>
                </c:pt>
                <c:pt idx="181">
                  <c:v>-0.139858329137102</c:v>
                </c:pt>
                <c:pt idx="182">
                  <c:v>-0.13832479743648399</c:v>
                </c:pt>
                <c:pt idx="183">
                  <c:v>-0.136791265735866</c:v>
                </c:pt>
                <c:pt idx="184">
                  <c:v>-0.13464432135500101</c:v>
                </c:pt>
                <c:pt idx="185">
                  <c:v>-0.13219067063401199</c:v>
                </c:pt>
                <c:pt idx="186">
                  <c:v>-0.130043726253147</c:v>
                </c:pt>
                <c:pt idx="187">
                  <c:v>-0.12789678187228201</c:v>
                </c:pt>
                <c:pt idx="188">
                  <c:v>-0.126363250171664</c:v>
                </c:pt>
                <c:pt idx="189">
                  <c:v>-0.12421630579079899</c:v>
                </c:pt>
                <c:pt idx="190">
                  <c:v>-0.12237606775005699</c:v>
                </c:pt>
                <c:pt idx="191">
                  <c:v>-0.120229123369192</c:v>
                </c:pt>
                <c:pt idx="192">
                  <c:v>-0.118695591668574</c:v>
                </c:pt>
                <c:pt idx="193">
                  <c:v>-0.116548647287709</c:v>
                </c:pt>
                <c:pt idx="194">
                  <c:v>-0.114401702906844</c:v>
                </c:pt>
                <c:pt idx="195">
                  <c:v>-0.111948052185855</c:v>
                </c:pt>
                <c:pt idx="196">
                  <c:v>-0.11041452048523701</c:v>
                </c:pt>
                <c:pt idx="197">
                  <c:v>-0.108267576104372</c:v>
                </c:pt>
                <c:pt idx="198">
                  <c:v>-0.10642733806363</c:v>
                </c:pt>
                <c:pt idx="199">
                  <c:v>-0.104280393682765</c:v>
                </c:pt>
                <c:pt idx="200">
                  <c:v>-0.102440155642023</c:v>
                </c:pt>
                <c:pt idx="201">
                  <c:v>-0.10029321126115801</c:v>
                </c:pt>
                <c:pt idx="202">
                  <c:v>-9.8146266880293001E-2</c:v>
                </c:pt>
                <c:pt idx="203">
                  <c:v>-9.6306028839551402E-2</c:v>
                </c:pt>
                <c:pt idx="204">
                  <c:v>-9.4159084458686204E-2</c:v>
                </c:pt>
                <c:pt idx="205">
                  <c:v>-9.2625552758068205E-2</c:v>
                </c:pt>
                <c:pt idx="206">
                  <c:v>-9.0171902037079393E-2</c:v>
                </c:pt>
                <c:pt idx="207">
                  <c:v>-8.8638370336461395E-2</c:v>
                </c:pt>
                <c:pt idx="208">
                  <c:v>-8.6491425955596196E-2</c:v>
                </c:pt>
                <c:pt idx="209">
                  <c:v>-8.4651187914854695E-2</c:v>
                </c:pt>
                <c:pt idx="210">
                  <c:v>-8.2197537193865897E-2</c:v>
                </c:pt>
                <c:pt idx="211">
                  <c:v>-8.0357299153124298E-2</c:v>
                </c:pt>
                <c:pt idx="212">
                  <c:v>-7.8823767452506299E-2</c:v>
                </c:pt>
                <c:pt idx="213">
                  <c:v>-7.6370116731517501E-2</c:v>
                </c:pt>
                <c:pt idx="214">
                  <c:v>-7.4223172350652303E-2</c:v>
                </c:pt>
                <c:pt idx="215">
                  <c:v>-7.2382934309910704E-2</c:v>
                </c:pt>
                <c:pt idx="216">
                  <c:v>-6.9929283588921906E-2</c:v>
                </c:pt>
                <c:pt idx="217">
                  <c:v>-6.8089045548180405E-2</c:v>
                </c:pt>
                <c:pt idx="218">
                  <c:v>-6.7168926527809605E-2</c:v>
                </c:pt>
                <c:pt idx="219">
                  <c:v>-6.4408569466697194E-2</c:v>
                </c:pt>
                <c:pt idx="220">
                  <c:v>-6.2568331425955595E-2</c:v>
                </c:pt>
                <c:pt idx="221">
                  <c:v>-6.0421387045090397E-2</c:v>
                </c:pt>
                <c:pt idx="222">
                  <c:v>-5.8887855344472398E-2</c:v>
                </c:pt>
                <c:pt idx="223">
                  <c:v>-5.64342046234836E-2</c:v>
                </c:pt>
                <c:pt idx="224">
                  <c:v>-5.4287260242618401E-2</c:v>
                </c:pt>
                <c:pt idx="225">
                  <c:v>-5.24470222018769E-2</c:v>
                </c:pt>
                <c:pt idx="226">
                  <c:v>-4.9993371480888102E-2</c:v>
                </c:pt>
                <c:pt idx="227">
                  <c:v>-4.8153133440146503E-2</c:v>
                </c:pt>
                <c:pt idx="228">
                  <c:v>-4.6312895399404898E-2</c:v>
                </c:pt>
                <c:pt idx="229">
                  <c:v>-4.4165951018539699E-2</c:v>
                </c:pt>
                <c:pt idx="230">
                  <c:v>-4.2325712977798101E-2</c:v>
                </c:pt>
                <c:pt idx="231">
                  <c:v>-4.0178768596932903E-2</c:v>
                </c:pt>
                <c:pt idx="232">
                  <c:v>-3.8645236896314897E-2</c:v>
                </c:pt>
                <c:pt idx="233">
                  <c:v>-3.6191586175326203E-2</c:v>
                </c:pt>
                <c:pt idx="234">
                  <c:v>-3.4044641794460997E-2</c:v>
                </c:pt>
                <c:pt idx="235">
                  <c:v>-3.2204403753719399E-2</c:v>
                </c:pt>
                <c:pt idx="236">
                  <c:v>-3.0057459372854201E-2</c:v>
                </c:pt>
                <c:pt idx="237">
                  <c:v>-2.8217221332112599E-2</c:v>
                </c:pt>
                <c:pt idx="238">
                  <c:v>-2.66836896314946E-2</c:v>
                </c:pt>
                <c:pt idx="239">
                  <c:v>-2.4230038910505802E-2</c:v>
                </c:pt>
                <c:pt idx="240">
                  <c:v>-2.2696507209887799E-2</c:v>
                </c:pt>
                <c:pt idx="241">
                  <c:v>-2.0242856488899098E-2</c:v>
                </c:pt>
                <c:pt idx="242">
                  <c:v>-1.80959121080339E-2</c:v>
                </c:pt>
                <c:pt idx="243">
                  <c:v>-1.6255674067292301E-2</c:v>
                </c:pt>
                <c:pt idx="244">
                  <c:v>-1.41087296864271E-2</c:v>
                </c:pt>
                <c:pt idx="245">
                  <c:v>-1.2575197985809101E-2</c:v>
                </c:pt>
                <c:pt idx="246">
                  <c:v>-1.0428253604943901E-2</c:v>
                </c:pt>
                <c:pt idx="247">
                  <c:v>-8.2813092240787405E-3</c:v>
                </c:pt>
                <c:pt idx="248">
                  <c:v>-6.7477775234607504E-3</c:v>
                </c:pt>
                <c:pt idx="249">
                  <c:v>-4.6008331425955598E-3</c:v>
                </c:pt>
                <c:pt idx="250">
                  <c:v>-2.4538887617303702E-3</c:v>
                </c:pt>
                <c:pt idx="251">
                  <c:v>-3.0694438086518598E-4</c:v>
                </c:pt>
                <c:pt idx="252">
                  <c:v>1.5332936598764001E-3</c:v>
                </c:pt>
                <c:pt idx="253">
                  <c:v>3.68023804074159E-3</c:v>
                </c:pt>
                <c:pt idx="254">
                  <c:v>5.8271824216067697E-3</c:v>
                </c:pt>
                <c:pt idx="255">
                  <c:v>7.6674204623483604E-3</c:v>
                </c:pt>
                <c:pt idx="256">
                  <c:v>9.5076585030899503E-3</c:v>
                </c:pt>
                <c:pt idx="257">
                  <c:v>1.16546028839551E-2</c:v>
                </c:pt>
                <c:pt idx="258">
                  <c:v>1.34948409246967E-2</c:v>
                </c:pt>
                <c:pt idx="259">
                  <c:v>1.5335078965438301E-2</c:v>
                </c:pt>
                <c:pt idx="260">
                  <c:v>1.7788729686427099E-2</c:v>
                </c:pt>
                <c:pt idx="261">
                  <c:v>1.9322261387045101E-2</c:v>
                </c:pt>
                <c:pt idx="262">
                  <c:v>2.1469205767910299E-2</c:v>
                </c:pt>
                <c:pt idx="263">
                  <c:v>2.3616150148775501E-2</c:v>
                </c:pt>
                <c:pt idx="264">
                  <c:v>2.5763094529640599E-2</c:v>
                </c:pt>
                <c:pt idx="265">
                  <c:v>2.7603332570382201E-2</c:v>
                </c:pt>
                <c:pt idx="266">
                  <c:v>2.9750276951247399E-2</c:v>
                </c:pt>
                <c:pt idx="267">
                  <c:v>3.1590514991988998E-2</c:v>
                </c:pt>
                <c:pt idx="268">
                  <c:v>3.4044165712977803E-2</c:v>
                </c:pt>
                <c:pt idx="269">
                  <c:v>3.5577697413595802E-2</c:v>
                </c:pt>
                <c:pt idx="270">
                  <c:v>3.7724641794461E-2</c:v>
                </c:pt>
                <c:pt idx="271">
                  <c:v>3.9564879835202599E-2</c:v>
                </c:pt>
                <c:pt idx="272">
                  <c:v>4.10984115358205E-2</c:v>
                </c:pt>
                <c:pt idx="273">
                  <c:v>4.3552062256809299E-2</c:v>
                </c:pt>
                <c:pt idx="274">
                  <c:v>4.5699006637674497E-2</c:v>
                </c:pt>
                <c:pt idx="275">
                  <c:v>4.7232538338292503E-2</c:v>
                </c:pt>
                <c:pt idx="276">
                  <c:v>4.9686189059281301E-2</c:v>
                </c:pt>
                <c:pt idx="277">
                  <c:v>5.1833133440146499E-2</c:v>
                </c:pt>
                <c:pt idx="278">
                  <c:v>5.3366665140764498E-2</c:v>
                </c:pt>
                <c:pt idx="279">
                  <c:v>5.5513609521629703E-2</c:v>
                </c:pt>
                <c:pt idx="280">
                  <c:v>5.7047141222247598E-2</c:v>
                </c:pt>
                <c:pt idx="281">
                  <c:v>5.9194085603112803E-2</c:v>
                </c:pt>
                <c:pt idx="282">
                  <c:v>6.1954442664225201E-2</c:v>
                </c:pt>
                <c:pt idx="283">
                  <c:v>6.31812680247196E-2</c:v>
                </c:pt>
                <c:pt idx="284">
                  <c:v>6.5328212405584798E-2</c:v>
                </c:pt>
                <c:pt idx="285">
                  <c:v>6.7781863126573597E-2</c:v>
                </c:pt>
                <c:pt idx="286">
                  <c:v>6.9315394827191595E-2</c:v>
                </c:pt>
                <c:pt idx="287">
                  <c:v>7.1462339208056794E-2</c:v>
                </c:pt>
                <c:pt idx="288">
                  <c:v>7.3302577248798295E-2</c:v>
                </c:pt>
                <c:pt idx="289">
                  <c:v>7.5142815289539894E-2</c:v>
                </c:pt>
                <c:pt idx="290">
                  <c:v>7.7596466010528706E-2</c:v>
                </c:pt>
                <c:pt idx="291">
                  <c:v>7.9436704051270304E-2</c:v>
                </c:pt>
                <c:pt idx="292">
                  <c:v>8.1890354772259102E-2</c:v>
                </c:pt>
                <c:pt idx="293">
                  <c:v>8.3730592813000701E-2</c:v>
                </c:pt>
                <c:pt idx="294">
                  <c:v>8.5877537193865899E-2</c:v>
                </c:pt>
                <c:pt idx="295">
                  <c:v>8.7411068894483801E-2</c:v>
                </c:pt>
                <c:pt idx="296">
                  <c:v>8.9558013275348999E-2</c:v>
                </c:pt>
                <c:pt idx="297">
                  <c:v>9.2011663996337797E-2</c:v>
                </c:pt>
                <c:pt idx="298">
                  <c:v>9.3545195696955796E-2</c:v>
                </c:pt>
                <c:pt idx="299">
                  <c:v>9.5692140077820995E-2</c:v>
                </c:pt>
                <c:pt idx="300">
                  <c:v>9.7839084458686207E-2</c:v>
                </c:pt>
                <c:pt idx="301">
                  <c:v>9.9372616159304206E-2</c:v>
                </c:pt>
                <c:pt idx="302">
                  <c:v>0.101519560540169</c:v>
                </c:pt>
                <c:pt idx="303">
                  <c:v>0.10397321126115799</c:v>
                </c:pt>
                <c:pt idx="304">
                  <c:v>0.10550674296177601</c:v>
                </c:pt>
                <c:pt idx="305">
                  <c:v>0.107960393682765</c:v>
                </c:pt>
                <c:pt idx="306">
                  <c:v>0.109800631723507</c:v>
                </c:pt>
                <c:pt idx="307">
                  <c:v>0.111334163424124</c:v>
                </c:pt>
                <c:pt idx="308">
                  <c:v>0.11348110780499</c:v>
                </c:pt>
                <c:pt idx="309">
                  <c:v>0.116241464866102</c:v>
                </c:pt>
                <c:pt idx="310">
                  <c:v>0.11777499656672</c:v>
                </c:pt>
                <c:pt idx="311">
                  <c:v>0.119921940947585</c:v>
                </c:pt>
                <c:pt idx="312">
                  <c:v>0.121762178988327</c:v>
                </c:pt>
                <c:pt idx="313">
                  <c:v>0.123602417029068</c:v>
                </c:pt>
                <c:pt idx="314">
                  <c:v>0.12544265506981001</c:v>
                </c:pt>
                <c:pt idx="315">
                  <c:v>0.127589599450675</c:v>
                </c:pt>
                <c:pt idx="316">
                  <c:v>0.12942983749141701</c:v>
                </c:pt>
                <c:pt idx="317">
                  <c:v>0.131576781872282</c:v>
                </c:pt>
                <c:pt idx="318">
                  <c:v>0.13372372625314699</c:v>
                </c:pt>
                <c:pt idx="319">
                  <c:v>0.13556396429388901</c:v>
                </c:pt>
                <c:pt idx="320">
                  <c:v>0.137710908674754</c:v>
                </c:pt>
                <c:pt idx="321">
                  <c:v>0.13955114671549601</c:v>
                </c:pt>
                <c:pt idx="322">
                  <c:v>0.141391384756237</c:v>
                </c:pt>
                <c:pt idx="323">
                  <c:v>0.14353832913710199</c:v>
                </c:pt>
                <c:pt idx="324">
                  <c:v>0.14568527351796701</c:v>
                </c:pt>
                <c:pt idx="325">
                  <c:v>0.147832217898833</c:v>
                </c:pt>
                <c:pt idx="326">
                  <c:v>0.14936574959945101</c:v>
                </c:pt>
                <c:pt idx="327">
                  <c:v>0.151512693980316</c:v>
                </c:pt>
                <c:pt idx="328">
                  <c:v>0.15365963836118099</c:v>
                </c:pt>
                <c:pt idx="329">
                  <c:v>0.155499876401923</c:v>
                </c:pt>
                <c:pt idx="330">
                  <c:v>0.15764682078278799</c:v>
                </c:pt>
                <c:pt idx="331">
                  <c:v>0.15979376516365301</c:v>
                </c:pt>
                <c:pt idx="332">
                  <c:v>0.161634003204395</c:v>
                </c:pt>
                <c:pt idx="333">
                  <c:v>0.16378094758525999</c:v>
                </c:pt>
                <c:pt idx="334">
                  <c:v>0.16562118562600101</c:v>
                </c:pt>
                <c:pt idx="335">
                  <c:v>0.16715471732661899</c:v>
                </c:pt>
                <c:pt idx="336">
                  <c:v>0.16930166170748501</c:v>
                </c:pt>
                <c:pt idx="337">
                  <c:v>0.17144860608835</c:v>
                </c:pt>
                <c:pt idx="338">
                  <c:v>0.17359555046921499</c:v>
                </c:pt>
                <c:pt idx="339">
                  <c:v>0.175435788509957</c:v>
                </c:pt>
                <c:pt idx="340">
                  <c:v>0.17727602655069799</c:v>
                </c:pt>
                <c:pt idx="341">
                  <c:v>0.17972967727168701</c:v>
                </c:pt>
                <c:pt idx="342">
                  <c:v>0.181569915312428</c:v>
                </c:pt>
                <c:pt idx="343">
                  <c:v>0.18341015335317001</c:v>
                </c:pt>
                <c:pt idx="344">
                  <c:v>0.185557097734035</c:v>
                </c:pt>
                <c:pt idx="345">
                  <c:v>0.18770404211489999</c:v>
                </c:pt>
                <c:pt idx="346">
                  <c:v>0.18954428015564201</c:v>
                </c:pt>
                <c:pt idx="347">
                  <c:v>0.191384518196384</c:v>
                </c:pt>
                <c:pt idx="348">
                  <c:v>0.19353146257724901</c:v>
                </c:pt>
                <c:pt idx="349">
                  <c:v>0.195678406958114</c:v>
                </c:pt>
                <c:pt idx="350">
                  <c:v>0.19751864499885599</c:v>
                </c:pt>
                <c:pt idx="351">
                  <c:v>0.19935888303959701</c:v>
                </c:pt>
                <c:pt idx="352">
                  <c:v>0.201505827420462</c:v>
                </c:pt>
                <c:pt idx="353">
                  <c:v>0.20365277180132799</c:v>
                </c:pt>
                <c:pt idx="354">
                  <c:v>0.205493009842069</c:v>
                </c:pt>
                <c:pt idx="355">
                  <c:v>0.20733324788281099</c:v>
                </c:pt>
                <c:pt idx="356">
                  <c:v>0.20948019226367601</c:v>
                </c:pt>
                <c:pt idx="357">
                  <c:v>0.211320430304417</c:v>
                </c:pt>
                <c:pt idx="358">
                  <c:v>0.21346737468528301</c:v>
                </c:pt>
                <c:pt idx="359">
                  <c:v>0.215307612726024</c:v>
                </c:pt>
                <c:pt idx="360">
                  <c:v>0.21776126344701299</c:v>
                </c:pt>
                <c:pt idx="361">
                  <c:v>0.21929479514763101</c:v>
                </c:pt>
                <c:pt idx="362">
                  <c:v>0.22174844586862</c:v>
                </c:pt>
                <c:pt idx="363">
                  <c:v>0.22358868390936101</c:v>
                </c:pt>
                <c:pt idx="364">
                  <c:v>0.225735628290227</c:v>
                </c:pt>
                <c:pt idx="365">
                  <c:v>0.228189279011215</c:v>
                </c:pt>
                <c:pt idx="366">
                  <c:v>0.22972281071183301</c:v>
                </c:pt>
                <c:pt idx="367">
                  <c:v>0.231563048752575</c:v>
                </c:pt>
                <c:pt idx="368">
                  <c:v>0.23370999313344001</c:v>
                </c:pt>
                <c:pt idx="369">
                  <c:v>0.235550231174182</c:v>
                </c:pt>
                <c:pt idx="370">
                  <c:v>0.23769717555504699</c:v>
                </c:pt>
                <c:pt idx="371">
                  <c:v>0.239230707255665</c:v>
                </c:pt>
                <c:pt idx="372">
                  <c:v>0.241684357976654</c:v>
                </c:pt>
                <c:pt idx="373">
                  <c:v>0.24352459601739501</c:v>
                </c:pt>
                <c:pt idx="374">
                  <c:v>0.24628495307850801</c:v>
                </c:pt>
                <c:pt idx="375">
                  <c:v>0.24812519111924899</c:v>
                </c:pt>
                <c:pt idx="376">
                  <c:v>0.24965872281986701</c:v>
                </c:pt>
                <c:pt idx="377">
                  <c:v>0.251805667200732</c:v>
                </c:pt>
                <c:pt idx="378">
                  <c:v>0.25333919890134998</c:v>
                </c:pt>
                <c:pt idx="379">
                  <c:v>0.255179436942092</c:v>
                </c:pt>
                <c:pt idx="380">
                  <c:v>0.25763308766308102</c:v>
                </c:pt>
                <c:pt idx="381">
                  <c:v>0.25947332570382198</c:v>
                </c:pt>
                <c:pt idx="382">
                  <c:v>0.261926976424811</c:v>
                </c:pt>
                <c:pt idx="383">
                  <c:v>0.26346050812542898</c:v>
                </c:pt>
                <c:pt idx="384">
                  <c:v>0.26560745250629397</c:v>
                </c:pt>
                <c:pt idx="385">
                  <c:v>0.26744769054703599</c:v>
                </c:pt>
                <c:pt idx="386">
                  <c:v>0.26959463492790098</c:v>
                </c:pt>
                <c:pt idx="387">
                  <c:v>0.27143487296864299</c:v>
                </c:pt>
                <c:pt idx="388">
                  <c:v>0.27327511100938401</c:v>
                </c:pt>
                <c:pt idx="389">
                  <c:v>0.275422055390249</c:v>
                </c:pt>
                <c:pt idx="390">
                  <c:v>0.27726229343099101</c:v>
                </c:pt>
                <c:pt idx="391">
                  <c:v>0.279409237811856</c:v>
                </c:pt>
                <c:pt idx="392">
                  <c:v>0.28155618219272099</c:v>
                </c:pt>
                <c:pt idx="393">
                  <c:v>0.28370312657358698</c:v>
                </c:pt>
                <c:pt idx="394">
                  <c:v>0.285543364614328</c:v>
                </c:pt>
                <c:pt idx="395">
                  <c:v>0.28769030899519299</c:v>
                </c:pt>
                <c:pt idx="396">
                  <c:v>0.289530547035935</c:v>
                </c:pt>
                <c:pt idx="397">
                  <c:v>0.29167749141679999</c:v>
                </c:pt>
                <c:pt idx="398">
                  <c:v>0.29351772945754201</c:v>
                </c:pt>
                <c:pt idx="399">
                  <c:v>0.295664673838407</c:v>
                </c:pt>
                <c:pt idx="400">
                  <c:v>0.29719820553902498</c:v>
                </c:pt>
                <c:pt idx="401">
                  <c:v>0.299651856260014</c:v>
                </c:pt>
                <c:pt idx="402">
                  <c:v>0.30118538796063199</c:v>
                </c:pt>
                <c:pt idx="403">
                  <c:v>0.30363903868162001</c:v>
                </c:pt>
                <c:pt idx="404">
                  <c:v>0.30547927672236203</c:v>
                </c:pt>
                <c:pt idx="405">
                  <c:v>0.30762622110322702</c:v>
                </c:pt>
                <c:pt idx="406">
                  <c:v>0.31007987182421598</c:v>
                </c:pt>
                <c:pt idx="407">
                  <c:v>0.31161340352483402</c:v>
                </c:pt>
                <c:pt idx="408">
                  <c:v>0.31345364156557598</c:v>
                </c:pt>
                <c:pt idx="409">
                  <c:v>0.315293879606317</c:v>
                </c:pt>
                <c:pt idx="410">
                  <c:v>0.31744082398718199</c:v>
                </c:pt>
                <c:pt idx="411">
                  <c:v>0.31958776836804798</c:v>
                </c:pt>
                <c:pt idx="412">
                  <c:v>0.32142800640878899</c:v>
                </c:pt>
                <c:pt idx="413">
                  <c:v>0.32357495078965398</c:v>
                </c:pt>
                <c:pt idx="414">
                  <c:v>0.32572189517052003</c:v>
                </c:pt>
                <c:pt idx="415">
                  <c:v>0.32725542687113801</c:v>
                </c:pt>
                <c:pt idx="416">
                  <c:v>0.329402371252003</c:v>
                </c:pt>
                <c:pt idx="417">
                  <c:v>0.33154931563286799</c:v>
                </c:pt>
                <c:pt idx="418">
                  <c:v>0.33369626001373298</c:v>
                </c:pt>
                <c:pt idx="419">
                  <c:v>0.33492308537422699</c:v>
                </c:pt>
                <c:pt idx="420">
                  <c:v>0.33707002975509298</c:v>
                </c:pt>
                <c:pt idx="421">
                  <c:v>0.33983038681620498</c:v>
                </c:pt>
                <c:pt idx="422">
                  <c:v>0.34105721217669899</c:v>
                </c:pt>
                <c:pt idx="423">
                  <c:v>0.34381756923781198</c:v>
                </c:pt>
                <c:pt idx="424">
                  <c:v>0.345657807278553</c:v>
                </c:pt>
                <c:pt idx="425">
                  <c:v>0.34749804531929501</c:v>
                </c:pt>
                <c:pt idx="426">
                  <c:v>0.34995169604028398</c:v>
                </c:pt>
                <c:pt idx="427">
                  <c:v>0.35148522774090202</c:v>
                </c:pt>
                <c:pt idx="428">
                  <c:v>0.35363217212176701</c:v>
                </c:pt>
                <c:pt idx="429">
                  <c:v>0.35547241016250902</c:v>
                </c:pt>
                <c:pt idx="430">
                  <c:v>0.35761935454337401</c:v>
                </c:pt>
                <c:pt idx="431">
                  <c:v>0.35945959258411497</c:v>
                </c:pt>
                <c:pt idx="432">
                  <c:v>0.36129983062485699</c:v>
                </c:pt>
                <c:pt idx="433">
                  <c:v>0.363140068665599</c:v>
                </c:pt>
                <c:pt idx="434">
                  <c:v>0.36528701304646399</c:v>
                </c:pt>
                <c:pt idx="435">
                  <c:v>0.36743395742732898</c:v>
                </c:pt>
                <c:pt idx="436">
                  <c:v>0.36958090180819397</c:v>
                </c:pt>
                <c:pt idx="437">
                  <c:v>0.37172784618905902</c:v>
                </c:pt>
                <c:pt idx="438">
                  <c:v>0.37387479056992401</c:v>
                </c:pt>
                <c:pt idx="439">
                  <c:v>0.37602173495079</c:v>
                </c:pt>
                <c:pt idx="440">
                  <c:v>0.37786197299153101</c:v>
                </c:pt>
                <c:pt idx="441">
                  <c:v>0.37970221103227297</c:v>
                </c:pt>
                <c:pt idx="442">
                  <c:v>0.38184915541313802</c:v>
                </c:pt>
                <c:pt idx="443">
                  <c:v>0.38368939345387998</c:v>
                </c:pt>
                <c:pt idx="444">
                  <c:v>0.38522292515449802</c:v>
                </c:pt>
                <c:pt idx="445">
                  <c:v>0.38798328221561001</c:v>
                </c:pt>
                <c:pt idx="446">
                  <c:v>0.38921010757610403</c:v>
                </c:pt>
                <c:pt idx="447">
                  <c:v>0.39166375829709299</c:v>
                </c:pt>
                <c:pt idx="448">
                  <c:v>0.393503996337835</c:v>
                </c:pt>
                <c:pt idx="449">
                  <c:v>0.39503752803845299</c:v>
                </c:pt>
                <c:pt idx="450">
                  <c:v>0.39779788509956499</c:v>
                </c:pt>
                <c:pt idx="451">
                  <c:v>0.399638123140307</c:v>
                </c:pt>
                <c:pt idx="452">
                  <c:v>0.40178506752117199</c:v>
                </c:pt>
                <c:pt idx="453">
                  <c:v>0.40362530556191301</c:v>
                </c:pt>
                <c:pt idx="454">
                  <c:v>0.405772249942779</c:v>
                </c:pt>
                <c:pt idx="455">
                  <c:v>0.40730578164339698</c:v>
                </c:pt>
                <c:pt idx="456">
                  <c:v>0.40945272602426203</c:v>
                </c:pt>
                <c:pt idx="457">
                  <c:v>0.41159967040512702</c:v>
                </c:pt>
                <c:pt idx="458">
                  <c:v>0.41374661478599201</c:v>
                </c:pt>
                <c:pt idx="459">
                  <c:v>0.41558685282673402</c:v>
                </c:pt>
                <c:pt idx="460">
                  <c:v>0.41742709086747498</c:v>
                </c:pt>
                <c:pt idx="461">
                  <c:v>0.41957403524834103</c:v>
                </c:pt>
                <c:pt idx="462">
                  <c:v>0.42172097962920602</c:v>
                </c:pt>
                <c:pt idx="463">
                  <c:v>0.42386792401007101</c:v>
                </c:pt>
                <c:pt idx="464">
                  <c:v>0.42570816205081202</c:v>
                </c:pt>
                <c:pt idx="465">
                  <c:v>0.42754840009155398</c:v>
                </c:pt>
                <c:pt idx="466">
                  <c:v>0.42969534447241903</c:v>
                </c:pt>
                <c:pt idx="467">
                  <c:v>0.43153558251316099</c:v>
                </c:pt>
                <c:pt idx="468">
                  <c:v>0.43368252689402598</c:v>
                </c:pt>
                <c:pt idx="469">
                  <c:v>0.43582947127489102</c:v>
                </c:pt>
                <c:pt idx="470">
                  <c:v>0.43766970931563298</c:v>
                </c:pt>
                <c:pt idx="471">
                  <c:v>0.439509947356374</c:v>
                </c:pt>
                <c:pt idx="472">
                  <c:v>0.44135018539711601</c:v>
                </c:pt>
                <c:pt idx="473">
                  <c:v>0.443497129777981</c:v>
                </c:pt>
                <c:pt idx="474">
                  <c:v>0.44595078049897002</c:v>
                </c:pt>
                <c:pt idx="475">
                  <c:v>0.44809772487983501</c:v>
                </c:pt>
                <c:pt idx="476">
                  <c:v>0.449631256580453</c:v>
                </c:pt>
                <c:pt idx="477">
                  <c:v>0.45116478828107098</c:v>
                </c:pt>
                <c:pt idx="478">
                  <c:v>0.45392514534218298</c:v>
                </c:pt>
                <c:pt idx="479">
                  <c:v>0.45545867704280202</c:v>
                </c:pt>
                <c:pt idx="480">
                  <c:v>0.45760562142366701</c:v>
                </c:pt>
                <c:pt idx="481">
                  <c:v>0.45944585946440802</c:v>
                </c:pt>
                <c:pt idx="482">
                  <c:v>0.46189951018539699</c:v>
                </c:pt>
                <c:pt idx="483">
                  <c:v>0.463739748226139</c:v>
                </c:pt>
                <c:pt idx="484">
                  <c:v>0.46557998626688002</c:v>
                </c:pt>
                <c:pt idx="485">
                  <c:v>0.46772693064774501</c:v>
                </c:pt>
                <c:pt idx="486">
                  <c:v>0.46926046234836299</c:v>
                </c:pt>
                <c:pt idx="487">
                  <c:v>0.47171411306935201</c:v>
                </c:pt>
                <c:pt idx="488">
                  <c:v>0.47355435111009397</c:v>
                </c:pt>
                <c:pt idx="489">
                  <c:v>0.47539458915083499</c:v>
                </c:pt>
                <c:pt idx="490">
                  <c:v>0.47754153353170098</c:v>
                </c:pt>
                <c:pt idx="491">
                  <c:v>0.47968847791256602</c:v>
                </c:pt>
                <c:pt idx="492">
                  <c:v>0.48122200961318401</c:v>
                </c:pt>
                <c:pt idx="493">
                  <c:v>0.48459577935454301</c:v>
                </c:pt>
                <c:pt idx="494">
                  <c:v>0.48551589837491399</c:v>
                </c:pt>
                <c:pt idx="495">
                  <c:v>0.48766284275577898</c:v>
                </c:pt>
                <c:pt idx="496">
                  <c:v>0.48980978713664403</c:v>
                </c:pt>
                <c:pt idx="497">
                  <c:v>0.49134331883726201</c:v>
                </c:pt>
                <c:pt idx="498">
                  <c:v>0.493490263218128</c:v>
                </c:pt>
                <c:pt idx="499">
                  <c:v>0.49533050125886902</c:v>
                </c:pt>
                <c:pt idx="500">
                  <c:v>0.49747744563973401</c:v>
                </c:pt>
                <c:pt idx="501">
                  <c:v>0.4996243900206</c:v>
                </c:pt>
                <c:pt idx="502">
                  <c:v>0.50146462806134096</c:v>
                </c:pt>
                <c:pt idx="503">
                  <c:v>0.503611572442206</c:v>
                </c:pt>
                <c:pt idx="504">
                  <c:v>0.50545181048294796</c:v>
                </c:pt>
                <c:pt idx="505">
                  <c:v>0.50729204852368903</c:v>
                </c:pt>
                <c:pt idx="506">
                  <c:v>0.50943899290455497</c:v>
                </c:pt>
                <c:pt idx="507">
                  <c:v>0.51158593728542001</c:v>
                </c:pt>
                <c:pt idx="508">
                  <c:v>0.51342617532616097</c:v>
                </c:pt>
                <c:pt idx="509">
                  <c:v>0.51587982604714999</c:v>
                </c:pt>
                <c:pt idx="510">
                  <c:v>0.51741335774776798</c:v>
                </c:pt>
                <c:pt idx="511">
                  <c:v>0.51956030212863302</c:v>
                </c:pt>
                <c:pt idx="512">
                  <c:v>0.52109383382925101</c:v>
                </c:pt>
                <c:pt idx="513">
                  <c:v>0.523854190890364</c:v>
                </c:pt>
                <c:pt idx="514">
                  <c:v>0.52569442893110496</c:v>
                </c:pt>
                <c:pt idx="515">
                  <c:v>0.52722796063172295</c:v>
                </c:pt>
                <c:pt idx="516">
                  <c:v>0.52998831769283605</c:v>
                </c:pt>
                <c:pt idx="517">
                  <c:v>0.53182855573357701</c:v>
                </c:pt>
                <c:pt idx="518">
                  <c:v>0.533362087434195</c:v>
                </c:pt>
                <c:pt idx="519">
                  <c:v>0.53550903181506004</c:v>
                </c:pt>
                <c:pt idx="520">
                  <c:v>0.53704256351567803</c:v>
                </c:pt>
                <c:pt idx="521">
                  <c:v>0.53949621423666705</c:v>
                </c:pt>
                <c:pt idx="522">
                  <c:v>0.54194986495765596</c:v>
                </c:pt>
                <c:pt idx="523">
                  <c:v>0.54348339665827405</c:v>
                </c:pt>
                <c:pt idx="524">
                  <c:v>0.54563034103913899</c:v>
                </c:pt>
                <c:pt idx="525">
                  <c:v>0.54747057907988095</c:v>
                </c:pt>
                <c:pt idx="526">
                  <c:v>0.54931081712062202</c:v>
                </c:pt>
                <c:pt idx="527">
                  <c:v>0.55115105516136398</c:v>
                </c:pt>
                <c:pt idx="528">
                  <c:v>0.55329799954222902</c:v>
                </c:pt>
                <c:pt idx="529">
                  <c:v>0.55544494392309396</c:v>
                </c:pt>
                <c:pt idx="530">
                  <c:v>0.55728518196383603</c:v>
                </c:pt>
                <c:pt idx="531">
                  <c:v>0.55943212634470096</c:v>
                </c:pt>
                <c:pt idx="532">
                  <c:v>0.56219248340581396</c:v>
                </c:pt>
                <c:pt idx="533">
                  <c:v>0.56341930876630797</c:v>
                </c:pt>
                <c:pt idx="534">
                  <c:v>0.56556625314717301</c:v>
                </c:pt>
                <c:pt idx="535">
                  <c:v>0.56771319752803795</c:v>
                </c:pt>
                <c:pt idx="536">
                  <c:v>0.56955343556878002</c:v>
                </c:pt>
                <c:pt idx="537">
                  <c:v>0.57170037994964495</c:v>
                </c:pt>
                <c:pt idx="538">
                  <c:v>0.57384732433051</c:v>
                </c:pt>
                <c:pt idx="539">
                  <c:v>0.57568756237125196</c:v>
                </c:pt>
                <c:pt idx="540">
                  <c:v>0.57722109407186994</c:v>
                </c:pt>
                <c:pt idx="541">
                  <c:v>0.57967474479285896</c:v>
                </c:pt>
                <c:pt idx="542">
                  <c:v>0.58151498283360004</c:v>
                </c:pt>
                <c:pt idx="543">
                  <c:v>0.58396863355458895</c:v>
                </c:pt>
                <c:pt idx="544">
                  <c:v>0.58550216525520704</c:v>
                </c:pt>
                <c:pt idx="545">
                  <c:v>0.587342403295949</c:v>
                </c:pt>
                <c:pt idx="546">
                  <c:v>0.58979605401693702</c:v>
                </c:pt>
                <c:pt idx="547">
                  <c:v>0.59132958571755501</c:v>
                </c:pt>
                <c:pt idx="548">
                  <c:v>0.59378323643854403</c:v>
                </c:pt>
                <c:pt idx="549">
                  <c:v>0.59531676813916201</c:v>
                </c:pt>
                <c:pt idx="550">
                  <c:v>0.59777041886015103</c:v>
                </c:pt>
                <c:pt idx="551">
                  <c:v>0.59930395056076902</c:v>
                </c:pt>
                <c:pt idx="552">
                  <c:v>0.60114418860151098</c:v>
                </c:pt>
                <c:pt idx="553">
                  <c:v>0.603597839322499</c:v>
                </c:pt>
                <c:pt idx="554">
                  <c:v>0.60513137102311698</c:v>
                </c:pt>
                <c:pt idx="555">
                  <c:v>0.607585021744106</c:v>
                </c:pt>
                <c:pt idx="556">
                  <c:v>0.60942525978484796</c:v>
                </c:pt>
                <c:pt idx="557">
                  <c:v>0.61157220416571301</c:v>
                </c:pt>
                <c:pt idx="558">
                  <c:v>0.61371914854657805</c:v>
                </c:pt>
                <c:pt idx="559">
                  <c:v>0.61555938658732001</c:v>
                </c:pt>
                <c:pt idx="560">
                  <c:v>0.61801303730830803</c:v>
                </c:pt>
                <c:pt idx="561">
                  <c:v>0.61954656900892602</c:v>
                </c:pt>
                <c:pt idx="562">
                  <c:v>0.62169351338979195</c:v>
                </c:pt>
                <c:pt idx="563">
                  <c:v>0.62353375143053302</c:v>
                </c:pt>
                <c:pt idx="564">
                  <c:v>0.62568069581139796</c:v>
                </c:pt>
                <c:pt idx="565">
                  <c:v>0.627827640192264</c:v>
                </c:pt>
                <c:pt idx="566">
                  <c:v>0.62936117189288199</c:v>
                </c:pt>
                <c:pt idx="567">
                  <c:v>0.63150811627374703</c:v>
                </c:pt>
                <c:pt idx="568">
                  <c:v>0.63365506065461197</c:v>
                </c:pt>
                <c:pt idx="569">
                  <c:v>0.63580200503547701</c:v>
                </c:pt>
                <c:pt idx="570">
                  <c:v>0.63764224307621897</c:v>
                </c:pt>
                <c:pt idx="571">
                  <c:v>0.63917577477683696</c:v>
                </c:pt>
                <c:pt idx="572">
                  <c:v>0.641322719157702</c:v>
                </c:pt>
                <c:pt idx="573">
                  <c:v>0.64377636987869102</c:v>
                </c:pt>
                <c:pt idx="574">
                  <c:v>0.64500319523918503</c:v>
                </c:pt>
                <c:pt idx="575">
                  <c:v>0.64715013962004997</c:v>
                </c:pt>
                <c:pt idx="576">
                  <c:v>0.64929708400091501</c:v>
                </c:pt>
                <c:pt idx="577">
                  <c:v>0.65144402838178095</c:v>
                </c:pt>
                <c:pt idx="578">
                  <c:v>0.65328426642252202</c:v>
                </c:pt>
                <c:pt idx="579">
                  <c:v>0.65543121080338695</c:v>
                </c:pt>
                <c:pt idx="580">
                  <c:v>0.657578155184253</c:v>
                </c:pt>
                <c:pt idx="581">
                  <c:v>0.65972509956511804</c:v>
                </c:pt>
                <c:pt idx="582">
                  <c:v>0.66125863126573603</c:v>
                </c:pt>
                <c:pt idx="583">
                  <c:v>0.66371228198672405</c:v>
                </c:pt>
                <c:pt idx="584">
                  <c:v>0.66585922636758998</c:v>
                </c:pt>
                <c:pt idx="585">
                  <c:v>0.66769946440833094</c:v>
                </c:pt>
                <c:pt idx="586">
                  <c:v>0.66953970244907302</c:v>
                </c:pt>
                <c:pt idx="587">
                  <c:v>0.67168664682993795</c:v>
                </c:pt>
                <c:pt idx="588">
                  <c:v>0.67352688487068002</c:v>
                </c:pt>
                <c:pt idx="589">
                  <c:v>0.67567382925154496</c:v>
                </c:pt>
                <c:pt idx="590">
                  <c:v>0.67966101167315196</c:v>
                </c:pt>
                <c:pt idx="591">
                  <c:v>0.68150124971389303</c:v>
                </c:pt>
                <c:pt idx="592">
                  <c:v>0.68334148775463499</c:v>
                </c:pt>
                <c:pt idx="593">
                  <c:v>0.68548843213550004</c:v>
                </c:pt>
                <c:pt idx="594">
                  <c:v>0.687328670176242</c:v>
                </c:pt>
                <c:pt idx="595">
                  <c:v>0.68947561455710704</c:v>
                </c:pt>
                <c:pt idx="596">
                  <c:v>0.69162255893797198</c:v>
                </c:pt>
                <c:pt idx="597">
                  <c:v>0.69346279697871305</c:v>
                </c:pt>
                <c:pt idx="598">
                  <c:v>0.69530303501945501</c:v>
                </c:pt>
                <c:pt idx="599">
                  <c:v>0.69714327306019697</c:v>
                </c:pt>
                <c:pt idx="600">
                  <c:v>0.69898351110093804</c:v>
                </c:pt>
                <c:pt idx="601">
                  <c:v>0.70143716182192695</c:v>
                </c:pt>
                <c:pt idx="602">
                  <c:v>0.70358410620279199</c:v>
                </c:pt>
                <c:pt idx="603">
                  <c:v>0.70573105058365704</c:v>
                </c:pt>
                <c:pt idx="604">
                  <c:v>0.707571288624399</c:v>
                </c:pt>
                <c:pt idx="605">
                  <c:v>0.70941152666514096</c:v>
                </c:pt>
                <c:pt idx="606">
                  <c:v>0.71125176470588203</c:v>
                </c:pt>
                <c:pt idx="607">
                  <c:v>0.71370541542687105</c:v>
                </c:pt>
                <c:pt idx="608">
                  <c:v>0.71554565346761301</c:v>
                </c:pt>
                <c:pt idx="609">
                  <c:v>0.71738589150835397</c:v>
                </c:pt>
                <c:pt idx="610">
                  <c:v>0.71983954222934299</c:v>
                </c:pt>
                <c:pt idx="611">
                  <c:v>0.72167978027008495</c:v>
                </c:pt>
                <c:pt idx="612">
                  <c:v>0.72352001831082602</c:v>
                </c:pt>
                <c:pt idx="613">
                  <c:v>0.72536025635156798</c:v>
                </c:pt>
                <c:pt idx="614">
                  <c:v>0.72750720073243302</c:v>
                </c:pt>
                <c:pt idx="615">
                  <c:v>0.72996085145342204</c:v>
                </c:pt>
                <c:pt idx="616">
                  <c:v>0.731801089494163</c:v>
                </c:pt>
                <c:pt idx="617">
                  <c:v>0.73364132753490496</c:v>
                </c:pt>
                <c:pt idx="618">
                  <c:v>0.73486815289539897</c:v>
                </c:pt>
                <c:pt idx="619">
                  <c:v>0.73793521629663505</c:v>
                </c:pt>
                <c:pt idx="620">
                  <c:v>0.73946874799725304</c:v>
                </c:pt>
                <c:pt idx="621">
                  <c:v>0.741308986037995</c:v>
                </c:pt>
                <c:pt idx="622">
                  <c:v>0.74314922407873596</c:v>
                </c:pt>
                <c:pt idx="623">
                  <c:v>0.745296168459602</c:v>
                </c:pt>
                <c:pt idx="624">
                  <c:v>0.74774981918059003</c:v>
                </c:pt>
                <c:pt idx="625">
                  <c:v>0.74897664454108503</c:v>
                </c:pt>
                <c:pt idx="626">
                  <c:v>0.75112358892194997</c:v>
                </c:pt>
                <c:pt idx="627">
                  <c:v>0.75388394598306196</c:v>
                </c:pt>
                <c:pt idx="628">
                  <c:v>0.75541747768367995</c:v>
                </c:pt>
                <c:pt idx="629">
                  <c:v>0.75725771572442202</c:v>
                </c:pt>
                <c:pt idx="630">
                  <c:v>0.75971136644541104</c:v>
                </c:pt>
                <c:pt idx="631">
                  <c:v>0.76185831082627598</c:v>
                </c:pt>
                <c:pt idx="632">
                  <c:v>0.76369854886701705</c:v>
                </c:pt>
                <c:pt idx="633">
                  <c:v>0.76553878690775901</c:v>
                </c:pt>
                <c:pt idx="634">
                  <c:v>0.76737902494850097</c:v>
                </c:pt>
                <c:pt idx="635">
                  <c:v>0.76952596932936601</c:v>
                </c:pt>
                <c:pt idx="636">
                  <c:v>0.77167291371023095</c:v>
                </c:pt>
                <c:pt idx="637">
                  <c:v>0.77351315175097302</c:v>
                </c:pt>
                <c:pt idx="638">
                  <c:v>0.77566009613183795</c:v>
                </c:pt>
                <c:pt idx="639">
                  <c:v>0.77750033417257902</c:v>
                </c:pt>
                <c:pt idx="640">
                  <c:v>0.77964727855344496</c:v>
                </c:pt>
                <c:pt idx="641">
                  <c:v>0.78118081025406305</c:v>
                </c:pt>
                <c:pt idx="642">
                  <c:v>0.78363446097505096</c:v>
                </c:pt>
                <c:pt idx="643">
                  <c:v>0.78547469901579303</c:v>
                </c:pt>
                <c:pt idx="644">
                  <c:v>0.78762164339665797</c:v>
                </c:pt>
                <c:pt idx="645">
                  <c:v>0.78884846875715298</c:v>
                </c:pt>
                <c:pt idx="646">
                  <c:v>0.79160882581826497</c:v>
                </c:pt>
                <c:pt idx="647">
                  <c:v>0.79314235751888296</c:v>
                </c:pt>
                <c:pt idx="648">
                  <c:v>0.79590271457999495</c:v>
                </c:pt>
                <c:pt idx="649">
                  <c:v>0.79743624628061305</c:v>
                </c:pt>
                <c:pt idx="650">
                  <c:v>0.79988989700160196</c:v>
                </c:pt>
                <c:pt idx="651">
                  <c:v>0.80142342870222005</c:v>
                </c:pt>
                <c:pt idx="652">
                  <c:v>0.80326366674296201</c:v>
                </c:pt>
                <c:pt idx="653">
                  <c:v>0.80510390478370297</c:v>
                </c:pt>
                <c:pt idx="654">
                  <c:v>0.80725084916456802</c:v>
                </c:pt>
                <c:pt idx="655">
                  <c:v>0.80939779354543395</c:v>
                </c:pt>
                <c:pt idx="656">
                  <c:v>0.811544737926299</c:v>
                </c:pt>
                <c:pt idx="657">
                  <c:v>0.81369168230716404</c:v>
                </c:pt>
                <c:pt idx="658">
                  <c:v>0.81522521400778203</c:v>
                </c:pt>
                <c:pt idx="659">
                  <c:v>0.81737215838864696</c:v>
                </c:pt>
                <c:pt idx="660">
                  <c:v>0.81951910276951201</c:v>
                </c:pt>
                <c:pt idx="661">
                  <c:v>0.82166604715037805</c:v>
                </c:pt>
                <c:pt idx="662">
                  <c:v>0.82350628519111901</c:v>
                </c:pt>
                <c:pt idx="663">
                  <c:v>0.82534652323186097</c:v>
                </c:pt>
                <c:pt idx="664">
                  <c:v>0.82749346761272602</c:v>
                </c:pt>
                <c:pt idx="665">
                  <c:v>0.82964041199359095</c:v>
                </c:pt>
                <c:pt idx="666">
                  <c:v>0.831787356374456</c:v>
                </c:pt>
                <c:pt idx="667">
                  <c:v>0.83393430075532105</c:v>
                </c:pt>
                <c:pt idx="668">
                  <c:v>0.83546783245593903</c:v>
                </c:pt>
                <c:pt idx="669">
                  <c:v>0.83730807049668099</c:v>
                </c:pt>
                <c:pt idx="670">
                  <c:v>0.83914830853742295</c:v>
                </c:pt>
                <c:pt idx="671">
                  <c:v>0.84160195925841097</c:v>
                </c:pt>
                <c:pt idx="672">
                  <c:v>0.84344219729915304</c:v>
                </c:pt>
                <c:pt idx="673">
                  <c:v>0.84558914168001797</c:v>
                </c:pt>
                <c:pt idx="674">
                  <c:v>0.848042792401007</c:v>
                </c:pt>
                <c:pt idx="675">
                  <c:v>0.84926961776150101</c:v>
                </c:pt>
                <c:pt idx="676">
                  <c:v>0.85141656214236705</c:v>
                </c:pt>
                <c:pt idx="677">
                  <c:v>0.85356350652323199</c:v>
                </c:pt>
                <c:pt idx="678">
                  <c:v>0.85571045090409703</c:v>
                </c:pt>
                <c:pt idx="679">
                  <c:v>0.85724398260471502</c:v>
                </c:pt>
                <c:pt idx="680">
                  <c:v>0.85939092698557995</c:v>
                </c:pt>
                <c:pt idx="681">
                  <c:v>0.86092445868619805</c:v>
                </c:pt>
                <c:pt idx="682">
                  <c:v>0.86399152208743402</c:v>
                </c:pt>
                <c:pt idx="683">
                  <c:v>0.86583176012817598</c:v>
                </c:pt>
                <c:pt idx="684">
                  <c:v>0.86705858548866999</c:v>
                </c:pt>
                <c:pt idx="685">
                  <c:v>0.86951223620965901</c:v>
                </c:pt>
                <c:pt idx="686">
                  <c:v>0.87165918059052405</c:v>
                </c:pt>
                <c:pt idx="687">
                  <c:v>0.87349941863126601</c:v>
                </c:pt>
                <c:pt idx="688">
                  <c:v>0.87564636301213095</c:v>
                </c:pt>
                <c:pt idx="689">
                  <c:v>0.87779330739299599</c:v>
                </c:pt>
                <c:pt idx="690">
                  <c:v>0.87932683909361398</c:v>
                </c:pt>
                <c:pt idx="691">
                  <c:v>0.881780489814603</c:v>
                </c:pt>
                <c:pt idx="692">
                  <c:v>0.88331402151522098</c:v>
                </c:pt>
                <c:pt idx="693">
                  <c:v>0.885767672236209</c:v>
                </c:pt>
                <c:pt idx="694">
                  <c:v>0.88730120393682699</c:v>
                </c:pt>
                <c:pt idx="695">
                  <c:v>0.88975485465781601</c:v>
                </c:pt>
                <c:pt idx="696">
                  <c:v>0.89128838635843399</c:v>
                </c:pt>
                <c:pt idx="697">
                  <c:v>0.89404874341954699</c:v>
                </c:pt>
                <c:pt idx="698">
                  <c:v>0.89588898146028795</c:v>
                </c:pt>
                <c:pt idx="699">
                  <c:v>0.89711580682078296</c:v>
                </c:pt>
                <c:pt idx="700">
                  <c:v>0.89956945754177098</c:v>
                </c:pt>
                <c:pt idx="701">
                  <c:v>0.90140969558251305</c:v>
                </c:pt>
                <c:pt idx="702">
                  <c:v>0.90355663996337798</c:v>
                </c:pt>
                <c:pt idx="703">
                  <c:v>0.90539687800412005</c:v>
                </c:pt>
                <c:pt idx="704">
                  <c:v>0.90754382238498499</c:v>
                </c:pt>
                <c:pt idx="705">
                  <c:v>0.90938406042572695</c:v>
                </c:pt>
                <c:pt idx="706">
                  <c:v>0.91153100480659199</c:v>
                </c:pt>
                <c:pt idx="707">
                  <c:v>0.91337124284733295</c:v>
                </c:pt>
                <c:pt idx="708">
                  <c:v>0.915518187228198</c:v>
                </c:pt>
                <c:pt idx="709">
                  <c:v>0.91735842526893996</c:v>
                </c:pt>
                <c:pt idx="710">
                  <c:v>0.91919866330968203</c:v>
                </c:pt>
                <c:pt idx="711">
                  <c:v>0.92134560769054696</c:v>
                </c:pt>
                <c:pt idx="712">
                  <c:v>0.92349255207141201</c:v>
                </c:pt>
                <c:pt idx="713">
                  <c:v>0.92563949645227706</c:v>
                </c:pt>
                <c:pt idx="714">
                  <c:v>0.92747973449301901</c:v>
                </c:pt>
                <c:pt idx="715">
                  <c:v>0.92931997253375997</c:v>
                </c:pt>
                <c:pt idx="716">
                  <c:v>0.93116021057450205</c:v>
                </c:pt>
                <c:pt idx="717">
                  <c:v>0.93330715495536698</c:v>
                </c:pt>
                <c:pt idx="718">
                  <c:v>0.93545409933623203</c:v>
                </c:pt>
                <c:pt idx="719">
                  <c:v>0.93760104371709796</c:v>
                </c:pt>
                <c:pt idx="720">
                  <c:v>0.93944128175783903</c:v>
                </c:pt>
                <c:pt idx="721">
                  <c:v>0.94158822613870397</c:v>
                </c:pt>
                <c:pt idx="722">
                  <c:v>0.94373517051956901</c:v>
                </c:pt>
                <c:pt idx="723">
                  <c:v>0.945268702220187</c:v>
                </c:pt>
                <c:pt idx="724">
                  <c:v>0.94710894026092896</c:v>
                </c:pt>
                <c:pt idx="725">
                  <c:v>0.949255884641794</c:v>
                </c:pt>
                <c:pt idx="726">
                  <c:v>0.95140282902265905</c:v>
                </c:pt>
                <c:pt idx="727">
                  <c:v>0.95324306706340101</c:v>
                </c:pt>
                <c:pt idx="728">
                  <c:v>0.95539001144426605</c:v>
                </c:pt>
                <c:pt idx="729">
                  <c:v>0.95723024948500801</c:v>
                </c:pt>
                <c:pt idx="730">
                  <c:v>0.95907048752574897</c:v>
                </c:pt>
                <c:pt idx="731">
                  <c:v>0.96121743190661502</c:v>
                </c:pt>
                <c:pt idx="732">
                  <c:v>0.962750963607233</c:v>
                </c:pt>
                <c:pt idx="733">
                  <c:v>0.965511320668345</c:v>
                </c:pt>
                <c:pt idx="734">
                  <c:v>0.96765826504921004</c:v>
                </c:pt>
                <c:pt idx="735">
                  <c:v>0.96919179674982803</c:v>
                </c:pt>
                <c:pt idx="736">
                  <c:v>0.97133874113069296</c:v>
                </c:pt>
                <c:pt idx="737">
                  <c:v>0.97348568551155801</c:v>
                </c:pt>
                <c:pt idx="738">
                  <c:v>0.97501921721217699</c:v>
                </c:pt>
                <c:pt idx="739">
                  <c:v>0.97716616159304204</c:v>
                </c:pt>
                <c:pt idx="740">
                  <c:v>0.97931310597390697</c:v>
                </c:pt>
                <c:pt idx="741">
                  <c:v>0.98146005035477202</c:v>
                </c:pt>
                <c:pt idx="742">
                  <c:v>0.98330028839551398</c:v>
                </c:pt>
                <c:pt idx="743">
                  <c:v>0.985753939116502</c:v>
                </c:pt>
                <c:pt idx="744">
                  <c:v>0.98759417715724396</c:v>
                </c:pt>
                <c:pt idx="745">
                  <c:v>0.989741121538109</c:v>
                </c:pt>
                <c:pt idx="746">
                  <c:v>0.99127465323872699</c:v>
                </c:pt>
                <c:pt idx="747">
                  <c:v>0.99342159761959203</c:v>
                </c:pt>
                <c:pt idx="748">
                  <c:v>0.99556854200045797</c:v>
                </c:pt>
                <c:pt idx="749">
                  <c:v>0.99771548638132301</c:v>
                </c:pt>
                <c:pt idx="750">
                  <c:v>0.999249018081941</c:v>
                </c:pt>
                <c:pt idx="751">
                  <c:v>1.0013959624628099</c:v>
                </c:pt>
                <c:pt idx="752">
                  <c:v>1.0035429068436701</c:v>
                </c:pt>
                <c:pt idx="753">
                  <c:v>1.0050764385442901</c:v>
                </c:pt>
                <c:pt idx="754">
                  <c:v>1.00722338292515</c:v>
                </c:pt>
                <c:pt idx="755">
                  <c:v>1.0093703273060199</c:v>
                </c:pt>
                <c:pt idx="756">
                  <c:v>1.0115172716868801</c:v>
                </c:pt>
                <c:pt idx="757">
                  <c:v>1.0133575097276299</c:v>
                </c:pt>
                <c:pt idx="758">
                  <c:v>1.0155044541084901</c:v>
                </c:pt>
                <c:pt idx="759">
                  <c:v>1.01765139848936</c:v>
                </c:pt>
                <c:pt idx="760">
                  <c:v>1.0194916365301001</c:v>
                </c:pt>
                <c:pt idx="761">
                  <c:v>1.02163858091096</c:v>
                </c:pt>
                <c:pt idx="762">
                  <c:v>1.02317211261158</c:v>
                </c:pt>
                <c:pt idx="763">
                  <c:v>1.0250123506523201</c:v>
                </c:pt>
                <c:pt idx="764">
                  <c:v>1.02777270771344</c:v>
                </c:pt>
                <c:pt idx="765">
                  <c:v>1.02930623941405</c:v>
                </c:pt>
                <c:pt idx="766">
                  <c:v>1.0314531837949199</c:v>
                </c:pt>
                <c:pt idx="767">
                  <c:v>1.03329342183566</c:v>
                </c:pt>
                <c:pt idx="768">
                  <c:v>1.0351336598764</c:v>
                </c:pt>
                <c:pt idx="769">
                  <c:v>1.0375873105973901</c:v>
                </c:pt>
                <c:pt idx="770">
                  <c:v>1.0394275486381299</c:v>
                </c:pt>
                <c:pt idx="771">
                  <c:v>1.04126778667887</c:v>
                </c:pt>
                <c:pt idx="772">
                  <c:v>1.0434147310597399</c:v>
                </c:pt>
                <c:pt idx="773">
                  <c:v>1.04525496910048</c:v>
                </c:pt>
                <c:pt idx="774">
                  <c:v>1.04770861982147</c:v>
                </c:pt>
                <c:pt idx="775">
                  <c:v>1.0495488578622101</c:v>
                </c:pt>
                <c:pt idx="776">
                  <c:v>1.0513890959029499</c:v>
                </c:pt>
                <c:pt idx="777">
                  <c:v>1.05322933394369</c:v>
                </c:pt>
                <c:pt idx="778">
                  <c:v>1.0550695719844401</c:v>
                </c:pt>
                <c:pt idx="779">
                  <c:v>1.0575232227054201</c:v>
                </c:pt>
                <c:pt idx="780">
                  <c:v>1.0593634607461699</c:v>
                </c:pt>
                <c:pt idx="781">
                  <c:v>1.06181711146715</c:v>
                </c:pt>
                <c:pt idx="782">
                  <c:v>1.0630439368276501</c:v>
                </c:pt>
                <c:pt idx="783">
                  <c:v>1.0648841748683899</c:v>
                </c:pt>
                <c:pt idx="784">
                  <c:v>1.0676445319295</c:v>
                </c:pt>
                <c:pt idx="785">
                  <c:v>1.06979147631037</c:v>
                </c:pt>
                <c:pt idx="786">
                  <c:v>1.07163171435111</c:v>
                </c:pt>
                <c:pt idx="787">
                  <c:v>1.0734719523918499</c:v>
                </c:pt>
                <c:pt idx="788">
                  <c:v>1.07561889677272</c:v>
                </c:pt>
                <c:pt idx="789">
                  <c:v>1.0774591348134599</c:v>
                </c:pt>
                <c:pt idx="790">
                  <c:v>1.0792993728542</c:v>
                </c:pt>
                <c:pt idx="791">
                  <c:v>1.0814463172350699</c:v>
                </c:pt>
                <c:pt idx="792">
                  <c:v>1.08328655527581</c:v>
                </c:pt>
                <c:pt idx="793">
                  <c:v>1.0854334996566699</c:v>
                </c:pt>
                <c:pt idx="794">
                  <c:v>1.0875804440375401</c:v>
                </c:pt>
                <c:pt idx="795">
                  <c:v>1.0897273884184</c:v>
                </c:pt>
                <c:pt idx="796">
                  <c:v>1.0915676264591401</c:v>
                </c:pt>
                <c:pt idx="797">
                  <c:v>1.0934078644998899</c:v>
                </c:pt>
                <c:pt idx="798">
                  <c:v>1.0955548088807501</c:v>
                </c:pt>
                <c:pt idx="799">
                  <c:v>1.0973950469214899</c:v>
                </c:pt>
                <c:pt idx="800">
                  <c:v>1.0995419913023601</c:v>
                </c:pt>
                <c:pt idx="801">
                  <c:v>1.1013822293430999</c:v>
                </c:pt>
                <c:pt idx="802">
                  <c:v>1.1035291737239601</c:v>
                </c:pt>
                <c:pt idx="803">
                  <c:v>1.1050627054245801</c:v>
                </c:pt>
                <c:pt idx="804">
                  <c:v>1.10720964980545</c:v>
                </c:pt>
                <c:pt idx="805">
                  <c:v>1.10966330052644</c:v>
                </c:pt>
                <c:pt idx="806">
                  <c:v>1.1115035385671801</c:v>
                </c:pt>
                <c:pt idx="807">
                  <c:v>1.11365048294804</c:v>
                </c:pt>
                <c:pt idx="808">
                  <c:v>1.11579742732891</c:v>
                </c:pt>
                <c:pt idx="809">
                  <c:v>1.11763766536965</c:v>
                </c:pt>
                <c:pt idx="810">
                  <c:v>1.11917119707027</c:v>
                </c:pt>
                <c:pt idx="811">
                  <c:v>1.12162484779126</c:v>
                </c:pt>
                <c:pt idx="812">
                  <c:v>1.1234650858320001</c:v>
                </c:pt>
                <c:pt idx="813">
                  <c:v>1.12530532387274</c:v>
                </c:pt>
                <c:pt idx="814">
                  <c:v>1.1274522682535999</c:v>
                </c:pt>
                <c:pt idx="815">
                  <c:v>1.1295992126344701</c:v>
                </c:pt>
                <c:pt idx="816">
                  <c:v>1.1314394506752099</c:v>
                </c:pt>
                <c:pt idx="817">
                  <c:v>1.1335863950560801</c:v>
                </c:pt>
                <c:pt idx="818">
                  <c:v>1.13511992675669</c:v>
                </c:pt>
                <c:pt idx="819">
                  <c:v>1.13726687113756</c:v>
                </c:pt>
                <c:pt idx="820">
                  <c:v>1.1391071091783</c:v>
                </c:pt>
                <c:pt idx="821">
                  <c:v>1.14125405355917</c:v>
                </c:pt>
                <c:pt idx="822">
                  <c:v>1.14370770428016</c:v>
                </c:pt>
                <c:pt idx="823">
                  <c:v>1.14524123598077</c:v>
                </c:pt>
                <c:pt idx="824">
                  <c:v>1.1473881803616399</c:v>
                </c:pt>
                <c:pt idx="825">
                  <c:v>1.1489217120622599</c:v>
                </c:pt>
                <c:pt idx="826">
                  <c:v>1.15168206912337</c:v>
                </c:pt>
                <c:pt idx="827">
                  <c:v>1.15382901350423</c:v>
                </c:pt>
                <c:pt idx="828">
                  <c:v>1.1553625452048499</c:v>
                </c:pt>
                <c:pt idx="829">
                  <c:v>1.1575094895857201</c:v>
                </c:pt>
                <c:pt idx="830">
                  <c:v>1.15965643396658</c:v>
                </c:pt>
                <c:pt idx="831">
                  <c:v>1.1614966720073201</c:v>
                </c:pt>
                <c:pt idx="832">
                  <c:v>1.1633369100480699</c:v>
                </c:pt>
                <c:pt idx="833">
                  <c:v>1.1654838544289301</c:v>
                </c:pt>
                <c:pt idx="834">
                  <c:v>1.1676307988098</c:v>
                </c:pt>
                <c:pt idx="835">
                  <c:v>1.1694710368505401</c:v>
                </c:pt>
                <c:pt idx="836">
                  <c:v>1.17131127489128</c:v>
                </c:pt>
                <c:pt idx="837">
                  <c:v>1.1734582192721399</c:v>
                </c:pt>
                <c:pt idx="838">
                  <c:v>1.17529845731289</c:v>
                </c:pt>
                <c:pt idx="839">
                  <c:v>1.17775210803387</c:v>
                </c:pt>
                <c:pt idx="840">
                  <c:v>1.17928563973449</c:v>
                </c:pt>
                <c:pt idx="841">
                  <c:v>1.1814325841153599</c:v>
                </c:pt>
                <c:pt idx="842">
                  <c:v>1.18265940947585</c:v>
                </c:pt>
                <c:pt idx="843">
                  <c:v>1.1854197665369599</c:v>
                </c:pt>
                <c:pt idx="844">
                  <c:v>1.18726000457771</c:v>
                </c:pt>
                <c:pt idx="845">
                  <c:v>1.1894069489585699</c:v>
                </c:pt>
                <c:pt idx="846">
                  <c:v>1.19124718699931</c:v>
                </c:pt>
                <c:pt idx="847">
                  <c:v>1.1933941313801799</c:v>
                </c:pt>
                <c:pt idx="848">
                  <c:v>1.1955410757610401</c:v>
                </c:pt>
                <c:pt idx="849">
                  <c:v>1.19768802014191</c:v>
                </c:pt>
                <c:pt idx="850">
                  <c:v>1.1995282581826501</c:v>
                </c:pt>
                <c:pt idx="851">
                  <c:v>1.2013684962233899</c:v>
                </c:pt>
                <c:pt idx="852">
                  <c:v>1.2038221469443799</c:v>
                </c:pt>
                <c:pt idx="853">
                  <c:v>1.2050489723048801</c:v>
                </c:pt>
                <c:pt idx="854">
                  <c:v>1.2078093293659899</c:v>
                </c:pt>
                <c:pt idx="855">
                  <c:v>1.20872944838636</c:v>
                </c:pt>
                <c:pt idx="856">
                  <c:v>1.21179651178759</c:v>
                </c:pt>
                <c:pt idx="857">
                  <c:v>1.21363674982834</c:v>
                </c:pt>
                <c:pt idx="858">
                  <c:v>1.2154769878690801</c:v>
                </c:pt>
                <c:pt idx="859">
                  <c:v>1.2173172259098199</c:v>
                </c:pt>
                <c:pt idx="860">
                  <c:v>1.2194641702906801</c:v>
                </c:pt>
                <c:pt idx="861">
                  <c:v>1.2213044083314299</c:v>
                </c:pt>
                <c:pt idx="862">
                  <c:v>1.22314464637217</c:v>
                </c:pt>
                <c:pt idx="863">
                  <c:v>1.2249848844129101</c:v>
                </c:pt>
                <c:pt idx="864">
                  <c:v>1.2274385351339001</c:v>
                </c:pt>
                <c:pt idx="865">
                  <c:v>1.22958547951476</c:v>
                </c:pt>
                <c:pt idx="866">
                  <c:v>1.23173242389563</c:v>
                </c:pt>
                <c:pt idx="867">
                  <c:v>1.23326595559625</c:v>
                </c:pt>
                <c:pt idx="868">
                  <c:v>1.23510619363699</c:v>
                </c:pt>
                <c:pt idx="869">
                  <c:v>1.23725313801785</c:v>
                </c:pt>
                <c:pt idx="870">
                  <c:v>1.23909337605859</c:v>
                </c:pt>
                <c:pt idx="871">
                  <c:v>1.2415470267795801</c:v>
                </c:pt>
                <c:pt idx="872">
                  <c:v>1.24277385214008</c:v>
                </c:pt>
                <c:pt idx="873">
                  <c:v>1.24522750286107</c:v>
                </c:pt>
                <c:pt idx="874">
                  <c:v>1.24768115358206</c:v>
                </c:pt>
                <c:pt idx="875">
                  <c:v>1.24921468528267</c:v>
                </c:pt>
                <c:pt idx="876">
                  <c:v>1.25166833600366</c:v>
                </c:pt>
                <c:pt idx="877">
                  <c:v>1.25320186770428</c:v>
                </c:pt>
                <c:pt idx="878">
                  <c:v>1.25565551842527</c:v>
                </c:pt>
                <c:pt idx="879">
                  <c:v>1.25780246280613</c:v>
                </c:pt>
                <c:pt idx="880">
                  <c:v>1.25964270084688</c:v>
                </c:pt>
                <c:pt idx="881">
                  <c:v>1.2608695262073699</c:v>
                </c:pt>
                <c:pt idx="882">
                  <c:v>1.2633231769283599</c:v>
                </c:pt>
                <c:pt idx="883">
                  <c:v>1.2651634149691</c:v>
                </c:pt>
                <c:pt idx="884">
                  <c:v>1.2673103593499699</c:v>
                </c:pt>
                <c:pt idx="885">
                  <c:v>1.26915059739071</c:v>
                </c:pt>
                <c:pt idx="886">
                  <c:v>1.2716042481117</c:v>
                </c:pt>
                <c:pt idx="887">
                  <c:v>1.27313777981231</c:v>
                </c:pt>
                <c:pt idx="888">
                  <c:v>1.2749780178530601</c:v>
                </c:pt>
                <c:pt idx="889">
                  <c:v>1.2774316685740399</c:v>
                </c:pt>
                <c:pt idx="890">
                  <c:v>1.27957861295491</c:v>
                </c:pt>
                <c:pt idx="891">
                  <c:v>1.2814188509956499</c:v>
                </c:pt>
                <c:pt idx="892">
                  <c:v>1.28325908903639</c:v>
                </c:pt>
                <c:pt idx="893">
                  <c:v>1.28509932707713</c:v>
                </c:pt>
                <c:pt idx="894">
                  <c:v>1.2875529777981201</c:v>
                </c:pt>
                <c:pt idx="895">
                  <c:v>1.28877980315862</c:v>
                </c:pt>
                <c:pt idx="896">
                  <c:v>1.29123345387961</c:v>
                </c:pt>
                <c:pt idx="897">
                  <c:v>1.29307369192035</c:v>
                </c:pt>
                <c:pt idx="898">
                  <c:v>1.2955273426413401</c:v>
                </c:pt>
                <c:pt idx="899">
                  <c:v>1.2976742870222</c:v>
                </c:pt>
                <c:pt idx="900">
                  <c:v>1.2995145250629401</c:v>
                </c:pt>
                <c:pt idx="901">
                  <c:v>1.3010480567635601</c:v>
                </c:pt>
                <c:pt idx="902">
                  <c:v>1.3035017074845501</c:v>
                </c:pt>
                <c:pt idx="903">
                  <c:v>1.3053419455252899</c:v>
                </c:pt>
                <c:pt idx="904">
                  <c:v>1.3074888899061601</c:v>
                </c:pt>
                <c:pt idx="905">
                  <c:v>1.30963583428702</c:v>
                </c:pt>
                <c:pt idx="906">
                  <c:v>1.31116936598764</c:v>
                </c:pt>
                <c:pt idx="907">
                  <c:v>1.3133163103685099</c:v>
                </c:pt>
                <c:pt idx="908">
                  <c:v>1.3154632547493701</c:v>
                </c:pt>
                <c:pt idx="909">
                  <c:v>1.3169967864499901</c:v>
                </c:pt>
                <c:pt idx="910">
                  <c:v>1.31914373083085</c:v>
                </c:pt>
                <c:pt idx="911">
                  <c:v>1.32159738155184</c:v>
                </c:pt>
                <c:pt idx="912">
                  <c:v>1.32374432593271</c:v>
                </c:pt>
                <c:pt idx="913">
                  <c:v>1.32558456397345</c:v>
                </c:pt>
                <c:pt idx="914">
                  <c:v>1.32711809567407</c:v>
                </c:pt>
                <c:pt idx="915">
                  <c:v>1.33110527809567</c:v>
                </c:pt>
                <c:pt idx="916">
                  <c:v>1.33355892881666</c:v>
                </c:pt>
                <c:pt idx="917">
                  <c:v>1.3353991668573999</c:v>
                </c:pt>
                <c:pt idx="918">
                  <c:v>1.3375461112382701</c:v>
                </c:pt>
                <c:pt idx="919">
                  <c:v>1.3393863492790099</c:v>
                </c:pt>
                <c:pt idx="920">
                  <c:v>1.34122658731975</c:v>
                </c:pt>
                <c:pt idx="921">
                  <c:v>1.34306682536049</c:v>
                </c:pt>
                <c:pt idx="922">
                  <c:v>1.3458271824216099</c:v>
                </c:pt>
                <c:pt idx="923">
                  <c:v>1.3473607141222199</c:v>
                </c:pt>
                <c:pt idx="924">
                  <c:v>1.34920095216297</c:v>
                </c:pt>
                <c:pt idx="925">
                  <c:v>1.3510411902037101</c:v>
                </c:pt>
                <c:pt idx="926">
                  <c:v>1.35318813458457</c:v>
                </c:pt>
                <c:pt idx="927">
                  <c:v>1.35564178530556</c:v>
                </c:pt>
                <c:pt idx="928">
                  <c:v>1.35717531700618</c:v>
                </c:pt>
                <c:pt idx="929">
                  <c:v>1.3593222613870499</c:v>
                </c:pt>
                <c:pt idx="930">
                  <c:v>1.3608557930876599</c:v>
                </c:pt>
                <c:pt idx="931">
                  <c:v>1.3639228564889001</c:v>
                </c:pt>
                <c:pt idx="932">
                  <c:v>1.3654563881895201</c:v>
                </c:pt>
                <c:pt idx="933">
                  <c:v>1.36760333257038</c:v>
                </c:pt>
                <c:pt idx="934">
                  <c:v>1.36975027695125</c:v>
                </c:pt>
                <c:pt idx="935">
                  <c:v>1.3712838086518699</c:v>
                </c:pt>
                <c:pt idx="936">
                  <c:v>1.37312404669261</c:v>
                </c:pt>
                <c:pt idx="937">
                  <c:v>1.3755776974136</c:v>
                </c:pt>
                <c:pt idx="938">
                  <c:v>1.3774179354543401</c:v>
                </c:pt>
                <c:pt idx="939">
                  <c:v>1.37925817349508</c:v>
                </c:pt>
                <c:pt idx="940">
                  <c:v>1.3814051178759399</c:v>
                </c:pt>
                <c:pt idx="941">
                  <c:v>1.38355206225681</c:v>
                </c:pt>
                <c:pt idx="942">
                  <c:v>1.3847788876172999</c:v>
                </c:pt>
                <c:pt idx="943">
                  <c:v>1.38723253833829</c:v>
                </c:pt>
                <c:pt idx="944">
                  <c:v>1.3893794827191599</c:v>
                </c:pt>
                <c:pt idx="945">
                  <c:v>1.3909130144197801</c:v>
                </c:pt>
                <c:pt idx="946">
                  <c:v>1.3933666651407599</c:v>
                </c:pt>
                <c:pt idx="947">
                  <c:v>1.39520690318151</c:v>
                </c:pt>
                <c:pt idx="948">
                  <c:v>1.39766055390249</c:v>
                </c:pt>
                <c:pt idx="949">
                  <c:v>1.3995007919432401</c:v>
                </c:pt>
                <c:pt idx="950">
                  <c:v>1.40072761730373</c:v>
                </c:pt>
                <c:pt idx="951">
                  <c:v>1.4037946807049699</c:v>
                </c:pt>
                <c:pt idx="952">
                  <c:v>1.4053282124055799</c:v>
                </c:pt>
                <c:pt idx="953">
                  <c:v>1.4074751567864501</c:v>
                </c:pt>
                <c:pt idx="954">
                  <c:v>1.4093153948271899</c:v>
                </c:pt>
                <c:pt idx="955">
                  <c:v>1.4117690455481799</c:v>
                </c:pt>
                <c:pt idx="956">
                  <c:v>1.4129958709086701</c:v>
                </c:pt>
                <c:pt idx="957">
                  <c:v>1.4157562279697899</c:v>
                </c:pt>
                <c:pt idx="958">
                  <c:v>1.4172897596704099</c:v>
                </c:pt>
                <c:pt idx="959">
                  <c:v>1.41912999771115</c:v>
                </c:pt>
                <c:pt idx="960">
                  <c:v>1.4212769420920099</c:v>
                </c:pt>
                <c:pt idx="961">
                  <c:v>1.4234238864728801</c:v>
                </c:pt>
                <c:pt idx="962">
                  <c:v>1.42557083085374</c:v>
                </c:pt>
                <c:pt idx="963">
                  <c:v>1.42771777523461</c:v>
                </c:pt>
                <c:pt idx="964">
                  <c:v>1.42955801327535</c:v>
                </c:pt>
                <c:pt idx="965">
                  <c:v>1.43109154497597</c:v>
                </c:pt>
                <c:pt idx="966">
                  <c:v>1.43323848935683</c:v>
                </c:pt>
                <c:pt idx="967">
                  <c:v>1.43569214007782</c:v>
                </c:pt>
                <c:pt idx="968">
                  <c:v>1.4378390844586899</c:v>
                </c:pt>
                <c:pt idx="969">
                  <c:v>1.4393726161592999</c:v>
                </c:pt>
                <c:pt idx="970">
                  <c:v>1.44121285420005</c:v>
                </c:pt>
                <c:pt idx="971">
                  <c:v>1.4433597985809099</c:v>
                </c:pt>
                <c:pt idx="972">
                  <c:v>1.4455067429617801</c:v>
                </c:pt>
                <c:pt idx="973">
                  <c:v>1.4473469810025199</c:v>
                </c:pt>
                <c:pt idx="974">
                  <c:v>1.4498006317235099</c:v>
                </c:pt>
                <c:pt idx="975">
                  <c:v>1.4513341634241199</c:v>
                </c:pt>
                <c:pt idx="976">
                  <c:v>1.45317440146487</c:v>
                </c:pt>
                <c:pt idx="977">
                  <c:v>1.4559347585259801</c:v>
                </c:pt>
                <c:pt idx="978">
                  <c:v>1.4577749965667199</c:v>
                </c:pt>
                <c:pt idx="979">
                  <c:v>1.45961523460746</c:v>
                </c:pt>
                <c:pt idx="980">
                  <c:v>1.46114876630808</c:v>
                </c:pt>
                <c:pt idx="981">
                  <c:v>1.46360241702907</c:v>
                </c:pt>
                <c:pt idx="982">
                  <c:v>1.46574936140993</c:v>
                </c:pt>
                <c:pt idx="983">
                  <c:v>1.46758959945068</c:v>
                </c:pt>
                <c:pt idx="984">
                  <c:v>1.46973654383154</c:v>
                </c:pt>
                <c:pt idx="985">
                  <c:v>1.4712700755321599</c:v>
                </c:pt>
                <c:pt idx="986">
                  <c:v>1.4734170199130201</c:v>
                </c:pt>
                <c:pt idx="987">
                  <c:v>1.4749505516136401</c:v>
                </c:pt>
                <c:pt idx="988">
                  <c:v>1.47709749599451</c:v>
                </c:pt>
                <c:pt idx="989">
                  <c:v>1.47924444037537</c:v>
                </c:pt>
                <c:pt idx="990">
                  <c:v>1.48169809109636</c:v>
                </c:pt>
                <c:pt idx="991">
                  <c:v>1.4835383291371</c:v>
                </c:pt>
                <c:pt idx="992">
                  <c:v>1.4859919798580901</c:v>
                </c:pt>
                <c:pt idx="993">
                  <c:v>1.48660539253834</c:v>
                </c:pt>
                <c:pt idx="994">
                  <c:v>1.48905904325933</c:v>
                </c:pt>
                <c:pt idx="995">
                  <c:v>1.4918194003204399</c:v>
                </c:pt>
                <c:pt idx="996">
                  <c:v>1.4933529320210599</c:v>
                </c:pt>
                <c:pt idx="997">
                  <c:v>1.4951931700618</c:v>
                </c:pt>
              </c:numCache>
            </c:numRef>
          </c:xVal>
          <c:yVal>
            <c:numRef>
              <c:f>'tio2-dye'!$AI$3:$AI$1000</c:f>
              <c:numCache>
                <c:formatCode>General</c:formatCode>
                <c:ptCount val="998"/>
                <c:pt idx="0">
                  <c:v>284.51426894071875</c:v>
                </c:pt>
                <c:pt idx="1">
                  <c:v>251.21087018081937</c:v>
                </c:pt>
                <c:pt idx="2">
                  <c:v>219.17846001831094</c:v>
                </c:pt>
                <c:pt idx="3">
                  <c:v>194.32297821469459</c:v>
                </c:pt>
                <c:pt idx="4">
                  <c:v>177.84262420538624</c:v>
                </c:pt>
                <c:pt idx="5">
                  <c:v>163.91815636377507</c:v>
                </c:pt>
                <c:pt idx="6">
                  <c:v>151.07533954833281</c:v>
                </c:pt>
                <c:pt idx="7">
                  <c:v>143.21752311436643</c:v>
                </c:pt>
                <c:pt idx="8">
                  <c:v>134.10016597695875</c:v>
                </c:pt>
                <c:pt idx="9">
                  <c:v>125.60644506446928</c:v>
                </c:pt>
                <c:pt idx="10">
                  <c:v>120.77684256198999</c:v>
                </c:pt>
                <c:pt idx="11">
                  <c:v>117.06978526436235</c:v>
                </c:pt>
                <c:pt idx="12">
                  <c:v>112.97218856031132</c:v>
                </c:pt>
                <c:pt idx="13">
                  <c:v>109.33465136644534</c:v>
                </c:pt>
                <c:pt idx="14">
                  <c:v>106.82374879530002</c:v>
                </c:pt>
                <c:pt idx="15">
                  <c:v>103.68920999923701</c:v>
                </c:pt>
                <c:pt idx="16">
                  <c:v>101.00041775082001</c:v>
                </c:pt>
                <c:pt idx="17">
                  <c:v>99.041586591897328</c:v>
                </c:pt>
                <c:pt idx="18">
                  <c:v>97.240198020904998</c:v>
                </c:pt>
                <c:pt idx="19">
                  <c:v>95.655548596933002</c:v>
                </c:pt>
                <c:pt idx="20">
                  <c:v>94.757921374837679</c:v>
                </c:pt>
                <c:pt idx="21">
                  <c:v>94.138399328603001</c:v>
                </c:pt>
                <c:pt idx="22">
                  <c:v>92.506721599145664</c:v>
                </c:pt>
                <c:pt idx="23">
                  <c:v>92.478095674067347</c:v>
                </c:pt>
                <c:pt idx="24">
                  <c:v>91.036575875486335</c:v>
                </c:pt>
                <c:pt idx="25">
                  <c:v>89.609369039444658</c:v>
                </c:pt>
                <c:pt idx="26">
                  <c:v>89.830197604333534</c:v>
                </c:pt>
                <c:pt idx="27">
                  <c:v>89.633905546654489</c:v>
                </c:pt>
                <c:pt idx="28">
                  <c:v>88.601327534904982</c:v>
                </c:pt>
                <c:pt idx="29">
                  <c:v>88.413214312962609</c:v>
                </c:pt>
                <c:pt idx="30">
                  <c:v>88.3518978057525</c:v>
                </c:pt>
                <c:pt idx="31">
                  <c:v>87.347945719081409</c:v>
                </c:pt>
                <c:pt idx="32">
                  <c:v>87.568774283970228</c:v>
                </c:pt>
                <c:pt idx="33">
                  <c:v>87.967492526130968</c:v>
                </c:pt>
                <c:pt idx="34">
                  <c:v>87.110759482719246</c:v>
                </c:pt>
                <c:pt idx="35">
                  <c:v>86.840857903410537</c:v>
                </c:pt>
                <c:pt idx="36">
                  <c:v>86.348083050278561</c:v>
                </c:pt>
                <c:pt idx="37">
                  <c:v>86.350127759212597</c:v>
                </c:pt>
                <c:pt idx="38">
                  <c:v>86.278562946517241</c:v>
                </c:pt>
                <c:pt idx="39">
                  <c:v>87.155743079270465</c:v>
                </c:pt>
                <c:pt idx="40">
                  <c:v>88.505250975814562</c:v>
                </c:pt>
                <c:pt idx="41">
                  <c:v>86.675236479743745</c:v>
                </c:pt>
                <c:pt idx="42">
                  <c:v>87.996118451209142</c:v>
                </c:pt>
                <c:pt idx="43">
                  <c:v>87.824362900740056</c:v>
                </c:pt>
                <c:pt idx="44">
                  <c:v>87.147564243533978</c:v>
                </c:pt>
                <c:pt idx="45">
                  <c:v>89.321089840543223</c:v>
                </c:pt>
                <c:pt idx="46">
                  <c:v>90.429322082856629</c:v>
                </c:pt>
                <c:pt idx="47">
                  <c:v>88.754705465781782</c:v>
                </c:pt>
                <c:pt idx="48">
                  <c:v>89.883384797436591</c:v>
                </c:pt>
                <c:pt idx="49">
                  <c:v>90.967080532539995</c:v>
                </c:pt>
                <c:pt idx="50">
                  <c:v>90.554049327840005</c:v>
                </c:pt>
                <c:pt idx="51">
                  <c:v>90.830085033951363</c:v>
                </c:pt>
                <c:pt idx="52">
                  <c:v>92.197995310902698</c:v>
                </c:pt>
                <c:pt idx="53">
                  <c:v>92.70303841763949</c:v>
                </c:pt>
                <c:pt idx="54">
                  <c:v>92.970895288014134</c:v>
                </c:pt>
                <c:pt idx="55">
                  <c:v>94.854072216373041</c:v>
                </c:pt>
                <c:pt idx="56">
                  <c:v>95.091258452735261</c:v>
                </c:pt>
                <c:pt idx="57">
                  <c:v>94.481935190356339</c:v>
                </c:pt>
                <c:pt idx="58">
                  <c:v>95.855573128404572</c:v>
                </c:pt>
                <c:pt idx="59">
                  <c:v>97.003881665827436</c:v>
                </c:pt>
                <c:pt idx="60">
                  <c:v>97.037210421454148</c:v>
                </c:pt>
                <c:pt idx="61">
                  <c:v>98.084714808422817</c:v>
                </c:pt>
                <c:pt idx="62">
                  <c:v>98.563994582589515</c:v>
                </c:pt>
                <c:pt idx="63">
                  <c:v>98.483024108796755</c:v>
                </c:pt>
                <c:pt idx="64">
                  <c:v>100.33164545616854</c:v>
                </c:pt>
                <c:pt idx="65">
                  <c:v>101.35481780682095</c:v>
                </c:pt>
                <c:pt idx="66">
                  <c:v>101.43578828061327</c:v>
                </c:pt>
                <c:pt idx="67">
                  <c:v>101.9837702749676</c:v>
                </c:pt>
                <c:pt idx="68">
                  <c:v>103.02370923887989</c:v>
                </c:pt>
                <c:pt idx="69">
                  <c:v>103.53059258365769</c:v>
                </c:pt>
                <c:pt idx="70">
                  <c:v>103.98697161776155</c:v>
                </c:pt>
                <c:pt idx="71">
                  <c:v>104.41067647028309</c:v>
                </c:pt>
                <c:pt idx="72">
                  <c:v>105.58172217105368</c:v>
                </c:pt>
                <c:pt idx="73">
                  <c:v>105.29688093345554</c:v>
                </c:pt>
                <c:pt idx="74">
                  <c:v>106.63276390447857</c:v>
                </c:pt>
                <c:pt idx="75">
                  <c:v>107.70760604989684</c:v>
                </c:pt>
                <c:pt idx="76">
                  <c:v>107.47473414938567</c:v>
                </c:pt>
                <c:pt idx="77">
                  <c:v>108.24589585671774</c:v>
                </c:pt>
                <c:pt idx="78">
                  <c:v>109.47824193133434</c:v>
                </c:pt>
                <c:pt idx="79">
                  <c:v>109.32223063965816</c:v>
                </c:pt>
                <c:pt idx="80">
                  <c:v>110.58340711024651</c:v>
                </c:pt>
                <c:pt idx="81">
                  <c:v>111.54482925108731</c:v>
                </c:pt>
                <c:pt idx="82">
                  <c:v>111.37205134615095</c:v>
                </c:pt>
                <c:pt idx="83">
                  <c:v>111.71903845227739</c:v>
                </c:pt>
                <c:pt idx="84">
                  <c:v>113.28344525780113</c:v>
                </c:pt>
                <c:pt idx="85">
                  <c:v>113.41123956618596</c:v>
                </c:pt>
                <c:pt idx="86">
                  <c:v>113.32474837827131</c:v>
                </c:pt>
                <c:pt idx="87">
                  <c:v>114.85337277744713</c:v>
                </c:pt>
                <c:pt idx="88">
                  <c:v>115.11652681727332</c:v>
                </c:pt>
                <c:pt idx="89">
                  <c:v>114.66791767711921</c:v>
                </c:pt>
                <c:pt idx="90">
                  <c:v>116.02233287510499</c:v>
                </c:pt>
                <c:pt idx="91">
                  <c:v>116.85432494041348</c:v>
                </c:pt>
                <c:pt idx="92">
                  <c:v>115.12286541496897</c:v>
                </c:pt>
                <c:pt idx="93">
                  <c:v>114.7734246581216</c:v>
                </c:pt>
                <c:pt idx="94">
                  <c:v>116.19817784344248</c:v>
                </c:pt>
                <c:pt idx="95">
                  <c:v>114.64031410650787</c:v>
                </c:pt>
                <c:pt idx="96">
                  <c:v>115.69333920759892</c:v>
                </c:pt>
                <c:pt idx="97">
                  <c:v>117.81595155214765</c:v>
                </c:pt>
                <c:pt idx="98">
                  <c:v>117.01585694621188</c:v>
                </c:pt>
                <c:pt idx="99">
                  <c:v>117.80593247837044</c:v>
                </c:pt>
                <c:pt idx="100">
                  <c:v>118.43508941741041</c:v>
                </c:pt>
                <c:pt idx="101">
                  <c:v>117.84600877347984</c:v>
                </c:pt>
                <c:pt idx="102">
                  <c:v>118.88840138811325</c:v>
                </c:pt>
                <c:pt idx="103">
                  <c:v>119.8015683981078</c:v>
                </c:pt>
                <c:pt idx="104">
                  <c:v>119.69442564995809</c:v>
                </c:pt>
                <c:pt idx="105">
                  <c:v>118.15373746807053</c:v>
                </c:pt>
                <c:pt idx="106">
                  <c:v>119.97475524483113</c:v>
                </c:pt>
                <c:pt idx="107">
                  <c:v>119.92568223041124</c:v>
                </c:pt>
                <c:pt idx="108">
                  <c:v>119.677250094911</c:v>
                </c:pt>
                <c:pt idx="109">
                  <c:v>120.56076882536051</c:v>
                </c:pt>
                <c:pt idx="110">
                  <c:v>120.16102822873265</c:v>
                </c:pt>
                <c:pt idx="111">
                  <c:v>119.78643755199514</c:v>
                </c:pt>
                <c:pt idx="112">
                  <c:v>120.41927496711683</c:v>
                </c:pt>
                <c:pt idx="113">
                  <c:v>120.32767200686655</c:v>
                </c:pt>
                <c:pt idx="114">
                  <c:v>119.34764301472494</c:v>
                </c:pt>
                <c:pt idx="115">
                  <c:v>120.83230617181671</c:v>
                </c:pt>
                <c:pt idx="116">
                  <c:v>120.37388242877869</c:v>
                </c:pt>
                <c:pt idx="117">
                  <c:v>118.48068642664229</c:v>
                </c:pt>
                <c:pt idx="118">
                  <c:v>118.54775287968262</c:v>
                </c:pt>
                <c:pt idx="119">
                  <c:v>119.99908728114734</c:v>
                </c:pt>
                <c:pt idx="120">
                  <c:v>119.1709801628139</c:v>
                </c:pt>
                <c:pt idx="121">
                  <c:v>118.18359021850924</c:v>
                </c:pt>
                <c:pt idx="122">
                  <c:v>119.48586533867385</c:v>
                </c:pt>
                <c:pt idx="123">
                  <c:v>118.28459883985664</c:v>
                </c:pt>
                <c:pt idx="124">
                  <c:v>118.35943518684674</c:v>
                </c:pt>
                <c:pt idx="125">
                  <c:v>118.97775516853596</c:v>
                </c:pt>
                <c:pt idx="126">
                  <c:v>118.52096719264526</c:v>
                </c:pt>
                <c:pt idx="127">
                  <c:v>118.106300220798</c:v>
                </c:pt>
                <c:pt idx="128">
                  <c:v>118.95056053971157</c:v>
                </c:pt>
                <c:pt idx="129">
                  <c:v>118.62136240131231</c:v>
                </c:pt>
                <c:pt idx="130">
                  <c:v>118.02308056717798</c:v>
                </c:pt>
                <c:pt idx="131">
                  <c:v>117.9151199354545</c:v>
                </c:pt>
                <c:pt idx="132">
                  <c:v>117.41457518837279</c:v>
                </c:pt>
                <c:pt idx="133">
                  <c:v>116.97087334966048</c:v>
                </c:pt>
                <c:pt idx="134">
                  <c:v>116.92486739864202</c:v>
                </c:pt>
                <c:pt idx="135">
                  <c:v>117.60268841031524</c:v>
                </c:pt>
                <c:pt idx="136">
                  <c:v>117.2344363312733</c:v>
                </c:pt>
                <c:pt idx="137">
                  <c:v>117.02710284534982</c:v>
                </c:pt>
                <c:pt idx="138">
                  <c:v>115.9511770041962</c:v>
                </c:pt>
                <c:pt idx="139">
                  <c:v>115.5778131528192</c:v>
                </c:pt>
                <c:pt idx="140">
                  <c:v>115.57535950209814</c:v>
                </c:pt>
                <c:pt idx="141">
                  <c:v>115.66225963179987</c:v>
                </c:pt>
                <c:pt idx="142">
                  <c:v>115.07951758556487</c:v>
                </c:pt>
                <c:pt idx="143">
                  <c:v>114.98137155672543</c:v>
                </c:pt>
                <c:pt idx="144">
                  <c:v>114.90653520973522</c:v>
                </c:pt>
                <c:pt idx="145">
                  <c:v>114.23811985915935</c:v>
                </c:pt>
                <c:pt idx="146">
                  <c:v>113.31922766414898</c:v>
                </c:pt>
                <c:pt idx="147">
                  <c:v>113.89992500144963</c:v>
                </c:pt>
                <c:pt idx="148">
                  <c:v>113.39181483131135</c:v>
                </c:pt>
                <c:pt idx="149">
                  <c:v>113.5392383454644</c:v>
                </c:pt>
                <c:pt idx="150">
                  <c:v>113.65067498237569</c:v>
                </c:pt>
                <c:pt idx="151">
                  <c:v>113.27690218921194</c:v>
                </c:pt>
                <c:pt idx="152">
                  <c:v>112.25781925642785</c:v>
                </c:pt>
                <c:pt idx="153">
                  <c:v>112.29053459937445</c:v>
                </c:pt>
                <c:pt idx="154">
                  <c:v>112.46617509681842</c:v>
                </c:pt>
                <c:pt idx="155">
                  <c:v>112.02840291401542</c:v>
                </c:pt>
                <c:pt idx="156">
                  <c:v>111.92044228229199</c:v>
                </c:pt>
                <c:pt idx="157">
                  <c:v>112.01388548058306</c:v>
                </c:pt>
                <c:pt idx="158">
                  <c:v>111.57079705455101</c:v>
                </c:pt>
                <c:pt idx="159">
                  <c:v>111.38881795941099</c:v>
                </c:pt>
                <c:pt idx="160">
                  <c:v>111.64747363958185</c:v>
                </c:pt>
                <c:pt idx="161">
                  <c:v>111.10583024292353</c:v>
                </c:pt>
                <c:pt idx="162">
                  <c:v>110.42453322606256</c:v>
                </c:pt>
                <c:pt idx="163">
                  <c:v>110.79667025207911</c:v>
                </c:pt>
                <c:pt idx="164">
                  <c:v>110.80996086015104</c:v>
                </c:pt>
                <c:pt idx="165">
                  <c:v>110.00475448188004</c:v>
                </c:pt>
                <c:pt idx="166">
                  <c:v>110.78808247455571</c:v>
                </c:pt>
                <c:pt idx="167">
                  <c:v>110.27281582314785</c:v>
                </c:pt>
                <c:pt idx="168">
                  <c:v>110.07243434760053</c:v>
                </c:pt>
                <c:pt idx="169">
                  <c:v>109.80151041382462</c:v>
                </c:pt>
                <c:pt idx="170">
                  <c:v>109.36189799298091</c:v>
                </c:pt>
                <c:pt idx="171">
                  <c:v>109.42037666849781</c:v>
                </c:pt>
                <c:pt idx="172">
                  <c:v>109.7683861290913</c:v>
                </c:pt>
                <c:pt idx="173">
                  <c:v>109.99841588418417</c:v>
                </c:pt>
                <c:pt idx="174">
                  <c:v>109.47497039703958</c:v>
                </c:pt>
                <c:pt idx="175">
                  <c:v>109.38479873304351</c:v>
                </c:pt>
                <c:pt idx="176">
                  <c:v>109.16172098832685</c:v>
                </c:pt>
                <c:pt idx="177">
                  <c:v>108.4794016169987</c:v>
                </c:pt>
                <c:pt idx="178">
                  <c:v>109.18155466498833</c:v>
                </c:pt>
                <c:pt idx="179">
                  <c:v>109.84710742305629</c:v>
                </c:pt>
                <c:pt idx="180">
                  <c:v>108.98464919462869</c:v>
                </c:pt>
                <c:pt idx="181">
                  <c:v>109.23246791744867</c:v>
                </c:pt>
                <c:pt idx="182">
                  <c:v>109.22776508690018</c:v>
                </c:pt>
                <c:pt idx="183">
                  <c:v>108.91349332372023</c:v>
                </c:pt>
                <c:pt idx="184">
                  <c:v>108.1814875252917</c:v>
                </c:pt>
                <c:pt idx="185">
                  <c:v>108.65954047409791</c:v>
                </c:pt>
                <c:pt idx="186">
                  <c:v>108.93516723842234</c:v>
                </c:pt>
                <c:pt idx="187">
                  <c:v>108.21195368841063</c:v>
                </c:pt>
                <c:pt idx="188">
                  <c:v>108.22892477256413</c:v>
                </c:pt>
                <c:pt idx="189">
                  <c:v>108.25284786709386</c:v>
                </c:pt>
                <c:pt idx="190">
                  <c:v>107.84676867277027</c:v>
                </c:pt>
                <c:pt idx="191">
                  <c:v>107.86885152925902</c:v>
                </c:pt>
                <c:pt idx="192">
                  <c:v>107.93898504570079</c:v>
                </c:pt>
                <c:pt idx="193">
                  <c:v>107.72449507850776</c:v>
                </c:pt>
                <c:pt idx="194">
                  <c:v>107.57932074418252</c:v>
                </c:pt>
                <c:pt idx="195">
                  <c:v>107.62409986984065</c:v>
                </c:pt>
                <c:pt idx="196">
                  <c:v>107.45377561562518</c:v>
                </c:pt>
                <c:pt idx="197">
                  <c:v>107.4106322571145</c:v>
                </c:pt>
                <c:pt idx="198">
                  <c:v>107.80342084336608</c:v>
                </c:pt>
                <c:pt idx="199">
                  <c:v>107.76089089753582</c:v>
                </c:pt>
                <c:pt idx="200">
                  <c:v>107.09063530891896</c:v>
                </c:pt>
                <c:pt idx="201">
                  <c:v>107.38773151705199</c:v>
                </c:pt>
                <c:pt idx="202">
                  <c:v>107.13275631296254</c:v>
                </c:pt>
                <c:pt idx="203">
                  <c:v>106.76225505409339</c:v>
                </c:pt>
                <c:pt idx="204">
                  <c:v>106.99208033829237</c:v>
                </c:pt>
                <c:pt idx="205">
                  <c:v>106.69314389211883</c:v>
                </c:pt>
                <c:pt idx="206">
                  <c:v>106.45105035431446</c:v>
                </c:pt>
                <c:pt idx="207">
                  <c:v>106.32223369146247</c:v>
                </c:pt>
                <c:pt idx="208">
                  <c:v>106.59826939757369</c:v>
                </c:pt>
                <c:pt idx="209">
                  <c:v>106.47149744365603</c:v>
                </c:pt>
                <c:pt idx="210">
                  <c:v>105.96747669138627</c:v>
                </c:pt>
                <c:pt idx="211">
                  <c:v>106.14025459632263</c:v>
                </c:pt>
                <c:pt idx="212">
                  <c:v>105.79776584985113</c:v>
                </c:pt>
                <c:pt idx="213">
                  <c:v>105.27084435751891</c:v>
                </c:pt>
                <c:pt idx="214">
                  <c:v>105.82843648386347</c:v>
                </c:pt>
                <c:pt idx="215">
                  <c:v>105.63705172762643</c:v>
                </c:pt>
                <c:pt idx="216">
                  <c:v>105.22034004684529</c:v>
                </c:pt>
                <c:pt idx="217">
                  <c:v>105.61517334203086</c:v>
                </c:pt>
                <c:pt idx="218">
                  <c:v>105.9120650792707</c:v>
                </c:pt>
                <c:pt idx="219">
                  <c:v>105.47040794949251</c:v>
                </c:pt>
                <c:pt idx="220">
                  <c:v>105.75850743831541</c:v>
                </c:pt>
                <c:pt idx="221">
                  <c:v>105.62457900312798</c:v>
                </c:pt>
                <c:pt idx="222">
                  <c:v>105.35590424917996</c:v>
                </c:pt>
                <c:pt idx="223">
                  <c:v>105.94580277668415</c:v>
                </c:pt>
                <c:pt idx="224">
                  <c:v>106.44348493125821</c:v>
                </c:pt>
                <c:pt idx="225">
                  <c:v>105.95479949599444</c:v>
                </c:pt>
                <c:pt idx="226">
                  <c:v>106.22613237155724</c:v>
                </c:pt>
                <c:pt idx="227">
                  <c:v>105.75012413168535</c:v>
                </c:pt>
                <c:pt idx="228">
                  <c:v>105.48410749935142</c:v>
                </c:pt>
                <c:pt idx="229">
                  <c:v>105.89550293690407</c:v>
                </c:pt>
                <c:pt idx="230">
                  <c:v>106.25987006897067</c:v>
                </c:pt>
                <c:pt idx="231">
                  <c:v>105.57121209994665</c:v>
                </c:pt>
                <c:pt idx="232">
                  <c:v>105.10685870099938</c:v>
                </c:pt>
                <c:pt idx="233">
                  <c:v>105.80144632593272</c:v>
                </c:pt>
                <c:pt idx="234">
                  <c:v>105.34056893217368</c:v>
                </c:pt>
                <c:pt idx="235">
                  <c:v>105.11544647852284</c:v>
                </c:pt>
                <c:pt idx="236">
                  <c:v>105.64011879102772</c:v>
                </c:pt>
                <c:pt idx="237">
                  <c:v>105.53174921751747</c:v>
                </c:pt>
                <c:pt idx="238">
                  <c:v>104.97109002777133</c:v>
                </c:pt>
                <c:pt idx="239">
                  <c:v>104.9796778052948</c:v>
                </c:pt>
                <c:pt idx="240">
                  <c:v>105.00891714305345</c:v>
                </c:pt>
                <c:pt idx="241">
                  <c:v>104.55335599252297</c:v>
                </c:pt>
                <c:pt idx="242">
                  <c:v>104.52391218387109</c:v>
                </c:pt>
                <c:pt idx="243">
                  <c:v>105.53522522270526</c:v>
                </c:pt>
                <c:pt idx="244">
                  <c:v>105.0829356064699</c:v>
                </c:pt>
                <c:pt idx="245">
                  <c:v>105.04838002548244</c:v>
                </c:pt>
                <c:pt idx="246">
                  <c:v>105.36878591546505</c:v>
                </c:pt>
                <c:pt idx="247">
                  <c:v>104.87437529518583</c:v>
                </c:pt>
                <c:pt idx="248">
                  <c:v>105.12567002319363</c:v>
                </c:pt>
                <c:pt idx="249">
                  <c:v>105.36162943419541</c:v>
                </c:pt>
                <c:pt idx="250">
                  <c:v>104.76436995452811</c:v>
                </c:pt>
                <c:pt idx="251">
                  <c:v>104.19532745815198</c:v>
                </c:pt>
                <c:pt idx="252">
                  <c:v>104.63166834470131</c:v>
                </c:pt>
                <c:pt idx="253">
                  <c:v>104.12335370366969</c:v>
                </c:pt>
                <c:pt idx="254">
                  <c:v>103.84711352666527</c:v>
                </c:pt>
                <c:pt idx="255">
                  <c:v>104.89625368078116</c:v>
                </c:pt>
                <c:pt idx="256">
                  <c:v>104.7518972300299</c:v>
                </c:pt>
                <c:pt idx="257">
                  <c:v>104.13848454978265</c:v>
                </c:pt>
                <c:pt idx="258">
                  <c:v>104.43251369451445</c:v>
                </c:pt>
                <c:pt idx="259">
                  <c:v>103.97102288807518</c:v>
                </c:pt>
                <c:pt idx="260">
                  <c:v>103.86142648920416</c:v>
                </c:pt>
                <c:pt idx="261">
                  <c:v>104.16342999877914</c:v>
                </c:pt>
                <c:pt idx="262">
                  <c:v>104.51082604669271</c:v>
                </c:pt>
                <c:pt idx="263">
                  <c:v>104.11128992095819</c:v>
                </c:pt>
                <c:pt idx="264">
                  <c:v>103.86960532494101</c:v>
                </c:pt>
                <c:pt idx="265">
                  <c:v>104.00885000335695</c:v>
                </c:pt>
                <c:pt idx="266">
                  <c:v>103.87492156816955</c:v>
                </c:pt>
                <c:pt idx="267">
                  <c:v>103.8702187376211</c:v>
                </c:pt>
                <c:pt idx="268">
                  <c:v>104.29960761379434</c:v>
                </c:pt>
                <c:pt idx="269">
                  <c:v>103.82727985000395</c:v>
                </c:pt>
                <c:pt idx="270">
                  <c:v>104.03134180163269</c:v>
                </c:pt>
                <c:pt idx="271">
                  <c:v>104.42678850949891</c:v>
                </c:pt>
                <c:pt idx="272">
                  <c:v>104.14666338551913</c:v>
                </c:pt>
                <c:pt idx="273">
                  <c:v>103.84956717738625</c:v>
                </c:pt>
                <c:pt idx="274">
                  <c:v>103.93871648691531</c:v>
                </c:pt>
                <c:pt idx="275">
                  <c:v>104.07387174746317</c:v>
                </c:pt>
                <c:pt idx="276">
                  <c:v>104.15770481376376</c:v>
                </c:pt>
                <c:pt idx="277">
                  <c:v>104.35706393484388</c:v>
                </c:pt>
                <c:pt idx="278">
                  <c:v>104.12417158724332</c:v>
                </c:pt>
                <c:pt idx="279">
                  <c:v>104.12519394171048</c:v>
                </c:pt>
                <c:pt idx="280">
                  <c:v>103.72811146669703</c:v>
                </c:pt>
                <c:pt idx="281">
                  <c:v>104.0252076748304</c:v>
                </c:pt>
                <c:pt idx="282">
                  <c:v>103.84936270649267</c:v>
                </c:pt>
                <c:pt idx="283">
                  <c:v>103.70337048859376</c:v>
                </c:pt>
                <c:pt idx="284">
                  <c:v>103.96734241199347</c:v>
                </c:pt>
                <c:pt idx="285">
                  <c:v>103.68701281712062</c:v>
                </c:pt>
                <c:pt idx="286">
                  <c:v>103.30567460090015</c:v>
                </c:pt>
                <c:pt idx="287">
                  <c:v>103.25823735362765</c:v>
                </c:pt>
                <c:pt idx="288">
                  <c:v>103.03004783657596</c:v>
                </c:pt>
                <c:pt idx="289">
                  <c:v>103.54040718654144</c:v>
                </c:pt>
                <c:pt idx="290">
                  <c:v>102.96236797085533</c:v>
                </c:pt>
                <c:pt idx="291">
                  <c:v>103.611971999237</c:v>
                </c:pt>
                <c:pt idx="292">
                  <c:v>103.60665575600828</c:v>
                </c:pt>
                <c:pt idx="293">
                  <c:v>103.73649477332725</c:v>
                </c:pt>
                <c:pt idx="294">
                  <c:v>103.55696932890817</c:v>
                </c:pt>
                <c:pt idx="295">
                  <c:v>103.61892400961332</c:v>
                </c:pt>
                <c:pt idx="296">
                  <c:v>103.37764835538265</c:v>
                </c:pt>
                <c:pt idx="297">
                  <c:v>103.83157373876546</c:v>
                </c:pt>
                <c:pt idx="298">
                  <c:v>103.54306530815587</c:v>
                </c:pt>
                <c:pt idx="299">
                  <c:v>103.27111901991299</c:v>
                </c:pt>
                <c:pt idx="300">
                  <c:v>103.92051857740125</c:v>
                </c:pt>
                <c:pt idx="301">
                  <c:v>103.26498489311052</c:v>
                </c:pt>
                <c:pt idx="302">
                  <c:v>103.04824574608992</c:v>
                </c:pt>
                <c:pt idx="303">
                  <c:v>103.28522751155887</c:v>
                </c:pt>
                <c:pt idx="304">
                  <c:v>102.70902853391306</c:v>
                </c:pt>
                <c:pt idx="305">
                  <c:v>103.01941535011829</c:v>
                </c:pt>
                <c:pt idx="306">
                  <c:v>103.45023552254536</c:v>
                </c:pt>
                <c:pt idx="307">
                  <c:v>103.19137537148076</c:v>
                </c:pt>
                <c:pt idx="308">
                  <c:v>102.80758350453956</c:v>
                </c:pt>
                <c:pt idx="309">
                  <c:v>102.79429289646762</c:v>
                </c:pt>
                <c:pt idx="310">
                  <c:v>102.69839604745553</c:v>
                </c:pt>
                <c:pt idx="311">
                  <c:v>102.76116861173429</c:v>
                </c:pt>
                <c:pt idx="312">
                  <c:v>103.26682513115119</c:v>
                </c:pt>
                <c:pt idx="313">
                  <c:v>103.055197756466</c:v>
                </c:pt>
                <c:pt idx="314">
                  <c:v>102.9122726019685</c:v>
                </c:pt>
                <c:pt idx="315">
                  <c:v>102.57612245319288</c:v>
                </c:pt>
                <c:pt idx="316">
                  <c:v>102.9402851143664</c:v>
                </c:pt>
                <c:pt idx="317">
                  <c:v>102.82884847745484</c:v>
                </c:pt>
                <c:pt idx="318">
                  <c:v>102.8079924463263</c:v>
                </c:pt>
                <c:pt idx="319">
                  <c:v>103.39605073578988</c:v>
                </c:pt>
                <c:pt idx="320">
                  <c:v>103.11265407751583</c:v>
                </c:pt>
                <c:pt idx="321">
                  <c:v>102.83171106996262</c:v>
                </c:pt>
                <c:pt idx="322">
                  <c:v>103.12942069077609</c:v>
                </c:pt>
                <c:pt idx="323">
                  <c:v>103.16213603372235</c:v>
                </c:pt>
                <c:pt idx="324">
                  <c:v>102.84765979964899</c:v>
                </c:pt>
                <c:pt idx="325">
                  <c:v>103.28113809369046</c:v>
                </c:pt>
                <c:pt idx="326">
                  <c:v>103.16418074265663</c:v>
                </c:pt>
                <c:pt idx="327">
                  <c:v>102.67242824399186</c:v>
                </c:pt>
                <c:pt idx="328">
                  <c:v>103.33798100205982</c:v>
                </c:pt>
                <c:pt idx="329">
                  <c:v>103.14884542565044</c:v>
                </c:pt>
                <c:pt idx="330">
                  <c:v>102.71250453910137</c:v>
                </c:pt>
                <c:pt idx="331">
                  <c:v>102.67876684168759</c:v>
                </c:pt>
                <c:pt idx="332">
                  <c:v>103.19791844007025</c:v>
                </c:pt>
                <c:pt idx="333">
                  <c:v>102.86626665094987</c:v>
                </c:pt>
                <c:pt idx="334">
                  <c:v>102.58184763820859</c:v>
                </c:pt>
                <c:pt idx="335">
                  <c:v>102.93619569649799</c:v>
                </c:pt>
                <c:pt idx="336">
                  <c:v>102.75871496101304</c:v>
                </c:pt>
                <c:pt idx="337">
                  <c:v>102.46407240360109</c:v>
                </c:pt>
                <c:pt idx="338">
                  <c:v>102.96277691264221</c:v>
                </c:pt>
                <c:pt idx="339">
                  <c:v>102.82557694316004</c:v>
                </c:pt>
                <c:pt idx="340">
                  <c:v>102.34588822720674</c:v>
                </c:pt>
                <c:pt idx="341">
                  <c:v>102.66547623361573</c:v>
                </c:pt>
                <c:pt idx="342">
                  <c:v>102.57878057480731</c:v>
                </c:pt>
                <c:pt idx="343">
                  <c:v>102.49924139726863</c:v>
                </c:pt>
                <c:pt idx="344">
                  <c:v>102.70473464515153</c:v>
                </c:pt>
                <c:pt idx="345">
                  <c:v>102.74808247455549</c:v>
                </c:pt>
                <c:pt idx="346">
                  <c:v>102.46161875288018</c:v>
                </c:pt>
                <c:pt idx="347">
                  <c:v>102.60352155291066</c:v>
                </c:pt>
                <c:pt idx="348">
                  <c:v>102.95357572243856</c:v>
                </c:pt>
                <c:pt idx="349">
                  <c:v>102.76996086015113</c:v>
                </c:pt>
                <c:pt idx="350">
                  <c:v>102.54095345952541</c:v>
                </c:pt>
                <c:pt idx="351">
                  <c:v>102.84786427054257</c:v>
                </c:pt>
                <c:pt idx="352">
                  <c:v>102.55322171313043</c:v>
                </c:pt>
                <c:pt idx="353">
                  <c:v>102.34466140184632</c:v>
                </c:pt>
                <c:pt idx="354">
                  <c:v>102.88957633279932</c:v>
                </c:pt>
                <c:pt idx="355">
                  <c:v>102.42358716670491</c:v>
                </c:pt>
                <c:pt idx="356">
                  <c:v>102.20173624734882</c:v>
                </c:pt>
                <c:pt idx="357">
                  <c:v>102.31521759319459</c:v>
                </c:pt>
                <c:pt idx="358">
                  <c:v>102.09970527153432</c:v>
                </c:pt>
                <c:pt idx="359">
                  <c:v>101.9913356980241</c:v>
                </c:pt>
                <c:pt idx="360">
                  <c:v>102.13242061448069</c:v>
                </c:pt>
                <c:pt idx="361">
                  <c:v>102.24181254245826</c:v>
                </c:pt>
                <c:pt idx="362">
                  <c:v>102.05717532570385</c:v>
                </c:pt>
                <c:pt idx="363">
                  <c:v>102.36551743297488</c:v>
                </c:pt>
                <c:pt idx="364">
                  <c:v>102.46182322377369</c:v>
                </c:pt>
                <c:pt idx="365">
                  <c:v>102.32973502662715</c:v>
                </c:pt>
                <c:pt idx="366">
                  <c:v>102.26409986984059</c:v>
                </c:pt>
                <c:pt idx="367">
                  <c:v>102.54197581399261</c:v>
                </c:pt>
                <c:pt idx="368">
                  <c:v>102.49617433386749</c:v>
                </c:pt>
                <c:pt idx="369">
                  <c:v>102.60699755809863</c:v>
                </c:pt>
                <c:pt idx="370">
                  <c:v>102.70268993621741</c:v>
                </c:pt>
                <c:pt idx="371">
                  <c:v>102.46529922896163</c:v>
                </c:pt>
                <c:pt idx="372">
                  <c:v>102.26164621911971</c:v>
                </c:pt>
                <c:pt idx="373">
                  <c:v>102.62969382726787</c:v>
                </c:pt>
                <c:pt idx="374">
                  <c:v>102.35140894132901</c:v>
                </c:pt>
                <c:pt idx="375">
                  <c:v>102.11647188479445</c:v>
                </c:pt>
                <c:pt idx="376">
                  <c:v>101.83123498847954</c:v>
                </c:pt>
                <c:pt idx="377">
                  <c:v>102.01444090898005</c:v>
                </c:pt>
                <c:pt idx="378">
                  <c:v>101.99215358159766</c:v>
                </c:pt>
                <c:pt idx="379">
                  <c:v>102.15429900007641</c:v>
                </c:pt>
                <c:pt idx="380">
                  <c:v>102.5127364762342</c:v>
                </c:pt>
                <c:pt idx="381">
                  <c:v>102.02568680811778</c:v>
                </c:pt>
                <c:pt idx="382">
                  <c:v>101.79504364034479</c:v>
                </c:pt>
                <c:pt idx="383">
                  <c:v>102.4229737540244</c:v>
                </c:pt>
                <c:pt idx="384">
                  <c:v>102.12526413321126</c:v>
                </c:pt>
                <c:pt idx="385">
                  <c:v>102.05431273319594</c:v>
                </c:pt>
                <c:pt idx="386">
                  <c:v>101.96884389974825</c:v>
                </c:pt>
                <c:pt idx="387">
                  <c:v>102.66200022842763</c:v>
                </c:pt>
                <c:pt idx="388">
                  <c:v>102.14877828595404</c:v>
                </c:pt>
                <c:pt idx="389">
                  <c:v>102.78366041001009</c:v>
                </c:pt>
                <c:pt idx="390">
                  <c:v>102.48840443991769</c:v>
                </c:pt>
                <c:pt idx="391">
                  <c:v>102.10461257297624</c:v>
                </c:pt>
                <c:pt idx="392">
                  <c:v>102.16145548134577</c:v>
                </c:pt>
                <c:pt idx="393">
                  <c:v>102.1823115124741</c:v>
                </c:pt>
                <c:pt idx="394">
                  <c:v>102.20868825772483</c:v>
                </c:pt>
                <c:pt idx="395">
                  <c:v>102.34895529060803</c:v>
                </c:pt>
                <c:pt idx="396">
                  <c:v>102.76035072816043</c:v>
                </c:pt>
                <c:pt idx="397">
                  <c:v>102.35222682490277</c:v>
                </c:pt>
                <c:pt idx="398">
                  <c:v>102.11095117067217</c:v>
                </c:pt>
                <c:pt idx="399">
                  <c:v>102.4051847862973</c:v>
                </c:pt>
                <c:pt idx="400">
                  <c:v>101.58218944029919</c:v>
                </c:pt>
                <c:pt idx="401">
                  <c:v>102.31378629694052</c:v>
                </c:pt>
                <c:pt idx="402">
                  <c:v>101.99215358159749</c:v>
                </c:pt>
                <c:pt idx="403">
                  <c:v>101.99317593606465</c:v>
                </c:pt>
                <c:pt idx="404">
                  <c:v>102.36245036957334</c:v>
                </c:pt>
                <c:pt idx="405">
                  <c:v>102.60393049469761</c:v>
                </c:pt>
                <c:pt idx="406">
                  <c:v>101.75190028183425</c:v>
                </c:pt>
                <c:pt idx="407">
                  <c:v>101.43578828061328</c:v>
                </c:pt>
                <c:pt idx="408">
                  <c:v>102.15736606347744</c:v>
                </c:pt>
                <c:pt idx="409">
                  <c:v>102.04224895048434</c:v>
                </c:pt>
                <c:pt idx="410">
                  <c:v>101.64516647547096</c:v>
                </c:pt>
                <c:pt idx="411">
                  <c:v>101.78441115388722</c:v>
                </c:pt>
                <c:pt idx="412">
                  <c:v>101.58730121263436</c:v>
                </c:pt>
                <c:pt idx="413">
                  <c:v>101.49140436362259</c:v>
                </c:pt>
                <c:pt idx="414">
                  <c:v>101.27057579873333</c:v>
                </c:pt>
                <c:pt idx="415">
                  <c:v>102.13507873609507</c:v>
                </c:pt>
                <c:pt idx="416">
                  <c:v>101.93244808072023</c:v>
                </c:pt>
                <c:pt idx="417">
                  <c:v>102.02037056488895</c:v>
                </c:pt>
                <c:pt idx="418">
                  <c:v>102.34425246005939</c:v>
                </c:pt>
                <c:pt idx="419">
                  <c:v>101.98745075104904</c:v>
                </c:pt>
                <c:pt idx="420">
                  <c:v>101.92713183749152</c:v>
                </c:pt>
                <c:pt idx="421">
                  <c:v>102.29149896955812</c:v>
                </c:pt>
                <c:pt idx="422">
                  <c:v>101.92508712855714</c:v>
                </c:pt>
                <c:pt idx="423">
                  <c:v>101.64230388296328</c:v>
                </c:pt>
                <c:pt idx="424">
                  <c:v>102.20030495109465</c:v>
                </c:pt>
                <c:pt idx="425">
                  <c:v>102.11810765194161</c:v>
                </c:pt>
                <c:pt idx="426">
                  <c:v>101.731657663386</c:v>
                </c:pt>
                <c:pt idx="427">
                  <c:v>102.17740421103221</c:v>
                </c:pt>
                <c:pt idx="428">
                  <c:v>101.80158670893421</c:v>
                </c:pt>
                <c:pt idx="429">
                  <c:v>101.55233668986048</c:v>
                </c:pt>
                <c:pt idx="430">
                  <c:v>101.40736682642859</c:v>
                </c:pt>
                <c:pt idx="431">
                  <c:v>102.09868291706729</c:v>
                </c:pt>
                <c:pt idx="432">
                  <c:v>101.43905981490805</c:v>
                </c:pt>
                <c:pt idx="433">
                  <c:v>101.9412403291371</c:v>
                </c:pt>
                <c:pt idx="434">
                  <c:v>101.96127847669186</c:v>
                </c:pt>
                <c:pt idx="435">
                  <c:v>102.18292492515447</c:v>
                </c:pt>
                <c:pt idx="436">
                  <c:v>101.82285168184936</c:v>
                </c:pt>
                <c:pt idx="437">
                  <c:v>101.19798863157108</c:v>
                </c:pt>
                <c:pt idx="438">
                  <c:v>102.24487960585948</c:v>
                </c:pt>
                <c:pt idx="439">
                  <c:v>101.72184306050194</c:v>
                </c:pt>
                <c:pt idx="440">
                  <c:v>101.93244808072016</c:v>
                </c:pt>
                <c:pt idx="441">
                  <c:v>101.88112588647296</c:v>
                </c:pt>
                <c:pt idx="442">
                  <c:v>101.67951758556489</c:v>
                </c:pt>
                <c:pt idx="443">
                  <c:v>102.04470260120529</c:v>
                </c:pt>
                <c:pt idx="444">
                  <c:v>101.62574174059668</c:v>
                </c:pt>
                <c:pt idx="445">
                  <c:v>101.54558915037768</c:v>
                </c:pt>
                <c:pt idx="446">
                  <c:v>101.78890951354254</c:v>
                </c:pt>
                <c:pt idx="447">
                  <c:v>101.68360700343338</c:v>
                </c:pt>
                <c:pt idx="448">
                  <c:v>101.43272121721225</c:v>
                </c:pt>
                <c:pt idx="449">
                  <c:v>101.41002494804292</c:v>
                </c:pt>
                <c:pt idx="450">
                  <c:v>101.8120147244982</c:v>
                </c:pt>
                <c:pt idx="451">
                  <c:v>101.62083443915466</c:v>
                </c:pt>
                <c:pt idx="452">
                  <c:v>101.78175303227293</c:v>
                </c:pt>
                <c:pt idx="453">
                  <c:v>101.55335904432752</c:v>
                </c:pt>
                <c:pt idx="454">
                  <c:v>101.27425627481493</c:v>
                </c:pt>
                <c:pt idx="455">
                  <c:v>101.09207270878167</c:v>
                </c:pt>
                <c:pt idx="456">
                  <c:v>101.30533585061406</c:v>
                </c:pt>
                <c:pt idx="457">
                  <c:v>101.44826100511166</c:v>
                </c:pt>
                <c:pt idx="458">
                  <c:v>101.53209407141233</c:v>
                </c:pt>
                <c:pt idx="459">
                  <c:v>101.57564637170972</c:v>
                </c:pt>
                <c:pt idx="460">
                  <c:v>101.72756824551769</c:v>
                </c:pt>
                <c:pt idx="461">
                  <c:v>101.35992957915627</c:v>
                </c:pt>
                <c:pt idx="462">
                  <c:v>101.47750034287023</c:v>
                </c:pt>
                <c:pt idx="463">
                  <c:v>101.56767200686647</c:v>
                </c:pt>
                <c:pt idx="464">
                  <c:v>101.6742013423362</c:v>
                </c:pt>
                <c:pt idx="465">
                  <c:v>101.97109307957592</c:v>
                </c:pt>
                <c:pt idx="466">
                  <c:v>101.75496734523519</c:v>
                </c:pt>
                <c:pt idx="467">
                  <c:v>101.44498947081708</c:v>
                </c:pt>
                <c:pt idx="468">
                  <c:v>101.48854177111473</c:v>
                </c:pt>
                <c:pt idx="469">
                  <c:v>101.44171793652242</c:v>
                </c:pt>
                <c:pt idx="470">
                  <c:v>101.12765064423579</c:v>
                </c:pt>
                <c:pt idx="471">
                  <c:v>101.48588364950027</c:v>
                </c:pt>
                <c:pt idx="472">
                  <c:v>101.71714022995359</c:v>
                </c:pt>
                <c:pt idx="473">
                  <c:v>101.09207270878164</c:v>
                </c:pt>
                <c:pt idx="474">
                  <c:v>101.07060326497289</c:v>
                </c:pt>
                <c:pt idx="475">
                  <c:v>101.23213527077149</c:v>
                </c:pt>
                <c:pt idx="476">
                  <c:v>100.89618959288937</c:v>
                </c:pt>
                <c:pt idx="477">
                  <c:v>100.71932227008469</c:v>
                </c:pt>
                <c:pt idx="478">
                  <c:v>100.7285234602884</c:v>
                </c:pt>
                <c:pt idx="479">
                  <c:v>101.00415022461287</c:v>
                </c:pt>
                <c:pt idx="480">
                  <c:v>100.74692584069577</c:v>
                </c:pt>
                <c:pt idx="481">
                  <c:v>100.98656572777919</c:v>
                </c:pt>
                <c:pt idx="482">
                  <c:v>101.20943900160223</c:v>
                </c:pt>
                <c:pt idx="483">
                  <c:v>100.94199107301456</c:v>
                </c:pt>
                <c:pt idx="484">
                  <c:v>100.99617585976969</c:v>
                </c:pt>
                <c:pt idx="485">
                  <c:v>100.88433028107117</c:v>
                </c:pt>
                <c:pt idx="486">
                  <c:v>100.73404417441057</c:v>
                </c:pt>
                <c:pt idx="487">
                  <c:v>100.68783375249856</c:v>
                </c:pt>
                <c:pt idx="488">
                  <c:v>100.98513443152504</c:v>
                </c:pt>
                <c:pt idx="489">
                  <c:v>100.7849574268711</c:v>
                </c:pt>
                <c:pt idx="490">
                  <c:v>100.51444243488216</c:v>
                </c:pt>
                <c:pt idx="491">
                  <c:v>101.20555405462734</c:v>
                </c:pt>
                <c:pt idx="492">
                  <c:v>100.81808171160438</c:v>
                </c:pt>
                <c:pt idx="493">
                  <c:v>100.42283947463187</c:v>
                </c:pt>
                <c:pt idx="494">
                  <c:v>100.77820988738853</c:v>
                </c:pt>
                <c:pt idx="495">
                  <c:v>100.5514516665902</c:v>
                </c:pt>
                <c:pt idx="496">
                  <c:v>100.38562577203017</c:v>
                </c:pt>
                <c:pt idx="497">
                  <c:v>100.88473922285797</c:v>
                </c:pt>
                <c:pt idx="498">
                  <c:v>100.69580811734184</c:v>
                </c:pt>
                <c:pt idx="499">
                  <c:v>100.11204371664009</c:v>
                </c:pt>
                <c:pt idx="500">
                  <c:v>100.09180109819182</c:v>
                </c:pt>
                <c:pt idx="501">
                  <c:v>100.12349408667129</c:v>
                </c:pt>
                <c:pt idx="502">
                  <c:v>100.24147379217206</c:v>
                </c:pt>
                <c:pt idx="503">
                  <c:v>100.27480254779876</c:v>
                </c:pt>
                <c:pt idx="504">
                  <c:v>100.1541647206836</c:v>
                </c:pt>
                <c:pt idx="505">
                  <c:v>100.47354825619885</c:v>
                </c:pt>
                <c:pt idx="506">
                  <c:v>100.41261592996125</c:v>
                </c:pt>
                <c:pt idx="507">
                  <c:v>100.16909109590294</c:v>
                </c:pt>
                <c:pt idx="508">
                  <c:v>100.24944815701537</c:v>
                </c:pt>
                <c:pt idx="509">
                  <c:v>100.13596681116969</c:v>
                </c:pt>
                <c:pt idx="510">
                  <c:v>100.72504745510037</c:v>
                </c:pt>
                <c:pt idx="511">
                  <c:v>100.57598817380034</c:v>
                </c:pt>
                <c:pt idx="512">
                  <c:v>100.2629432359807</c:v>
                </c:pt>
                <c:pt idx="513">
                  <c:v>100.59909338475637</c:v>
                </c:pt>
                <c:pt idx="514">
                  <c:v>100.41793217318994</c:v>
                </c:pt>
                <c:pt idx="515">
                  <c:v>100.02330334889756</c:v>
                </c:pt>
                <c:pt idx="516">
                  <c:v>100.33225886884857</c:v>
                </c:pt>
                <c:pt idx="517">
                  <c:v>100.40954886655994</c:v>
                </c:pt>
                <c:pt idx="518">
                  <c:v>100.17072686305033</c:v>
                </c:pt>
                <c:pt idx="519">
                  <c:v>100.24556321004042</c:v>
                </c:pt>
                <c:pt idx="520">
                  <c:v>100.11143030395986</c:v>
                </c:pt>
                <c:pt idx="521">
                  <c:v>99.852979094682354</c:v>
                </c:pt>
                <c:pt idx="522">
                  <c:v>99.979955519493501</c:v>
                </c:pt>
                <c:pt idx="523">
                  <c:v>100.1208359650568</c:v>
                </c:pt>
                <c:pt idx="524">
                  <c:v>100.1106124203862</c:v>
                </c:pt>
                <c:pt idx="525">
                  <c:v>99.654028915388793</c:v>
                </c:pt>
                <c:pt idx="526">
                  <c:v>100.08771168032341</c:v>
                </c:pt>
                <c:pt idx="527">
                  <c:v>99.660367513084736</c:v>
                </c:pt>
                <c:pt idx="528">
                  <c:v>99.519282596627832</c:v>
                </c:pt>
                <c:pt idx="529">
                  <c:v>99.987929884336509</c:v>
                </c:pt>
                <c:pt idx="530">
                  <c:v>99.919841076829172</c:v>
                </c:pt>
                <c:pt idx="531">
                  <c:v>99.431973525139242</c:v>
                </c:pt>
                <c:pt idx="532">
                  <c:v>99.912684595559455</c:v>
                </c:pt>
                <c:pt idx="533">
                  <c:v>99.914524833600311</c:v>
                </c:pt>
                <c:pt idx="534">
                  <c:v>99.604342488288864</c:v>
                </c:pt>
                <c:pt idx="535">
                  <c:v>99.613134736705518</c:v>
                </c:pt>
                <c:pt idx="536">
                  <c:v>99.798998778820419</c:v>
                </c:pt>
                <c:pt idx="537">
                  <c:v>99.505787517662242</c:v>
                </c:pt>
                <c:pt idx="538">
                  <c:v>99.509876935530627</c:v>
                </c:pt>
                <c:pt idx="539">
                  <c:v>99.488203020828664</c:v>
                </c:pt>
                <c:pt idx="540">
                  <c:v>99.455283206988511</c:v>
                </c:pt>
                <c:pt idx="541">
                  <c:v>99.039798351567711</c:v>
                </c:pt>
                <c:pt idx="542">
                  <c:v>99.12301800518803</c:v>
                </c:pt>
                <c:pt idx="543">
                  <c:v>98.85352536766608</c:v>
                </c:pt>
                <c:pt idx="544">
                  <c:v>98.375063477073326</c:v>
                </c:pt>
                <c:pt idx="545">
                  <c:v>98.470755855191754</c:v>
                </c:pt>
                <c:pt idx="546">
                  <c:v>99.661594338445269</c:v>
                </c:pt>
                <c:pt idx="547">
                  <c:v>98.911390630502922</c:v>
                </c:pt>
                <c:pt idx="548">
                  <c:v>99.090098191348005</c:v>
                </c:pt>
                <c:pt idx="549">
                  <c:v>99.105842450141267</c:v>
                </c:pt>
                <c:pt idx="550">
                  <c:v>98.859863965362038</c:v>
                </c:pt>
                <c:pt idx="551">
                  <c:v>99.038162584420448</c:v>
                </c:pt>
                <c:pt idx="552">
                  <c:v>98.92836171465639</c:v>
                </c:pt>
                <c:pt idx="553">
                  <c:v>98.990316395361248</c:v>
                </c:pt>
                <c:pt idx="554">
                  <c:v>98.972527427633935</c:v>
                </c:pt>
                <c:pt idx="555">
                  <c:v>99.459372624856798</c:v>
                </c:pt>
                <c:pt idx="556">
                  <c:v>98.855570076600273</c:v>
                </c:pt>
                <c:pt idx="557">
                  <c:v>98.957805523308039</c:v>
                </c:pt>
                <c:pt idx="558">
                  <c:v>99.088666895094306</c:v>
                </c:pt>
                <c:pt idx="559">
                  <c:v>99.018328907759383</c:v>
                </c:pt>
                <c:pt idx="560">
                  <c:v>98.61838136415669</c:v>
                </c:pt>
                <c:pt idx="561">
                  <c:v>99.194989283588768</c:v>
                </c:pt>
                <c:pt idx="562">
                  <c:v>99.231794044403728</c:v>
                </c:pt>
                <c:pt idx="563">
                  <c:v>98.880104107728599</c:v>
                </c:pt>
                <c:pt idx="564">
                  <c:v>99.244062298008558</c:v>
                </c:pt>
                <c:pt idx="565">
                  <c:v>98.933266540016703</c:v>
                </c:pt>
                <c:pt idx="566">
                  <c:v>98.452759940489713</c:v>
                </c:pt>
                <c:pt idx="567">
                  <c:v>99.092753836881002</c:v>
                </c:pt>
                <c:pt idx="568">
                  <c:v>98.796271041428128</c:v>
                </c:pt>
                <c:pt idx="569">
                  <c:v>98.571353058671093</c:v>
                </c:pt>
                <c:pt idx="570">
                  <c:v>98.599978983749082</c:v>
                </c:pt>
                <c:pt idx="571">
                  <c:v>98.691990885786311</c:v>
                </c:pt>
                <c:pt idx="572">
                  <c:v>98.362792747386877</c:v>
                </c:pt>
                <c:pt idx="573">
                  <c:v>98.025415773250842</c:v>
                </c:pt>
                <c:pt idx="574">
                  <c:v>98.285093807888884</c:v>
                </c:pt>
                <c:pt idx="575">
                  <c:v>98.794226332493992</c:v>
                </c:pt>
                <c:pt idx="576">
                  <c:v>97.912956781872367</c:v>
                </c:pt>
                <c:pt idx="577">
                  <c:v>98.258512591744974</c:v>
                </c:pt>
                <c:pt idx="578">
                  <c:v>98.677677923247231</c:v>
                </c:pt>
                <c:pt idx="579">
                  <c:v>97.982476885633488</c:v>
                </c:pt>
                <c:pt idx="580">
                  <c:v>98.297362061493914</c:v>
                </c:pt>
                <c:pt idx="581">
                  <c:v>97.998834557107045</c:v>
                </c:pt>
                <c:pt idx="582">
                  <c:v>97.714620015259001</c:v>
                </c:pt>
                <c:pt idx="583">
                  <c:v>98.058131116197544</c:v>
                </c:pt>
                <c:pt idx="584">
                  <c:v>98.099025294880533</c:v>
                </c:pt>
                <c:pt idx="585">
                  <c:v>98.076533496604824</c:v>
                </c:pt>
                <c:pt idx="586">
                  <c:v>98.309630315098886</c:v>
                </c:pt>
                <c:pt idx="587">
                  <c:v>98.08266762340736</c:v>
                </c:pt>
                <c:pt idx="588">
                  <c:v>97.667591709773333</c:v>
                </c:pt>
                <c:pt idx="589">
                  <c:v>97.522417375448086</c:v>
                </c:pt>
                <c:pt idx="590">
                  <c:v>97.56944568093401</c:v>
                </c:pt>
                <c:pt idx="591">
                  <c:v>97.461076107423551</c:v>
                </c:pt>
                <c:pt idx="592">
                  <c:v>98.021326355382655</c:v>
                </c:pt>
                <c:pt idx="593">
                  <c:v>97.765737738612827</c:v>
                </c:pt>
                <c:pt idx="594">
                  <c:v>97.553088009460566</c:v>
                </c:pt>
                <c:pt idx="595">
                  <c:v>97.223889871061431</c:v>
                </c:pt>
                <c:pt idx="596">
                  <c:v>97.072581409933633</c:v>
                </c:pt>
                <c:pt idx="597">
                  <c:v>97.029642522316308</c:v>
                </c:pt>
                <c:pt idx="598">
                  <c:v>96.92536236667425</c:v>
                </c:pt>
                <c:pt idx="599">
                  <c:v>98.105159421683169</c:v>
                </c:pt>
                <c:pt idx="600">
                  <c:v>97.571490389868075</c:v>
                </c:pt>
                <c:pt idx="601">
                  <c:v>97.659412874036789</c:v>
                </c:pt>
                <c:pt idx="602">
                  <c:v>97.452897271686737</c:v>
                </c:pt>
                <c:pt idx="603">
                  <c:v>97.19526394598293</c:v>
                </c:pt>
                <c:pt idx="604">
                  <c:v>96.945809456015979</c:v>
                </c:pt>
                <c:pt idx="605">
                  <c:v>97.348617116044764</c:v>
                </c:pt>
                <c:pt idx="606">
                  <c:v>97.371108914320544</c:v>
                </c:pt>
                <c:pt idx="607">
                  <c:v>97.405868966201425</c:v>
                </c:pt>
                <c:pt idx="608">
                  <c:v>97.892509692530595</c:v>
                </c:pt>
                <c:pt idx="609">
                  <c:v>97.260694631876234</c:v>
                </c:pt>
                <c:pt idx="610">
                  <c:v>96.857886971847066</c:v>
                </c:pt>
                <c:pt idx="611">
                  <c:v>97.499925577172604</c:v>
                </c:pt>
                <c:pt idx="612">
                  <c:v>97.025553104447937</c:v>
                </c:pt>
                <c:pt idx="613">
                  <c:v>97.017374268711251</c:v>
                </c:pt>
                <c:pt idx="614">
                  <c:v>96.892647023727946</c:v>
                </c:pt>
                <c:pt idx="615">
                  <c:v>96.984658925764776</c:v>
                </c:pt>
                <c:pt idx="616">
                  <c:v>96.994882470435542</c:v>
                </c:pt>
                <c:pt idx="617">
                  <c:v>96.714757346456096</c:v>
                </c:pt>
                <c:pt idx="618">
                  <c:v>96.825171628900478</c:v>
                </c:pt>
                <c:pt idx="619">
                  <c:v>96.418274551003222</c:v>
                </c:pt>
                <c:pt idx="620">
                  <c:v>96.573672429999107</c:v>
                </c:pt>
                <c:pt idx="621">
                  <c:v>96.861976389715565</c:v>
                </c:pt>
                <c:pt idx="622">
                  <c:v>96.937630620279137</c:v>
                </c:pt>
                <c:pt idx="623">
                  <c:v>96.915138822003513</c:v>
                </c:pt>
                <c:pt idx="624">
                  <c:v>97.111430879682644</c:v>
                </c:pt>
                <c:pt idx="625">
                  <c:v>96.641147824826334</c:v>
                </c:pt>
                <c:pt idx="626">
                  <c:v>96.555270049591897</c:v>
                </c:pt>
                <c:pt idx="627">
                  <c:v>96.876289352254503</c:v>
                </c:pt>
                <c:pt idx="628">
                  <c:v>96.700444383916818</c:v>
                </c:pt>
                <c:pt idx="629">
                  <c:v>96.336486193636887</c:v>
                </c:pt>
                <c:pt idx="630">
                  <c:v>96.941720038147437</c:v>
                </c:pt>
                <c:pt idx="631">
                  <c:v>96.671818458838629</c:v>
                </c:pt>
                <c:pt idx="632">
                  <c:v>96.228116620126812</c:v>
                </c:pt>
                <c:pt idx="633">
                  <c:v>96.463258147554626</c:v>
                </c:pt>
                <c:pt idx="634">
                  <c:v>96.08703170366978</c:v>
                </c:pt>
                <c:pt idx="635">
                  <c:v>96.021601017776931</c:v>
                </c:pt>
                <c:pt idx="636">
                  <c:v>96.119747046616368</c:v>
                </c:pt>
                <c:pt idx="637">
                  <c:v>96.620700735485016</c:v>
                </c:pt>
                <c:pt idx="638">
                  <c:v>96.123836464484768</c:v>
                </c:pt>
                <c:pt idx="639">
                  <c:v>95.68626875257506</c:v>
                </c:pt>
                <c:pt idx="640">
                  <c:v>96.166775352102079</c:v>
                </c:pt>
                <c:pt idx="641">
                  <c:v>95.776235945678039</c:v>
                </c:pt>
                <c:pt idx="642">
                  <c:v>95.510423784237588</c:v>
                </c:pt>
                <c:pt idx="643">
                  <c:v>95.923454988937152</c:v>
                </c:pt>
                <c:pt idx="644">
                  <c:v>95.761922983138902</c:v>
                </c:pt>
                <c:pt idx="645">
                  <c:v>95.50020023956651</c:v>
                </c:pt>
                <c:pt idx="646">
                  <c:v>96.021601017776845</c:v>
                </c:pt>
                <c:pt idx="647">
                  <c:v>95.85393488517596</c:v>
                </c:pt>
                <c:pt idx="648">
                  <c:v>95.432724844739283</c:v>
                </c:pt>
                <c:pt idx="649">
                  <c:v>95.886650228122335</c:v>
                </c:pt>
                <c:pt idx="650">
                  <c:v>95.749654729533916</c:v>
                </c:pt>
                <c:pt idx="651">
                  <c:v>95.412277755397767</c:v>
                </c:pt>
                <c:pt idx="652">
                  <c:v>95.8968737727931</c:v>
                </c:pt>
                <c:pt idx="653">
                  <c:v>95.952080914015426</c:v>
                </c:pt>
                <c:pt idx="654">
                  <c:v>95.671955790035895</c:v>
                </c:pt>
                <c:pt idx="655">
                  <c:v>95.700581715114041</c:v>
                </c:pt>
                <c:pt idx="656">
                  <c:v>95.800772452887728</c:v>
                </c:pt>
                <c:pt idx="657">
                  <c:v>95.455216643015135</c:v>
                </c:pt>
                <c:pt idx="658">
                  <c:v>95.397964792858801</c:v>
                </c:pt>
                <c:pt idx="659">
                  <c:v>95.336623524833996</c:v>
                </c:pt>
                <c:pt idx="660">
                  <c:v>95.320265853360866</c:v>
                </c:pt>
                <c:pt idx="661">
                  <c:v>94.978799461356644</c:v>
                </c:pt>
                <c:pt idx="662">
                  <c:v>95.207806861982235</c:v>
                </c:pt>
                <c:pt idx="663">
                  <c:v>95.999109219500923</c:v>
                </c:pt>
                <c:pt idx="664">
                  <c:v>94.680271956969719</c:v>
                </c:pt>
                <c:pt idx="665">
                  <c:v>95.154644429694059</c:v>
                </c:pt>
                <c:pt idx="666">
                  <c:v>95.1341973403526</c:v>
                </c:pt>
                <c:pt idx="667">
                  <c:v>94.747747351796733</c:v>
                </c:pt>
                <c:pt idx="668">
                  <c:v>95.031961893644606</c:v>
                </c:pt>
                <c:pt idx="669">
                  <c:v>95.003335968566475</c:v>
                </c:pt>
                <c:pt idx="670">
                  <c:v>94.549410585183423</c:v>
                </c:pt>
                <c:pt idx="671">
                  <c:v>94.935860573739205</c:v>
                </c:pt>
                <c:pt idx="672">
                  <c:v>95.013559513237368</c:v>
                </c:pt>
                <c:pt idx="673">
                  <c:v>94.659824867627847</c:v>
                </c:pt>
                <c:pt idx="674">
                  <c:v>94.892921686121795</c:v>
                </c:pt>
                <c:pt idx="675">
                  <c:v>94.772283859006578</c:v>
                </c:pt>
                <c:pt idx="676">
                  <c:v>94.508516406500434</c:v>
                </c:pt>
                <c:pt idx="677">
                  <c:v>94.518739951171298</c:v>
                </c:pt>
                <c:pt idx="678">
                  <c:v>94.706853173113515</c:v>
                </c:pt>
                <c:pt idx="679">
                  <c:v>94.453309265278065</c:v>
                </c:pt>
                <c:pt idx="680">
                  <c:v>94.152737051957018</c:v>
                </c:pt>
                <c:pt idx="681">
                  <c:v>94.557589420919996</c:v>
                </c:pt>
                <c:pt idx="682">
                  <c:v>94.236570118257433</c:v>
                </c:pt>
                <c:pt idx="683">
                  <c:v>93.737661138322878</c:v>
                </c:pt>
                <c:pt idx="684">
                  <c:v>94.056635732051532</c:v>
                </c:pt>
                <c:pt idx="685">
                  <c:v>93.89510372625324</c:v>
                </c:pt>
                <c:pt idx="686">
                  <c:v>93.490251357290035</c:v>
                </c:pt>
                <c:pt idx="687">
                  <c:v>93.876701345845788</c:v>
                </c:pt>
                <c:pt idx="688">
                  <c:v>93.94008732280453</c:v>
                </c:pt>
                <c:pt idx="689">
                  <c:v>93.531145535973238</c:v>
                </c:pt>
                <c:pt idx="690">
                  <c:v>93.355300567635553</c:v>
                </c:pt>
                <c:pt idx="691">
                  <c:v>93.480027812619042</c:v>
                </c:pt>
                <c:pt idx="692">
                  <c:v>93.240796867322842</c:v>
                </c:pt>
                <c:pt idx="693">
                  <c:v>93.529100827038903</c:v>
                </c:pt>
                <c:pt idx="694">
                  <c:v>93.837851876096735</c:v>
                </c:pt>
                <c:pt idx="695">
                  <c:v>93.594531512932036</c:v>
                </c:pt>
                <c:pt idx="696">
                  <c:v>93.361434694437946</c:v>
                </c:pt>
                <c:pt idx="697">
                  <c:v>93.75401880979625</c:v>
                </c:pt>
                <c:pt idx="698">
                  <c:v>93.322585224689163</c:v>
                </c:pt>
                <c:pt idx="699">
                  <c:v>93.034281264972833</c:v>
                </c:pt>
                <c:pt idx="700">
                  <c:v>93.289869881742675</c:v>
                </c:pt>
                <c:pt idx="701">
                  <c:v>93.349166440833031</c:v>
                </c:pt>
                <c:pt idx="702">
                  <c:v>93.026102429236275</c:v>
                </c:pt>
                <c:pt idx="703">
                  <c:v>93.414597126726221</c:v>
                </c:pt>
                <c:pt idx="704">
                  <c:v>93.410507708857793</c:v>
                </c:pt>
                <c:pt idx="705">
                  <c:v>92.404510913252565</c:v>
                </c:pt>
                <c:pt idx="706">
                  <c:v>92.872749259174398</c:v>
                </c:pt>
                <c:pt idx="707">
                  <c:v>93.328719351491571</c:v>
                </c:pt>
                <c:pt idx="708">
                  <c:v>92.977029414816599</c:v>
                </c:pt>
                <c:pt idx="709">
                  <c:v>92.956582325475082</c:v>
                </c:pt>
                <c:pt idx="710">
                  <c:v>93.075175443656136</c:v>
                </c:pt>
                <c:pt idx="711">
                  <c:v>92.572177045853209</c:v>
                </c:pt>
                <c:pt idx="712">
                  <c:v>92.214352982375772</c:v>
                </c:pt>
                <c:pt idx="713">
                  <c:v>92.790960901808177</c:v>
                </c:pt>
                <c:pt idx="714">
                  <c:v>92.467896890211335</c:v>
                </c:pt>
                <c:pt idx="715">
                  <c:v>92.001703253223326</c:v>
                </c:pt>
                <c:pt idx="716">
                  <c:v>92.343169645227803</c:v>
                </c:pt>
                <c:pt idx="717">
                  <c:v>92.224576527046537</c:v>
                </c:pt>
                <c:pt idx="718">
                  <c:v>91.858573627832627</c:v>
                </c:pt>
                <c:pt idx="719">
                  <c:v>92.187771766231648</c:v>
                </c:pt>
                <c:pt idx="720">
                  <c:v>92.179592930495005</c:v>
                </c:pt>
                <c:pt idx="721">
                  <c:v>91.879020717173901</c:v>
                </c:pt>
                <c:pt idx="722">
                  <c:v>91.907646642252132</c:v>
                </c:pt>
                <c:pt idx="723">
                  <c:v>92.310454302281258</c:v>
                </c:pt>
                <c:pt idx="724">
                  <c:v>91.69090749523167</c:v>
                </c:pt>
                <c:pt idx="725">
                  <c:v>91.64387918974586</c:v>
                </c:pt>
                <c:pt idx="726">
                  <c:v>92.009882088959927</c:v>
                </c:pt>
                <c:pt idx="727">
                  <c:v>91.748159345387933</c:v>
                </c:pt>
                <c:pt idx="728">
                  <c:v>91.535509616235501</c:v>
                </c:pt>
                <c:pt idx="729">
                  <c:v>92.105983408865569</c:v>
                </c:pt>
                <c:pt idx="730">
                  <c:v>91.470078930342467</c:v>
                </c:pt>
                <c:pt idx="731">
                  <c:v>91.118388993667537</c:v>
                </c:pt>
                <c:pt idx="732">
                  <c:v>91.827902993820004</c:v>
                </c:pt>
                <c:pt idx="733">
                  <c:v>91.502794273289211</c:v>
                </c:pt>
                <c:pt idx="734">
                  <c:v>91.120433702601716</c:v>
                </c:pt>
                <c:pt idx="735">
                  <c:v>91.836081829556591</c:v>
                </c:pt>
                <c:pt idx="736">
                  <c:v>91.51915194476247</c:v>
                </c:pt>
                <c:pt idx="737">
                  <c:v>90.993661748683934</c:v>
                </c:pt>
                <c:pt idx="738">
                  <c:v>91.357619938963794</c:v>
                </c:pt>
                <c:pt idx="739">
                  <c:v>91.128612538338345</c:v>
                </c:pt>
                <c:pt idx="740">
                  <c:v>90.668553028152971</c:v>
                </c:pt>
                <c:pt idx="741">
                  <c:v>91.001840584420478</c:v>
                </c:pt>
                <c:pt idx="742">
                  <c:v>91.660236861219232</c:v>
                </c:pt>
                <c:pt idx="743">
                  <c:v>90.99775116655222</c:v>
                </c:pt>
                <c:pt idx="744">
                  <c:v>91.243116238651226</c:v>
                </c:pt>
                <c:pt idx="745">
                  <c:v>91.65819215228511</c:v>
                </c:pt>
                <c:pt idx="746">
                  <c:v>91.463944803540215</c:v>
                </c:pt>
                <c:pt idx="747">
                  <c:v>90.842353287556179</c:v>
                </c:pt>
                <c:pt idx="748">
                  <c:v>91.527330780498801</c:v>
                </c:pt>
                <c:pt idx="749">
                  <c:v>91.584582630655333</c:v>
                </c:pt>
                <c:pt idx="750">
                  <c:v>91.459855385671716</c:v>
                </c:pt>
                <c:pt idx="751">
                  <c:v>91.725667547112408</c:v>
                </c:pt>
                <c:pt idx="752">
                  <c:v>91.349441103227363</c:v>
                </c:pt>
                <c:pt idx="753">
                  <c:v>90.85257683222693</c:v>
                </c:pt>
                <c:pt idx="754">
                  <c:v>91.102031322194421</c:v>
                </c:pt>
                <c:pt idx="755">
                  <c:v>91.390335281910311</c:v>
                </c:pt>
                <c:pt idx="756">
                  <c:v>90.930275771725078</c:v>
                </c:pt>
                <c:pt idx="757">
                  <c:v>91.67046040589014</c:v>
                </c:pt>
                <c:pt idx="758">
                  <c:v>91.357619938964007</c:v>
                </c:pt>
                <c:pt idx="759">
                  <c:v>90.635837685206369</c:v>
                </c:pt>
                <c:pt idx="760">
                  <c:v>90.412964411383399</c:v>
                </c:pt>
                <c:pt idx="761">
                  <c:v>91.095897195391814</c:v>
                </c:pt>
                <c:pt idx="762">
                  <c:v>90.817816780346377</c:v>
                </c:pt>
                <c:pt idx="763">
                  <c:v>90.965035823605561</c:v>
                </c:pt>
                <c:pt idx="764">
                  <c:v>91.54164374303798</c:v>
                </c:pt>
                <c:pt idx="765">
                  <c:v>91.271742163729172</c:v>
                </c:pt>
                <c:pt idx="766">
                  <c:v>90.280058330662897</c:v>
                </c:pt>
                <c:pt idx="767">
                  <c:v>90.915962809185871</c:v>
                </c:pt>
                <c:pt idx="768">
                  <c:v>90.629703558403804</c:v>
                </c:pt>
                <c:pt idx="769">
                  <c:v>90.106258071259802</c:v>
                </c:pt>
                <c:pt idx="770">
                  <c:v>91.067271270313597</c:v>
                </c:pt>
                <c:pt idx="771">
                  <c:v>91.073405397116218</c:v>
                </c:pt>
                <c:pt idx="772">
                  <c:v>90.62970355840406</c:v>
                </c:pt>
                <c:pt idx="773">
                  <c:v>90.494752768749706</c:v>
                </c:pt>
                <c:pt idx="774">
                  <c:v>90.425232664988343</c:v>
                </c:pt>
                <c:pt idx="775">
                  <c:v>89.961083736934441</c:v>
                </c:pt>
                <c:pt idx="776">
                  <c:v>89.95494961013199</c:v>
                </c:pt>
                <c:pt idx="777">
                  <c:v>90.365936105897532</c:v>
                </c:pt>
                <c:pt idx="778">
                  <c:v>90.239164151979693</c:v>
                </c:pt>
                <c:pt idx="779">
                  <c:v>89.981530826276114</c:v>
                </c:pt>
                <c:pt idx="780">
                  <c:v>89.946770774395432</c:v>
                </c:pt>
                <c:pt idx="781">
                  <c:v>90.071498019379007</c:v>
                </c:pt>
                <c:pt idx="782">
                  <c:v>89.343581638819032</c:v>
                </c:pt>
                <c:pt idx="783">
                  <c:v>89.000070537880575</c:v>
                </c:pt>
                <c:pt idx="784">
                  <c:v>90.230985316243078</c:v>
                </c:pt>
                <c:pt idx="785">
                  <c:v>89.576678457313079</c:v>
                </c:pt>
                <c:pt idx="786">
                  <c:v>89.754568134584673</c:v>
                </c:pt>
                <c:pt idx="787">
                  <c:v>89.924278976119467</c:v>
                </c:pt>
                <c:pt idx="788">
                  <c:v>89.128887200732336</c:v>
                </c:pt>
                <c:pt idx="789">
                  <c:v>89.515337189288175</c:v>
                </c:pt>
                <c:pt idx="790">
                  <c:v>90.175778175020966</c:v>
                </c:pt>
                <c:pt idx="791">
                  <c:v>89.54396311436625</c:v>
                </c:pt>
                <c:pt idx="792">
                  <c:v>89.556231367971179</c:v>
                </c:pt>
                <c:pt idx="793">
                  <c:v>90.034693258564218</c:v>
                </c:pt>
                <c:pt idx="794">
                  <c:v>89.691182157625775</c:v>
                </c:pt>
                <c:pt idx="795">
                  <c:v>89.517381898222325</c:v>
                </c:pt>
                <c:pt idx="796">
                  <c:v>89.846580036621802</c:v>
                </c:pt>
                <c:pt idx="797">
                  <c:v>89.779104641794405</c:v>
                </c:pt>
                <c:pt idx="798">
                  <c:v>90.09807923552286</c:v>
                </c:pt>
                <c:pt idx="799">
                  <c:v>90.004022624551723</c:v>
                </c:pt>
                <c:pt idx="800">
                  <c:v>89.30882158693845</c:v>
                </c:pt>
                <c:pt idx="801">
                  <c:v>89.460130048065793</c:v>
                </c:pt>
                <c:pt idx="802">
                  <c:v>90.108302780193682</c:v>
                </c:pt>
                <c:pt idx="803">
                  <c:v>89.797507022201899</c:v>
                </c:pt>
                <c:pt idx="804">
                  <c:v>88.989846993209639</c:v>
                </c:pt>
                <c:pt idx="805">
                  <c:v>89.572589039444622</c:v>
                </c:pt>
                <c:pt idx="806">
                  <c:v>89.766836388189574</c:v>
                </c:pt>
                <c:pt idx="807">
                  <c:v>89.114574238193327</c:v>
                </c:pt>
                <c:pt idx="808">
                  <c:v>88.987802284275489</c:v>
                </c:pt>
                <c:pt idx="809">
                  <c:v>88.744481921110832</c:v>
                </c:pt>
                <c:pt idx="810">
                  <c:v>89.308821586938137</c:v>
                </c:pt>
                <c:pt idx="811">
                  <c:v>89.253614445716167</c:v>
                </c:pt>
                <c:pt idx="812">
                  <c:v>88.605441713588306</c:v>
                </c:pt>
                <c:pt idx="813">
                  <c:v>89.374252272831129</c:v>
                </c:pt>
                <c:pt idx="814">
                  <c:v>89.533739569695598</c:v>
                </c:pt>
                <c:pt idx="815">
                  <c:v>89.398788780041357</c:v>
                </c:pt>
                <c:pt idx="816">
                  <c:v>89.016428209353748</c:v>
                </c:pt>
                <c:pt idx="817">
                  <c:v>88.938729269855955</c:v>
                </c:pt>
                <c:pt idx="818">
                  <c:v>89.523516025024932</c:v>
                </c:pt>
                <c:pt idx="819">
                  <c:v>89.263837990386662</c:v>
                </c:pt>
                <c:pt idx="820">
                  <c:v>88.764929010452562</c:v>
                </c:pt>
                <c:pt idx="821">
                  <c:v>89.124797782864036</c:v>
                </c:pt>
                <c:pt idx="822">
                  <c:v>88.948952814526436</c:v>
                </c:pt>
                <c:pt idx="823">
                  <c:v>88.580905206378233</c:v>
                </c:pt>
                <c:pt idx="824">
                  <c:v>89.157513125810681</c:v>
                </c:pt>
                <c:pt idx="825">
                  <c:v>89.01438350041947</c:v>
                </c:pt>
                <c:pt idx="826">
                  <c:v>88.576815788509961</c:v>
                </c:pt>
                <c:pt idx="827">
                  <c:v>88.587039333180741</c:v>
                </c:pt>
                <c:pt idx="828">
                  <c:v>88.942818687724142</c:v>
                </c:pt>
                <c:pt idx="829">
                  <c:v>88.396881402304132</c:v>
                </c:pt>
                <c:pt idx="830">
                  <c:v>88.482759177538611</c:v>
                </c:pt>
                <c:pt idx="831">
                  <c:v>88.899879800106703</c:v>
                </c:pt>
                <c:pt idx="832">
                  <c:v>88.789465517662251</c:v>
                </c:pt>
                <c:pt idx="833">
                  <c:v>88.300780082398745</c:v>
                </c:pt>
                <c:pt idx="834">
                  <c:v>88.756750174715677</c:v>
                </c:pt>
                <c:pt idx="835">
                  <c:v>88.296690664530402</c:v>
                </c:pt>
                <c:pt idx="836">
                  <c:v>88.12289040512691</c:v>
                </c:pt>
                <c:pt idx="837">
                  <c:v>88.717900704966922</c:v>
                </c:pt>
                <c:pt idx="838">
                  <c:v>88.701543033493621</c:v>
                </c:pt>
                <c:pt idx="839">
                  <c:v>88.368255477225674</c:v>
                </c:pt>
                <c:pt idx="840">
                  <c:v>88.785376099794007</c:v>
                </c:pt>
                <c:pt idx="841">
                  <c:v>88.490938013275326</c:v>
                </c:pt>
                <c:pt idx="842">
                  <c:v>88.239438814373997</c:v>
                </c:pt>
                <c:pt idx="843">
                  <c:v>88.540011027695016</c:v>
                </c:pt>
                <c:pt idx="844">
                  <c:v>88.315093044937683</c:v>
                </c:pt>
                <c:pt idx="845">
                  <c:v>88.043146756694995</c:v>
                </c:pt>
                <c:pt idx="846">
                  <c:v>88.208768180361673</c:v>
                </c:pt>
                <c:pt idx="847">
                  <c:v>88.39483669337001</c:v>
                </c:pt>
                <c:pt idx="848">
                  <c:v>87.842765281147678</c:v>
                </c:pt>
                <c:pt idx="849">
                  <c:v>87.75075337911035</c:v>
                </c:pt>
                <c:pt idx="850">
                  <c:v>88.106532733654007</c:v>
                </c:pt>
                <c:pt idx="851">
                  <c:v>87.918419511711335</c:v>
                </c:pt>
                <c:pt idx="852">
                  <c:v>87.239576145570993</c:v>
                </c:pt>
                <c:pt idx="853">
                  <c:v>87.746663961241993</c:v>
                </c:pt>
                <c:pt idx="854">
                  <c:v>87.775289886320337</c:v>
                </c:pt>
                <c:pt idx="855">
                  <c:v>87.161877206073342</c:v>
                </c:pt>
                <c:pt idx="856">
                  <c:v>87.354079845884016</c:v>
                </c:pt>
                <c:pt idx="857">
                  <c:v>87.116893609521668</c:v>
                </c:pt>
                <c:pt idx="858">
                  <c:v>86.542330399023342</c:v>
                </c:pt>
                <c:pt idx="859">
                  <c:v>87.217084347295327</c:v>
                </c:pt>
                <c:pt idx="860">
                  <c:v>87.372482226291325</c:v>
                </c:pt>
                <c:pt idx="861">
                  <c:v>86.990121655604</c:v>
                </c:pt>
                <c:pt idx="862">
                  <c:v>87.014658162813674</c:v>
                </c:pt>
                <c:pt idx="863">
                  <c:v>87.15369837033667</c:v>
                </c:pt>
                <c:pt idx="864">
                  <c:v>86.832679067673666</c:v>
                </c:pt>
                <c:pt idx="865">
                  <c:v>86.763158963912346</c:v>
                </c:pt>
                <c:pt idx="866">
                  <c:v>86.998300491340345</c:v>
                </c:pt>
                <c:pt idx="867">
                  <c:v>86.630252883192014</c:v>
                </c:pt>
                <c:pt idx="868">
                  <c:v>86.237668767833995</c:v>
                </c:pt>
                <c:pt idx="869">
                  <c:v>86.552553943694335</c:v>
                </c:pt>
                <c:pt idx="870">
                  <c:v>86.12725448538967</c:v>
                </c:pt>
                <c:pt idx="871">
                  <c:v>86.288786491188006</c:v>
                </c:pt>
                <c:pt idx="872">
                  <c:v>86.754980128175674</c:v>
                </c:pt>
                <c:pt idx="873">
                  <c:v>86.206998133821656</c:v>
                </c:pt>
                <c:pt idx="874">
                  <c:v>85.849174070344006</c:v>
                </c:pt>
                <c:pt idx="875">
                  <c:v>85.890068249027323</c:v>
                </c:pt>
                <c:pt idx="876">
                  <c:v>85.90847062943466</c:v>
                </c:pt>
                <c:pt idx="877">
                  <c:v>85.438187574578677</c:v>
                </c:pt>
                <c:pt idx="878">
                  <c:v>85.663105557335996</c:v>
                </c:pt>
                <c:pt idx="879">
                  <c:v>85.730580952162668</c:v>
                </c:pt>
                <c:pt idx="880">
                  <c:v>85.591540744640326</c:v>
                </c:pt>
                <c:pt idx="881">
                  <c:v>85.34822038147567</c:v>
                </c:pt>
                <c:pt idx="882">
                  <c:v>85.066050548561677</c:v>
                </c:pt>
                <c:pt idx="883">
                  <c:v>85.233716681163003</c:v>
                </c:pt>
                <c:pt idx="884">
                  <c:v>84.95359155718333</c:v>
                </c:pt>
                <c:pt idx="885">
                  <c:v>85.174420122071993</c:v>
                </c:pt>
                <c:pt idx="886">
                  <c:v>85.164196577401341</c:v>
                </c:pt>
                <c:pt idx="887">
                  <c:v>85.102855309376665</c:v>
                </c:pt>
                <c:pt idx="888">
                  <c:v>84.935189176775665</c:v>
                </c:pt>
                <c:pt idx="889">
                  <c:v>84.924965632104673</c:v>
                </c:pt>
                <c:pt idx="890">
                  <c:v>84.687779395742666</c:v>
                </c:pt>
                <c:pt idx="891">
                  <c:v>85.01902224307635</c:v>
                </c:pt>
                <c:pt idx="892">
                  <c:v>84.775701879911679</c:v>
                </c:pt>
                <c:pt idx="893">
                  <c:v>84.237943430228015</c:v>
                </c:pt>
                <c:pt idx="894">
                  <c:v>84.28292702677966</c:v>
                </c:pt>
                <c:pt idx="895">
                  <c:v>84.401520144960699</c:v>
                </c:pt>
                <c:pt idx="896">
                  <c:v>84.152065654993336</c:v>
                </c:pt>
                <c:pt idx="897">
                  <c:v>84.029383118944011</c:v>
                </c:pt>
                <c:pt idx="898">
                  <c:v>83.837180479133352</c:v>
                </c:pt>
                <c:pt idx="899">
                  <c:v>83.338271499198669</c:v>
                </c:pt>
                <c:pt idx="900">
                  <c:v>83.15833711299301</c:v>
                </c:pt>
                <c:pt idx="901">
                  <c:v>83.274885522240012</c:v>
                </c:pt>
                <c:pt idx="902">
                  <c:v>83.47322228885335</c:v>
                </c:pt>
                <c:pt idx="903">
                  <c:v>83.119487643244028</c:v>
                </c:pt>
                <c:pt idx="904">
                  <c:v>82.990670980392338</c:v>
                </c:pt>
                <c:pt idx="905">
                  <c:v>82.74735061722734</c:v>
                </c:pt>
                <c:pt idx="906">
                  <c:v>82.720769401083345</c:v>
                </c:pt>
                <c:pt idx="907">
                  <c:v>82.700322311741672</c:v>
                </c:pt>
                <c:pt idx="908">
                  <c:v>82.82096013885733</c:v>
                </c:pt>
                <c:pt idx="909">
                  <c:v>82.36907946440833</c:v>
                </c:pt>
                <c:pt idx="910">
                  <c:v>82.450867821774324</c:v>
                </c:pt>
                <c:pt idx="911">
                  <c:v>82.769842415503007</c:v>
                </c:pt>
                <c:pt idx="912">
                  <c:v>82.162563862058335</c:v>
                </c:pt>
                <c:pt idx="913">
                  <c:v>82.146206190585346</c:v>
                </c:pt>
                <c:pt idx="914">
                  <c:v>82.403839516288997</c:v>
                </c:pt>
                <c:pt idx="915">
                  <c:v>81.590045360494329</c:v>
                </c:pt>
                <c:pt idx="916">
                  <c:v>81.567553562218677</c:v>
                </c:pt>
                <c:pt idx="917">
                  <c:v>81.269026057831667</c:v>
                </c:pt>
                <c:pt idx="918">
                  <c:v>81.056376328679335</c:v>
                </c:pt>
                <c:pt idx="919">
                  <c:v>81.348769706263667</c:v>
                </c:pt>
                <c:pt idx="920">
                  <c:v>80.956185590905676</c:v>
                </c:pt>
                <c:pt idx="921">
                  <c:v>80.573825020217996</c:v>
                </c:pt>
                <c:pt idx="922">
                  <c:v>80.815100674448686</c:v>
                </c:pt>
                <c:pt idx="923">
                  <c:v>80.485902536049338</c:v>
                </c:pt>
                <c:pt idx="924">
                  <c:v>80.046290115205665</c:v>
                </c:pt>
                <c:pt idx="925">
                  <c:v>79.946099377432006</c:v>
                </c:pt>
                <c:pt idx="926">
                  <c:v>79.59236473182267</c:v>
                </c:pt>
                <c:pt idx="927">
                  <c:v>79.508531665522341</c:v>
                </c:pt>
                <c:pt idx="928">
                  <c:v>79.83568509498734</c:v>
                </c:pt>
                <c:pt idx="929">
                  <c:v>79.708913141069672</c:v>
                </c:pt>
                <c:pt idx="930">
                  <c:v>79.250898339818349</c:v>
                </c:pt>
                <c:pt idx="931">
                  <c:v>79.109813423361658</c:v>
                </c:pt>
                <c:pt idx="932">
                  <c:v>78.721318725871654</c:v>
                </c:pt>
                <c:pt idx="933">
                  <c:v>78.62112798809801</c:v>
                </c:pt>
                <c:pt idx="934">
                  <c:v>78.602725607690331</c:v>
                </c:pt>
                <c:pt idx="935">
                  <c:v>78.745855233081329</c:v>
                </c:pt>
                <c:pt idx="936">
                  <c:v>78.729497561608326</c:v>
                </c:pt>
                <c:pt idx="937">
                  <c:v>78.067011866941328</c:v>
                </c:pt>
                <c:pt idx="938">
                  <c:v>78.529116086060668</c:v>
                </c:pt>
                <c:pt idx="939">
                  <c:v>78.514803123521673</c:v>
                </c:pt>
                <c:pt idx="940">
                  <c:v>77.649891244373336</c:v>
                </c:pt>
                <c:pt idx="941">
                  <c:v>78.099727209887675</c:v>
                </c:pt>
                <c:pt idx="942">
                  <c:v>77.821646794842678</c:v>
                </c:pt>
                <c:pt idx="943">
                  <c:v>77.265485964751662</c:v>
                </c:pt>
                <c:pt idx="944">
                  <c:v>77.105973907072681</c:v>
                </c:pt>
                <c:pt idx="945">
                  <c:v>77.555809872587332</c:v>
                </c:pt>
                <c:pt idx="946">
                  <c:v>77.126420996414012</c:v>
                </c:pt>
                <c:pt idx="947">
                  <c:v>76.431219958800668</c:v>
                </c:pt>
                <c:pt idx="948">
                  <c:v>76.533455405508661</c:v>
                </c:pt>
                <c:pt idx="949">
                  <c:v>76.533455405508349</c:v>
                </c:pt>
                <c:pt idx="950">
                  <c:v>76.185854886701662</c:v>
                </c:pt>
                <c:pt idx="951">
                  <c:v>76.063172350652351</c:v>
                </c:pt>
                <c:pt idx="952">
                  <c:v>76.042725261310991</c:v>
                </c:pt>
                <c:pt idx="953">
                  <c:v>75.51110093842999</c:v>
                </c:pt>
                <c:pt idx="954">
                  <c:v>75.408865491721656</c:v>
                </c:pt>
                <c:pt idx="955">
                  <c:v>75.490653849088361</c:v>
                </c:pt>
                <c:pt idx="956">
                  <c:v>74.877241168840996</c:v>
                </c:pt>
                <c:pt idx="957">
                  <c:v>75.286182955672658</c:v>
                </c:pt>
                <c:pt idx="958">
                  <c:v>75.470206759746674</c:v>
                </c:pt>
                <c:pt idx="959">
                  <c:v>74.999923704890335</c:v>
                </c:pt>
                <c:pt idx="960">
                  <c:v>74.590981918058986</c:v>
                </c:pt>
                <c:pt idx="961">
                  <c:v>74.652323186083663</c:v>
                </c:pt>
                <c:pt idx="962">
                  <c:v>74.877241168840996</c:v>
                </c:pt>
                <c:pt idx="963">
                  <c:v>74.447852292668017</c:v>
                </c:pt>
                <c:pt idx="964">
                  <c:v>75.020370794232335</c:v>
                </c:pt>
                <c:pt idx="965">
                  <c:v>74.488746471351334</c:v>
                </c:pt>
                <c:pt idx="966">
                  <c:v>74.01846341649501</c:v>
                </c:pt>
                <c:pt idx="967">
                  <c:v>74.079804684519672</c:v>
                </c:pt>
                <c:pt idx="968">
                  <c:v>73.998016327153664</c:v>
                </c:pt>
                <c:pt idx="969">
                  <c:v>73.425497825589332</c:v>
                </c:pt>
                <c:pt idx="970">
                  <c:v>73.957122148470347</c:v>
                </c:pt>
                <c:pt idx="971">
                  <c:v>73.854886701762339</c:v>
                </c:pt>
                <c:pt idx="972">
                  <c:v>73.384603646906314</c:v>
                </c:pt>
                <c:pt idx="973">
                  <c:v>73.24147402151533</c:v>
                </c:pt>
                <c:pt idx="974">
                  <c:v>73.139238574807322</c:v>
                </c:pt>
                <c:pt idx="975">
                  <c:v>72.464484626535338</c:v>
                </c:pt>
                <c:pt idx="976">
                  <c:v>72.77119096665902</c:v>
                </c:pt>
                <c:pt idx="977">
                  <c:v>72.546272983901673</c:v>
                </c:pt>
                <c:pt idx="978">
                  <c:v>72.075989929045662</c:v>
                </c:pt>
                <c:pt idx="979">
                  <c:v>72.996108949416325</c:v>
                </c:pt>
                <c:pt idx="980">
                  <c:v>72.525825894560015</c:v>
                </c:pt>
                <c:pt idx="981">
                  <c:v>71.728389410239004</c:v>
                </c:pt>
                <c:pt idx="982">
                  <c:v>72.014648661020672</c:v>
                </c:pt>
                <c:pt idx="983">
                  <c:v>72.075989929045662</c:v>
                </c:pt>
                <c:pt idx="984">
                  <c:v>72.28046082246135</c:v>
                </c:pt>
                <c:pt idx="985">
                  <c:v>71.626153963530669</c:v>
                </c:pt>
                <c:pt idx="986">
                  <c:v>72.096437018387007</c:v>
                </c:pt>
                <c:pt idx="987">
                  <c:v>72.014648661021013</c:v>
                </c:pt>
                <c:pt idx="988">
                  <c:v>71.237659266041007</c:v>
                </c:pt>
                <c:pt idx="989">
                  <c:v>71.401235980773677</c:v>
                </c:pt>
                <c:pt idx="990">
                  <c:v>71.871519035630001</c:v>
                </c:pt>
                <c:pt idx="991">
                  <c:v>70.890058747234349</c:v>
                </c:pt>
                <c:pt idx="992">
                  <c:v>71.299000534065996</c:v>
                </c:pt>
                <c:pt idx="993">
                  <c:v>71.339894712749</c:v>
                </c:pt>
                <c:pt idx="994">
                  <c:v>70.930952925917353</c:v>
                </c:pt>
                <c:pt idx="995">
                  <c:v>70.89005874723432</c:v>
                </c:pt>
                <c:pt idx="996">
                  <c:v>70.787823300526341</c:v>
                </c:pt>
                <c:pt idx="997">
                  <c:v>70.317540245670003</c:v>
                </c:pt>
              </c:numCache>
            </c:numRef>
          </c:yVal>
          <c:smooth val="1"/>
        </c:ser>
        <c:ser>
          <c:idx val="2"/>
          <c:order val="3"/>
          <c:tx>
            <c:v>25%</c:v>
          </c:tx>
          <c:spPr>
            <a:ln w="22225">
              <a:solidFill>
                <a:schemeClr val="tx1"/>
              </a:solidFill>
              <a:prstDash val="lgDashDot"/>
            </a:ln>
          </c:spPr>
          <c:marker>
            <c:symbol val="none"/>
          </c:marker>
          <c:xVal>
            <c:numRef>
              <c:f>'tio2-dye'!$AA$3:$AA$1000</c:f>
              <c:numCache>
                <c:formatCode>General</c:formatCode>
                <c:ptCount val="998"/>
                <c:pt idx="0">
                  <c:v>-0.502385223163195</c:v>
                </c:pt>
                <c:pt idx="1">
                  <c:v>-0.50054498512245404</c:v>
                </c:pt>
                <c:pt idx="2">
                  <c:v>-0.498398040741588</c:v>
                </c:pt>
                <c:pt idx="3">
                  <c:v>-0.49655780270084698</c:v>
                </c:pt>
                <c:pt idx="4">
                  <c:v>-0.49471756466010502</c:v>
                </c:pt>
                <c:pt idx="5">
                  <c:v>-0.49257062027923998</c:v>
                </c:pt>
                <c:pt idx="6">
                  <c:v>-0.49011696955825101</c:v>
                </c:pt>
                <c:pt idx="7">
                  <c:v>-0.48797002517738602</c:v>
                </c:pt>
                <c:pt idx="8">
                  <c:v>-0.48643649347676798</c:v>
                </c:pt>
                <c:pt idx="9">
                  <c:v>-0.48459625543602602</c:v>
                </c:pt>
                <c:pt idx="10">
                  <c:v>-0.48244931105516098</c:v>
                </c:pt>
                <c:pt idx="11">
                  <c:v>-0.48030236667429599</c:v>
                </c:pt>
                <c:pt idx="12">
                  <c:v>-0.47846212863355497</c:v>
                </c:pt>
                <c:pt idx="13">
                  <c:v>-0.47662189059281301</c:v>
                </c:pt>
                <c:pt idx="14">
                  <c:v>-0.47447494621194802</c:v>
                </c:pt>
                <c:pt idx="15">
                  <c:v>-0.472021295490959</c:v>
                </c:pt>
                <c:pt idx="16">
                  <c:v>-0.47048776379034102</c:v>
                </c:pt>
                <c:pt idx="17">
                  <c:v>-0.468034113069352</c:v>
                </c:pt>
                <c:pt idx="18">
                  <c:v>-0.46619387502861098</c:v>
                </c:pt>
                <c:pt idx="19">
                  <c:v>-0.46435363698786902</c:v>
                </c:pt>
                <c:pt idx="20">
                  <c:v>-0.46251339894712701</c:v>
                </c:pt>
                <c:pt idx="21">
                  <c:v>-0.46005974822613899</c:v>
                </c:pt>
                <c:pt idx="22">
                  <c:v>-0.45821951018539703</c:v>
                </c:pt>
                <c:pt idx="23">
                  <c:v>-0.45607256580453198</c:v>
                </c:pt>
                <c:pt idx="24">
                  <c:v>-0.45423232776379002</c:v>
                </c:pt>
                <c:pt idx="25">
                  <c:v>-0.45239208972304901</c:v>
                </c:pt>
                <c:pt idx="26">
                  <c:v>-0.45024514534218302</c:v>
                </c:pt>
                <c:pt idx="27">
                  <c:v>-0.44871161364156498</c:v>
                </c:pt>
                <c:pt idx="28">
                  <c:v>-0.44656466926069999</c:v>
                </c:pt>
                <c:pt idx="29">
                  <c:v>-0.44472443121995903</c:v>
                </c:pt>
                <c:pt idx="30">
                  <c:v>-0.44227078049897001</c:v>
                </c:pt>
                <c:pt idx="31">
                  <c:v>-0.44043054245822799</c:v>
                </c:pt>
                <c:pt idx="32">
                  <c:v>-0.43859030441748698</c:v>
                </c:pt>
                <c:pt idx="33">
                  <c:v>-0.43644336003662199</c:v>
                </c:pt>
                <c:pt idx="34">
                  <c:v>-0.43460312199588003</c:v>
                </c:pt>
                <c:pt idx="35">
                  <c:v>-0.43245617761501498</c:v>
                </c:pt>
                <c:pt idx="36">
                  <c:v>-0.43030923323414999</c:v>
                </c:pt>
                <c:pt idx="37">
                  <c:v>-0.428162288853284</c:v>
                </c:pt>
                <c:pt idx="38">
                  <c:v>-0.42632205081254299</c:v>
                </c:pt>
                <c:pt idx="39">
                  <c:v>-0.424788519111925</c:v>
                </c:pt>
                <c:pt idx="40">
                  <c:v>-0.42264157473106001</c:v>
                </c:pt>
                <c:pt idx="41">
                  <c:v>-0.42049463035019402</c:v>
                </c:pt>
                <c:pt idx="42">
                  <c:v>-0.41834768596932898</c:v>
                </c:pt>
                <c:pt idx="43">
                  <c:v>-0.41620074158846398</c:v>
                </c:pt>
                <c:pt idx="44">
                  <c:v>-0.41436050354772302</c:v>
                </c:pt>
                <c:pt idx="45">
                  <c:v>-0.41252026550698101</c:v>
                </c:pt>
                <c:pt idx="46">
                  <c:v>-0.41037332112611602</c:v>
                </c:pt>
                <c:pt idx="47">
                  <c:v>-0.40822637674525097</c:v>
                </c:pt>
                <c:pt idx="48">
                  <c:v>-0.40669284504463299</c:v>
                </c:pt>
                <c:pt idx="49">
                  <c:v>-0.40485260700389097</c:v>
                </c:pt>
                <c:pt idx="50">
                  <c:v>-0.40270566262302598</c:v>
                </c:pt>
                <c:pt idx="51">
                  <c:v>-0.40025201190203702</c:v>
                </c:pt>
                <c:pt idx="52">
                  <c:v>-0.398411773861295</c:v>
                </c:pt>
                <c:pt idx="53">
                  <c:v>-0.39657153582055399</c:v>
                </c:pt>
                <c:pt idx="54">
                  <c:v>-0.394424591439689</c:v>
                </c:pt>
                <c:pt idx="55">
                  <c:v>-0.39197094071869998</c:v>
                </c:pt>
                <c:pt idx="56">
                  <c:v>-0.39013070267795802</c:v>
                </c:pt>
                <c:pt idx="57">
                  <c:v>-0.38859717097733998</c:v>
                </c:pt>
                <c:pt idx="58">
                  <c:v>-0.38645022659647499</c:v>
                </c:pt>
                <c:pt idx="59">
                  <c:v>-0.38430328221561</c:v>
                </c:pt>
                <c:pt idx="60">
                  <c:v>-0.38246304417486798</c:v>
                </c:pt>
                <c:pt idx="61">
                  <c:v>-0.38062280613412702</c:v>
                </c:pt>
                <c:pt idx="62">
                  <c:v>-0.37847586175326198</c:v>
                </c:pt>
                <c:pt idx="63">
                  <c:v>-0.37602221103227301</c:v>
                </c:pt>
                <c:pt idx="64">
                  <c:v>-0.374795385671778</c:v>
                </c:pt>
                <c:pt idx="65">
                  <c:v>-0.37234173495078998</c:v>
                </c:pt>
                <c:pt idx="66">
                  <c:v>-0.370808203250172</c:v>
                </c:pt>
                <c:pt idx="67">
                  <c:v>-0.368047846189059</c:v>
                </c:pt>
                <c:pt idx="68">
                  <c:v>-0.36651431448844102</c:v>
                </c:pt>
                <c:pt idx="69">
                  <c:v>-0.36436737010757603</c:v>
                </c:pt>
                <c:pt idx="70">
                  <c:v>-0.36252713206683401</c:v>
                </c:pt>
                <c:pt idx="71">
                  <c:v>-0.36007348134584599</c:v>
                </c:pt>
                <c:pt idx="72">
                  <c:v>-0.35823324330510398</c:v>
                </c:pt>
                <c:pt idx="73">
                  <c:v>-0.35639300526436302</c:v>
                </c:pt>
                <c:pt idx="74">
                  <c:v>-0.353939354543374</c:v>
                </c:pt>
                <c:pt idx="75">
                  <c:v>-0.35240582284275601</c:v>
                </c:pt>
                <c:pt idx="76">
                  <c:v>-0.35025887846189102</c:v>
                </c:pt>
                <c:pt idx="77">
                  <c:v>-0.34872534676127298</c:v>
                </c:pt>
                <c:pt idx="78">
                  <c:v>-0.34657840238040699</c:v>
                </c:pt>
                <c:pt idx="79">
                  <c:v>-0.34473816433966598</c:v>
                </c:pt>
                <c:pt idx="80">
                  <c:v>-0.34289792629892402</c:v>
                </c:pt>
                <c:pt idx="81">
                  <c:v>-0.34013756923781202</c:v>
                </c:pt>
                <c:pt idx="82">
                  <c:v>-0.33860403753719398</c:v>
                </c:pt>
                <c:pt idx="83">
                  <c:v>-0.33645709315632899</c:v>
                </c:pt>
                <c:pt idx="84">
                  <c:v>-0.33461685511558698</c:v>
                </c:pt>
                <c:pt idx="85">
                  <c:v>-0.33246991073472199</c:v>
                </c:pt>
                <c:pt idx="86">
                  <c:v>-0.33032296635385699</c:v>
                </c:pt>
                <c:pt idx="87">
                  <c:v>-0.32817602197299101</c:v>
                </c:pt>
                <c:pt idx="88">
                  <c:v>-0.32633578393224999</c:v>
                </c:pt>
                <c:pt idx="89">
                  <c:v>-0.32388213321126103</c:v>
                </c:pt>
                <c:pt idx="90">
                  <c:v>-0.32234860151064298</c:v>
                </c:pt>
                <c:pt idx="91">
                  <c:v>-0.32020165712977799</c:v>
                </c:pt>
                <c:pt idx="92">
                  <c:v>-0.31836141908903598</c:v>
                </c:pt>
                <c:pt idx="93">
                  <c:v>-0.31590776836804801</c:v>
                </c:pt>
                <c:pt idx="94">
                  <c:v>-0.314067530327306</c:v>
                </c:pt>
                <c:pt idx="95">
                  <c:v>-0.31192058594644101</c:v>
                </c:pt>
                <c:pt idx="96">
                  <c:v>-0.31038705424582302</c:v>
                </c:pt>
                <c:pt idx="97">
                  <c:v>-0.30824010986495798</c:v>
                </c:pt>
                <c:pt idx="98">
                  <c:v>-0.30670657816433999</c:v>
                </c:pt>
                <c:pt idx="99">
                  <c:v>-0.30425292744335097</c:v>
                </c:pt>
                <c:pt idx="100">
                  <c:v>-0.30210598306248598</c:v>
                </c:pt>
                <c:pt idx="101">
                  <c:v>-0.30026574502174402</c:v>
                </c:pt>
                <c:pt idx="102">
                  <c:v>-0.29842550698100201</c:v>
                </c:pt>
                <c:pt idx="103">
                  <c:v>-0.29658526894026099</c:v>
                </c:pt>
                <c:pt idx="104">
                  <c:v>-0.294438324559396</c:v>
                </c:pt>
                <c:pt idx="105">
                  <c:v>-0.29290479285877802</c:v>
                </c:pt>
                <c:pt idx="106">
                  <c:v>-0.290451142137789</c:v>
                </c:pt>
                <c:pt idx="107">
                  <c:v>-0.28799749141679998</c:v>
                </c:pt>
                <c:pt idx="108">
                  <c:v>-0.28646395971618199</c:v>
                </c:pt>
                <c:pt idx="109">
                  <c:v>-0.28462372167544098</c:v>
                </c:pt>
                <c:pt idx="110">
                  <c:v>-0.28217007095445201</c:v>
                </c:pt>
                <c:pt idx="111">
                  <c:v>-0.28032983291371</c:v>
                </c:pt>
                <c:pt idx="112">
                  <c:v>-0.27910300755321599</c:v>
                </c:pt>
                <c:pt idx="113">
                  <c:v>-0.27664935683222702</c:v>
                </c:pt>
                <c:pt idx="114">
                  <c:v>-0.27450241245136198</c:v>
                </c:pt>
                <c:pt idx="115">
                  <c:v>-0.27266217441062002</c:v>
                </c:pt>
                <c:pt idx="116">
                  <c:v>-0.270821936369879</c:v>
                </c:pt>
                <c:pt idx="117">
                  <c:v>-0.26836828564888998</c:v>
                </c:pt>
                <c:pt idx="118">
                  <c:v>-0.26652804760814802</c:v>
                </c:pt>
                <c:pt idx="119">
                  <c:v>-0.26438110322728298</c:v>
                </c:pt>
                <c:pt idx="120">
                  <c:v>-0.26223415884641799</c:v>
                </c:pt>
                <c:pt idx="121">
                  <c:v>-0.26039392080567603</c:v>
                </c:pt>
                <c:pt idx="122">
                  <c:v>-0.25824697642481098</c:v>
                </c:pt>
                <c:pt idx="123">
                  <c:v>-0.25640673838407002</c:v>
                </c:pt>
                <c:pt idx="124">
                  <c:v>-0.25456650034332801</c:v>
                </c:pt>
                <c:pt idx="125">
                  <c:v>-0.25180614328221601</c:v>
                </c:pt>
                <c:pt idx="126">
                  <c:v>-0.25027261158159803</c:v>
                </c:pt>
                <c:pt idx="127">
                  <c:v>-0.24873907988098001</c:v>
                </c:pt>
                <c:pt idx="128">
                  <c:v>-0.246592135500114</c:v>
                </c:pt>
                <c:pt idx="129">
                  <c:v>-0.24444519111924901</c:v>
                </c:pt>
                <c:pt idx="130">
                  <c:v>-0.24260495307850799</c:v>
                </c:pt>
                <c:pt idx="131">
                  <c:v>-0.240458008697642</c:v>
                </c:pt>
                <c:pt idx="132">
                  <c:v>-0.23861777065690101</c:v>
                </c:pt>
                <c:pt idx="133">
                  <c:v>-0.236777532616159</c:v>
                </c:pt>
                <c:pt idx="134">
                  <c:v>-0.234017175555047</c:v>
                </c:pt>
                <c:pt idx="135">
                  <c:v>-0.23217693751430499</c:v>
                </c:pt>
                <c:pt idx="136">
                  <c:v>-0.23002999313344</c:v>
                </c:pt>
                <c:pt idx="137">
                  <c:v>-0.22818975509269901</c:v>
                </c:pt>
                <c:pt idx="138">
                  <c:v>-0.22604281071183299</c:v>
                </c:pt>
                <c:pt idx="139">
                  <c:v>-0.22450927901121501</c:v>
                </c:pt>
                <c:pt idx="140">
                  <c:v>-0.22236233463034999</c:v>
                </c:pt>
                <c:pt idx="141">
                  <c:v>-0.220522096589609</c:v>
                </c:pt>
                <c:pt idx="142">
                  <c:v>-0.21837515220874301</c:v>
                </c:pt>
                <c:pt idx="143">
                  <c:v>-0.21622820782787799</c:v>
                </c:pt>
                <c:pt idx="144">
                  <c:v>-0.21438796978713701</c:v>
                </c:pt>
                <c:pt idx="145">
                  <c:v>-0.21224102540627099</c:v>
                </c:pt>
                <c:pt idx="146">
                  <c:v>-0.21040078736553</c:v>
                </c:pt>
                <c:pt idx="147">
                  <c:v>-0.20825384298466501</c:v>
                </c:pt>
                <c:pt idx="148">
                  <c:v>-0.206413604943923</c:v>
                </c:pt>
                <c:pt idx="149">
                  <c:v>-0.20426666056305801</c:v>
                </c:pt>
                <c:pt idx="150">
                  <c:v>-0.20211971618219299</c:v>
                </c:pt>
                <c:pt idx="151">
                  <c:v>-0.200279478141451</c:v>
                </c:pt>
                <c:pt idx="152">
                  <c:v>-0.19874594644083299</c:v>
                </c:pt>
                <c:pt idx="153">
                  <c:v>-0.19598558937972099</c:v>
                </c:pt>
                <c:pt idx="154">
                  <c:v>-0.19414535133897901</c:v>
                </c:pt>
                <c:pt idx="155">
                  <c:v>-0.19261181963836099</c:v>
                </c:pt>
                <c:pt idx="156">
                  <c:v>-0.190464875257496</c:v>
                </c:pt>
                <c:pt idx="157">
                  <c:v>-0.18831793087663101</c:v>
                </c:pt>
                <c:pt idx="158">
                  <c:v>-0.186477692835889</c:v>
                </c:pt>
                <c:pt idx="159">
                  <c:v>-0.18433074845502401</c:v>
                </c:pt>
                <c:pt idx="160">
                  <c:v>-0.18218380407415899</c:v>
                </c:pt>
                <c:pt idx="161">
                  <c:v>-0.180343566033417</c:v>
                </c:pt>
                <c:pt idx="162">
                  <c:v>-0.17850332799267599</c:v>
                </c:pt>
                <c:pt idx="163">
                  <c:v>-0.17635638361181</c:v>
                </c:pt>
                <c:pt idx="164">
                  <c:v>-0.173902732890822</c:v>
                </c:pt>
                <c:pt idx="165">
                  <c:v>-0.17236920119020399</c:v>
                </c:pt>
                <c:pt idx="166">
                  <c:v>-0.170222256809338</c:v>
                </c:pt>
                <c:pt idx="167">
                  <c:v>-0.16838201876859701</c:v>
                </c:pt>
                <c:pt idx="168">
                  <c:v>-0.166235074387732</c:v>
                </c:pt>
                <c:pt idx="169">
                  <c:v>-0.16408813000686701</c:v>
                </c:pt>
                <c:pt idx="170">
                  <c:v>-0.16224789196612499</c:v>
                </c:pt>
                <c:pt idx="171">
                  <c:v>-0.160407653925383</c:v>
                </c:pt>
                <c:pt idx="172">
                  <c:v>-0.15826070954451801</c:v>
                </c:pt>
                <c:pt idx="173">
                  <c:v>-0.156420471503777</c:v>
                </c:pt>
                <c:pt idx="174">
                  <c:v>-0.15488693980315901</c:v>
                </c:pt>
                <c:pt idx="175">
                  <c:v>-0.15212658274204599</c:v>
                </c:pt>
                <c:pt idx="176">
                  <c:v>-0.15059305104142801</c:v>
                </c:pt>
                <c:pt idx="177">
                  <c:v>-0.14875281300068699</c:v>
                </c:pt>
                <c:pt idx="178">
                  <c:v>-0.145992455939574</c:v>
                </c:pt>
                <c:pt idx="179">
                  <c:v>-0.14445892423895601</c:v>
                </c:pt>
                <c:pt idx="180">
                  <c:v>-0.142925392538338</c:v>
                </c:pt>
                <c:pt idx="181">
                  <c:v>-0.14047174181734901</c:v>
                </c:pt>
                <c:pt idx="182">
                  <c:v>-0.13832479743648399</c:v>
                </c:pt>
                <c:pt idx="183">
                  <c:v>-0.136177853055619</c:v>
                </c:pt>
                <c:pt idx="184">
                  <c:v>-0.13495102769512499</c:v>
                </c:pt>
                <c:pt idx="185">
                  <c:v>-0.13219067063401199</c:v>
                </c:pt>
                <c:pt idx="186">
                  <c:v>-0.13065713893339401</c:v>
                </c:pt>
                <c:pt idx="187">
                  <c:v>-0.12820348821240601</c:v>
                </c:pt>
                <c:pt idx="188">
                  <c:v>-0.12605654383154</c:v>
                </c:pt>
                <c:pt idx="189">
                  <c:v>-0.124523012130922</c:v>
                </c:pt>
                <c:pt idx="190">
                  <c:v>-0.122682774090181</c:v>
                </c:pt>
                <c:pt idx="191">
                  <c:v>-0.120229123369192</c:v>
                </c:pt>
                <c:pt idx="192">
                  <c:v>-0.11838888532845</c:v>
                </c:pt>
                <c:pt idx="193">
                  <c:v>-0.116548647287709</c:v>
                </c:pt>
                <c:pt idx="194">
                  <c:v>-0.114708409246967</c:v>
                </c:pt>
                <c:pt idx="195">
                  <c:v>-0.11225475852597799</c:v>
                </c:pt>
                <c:pt idx="196">
                  <c:v>-0.110107814145113</c:v>
                </c:pt>
                <c:pt idx="197">
                  <c:v>-0.108574282444495</c:v>
                </c:pt>
                <c:pt idx="198">
                  <c:v>-0.106120631723507</c:v>
                </c:pt>
                <c:pt idx="199">
                  <c:v>-0.104587100022889</c:v>
                </c:pt>
                <c:pt idx="200">
                  <c:v>-0.102440155642023</c:v>
                </c:pt>
                <c:pt idx="201">
                  <c:v>-0.100906623941405</c:v>
                </c:pt>
                <c:pt idx="202">
                  <c:v>-9.8146266880293001E-2</c:v>
                </c:pt>
                <c:pt idx="203">
                  <c:v>-9.6306028839551402E-2</c:v>
                </c:pt>
                <c:pt idx="204">
                  <c:v>-9.4772497138933404E-2</c:v>
                </c:pt>
                <c:pt idx="205">
                  <c:v>-9.2625552758068205E-2</c:v>
                </c:pt>
                <c:pt idx="206">
                  <c:v>-9.0171902037079393E-2</c:v>
                </c:pt>
                <c:pt idx="207">
                  <c:v>-8.8331663996337795E-2</c:v>
                </c:pt>
                <c:pt idx="208">
                  <c:v>-8.7104838635843396E-2</c:v>
                </c:pt>
                <c:pt idx="209">
                  <c:v>-8.4344481574731095E-2</c:v>
                </c:pt>
                <c:pt idx="210">
                  <c:v>-8.2504243533989496E-2</c:v>
                </c:pt>
                <c:pt idx="211">
                  <c:v>-8.0357299153124298E-2</c:v>
                </c:pt>
                <c:pt idx="212">
                  <c:v>-7.82103547722591E-2</c:v>
                </c:pt>
                <c:pt idx="213">
                  <c:v>-7.6676823071641101E-2</c:v>
                </c:pt>
                <c:pt idx="214">
                  <c:v>-7.3916466010528703E-2</c:v>
                </c:pt>
                <c:pt idx="215">
                  <c:v>-7.2076227969787104E-2</c:v>
                </c:pt>
                <c:pt idx="216">
                  <c:v>-7.0542696269169106E-2</c:v>
                </c:pt>
                <c:pt idx="217">
                  <c:v>-6.8702458228427493E-2</c:v>
                </c:pt>
                <c:pt idx="218">
                  <c:v>-6.6248807507438806E-2</c:v>
                </c:pt>
                <c:pt idx="219">
                  <c:v>-6.4408569466697194E-2</c:v>
                </c:pt>
                <c:pt idx="220">
                  <c:v>-6.2261625085832002E-2</c:v>
                </c:pt>
                <c:pt idx="221">
                  <c:v>-6.0114680704966797E-2</c:v>
                </c:pt>
                <c:pt idx="222">
                  <c:v>-5.8581149004348798E-2</c:v>
                </c:pt>
                <c:pt idx="223">
                  <c:v>-5.67409109636072E-2</c:v>
                </c:pt>
                <c:pt idx="224">
                  <c:v>-5.4287260242618401E-2</c:v>
                </c:pt>
                <c:pt idx="225">
                  <c:v>-5.24470222018769E-2</c:v>
                </c:pt>
                <c:pt idx="226">
                  <c:v>-5.0300077821011702E-2</c:v>
                </c:pt>
                <c:pt idx="227">
                  <c:v>-4.8153133440146503E-2</c:v>
                </c:pt>
                <c:pt idx="228">
                  <c:v>-4.6312895399404898E-2</c:v>
                </c:pt>
                <c:pt idx="229">
                  <c:v>-4.4472657358663299E-2</c:v>
                </c:pt>
                <c:pt idx="230">
                  <c:v>-4.2632419317921701E-2</c:v>
                </c:pt>
                <c:pt idx="231">
                  <c:v>-4.0178768596932903E-2</c:v>
                </c:pt>
                <c:pt idx="232">
                  <c:v>-3.8031824216067697E-2</c:v>
                </c:pt>
                <c:pt idx="233">
                  <c:v>-3.6498292515449803E-2</c:v>
                </c:pt>
                <c:pt idx="234">
                  <c:v>-3.4658054474708197E-2</c:v>
                </c:pt>
                <c:pt idx="235">
                  <c:v>-3.2511110093842999E-2</c:v>
                </c:pt>
                <c:pt idx="236">
                  <c:v>-3.03641657129778E-2</c:v>
                </c:pt>
                <c:pt idx="237">
                  <c:v>-2.8523927672236198E-2</c:v>
                </c:pt>
                <c:pt idx="238">
                  <c:v>-2.60702769512474E-2</c:v>
                </c:pt>
                <c:pt idx="239">
                  <c:v>-2.4230038910505802E-2</c:v>
                </c:pt>
                <c:pt idx="240">
                  <c:v>-2.2696507209887799E-2</c:v>
                </c:pt>
                <c:pt idx="241">
                  <c:v>-2.0242856488899098E-2</c:v>
                </c:pt>
                <c:pt idx="242">
                  <c:v>-1.84026184481575E-2</c:v>
                </c:pt>
                <c:pt idx="243">
                  <c:v>-1.6562380407415901E-2</c:v>
                </c:pt>
                <c:pt idx="244">
                  <c:v>-1.41087296864271E-2</c:v>
                </c:pt>
                <c:pt idx="245">
                  <c:v>-1.2575197985809101E-2</c:v>
                </c:pt>
                <c:pt idx="246">
                  <c:v>-1.0428253604943901E-2</c:v>
                </c:pt>
                <c:pt idx="247">
                  <c:v>-8.5880155642023299E-3</c:v>
                </c:pt>
                <c:pt idx="248">
                  <c:v>-6.13436484321355E-3</c:v>
                </c:pt>
                <c:pt idx="249">
                  <c:v>-4.6008331425955598E-3</c:v>
                </c:pt>
                <c:pt idx="250">
                  <c:v>-2.4538887617303702E-3</c:v>
                </c:pt>
                <c:pt idx="251">
                  <c:v>-6.1365072098878396E-4</c:v>
                </c:pt>
                <c:pt idx="252">
                  <c:v>1.5332936598764001E-3</c:v>
                </c:pt>
                <c:pt idx="253">
                  <c:v>3.68023804074159E-3</c:v>
                </c:pt>
                <c:pt idx="254">
                  <c:v>5.8271824216067697E-3</c:v>
                </c:pt>
                <c:pt idx="255">
                  <c:v>7.3607141222247598E-3</c:v>
                </c:pt>
                <c:pt idx="256">
                  <c:v>9.5076585030899503E-3</c:v>
                </c:pt>
                <c:pt idx="257">
                  <c:v>1.13478965438315E-2</c:v>
                </c:pt>
                <c:pt idx="258">
                  <c:v>1.38015472648203E-2</c:v>
                </c:pt>
                <c:pt idx="259">
                  <c:v>1.56417853055619E-2</c:v>
                </c:pt>
                <c:pt idx="260">
                  <c:v>1.7482023346303499E-2</c:v>
                </c:pt>
                <c:pt idx="261">
                  <c:v>1.9322261387045101E-2</c:v>
                </c:pt>
                <c:pt idx="262">
                  <c:v>2.1775912108033899E-2</c:v>
                </c:pt>
                <c:pt idx="263">
                  <c:v>2.3616150148775501E-2</c:v>
                </c:pt>
                <c:pt idx="264">
                  <c:v>2.54563881895171E-2</c:v>
                </c:pt>
                <c:pt idx="265">
                  <c:v>2.7296626230258601E-2</c:v>
                </c:pt>
                <c:pt idx="266">
                  <c:v>2.94435706111238E-2</c:v>
                </c:pt>
                <c:pt idx="267">
                  <c:v>3.1590514991988998E-2</c:v>
                </c:pt>
                <c:pt idx="268">
                  <c:v>3.3430753032730597E-2</c:v>
                </c:pt>
                <c:pt idx="269">
                  <c:v>3.5577697413595802E-2</c:v>
                </c:pt>
                <c:pt idx="270">
                  <c:v>3.74179354543374E-2</c:v>
                </c:pt>
                <c:pt idx="271">
                  <c:v>3.9258173495078999E-2</c:v>
                </c:pt>
                <c:pt idx="272">
                  <c:v>4.17118242160677E-2</c:v>
                </c:pt>
                <c:pt idx="273">
                  <c:v>4.3552062256809299E-2</c:v>
                </c:pt>
                <c:pt idx="274">
                  <c:v>4.5699006637674497E-2</c:v>
                </c:pt>
                <c:pt idx="275">
                  <c:v>4.7845951018539702E-2</c:v>
                </c:pt>
                <c:pt idx="276">
                  <c:v>4.9072776379034101E-2</c:v>
                </c:pt>
                <c:pt idx="277">
                  <c:v>5.1833133440146499E-2</c:v>
                </c:pt>
                <c:pt idx="278">
                  <c:v>5.3673371480888098E-2</c:v>
                </c:pt>
                <c:pt idx="279">
                  <c:v>5.5513609521629703E-2</c:v>
                </c:pt>
                <c:pt idx="280">
                  <c:v>5.6740434882123998E-2</c:v>
                </c:pt>
                <c:pt idx="281">
                  <c:v>5.9500791943236403E-2</c:v>
                </c:pt>
                <c:pt idx="282">
                  <c:v>6.1341029983978002E-2</c:v>
                </c:pt>
                <c:pt idx="283">
                  <c:v>6.37946807049668E-2</c:v>
                </c:pt>
                <c:pt idx="284">
                  <c:v>6.5941625085831998E-2</c:v>
                </c:pt>
                <c:pt idx="285">
                  <c:v>6.7781863126573597E-2</c:v>
                </c:pt>
                <c:pt idx="286">
                  <c:v>6.9622101167315195E-2</c:v>
                </c:pt>
                <c:pt idx="287">
                  <c:v>7.2075751888303896E-2</c:v>
                </c:pt>
                <c:pt idx="288">
                  <c:v>7.3302577248798295E-2</c:v>
                </c:pt>
                <c:pt idx="289">
                  <c:v>7.6062934309910707E-2</c:v>
                </c:pt>
                <c:pt idx="290">
                  <c:v>7.7903172350652306E-2</c:v>
                </c:pt>
                <c:pt idx="291">
                  <c:v>7.9436704051270304E-2</c:v>
                </c:pt>
                <c:pt idx="292">
                  <c:v>8.1890354772259102E-2</c:v>
                </c:pt>
                <c:pt idx="293">
                  <c:v>8.3423886472877101E-2</c:v>
                </c:pt>
                <c:pt idx="294">
                  <c:v>8.5877537193865899E-2</c:v>
                </c:pt>
                <c:pt idx="295">
                  <c:v>8.7717775234607401E-2</c:v>
                </c:pt>
                <c:pt idx="296">
                  <c:v>8.92513069352254E-2</c:v>
                </c:pt>
                <c:pt idx="297">
                  <c:v>9.1398251316090598E-2</c:v>
                </c:pt>
                <c:pt idx="298">
                  <c:v>9.3545195696955796E-2</c:v>
                </c:pt>
                <c:pt idx="299">
                  <c:v>9.5692140077820995E-2</c:v>
                </c:pt>
                <c:pt idx="300">
                  <c:v>9.7225671778438993E-2</c:v>
                </c:pt>
                <c:pt idx="301">
                  <c:v>9.9372616159304206E-2</c:v>
                </c:pt>
                <c:pt idx="302">
                  <c:v>0.10213297322041701</c:v>
                </c:pt>
                <c:pt idx="303">
                  <c:v>0.103666504921035</c:v>
                </c:pt>
                <c:pt idx="304">
                  <c:v>0.10550674296177601</c:v>
                </c:pt>
                <c:pt idx="305">
                  <c:v>0.107960393682765</c:v>
                </c:pt>
                <c:pt idx="306">
                  <c:v>0.109187219043259</c:v>
                </c:pt>
                <c:pt idx="307">
                  <c:v>0.111334163424124</c:v>
                </c:pt>
                <c:pt idx="308">
                  <c:v>0.11378781414511301</c:v>
                </c:pt>
                <c:pt idx="309">
                  <c:v>0.115934758525978</c:v>
                </c:pt>
                <c:pt idx="310">
                  <c:v>0.118081702906844</c:v>
                </c:pt>
                <c:pt idx="311">
                  <c:v>0.119615234607462</c:v>
                </c:pt>
                <c:pt idx="312">
                  <c:v>0.121455472648203</c:v>
                </c:pt>
                <c:pt idx="313">
                  <c:v>0.12390912336919201</c:v>
                </c:pt>
                <c:pt idx="314">
                  <c:v>0.12605606775005701</c:v>
                </c:pt>
                <c:pt idx="315">
                  <c:v>0.127589599450675</c:v>
                </c:pt>
                <c:pt idx="316">
                  <c:v>0.12973654383154001</c:v>
                </c:pt>
                <c:pt idx="317">
                  <c:v>0.131576781872282</c:v>
                </c:pt>
                <c:pt idx="318">
                  <c:v>0.13311031357290001</c:v>
                </c:pt>
                <c:pt idx="319">
                  <c:v>0.13556396429388901</c:v>
                </c:pt>
                <c:pt idx="320">
                  <c:v>0.137710908674754</c:v>
                </c:pt>
                <c:pt idx="321">
                  <c:v>0.13955114671549601</c:v>
                </c:pt>
                <c:pt idx="322">
                  <c:v>0.141391384756237</c:v>
                </c:pt>
                <c:pt idx="323">
                  <c:v>0.14353832913710199</c:v>
                </c:pt>
                <c:pt idx="324">
                  <c:v>0.14568527351796701</c:v>
                </c:pt>
                <c:pt idx="325">
                  <c:v>0.14721880521858499</c:v>
                </c:pt>
                <c:pt idx="326">
                  <c:v>0.14936574959945101</c:v>
                </c:pt>
                <c:pt idx="327">
                  <c:v>0.151205987640192</c:v>
                </c:pt>
                <c:pt idx="328">
                  <c:v>0.15365963836118099</c:v>
                </c:pt>
                <c:pt idx="329">
                  <c:v>0.15580658274204601</c:v>
                </c:pt>
                <c:pt idx="330">
                  <c:v>0.15734011444266399</c:v>
                </c:pt>
                <c:pt idx="331">
                  <c:v>0.16010047150377699</c:v>
                </c:pt>
                <c:pt idx="332">
                  <c:v>0.161327296864271</c:v>
                </c:pt>
                <c:pt idx="333">
                  <c:v>0.16347424124513599</c:v>
                </c:pt>
                <c:pt idx="334">
                  <c:v>0.165314479285878</c:v>
                </c:pt>
                <c:pt idx="335">
                  <c:v>0.16746142366674299</c:v>
                </c:pt>
                <c:pt idx="336">
                  <c:v>0.16930166170748501</c:v>
                </c:pt>
                <c:pt idx="337">
                  <c:v>0.171141899748226</c:v>
                </c:pt>
                <c:pt idx="338">
                  <c:v>0.17359555046921499</c:v>
                </c:pt>
                <c:pt idx="339">
                  <c:v>0.17574249485008001</c:v>
                </c:pt>
                <c:pt idx="340">
                  <c:v>0.17758273289082199</c:v>
                </c:pt>
                <c:pt idx="341">
                  <c:v>0.17972967727168701</c:v>
                </c:pt>
                <c:pt idx="342">
                  <c:v>0.181569915312428</c:v>
                </c:pt>
                <c:pt idx="343">
                  <c:v>0.18341015335317001</c:v>
                </c:pt>
                <c:pt idx="344">
                  <c:v>0.185250391393912</c:v>
                </c:pt>
                <c:pt idx="345">
                  <c:v>0.18739733577477699</c:v>
                </c:pt>
                <c:pt idx="346">
                  <c:v>0.18954428015564201</c:v>
                </c:pt>
                <c:pt idx="347">
                  <c:v>0.191384518196384</c:v>
                </c:pt>
                <c:pt idx="348">
                  <c:v>0.19353146257724901</c:v>
                </c:pt>
                <c:pt idx="349">
                  <c:v>0.19537170061799</c:v>
                </c:pt>
                <c:pt idx="350">
                  <c:v>0.19782535133897899</c:v>
                </c:pt>
                <c:pt idx="351">
                  <c:v>0.19966558937972101</c:v>
                </c:pt>
                <c:pt idx="352">
                  <c:v>0.201505827420462</c:v>
                </c:pt>
                <c:pt idx="353">
                  <c:v>0.20334606546120401</c:v>
                </c:pt>
                <c:pt idx="354">
                  <c:v>0.205799716182193</c:v>
                </c:pt>
                <c:pt idx="355">
                  <c:v>0.20763995422293399</c:v>
                </c:pt>
                <c:pt idx="356">
                  <c:v>0.20978689860379901</c:v>
                </c:pt>
                <c:pt idx="357">
                  <c:v>0.211627136644541</c:v>
                </c:pt>
                <c:pt idx="358">
                  <c:v>0.21346737468528301</c:v>
                </c:pt>
                <c:pt idx="359">
                  <c:v>0.215614319066148</c:v>
                </c:pt>
                <c:pt idx="360">
                  <c:v>0.21806796978713699</c:v>
                </c:pt>
                <c:pt idx="361">
                  <c:v>0.21960150148775501</c:v>
                </c:pt>
                <c:pt idx="362">
                  <c:v>0.22174844586862</c:v>
                </c:pt>
                <c:pt idx="363">
                  <c:v>0.22328197756923801</c:v>
                </c:pt>
                <c:pt idx="364">
                  <c:v>0.225428921950103</c:v>
                </c:pt>
                <c:pt idx="365">
                  <c:v>0.22788257267109199</c:v>
                </c:pt>
                <c:pt idx="366">
                  <c:v>0.22941610437171001</c:v>
                </c:pt>
                <c:pt idx="367">
                  <c:v>0.23125634241245099</c:v>
                </c:pt>
                <c:pt idx="368">
                  <c:v>0.23340328679331701</c:v>
                </c:pt>
                <c:pt idx="369">
                  <c:v>0.235550231174182</c:v>
                </c:pt>
                <c:pt idx="370">
                  <c:v>0.23739046921492299</c:v>
                </c:pt>
                <c:pt idx="371">
                  <c:v>0.23953741359578801</c:v>
                </c:pt>
                <c:pt idx="372">
                  <c:v>0.241684357976654</c:v>
                </c:pt>
                <c:pt idx="373">
                  <c:v>0.24383130235751899</c:v>
                </c:pt>
                <c:pt idx="374">
                  <c:v>0.245058127718013</c:v>
                </c:pt>
                <c:pt idx="375">
                  <c:v>0.24751177843900199</c:v>
                </c:pt>
                <c:pt idx="376">
                  <c:v>0.249352016479744</c:v>
                </c:pt>
                <c:pt idx="377">
                  <c:v>0.25149896086060902</c:v>
                </c:pt>
                <c:pt idx="378">
                  <c:v>0.25333919890134998</c:v>
                </c:pt>
                <c:pt idx="379">
                  <c:v>0.25548614328221603</c:v>
                </c:pt>
                <c:pt idx="380">
                  <c:v>0.25732638132295699</c:v>
                </c:pt>
                <c:pt idx="381">
                  <c:v>0.259166619363699</c:v>
                </c:pt>
                <c:pt idx="382">
                  <c:v>0.261926976424811</c:v>
                </c:pt>
                <c:pt idx="383">
                  <c:v>0.26376721446555301</c:v>
                </c:pt>
                <c:pt idx="384">
                  <c:v>0.26560745250629397</c:v>
                </c:pt>
                <c:pt idx="385">
                  <c:v>0.26775439688716002</c:v>
                </c:pt>
                <c:pt idx="386">
                  <c:v>0.26959463492790098</c:v>
                </c:pt>
                <c:pt idx="387">
                  <c:v>0.27143487296864299</c:v>
                </c:pt>
                <c:pt idx="388">
                  <c:v>0.27358181734950798</c:v>
                </c:pt>
                <c:pt idx="389">
                  <c:v>0.27572876173037297</c:v>
                </c:pt>
                <c:pt idx="390">
                  <c:v>0.27726229343099101</c:v>
                </c:pt>
                <c:pt idx="391">
                  <c:v>0.28002265049210301</c:v>
                </c:pt>
                <c:pt idx="392">
                  <c:v>0.28155618219272099</c:v>
                </c:pt>
                <c:pt idx="393">
                  <c:v>0.28339642023346301</c:v>
                </c:pt>
                <c:pt idx="394">
                  <c:v>0.285543364614328</c:v>
                </c:pt>
                <c:pt idx="395">
                  <c:v>0.28738360265507001</c:v>
                </c:pt>
                <c:pt idx="396">
                  <c:v>0.289530547035935</c:v>
                </c:pt>
                <c:pt idx="397">
                  <c:v>0.29137078507667702</c:v>
                </c:pt>
                <c:pt idx="398">
                  <c:v>0.29382443579766498</c:v>
                </c:pt>
                <c:pt idx="399">
                  <c:v>0.29535796749828302</c:v>
                </c:pt>
                <c:pt idx="400">
                  <c:v>0.29750491187914901</c:v>
                </c:pt>
                <c:pt idx="401">
                  <c:v>0.29995856260013698</c:v>
                </c:pt>
                <c:pt idx="402">
                  <c:v>0.30179880064087899</c:v>
                </c:pt>
                <c:pt idx="403">
                  <c:v>0.30363903868162001</c:v>
                </c:pt>
                <c:pt idx="404">
                  <c:v>0.305785983062486</c:v>
                </c:pt>
                <c:pt idx="405">
                  <c:v>0.30731951476310398</c:v>
                </c:pt>
                <c:pt idx="406">
                  <c:v>0.30946645914396897</c:v>
                </c:pt>
                <c:pt idx="407">
                  <c:v>0.31161340352483402</c:v>
                </c:pt>
                <c:pt idx="408">
                  <c:v>0.31345364156557598</c:v>
                </c:pt>
                <c:pt idx="409">
                  <c:v>0.31560058594644103</c:v>
                </c:pt>
                <c:pt idx="410">
                  <c:v>0.31774753032730602</c:v>
                </c:pt>
                <c:pt idx="411">
                  <c:v>0.31989447470817101</c:v>
                </c:pt>
                <c:pt idx="412">
                  <c:v>0.32142800640878899</c:v>
                </c:pt>
                <c:pt idx="413">
                  <c:v>0.32418836346990199</c:v>
                </c:pt>
                <c:pt idx="414">
                  <c:v>0.32572189517052003</c:v>
                </c:pt>
                <c:pt idx="415">
                  <c:v>0.32786883955138502</c:v>
                </c:pt>
                <c:pt idx="416">
                  <c:v>0.32970907759212598</c:v>
                </c:pt>
                <c:pt idx="417">
                  <c:v>0.33154931563286799</c:v>
                </c:pt>
                <c:pt idx="418">
                  <c:v>0.33338955367360901</c:v>
                </c:pt>
                <c:pt idx="419">
                  <c:v>0.33584320439459803</c:v>
                </c:pt>
                <c:pt idx="420">
                  <c:v>0.33737673609521601</c:v>
                </c:pt>
                <c:pt idx="421">
                  <c:v>0.33983038681620498</c:v>
                </c:pt>
                <c:pt idx="422">
                  <c:v>0.34136391851682302</c:v>
                </c:pt>
                <c:pt idx="423">
                  <c:v>0.34381756923781198</c:v>
                </c:pt>
                <c:pt idx="424">
                  <c:v>0.34535110093843002</c:v>
                </c:pt>
                <c:pt idx="425">
                  <c:v>0.34749804531929501</c:v>
                </c:pt>
                <c:pt idx="426">
                  <c:v>0.34933828336003703</c:v>
                </c:pt>
                <c:pt idx="427">
                  <c:v>0.35209864042114902</c:v>
                </c:pt>
                <c:pt idx="428">
                  <c:v>0.35301875944152</c:v>
                </c:pt>
                <c:pt idx="429">
                  <c:v>0.35547241016250902</c:v>
                </c:pt>
                <c:pt idx="430">
                  <c:v>0.35761935454337401</c:v>
                </c:pt>
                <c:pt idx="431">
                  <c:v>0.359152886243992</c:v>
                </c:pt>
                <c:pt idx="432">
                  <c:v>0.36191324330510399</c:v>
                </c:pt>
                <c:pt idx="433">
                  <c:v>0.36344677500572198</c:v>
                </c:pt>
                <c:pt idx="434">
                  <c:v>0.365900425726711</c:v>
                </c:pt>
                <c:pt idx="435">
                  <c:v>0.36743395742732898</c:v>
                </c:pt>
                <c:pt idx="436">
                  <c:v>0.36927419546807</c:v>
                </c:pt>
                <c:pt idx="437">
                  <c:v>0.37142113984893599</c:v>
                </c:pt>
                <c:pt idx="438">
                  <c:v>0.37356808422980098</c:v>
                </c:pt>
                <c:pt idx="439">
                  <c:v>0.37571502861066602</c:v>
                </c:pt>
                <c:pt idx="440">
                  <c:v>0.37755526665140798</c:v>
                </c:pt>
                <c:pt idx="441">
                  <c:v>0.379395504692149</c:v>
                </c:pt>
                <c:pt idx="442">
                  <c:v>0.38154244907301399</c:v>
                </c:pt>
                <c:pt idx="443">
                  <c:v>0.38368939345387998</c:v>
                </c:pt>
                <c:pt idx="444">
                  <c:v>0.38583633783474502</c:v>
                </c:pt>
                <c:pt idx="445">
                  <c:v>0.38767657587548598</c:v>
                </c:pt>
                <c:pt idx="446">
                  <c:v>0.38982352025635197</c:v>
                </c:pt>
                <c:pt idx="447">
                  <c:v>0.39166375829709299</c:v>
                </c:pt>
                <c:pt idx="448">
                  <c:v>0.393503996337835</c:v>
                </c:pt>
                <c:pt idx="449">
                  <c:v>0.39595764705882303</c:v>
                </c:pt>
                <c:pt idx="450">
                  <c:v>0.39749117875944101</c:v>
                </c:pt>
                <c:pt idx="451">
                  <c:v>0.399638123140307</c:v>
                </c:pt>
                <c:pt idx="452">
                  <c:v>0.40178506752117199</c:v>
                </c:pt>
                <c:pt idx="453">
                  <c:v>0.40393201190203698</c:v>
                </c:pt>
                <c:pt idx="454">
                  <c:v>0.405772249942779</c:v>
                </c:pt>
                <c:pt idx="455">
                  <c:v>0.40730578164339698</c:v>
                </c:pt>
                <c:pt idx="456">
                  <c:v>0.40945272602426203</c:v>
                </c:pt>
                <c:pt idx="457">
                  <c:v>0.41129296406500299</c:v>
                </c:pt>
                <c:pt idx="458">
                  <c:v>0.41343990844586898</c:v>
                </c:pt>
                <c:pt idx="459">
                  <c:v>0.41558685282673402</c:v>
                </c:pt>
                <c:pt idx="460">
                  <c:v>0.41742709086747498</c:v>
                </c:pt>
                <c:pt idx="461">
                  <c:v>0.41957403524834103</c:v>
                </c:pt>
                <c:pt idx="462">
                  <c:v>0.42110756694895901</c:v>
                </c:pt>
                <c:pt idx="463">
                  <c:v>0.423254511329824</c:v>
                </c:pt>
                <c:pt idx="464">
                  <c:v>0.42540145571068899</c:v>
                </c:pt>
                <c:pt idx="465">
                  <c:v>0.42785510643167801</c:v>
                </c:pt>
                <c:pt idx="466">
                  <c:v>0.42969534447241903</c:v>
                </c:pt>
                <c:pt idx="467">
                  <c:v>0.43153558251316099</c:v>
                </c:pt>
                <c:pt idx="468">
                  <c:v>0.43398923323415001</c:v>
                </c:pt>
                <c:pt idx="469">
                  <c:v>0.43582947127489102</c:v>
                </c:pt>
                <c:pt idx="470">
                  <c:v>0.43736300297550901</c:v>
                </c:pt>
                <c:pt idx="471">
                  <c:v>0.439509947356374</c:v>
                </c:pt>
                <c:pt idx="472">
                  <c:v>0.44165689173723999</c:v>
                </c:pt>
                <c:pt idx="473">
                  <c:v>0.44380383611810498</c:v>
                </c:pt>
                <c:pt idx="474">
                  <c:v>0.44595078049897002</c:v>
                </c:pt>
                <c:pt idx="475">
                  <c:v>0.44779101853971198</c:v>
                </c:pt>
                <c:pt idx="476">
                  <c:v>0.449631256580453</c:v>
                </c:pt>
                <c:pt idx="477">
                  <c:v>0.45177820096131799</c:v>
                </c:pt>
                <c:pt idx="478">
                  <c:v>0.45331173266193597</c:v>
                </c:pt>
                <c:pt idx="479">
                  <c:v>0.45545867704280202</c:v>
                </c:pt>
                <c:pt idx="480">
                  <c:v>0.45791232776378998</c:v>
                </c:pt>
                <c:pt idx="481">
                  <c:v>0.459752565804532</c:v>
                </c:pt>
                <c:pt idx="482">
                  <c:v>0.46189951018539699</c:v>
                </c:pt>
                <c:pt idx="483">
                  <c:v>0.46343304188601497</c:v>
                </c:pt>
                <c:pt idx="484">
                  <c:v>0.46557998626688002</c:v>
                </c:pt>
                <c:pt idx="485">
                  <c:v>0.46742022430762198</c:v>
                </c:pt>
                <c:pt idx="486">
                  <c:v>0.46956716868848702</c:v>
                </c:pt>
                <c:pt idx="487">
                  <c:v>0.47140740672922898</c:v>
                </c:pt>
                <c:pt idx="488">
                  <c:v>0.47324764476997</c:v>
                </c:pt>
                <c:pt idx="489">
                  <c:v>0.47539458915083499</c:v>
                </c:pt>
                <c:pt idx="490">
                  <c:v>0.47754153353170098</c:v>
                </c:pt>
                <c:pt idx="491">
                  <c:v>0.47938177157244199</c:v>
                </c:pt>
                <c:pt idx="492">
                  <c:v>0.48152871595330698</c:v>
                </c:pt>
                <c:pt idx="493">
                  <c:v>0.48306224765392503</c:v>
                </c:pt>
                <c:pt idx="494">
                  <c:v>0.48582260471503802</c:v>
                </c:pt>
                <c:pt idx="495">
                  <c:v>0.48704943007553197</c:v>
                </c:pt>
                <c:pt idx="496">
                  <c:v>0.48919637445639702</c:v>
                </c:pt>
                <c:pt idx="497">
                  <c:v>0.49165002517738599</c:v>
                </c:pt>
                <c:pt idx="498">
                  <c:v>0.49318355687800403</c:v>
                </c:pt>
                <c:pt idx="499">
                  <c:v>0.49533050125886902</c:v>
                </c:pt>
                <c:pt idx="500">
                  <c:v>0.49747744563973401</c:v>
                </c:pt>
                <c:pt idx="501">
                  <c:v>0.4996243900206</c:v>
                </c:pt>
                <c:pt idx="502">
                  <c:v>0.50115792172121798</c:v>
                </c:pt>
                <c:pt idx="503">
                  <c:v>0.50330486610208303</c:v>
                </c:pt>
                <c:pt idx="504">
                  <c:v>0.50545181048294796</c:v>
                </c:pt>
                <c:pt idx="505">
                  <c:v>0.50729204852368903</c:v>
                </c:pt>
                <c:pt idx="506">
                  <c:v>0.50913228656443099</c:v>
                </c:pt>
                <c:pt idx="507">
                  <c:v>0.51127923094529604</c:v>
                </c:pt>
                <c:pt idx="508">
                  <c:v>0.513119468986038</c:v>
                </c:pt>
                <c:pt idx="509">
                  <c:v>0.51557311970702702</c:v>
                </c:pt>
                <c:pt idx="510">
                  <c:v>0.51772006408789195</c:v>
                </c:pt>
                <c:pt idx="511">
                  <c:v>0.51925359578851005</c:v>
                </c:pt>
                <c:pt idx="512">
                  <c:v>0.52140054016937498</c:v>
                </c:pt>
                <c:pt idx="513">
                  <c:v>0.52324077821011705</c:v>
                </c:pt>
                <c:pt idx="514">
                  <c:v>0.52508101625085801</c:v>
                </c:pt>
                <c:pt idx="515">
                  <c:v>0.52784137331197101</c:v>
                </c:pt>
                <c:pt idx="516">
                  <c:v>0.52906819867246502</c:v>
                </c:pt>
                <c:pt idx="517">
                  <c:v>0.53121514305332995</c:v>
                </c:pt>
                <c:pt idx="518">
                  <c:v>0.53305538109407202</c:v>
                </c:pt>
                <c:pt idx="519">
                  <c:v>0.53581573815518402</c:v>
                </c:pt>
                <c:pt idx="520">
                  <c:v>0.53765597619592598</c:v>
                </c:pt>
                <c:pt idx="521">
                  <c:v>0.53918950789654396</c:v>
                </c:pt>
                <c:pt idx="522">
                  <c:v>0.54194986495765596</c:v>
                </c:pt>
                <c:pt idx="523">
                  <c:v>0.54379010299839803</c:v>
                </c:pt>
                <c:pt idx="524">
                  <c:v>0.54501692835889204</c:v>
                </c:pt>
                <c:pt idx="525">
                  <c:v>0.54716387273975697</c:v>
                </c:pt>
                <c:pt idx="526">
                  <c:v>0.54992422980086997</c:v>
                </c:pt>
                <c:pt idx="527">
                  <c:v>0.55176446784161104</c:v>
                </c:pt>
                <c:pt idx="528">
                  <c:v>0.553604705882353</c:v>
                </c:pt>
                <c:pt idx="529">
                  <c:v>0.55544494392309396</c:v>
                </c:pt>
                <c:pt idx="530">
                  <c:v>0.55759188830396</c:v>
                </c:pt>
                <c:pt idx="531">
                  <c:v>0.55943212634470096</c:v>
                </c:pt>
                <c:pt idx="532">
                  <c:v>0.56127236438544303</c:v>
                </c:pt>
                <c:pt idx="533">
                  <c:v>0.56341930876630797</c:v>
                </c:pt>
                <c:pt idx="534">
                  <c:v>0.56556625314717301</c:v>
                </c:pt>
                <c:pt idx="535">
                  <c:v>0.56771319752803795</c:v>
                </c:pt>
                <c:pt idx="536">
                  <c:v>0.56924672922865605</c:v>
                </c:pt>
                <c:pt idx="537">
                  <c:v>0.57170037994964495</c:v>
                </c:pt>
                <c:pt idx="538">
                  <c:v>0.57323391165026305</c:v>
                </c:pt>
                <c:pt idx="539">
                  <c:v>0.57568756237125196</c:v>
                </c:pt>
                <c:pt idx="540">
                  <c:v>0.57752780041199303</c:v>
                </c:pt>
                <c:pt idx="541">
                  <c:v>0.57936803845273499</c:v>
                </c:pt>
                <c:pt idx="542">
                  <c:v>0.58182168917372401</c:v>
                </c:pt>
                <c:pt idx="543">
                  <c:v>0.58396863355458895</c:v>
                </c:pt>
                <c:pt idx="544">
                  <c:v>0.58580887159533102</c:v>
                </c:pt>
                <c:pt idx="545">
                  <c:v>0.587342403295949</c:v>
                </c:pt>
                <c:pt idx="546">
                  <c:v>0.58979605401693702</c:v>
                </c:pt>
                <c:pt idx="547">
                  <c:v>0.59132958571755501</c:v>
                </c:pt>
                <c:pt idx="548">
                  <c:v>0.59347653009842105</c:v>
                </c:pt>
                <c:pt idx="549">
                  <c:v>0.59562347447928599</c:v>
                </c:pt>
                <c:pt idx="550">
                  <c:v>0.59777041886015103</c:v>
                </c:pt>
                <c:pt idx="551">
                  <c:v>0.59991736324101597</c:v>
                </c:pt>
                <c:pt idx="552">
                  <c:v>0.60145089494163395</c:v>
                </c:pt>
                <c:pt idx="553">
                  <c:v>0.603597839322499</c:v>
                </c:pt>
                <c:pt idx="554">
                  <c:v>0.60543807736324096</c:v>
                </c:pt>
                <c:pt idx="555">
                  <c:v>0.607585021744106</c:v>
                </c:pt>
                <c:pt idx="556">
                  <c:v>0.60942525978484796</c:v>
                </c:pt>
                <c:pt idx="557">
                  <c:v>0.61095879148546595</c:v>
                </c:pt>
                <c:pt idx="558">
                  <c:v>0.61371914854657805</c:v>
                </c:pt>
                <c:pt idx="559">
                  <c:v>0.61525268024719604</c:v>
                </c:pt>
                <c:pt idx="560">
                  <c:v>0.61739962462806097</c:v>
                </c:pt>
                <c:pt idx="561">
                  <c:v>0.61954656900892602</c:v>
                </c:pt>
                <c:pt idx="562">
                  <c:v>0.62169351338979195</c:v>
                </c:pt>
                <c:pt idx="563">
                  <c:v>0.62292033875028596</c:v>
                </c:pt>
                <c:pt idx="564">
                  <c:v>0.62537398947127498</c:v>
                </c:pt>
                <c:pt idx="565">
                  <c:v>0.62721422751201605</c:v>
                </c:pt>
                <c:pt idx="566">
                  <c:v>0.62936117189288199</c:v>
                </c:pt>
                <c:pt idx="567">
                  <c:v>0.63120140993362295</c:v>
                </c:pt>
                <c:pt idx="568">
                  <c:v>0.63334835431448799</c:v>
                </c:pt>
                <c:pt idx="569">
                  <c:v>0.63549529869535304</c:v>
                </c:pt>
                <c:pt idx="570">
                  <c:v>0.63764224307621897</c:v>
                </c:pt>
                <c:pt idx="571">
                  <c:v>0.63948248111696004</c:v>
                </c:pt>
                <c:pt idx="572">
                  <c:v>0.64162942549782498</c:v>
                </c:pt>
                <c:pt idx="573">
                  <c:v>0.64346966353856705</c:v>
                </c:pt>
                <c:pt idx="574">
                  <c:v>0.64561660791943198</c:v>
                </c:pt>
                <c:pt idx="575">
                  <c:v>0.64745684596017405</c:v>
                </c:pt>
                <c:pt idx="576">
                  <c:v>0.64929708400091501</c:v>
                </c:pt>
                <c:pt idx="577">
                  <c:v>0.65144402838178095</c:v>
                </c:pt>
                <c:pt idx="578">
                  <c:v>0.65359097276264599</c:v>
                </c:pt>
                <c:pt idx="579">
                  <c:v>0.65573791714351104</c:v>
                </c:pt>
                <c:pt idx="580">
                  <c:v>0.65727144884412902</c:v>
                </c:pt>
                <c:pt idx="581">
                  <c:v>0.65941839322499396</c:v>
                </c:pt>
                <c:pt idx="582">
                  <c:v>0.66156533760585901</c:v>
                </c:pt>
                <c:pt idx="583">
                  <c:v>0.66340557564660096</c:v>
                </c:pt>
                <c:pt idx="584">
                  <c:v>0.66524581368734204</c:v>
                </c:pt>
                <c:pt idx="585">
                  <c:v>0.66739275806820797</c:v>
                </c:pt>
                <c:pt idx="586">
                  <c:v>0.66923299610894904</c:v>
                </c:pt>
                <c:pt idx="587">
                  <c:v>0.67137994048981398</c:v>
                </c:pt>
                <c:pt idx="588">
                  <c:v>0.67260676585030899</c:v>
                </c:pt>
                <c:pt idx="589">
                  <c:v>0.67567382925154496</c:v>
                </c:pt>
                <c:pt idx="590">
                  <c:v>0.67935430533302799</c:v>
                </c:pt>
                <c:pt idx="591">
                  <c:v>0.68150124971389303</c:v>
                </c:pt>
                <c:pt idx="592">
                  <c:v>0.68334148775463499</c:v>
                </c:pt>
                <c:pt idx="593">
                  <c:v>0.68548843213550004</c:v>
                </c:pt>
                <c:pt idx="594">
                  <c:v>0.68702196383611802</c:v>
                </c:pt>
                <c:pt idx="595">
                  <c:v>0.68947561455710704</c:v>
                </c:pt>
                <c:pt idx="596">
                  <c:v>0.691315852597848</c:v>
                </c:pt>
                <c:pt idx="597">
                  <c:v>0.69376950331883702</c:v>
                </c:pt>
                <c:pt idx="598">
                  <c:v>0.69560974135957898</c:v>
                </c:pt>
                <c:pt idx="599">
                  <c:v>0.69744997940032005</c:v>
                </c:pt>
                <c:pt idx="600">
                  <c:v>0.69929021744106201</c:v>
                </c:pt>
                <c:pt idx="601">
                  <c:v>0.70143716182192695</c:v>
                </c:pt>
                <c:pt idx="602">
                  <c:v>0.70389081254291597</c:v>
                </c:pt>
                <c:pt idx="603">
                  <c:v>0.70542434424353395</c:v>
                </c:pt>
                <c:pt idx="604">
                  <c:v>0.707571288624399</c:v>
                </c:pt>
                <c:pt idx="605">
                  <c:v>0.70971823300526404</c:v>
                </c:pt>
                <c:pt idx="606">
                  <c:v>0.711558471046006</c:v>
                </c:pt>
                <c:pt idx="607">
                  <c:v>0.71339870908674696</c:v>
                </c:pt>
                <c:pt idx="608">
                  <c:v>0.71554565346761301</c:v>
                </c:pt>
                <c:pt idx="609">
                  <c:v>0.71707918516823099</c:v>
                </c:pt>
                <c:pt idx="610">
                  <c:v>0.71953283588921901</c:v>
                </c:pt>
                <c:pt idx="611">
                  <c:v>0.72167978027008495</c:v>
                </c:pt>
                <c:pt idx="612">
                  <c:v>0.72321331197070204</c:v>
                </c:pt>
                <c:pt idx="613">
                  <c:v>0.72536025635156798</c:v>
                </c:pt>
                <c:pt idx="614">
                  <c:v>0.72750720073243302</c:v>
                </c:pt>
                <c:pt idx="615">
                  <c:v>0.72965414511329796</c:v>
                </c:pt>
                <c:pt idx="616">
                  <c:v>0.73118767681391605</c:v>
                </c:pt>
                <c:pt idx="617">
                  <c:v>0.73394803387502805</c:v>
                </c:pt>
                <c:pt idx="618">
                  <c:v>0.73578827191577001</c:v>
                </c:pt>
                <c:pt idx="619">
                  <c:v>0.73762850995651197</c:v>
                </c:pt>
                <c:pt idx="620">
                  <c:v>0.73916204165712995</c:v>
                </c:pt>
                <c:pt idx="621">
                  <c:v>0.741308986037995</c:v>
                </c:pt>
                <c:pt idx="622">
                  <c:v>0.74376263675898402</c:v>
                </c:pt>
                <c:pt idx="623">
                  <c:v>0.74498946211947803</c:v>
                </c:pt>
                <c:pt idx="624">
                  <c:v>0.74744311284046705</c:v>
                </c:pt>
                <c:pt idx="625">
                  <c:v>0.74959005722133198</c:v>
                </c:pt>
                <c:pt idx="626">
                  <c:v>0.75143029526207405</c:v>
                </c:pt>
                <c:pt idx="627">
                  <c:v>0.75357723964293899</c:v>
                </c:pt>
                <c:pt idx="628">
                  <c:v>0.75572418402380404</c:v>
                </c:pt>
                <c:pt idx="629">
                  <c:v>0.75725771572442202</c:v>
                </c:pt>
                <c:pt idx="630">
                  <c:v>0.75971136644541104</c:v>
                </c:pt>
                <c:pt idx="631">
                  <c:v>0.76124489814602903</c:v>
                </c:pt>
                <c:pt idx="632">
                  <c:v>0.76369854886701705</c:v>
                </c:pt>
                <c:pt idx="633">
                  <c:v>0.76553878690775901</c:v>
                </c:pt>
                <c:pt idx="634">
                  <c:v>0.76737902494850097</c:v>
                </c:pt>
                <c:pt idx="635">
                  <c:v>0.76952596932936601</c:v>
                </c:pt>
                <c:pt idx="636">
                  <c:v>0.77136620737010697</c:v>
                </c:pt>
                <c:pt idx="637">
                  <c:v>0.77381985809109599</c:v>
                </c:pt>
                <c:pt idx="638">
                  <c:v>0.77596680247196104</c:v>
                </c:pt>
                <c:pt idx="639">
                  <c:v>0.777807040512703</c:v>
                </c:pt>
                <c:pt idx="640">
                  <c:v>0.77934057221332098</c:v>
                </c:pt>
                <c:pt idx="641">
                  <c:v>0.78118081025406305</c:v>
                </c:pt>
                <c:pt idx="642">
                  <c:v>0.78363446097505096</c:v>
                </c:pt>
                <c:pt idx="643">
                  <c:v>0.78608811169603998</c:v>
                </c:pt>
                <c:pt idx="644">
                  <c:v>0.78731493705653499</c:v>
                </c:pt>
                <c:pt idx="645">
                  <c:v>0.78915517509727595</c:v>
                </c:pt>
                <c:pt idx="646">
                  <c:v>0.79160882581826497</c:v>
                </c:pt>
                <c:pt idx="647">
                  <c:v>0.79314235751888296</c:v>
                </c:pt>
                <c:pt idx="648">
                  <c:v>0.79559600823987198</c:v>
                </c:pt>
                <c:pt idx="649">
                  <c:v>0.79682283360036599</c:v>
                </c:pt>
                <c:pt idx="650">
                  <c:v>0.79927648432135501</c:v>
                </c:pt>
                <c:pt idx="651">
                  <c:v>0.80111672236209597</c:v>
                </c:pt>
                <c:pt idx="652">
                  <c:v>0.80357037308308499</c:v>
                </c:pt>
                <c:pt idx="653">
                  <c:v>0.80510390478370297</c:v>
                </c:pt>
                <c:pt idx="654">
                  <c:v>0.80786426184481597</c:v>
                </c:pt>
                <c:pt idx="655">
                  <c:v>0.80939779354543395</c:v>
                </c:pt>
                <c:pt idx="656">
                  <c:v>0.81123803158617502</c:v>
                </c:pt>
                <c:pt idx="657">
                  <c:v>0.81338497596703996</c:v>
                </c:pt>
                <c:pt idx="658">
                  <c:v>0.815531920347906</c:v>
                </c:pt>
                <c:pt idx="659">
                  <c:v>0.81798557106889402</c:v>
                </c:pt>
                <c:pt idx="660">
                  <c:v>0.81951910276951201</c:v>
                </c:pt>
                <c:pt idx="661">
                  <c:v>0.82135934081025397</c:v>
                </c:pt>
                <c:pt idx="662">
                  <c:v>0.82319957885099504</c:v>
                </c:pt>
                <c:pt idx="663">
                  <c:v>0.82534652323186097</c:v>
                </c:pt>
                <c:pt idx="664">
                  <c:v>0.82749346761272602</c:v>
                </c:pt>
                <c:pt idx="665">
                  <c:v>0.829026999313344</c:v>
                </c:pt>
                <c:pt idx="666">
                  <c:v>0.83148065003433302</c:v>
                </c:pt>
                <c:pt idx="667">
                  <c:v>0.83332088807507398</c:v>
                </c:pt>
                <c:pt idx="668">
                  <c:v>0.83516112611581605</c:v>
                </c:pt>
                <c:pt idx="669">
                  <c:v>0.83761477683680496</c:v>
                </c:pt>
                <c:pt idx="670">
                  <c:v>0.83914830853742295</c:v>
                </c:pt>
                <c:pt idx="671">
                  <c:v>0.84068184023804104</c:v>
                </c:pt>
                <c:pt idx="672">
                  <c:v>0.84374890363927701</c:v>
                </c:pt>
                <c:pt idx="673">
                  <c:v>0.845282435339895</c:v>
                </c:pt>
                <c:pt idx="674">
                  <c:v>0.84742937972076005</c:v>
                </c:pt>
                <c:pt idx="675">
                  <c:v>0.84957632410162498</c:v>
                </c:pt>
                <c:pt idx="676">
                  <c:v>0.85110985580224296</c:v>
                </c:pt>
                <c:pt idx="677">
                  <c:v>0.85325680018310801</c:v>
                </c:pt>
                <c:pt idx="678">
                  <c:v>0.85540374456397295</c:v>
                </c:pt>
                <c:pt idx="679">
                  <c:v>0.85755068894483799</c:v>
                </c:pt>
                <c:pt idx="680">
                  <c:v>0.85939092698557995</c:v>
                </c:pt>
                <c:pt idx="681">
                  <c:v>0.861537871366445</c:v>
                </c:pt>
                <c:pt idx="682">
                  <c:v>0.86307140306706298</c:v>
                </c:pt>
                <c:pt idx="683">
                  <c:v>0.865525053788052</c:v>
                </c:pt>
                <c:pt idx="684">
                  <c:v>0.86767199816891705</c:v>
                </c:pt>
                <c:pt idx="685">
                  <c:v>0.86920552986953503</c:v>
                </c:pt>
                <c:pt idx="686">
                  <c:v>0.87104576791027699</c:v>
                </c:pt>
                <c:pt idx="687">
                  <c:v>0.87380612497138899</c:v>
                </c:pt>
                <c:pt idx="688">
                  <c:v>0.87533965667200697</c:v>
                </c:pt>
                <c:pt idx="689">
                  <c:v>0.87717989471274904</c:v>
                </c:pt>
                <c:pt idx="690">
                  <c:v>0.87963354543373795</c:v>
                </c:pt>
                <c:pt idx="691">
                  <c:v>0.88147378347447902</c:v>
                </c:pt>
                <c:pt idx="692">
                  <c:v>0.88362072785534396</c:v>
                </c:pt>
                <c:pt idx="693">
                  <c:v>0.88546096589608603</c:v>
                </c:pt>
                <c:pt idx="694">
                  <c:v>0.88760791027695096</c:v>
                </c:pt>
                <c:pt idx="695">
                  <c:v>0.88944814831769303</c:v>
                </c:pt>
                <c:pt idx="696">
                  <c:v>0.89128838635843399</c:v>
                </c:pt>
                <c:pt idx="697">
                  <c:v>0.89312862439917595</c:v>
                </c:pt>
                <c:pt idx="698">
                  <c:v>0.89496886243991702</c:v>
                </c:pt>
                <c:pt idx="699">
                  <c:v>0.89742251316090604</c:v>
                </c:pt>
                <c:pt idx="700">
                  <c:v>0.89956945754177098</c:v>
                </c:pt>
                <c:pt idx="701">
                  <c:v>0.90140969558251305</c:v>
                </c:pt>
                <c:pt idx="702">
                  <c:v>0.90324993362325501</c:v>
                </c:pt>
                <c:pt idx="703">
                  <c:v>0.90570358434424303</c:v>
                </c:pt>
                <c:pt idx="704">
                  <c:v>0.90723711604486101</c:v>
                </c:pt>
                <c:pt idx="705">
                  <c:v>0.90938406042572695</c:v>
                </c:pt>
                <c:pt idx="706">
                  <c:v>0.91153100480659199</c:v>
                </c:pt>
                <c:pt idx="707">
                  <c:v>0.91337124284733295</c:v>
                </c:pt>
                <c:pt idx="708">
                  <c:v>0.915518187228198</c:v>
                </c:pt>
                <c:pt idx="709">
                  <c:v>0.91735842526893996</c:v>
                </c:pt>
                <c:pt idx="710">
                  <c:v>0.91919866330968203</c:v>
                </c:pt>
                <c:pt idx="711">
                  <c:v>0.92134560769054696</c:v>
                </c:pt>
                <c:pt idx="712">
                  <c:v>0.92318584573128804</c:v>
                </c:pt>
                <c:pt idx="713">
                  <c:v>0.92533279011215397</c:v>
                </c:pt>
                <c:pt idx="714">
                  <c:v>0.92747973449301901</c:v>
                </c:pt>
                <c:pt idx="715">
                  <c:v>0.92962667887388395</c:v>
                </c:pt>
                <c:pt idx="716">
                  <c:v>0.93116021057450205</c:v>
                </c:pt>
                <c:pt idx="717">
                  <c:v>0.93330715495536698</c:v>
                </c:pt>
                <c:pt idx="718">
                  <c:v>0.93514739299610905</c:v>
                </c:pt>
                <c:pt idx="719">
                  <c:v>0.93698763103685001</c:v>
                </c:pt>
                <c:pt idx="720">
                  <c:v>0.93944128175783903</c:v>
                </c:pt>
                <c:pt idx="721">
                  <c:v>0.94158822613870397</c:v>
                </c:pt>
                <c:pt idx="722">
                  <c:v>0.94373517051956901</c:v>
                </c:pt>
                <c:pt idx="723">
                  <c:v>0.945268702220187</c:v>
                </c:pt>
                <c:pt idx="724">
                  <c:v>0.94772235294117602</c:v>
                </c:pt>
                <c:pt idx="725">
                  <c:v>0.94986929732204195</c:v>
                </c:pt>
                <c:pt idx="726">
                  <c:v>0.95170953536278302</c:v>
                </c:pt>
                <c:pt idx="727">
                  <c:v>0.95324306706340101</c:v>
                </c:pt>
                <c:pt idx="728">
                  <c:v>0.95569671778439003</c:v>
                </c:pt>
                <c:pt idx="729">
                  <c:v>0.95753695582513099</c:v>
                </c:pt>
                <c:pt idx="730">
                  <c:v>0.95937719386587295</c:v>
                </c:pt>
                <c:pt idx="731">
                  <c:v>0.96121743190661502</c:v>
                </c:pt>
                <c:pt idx="732">
                  <c:v>0.96336437628747995</c:v>
                </c:pt>
                <c:pt idx="733">
                  <c:v>0.965511320668345</c:v>
                </c:pt>
                <c:pt idx="734">
                  <c:v>0.96735155870908696</c:v>
                </c:pt>
                <c:pt idx="735">
                  <c:v>0.969498503089952</c:v>
                </c:pt>
                <c:pt idx="736">
                  <c:v>0.97133874113069296</c:v>
                </c:pt>
                <c:pt idx="737">
                  <c:v>0.97317897917143503</c:v>
                </c:pt>
                <c:pt idx="738">
                  <c:v>0.97532592355229997</c:v>
                </c:pt>
                <c:pt idx="739">
                  <c:v>0.97716616159304204</c:v>
                </c:pt>
                <c:pt idx="740">
                  <c:v>0.97931310597390697</c:v>
                </c:pt>
                <c:pt idx="741">
                  <c:v>0.98146005035477202</c:v>
                </c:pt>
                <c:pt idx="742">
                  <c:v>0.98299358205539</c:v>
                </c:pt>
                <c:pt idx="743">
                  <c:v>0.98514052643625505</c:v>
                </c:pt>
                <c:pt idx="744">
                  <c:v>0.98728747081711998</c:v>
                </c:pt>
                <c:pt idx="745">
                  <c:v>0.98912770885786205</c:v>
                </c:pt>
                <c:pt idx="746">
                  <c:v>0.99096794689860401</c:v>
                </c:pt>
                <c:pt idx="747">
                  <c:v>0.99311489127946895</c:v>
                </c:pt>
                <c:pt idx="748">
                  <c:v>0.99495512932021002</c:v>
                </c:pt>
                <c:pt idx="749">
                  <c:v>0.99740878004119904</c:v>
                </c:pt>
                <c:pt idx="750">
                  <c:v>0.999249018081941</c:v>
                </c:pt>
                <c:pt idx="751">
                  <c:v>1.00170266880293</c:v>
                </c:pt>
                <c:pt idx="752">
                  <c:v>1.00323620050355</c:v>
                </c:pt>
                <c:pt idx="753">
                  <c:v>1.0053831448844099</c:v>
                </c:pt>
                <c:pt idx="754">
                  <c:v>1.0078367956054</c:v>
                </c:pt>
                <c:pt idx="755">
                  <c:v>1.0093703273060199</c:v>
                </c:pt>
                <c:pt idx="756">
                  <c:v>1.0109038590066399</c:v>
                </c:pt>
                <c:pt idx="757">
                  <c:v>1.0133575097276299</c:v>
                </c:pt>
                <c:pt idx="758">
                  <c:v>1.0155044541084901</c:v>
                </c:pt>
                <c:pt idx="759">
                  <c:v>1.01734469214923</c:v>
                </c:pt>
                <c:pt idx="760">
                  <c:v>1.0194916365301001</c:v>
                </c:pt>
                <c:pt idx="761">
                  <c:v>1.02133187457084</c:v>
                </c:pt>
                <c:pt idx="762">
                  <c:v>1.0234788189517099</c:v>
                </c:pt>
                <c:pt idx="763">
                  <c:v>1.02531905699245</c:v>
                </c:pt>
                <c:pt idx="764">
                  <c:v>1.02715929503319</c:v>
                </c:pt>
                <c:pt idx="765">
                  <c:v>1.0299196520942999</c:v>
                </c:pt>
                <c:pt idx="766">
                  <c:v>1.0314531837949199</c:v>
                </c:pt>
                <c:pt idx="767">
                  <c:v>1.0339068345159099</c:v>
                </c:pt>
                <c:pt idx="768">
                  <c:v>1.03574707255665</c:v>
                </c:pt>
                <c:pt idx="769">
                  <c:v>1.0375873105973901</c:v>
                </c:pt>
                <c:pt idx="770">
                  <c:v>1.0394275486381299</c:v>
                </c:pt>
                <c:pt idx="771">
                  <c:v>1.04126778667887</c:v>
                </c:pt>
                <c:pt idx="772">
                  <c:v>1.0431080247196201</c:v>
                </c:pt>
                <c:pt idx="773">
                  <c:v>1.0449482627603599</c:v>
                </c:pt>
                <c:pt idx="774">
                  <c:v>1.04770861982147</c:v>
                </c:pt>
                <c:pt idx="775">
                  <c:v>1.0498555642023299</c:v>
                </c:pt>
                <c:pt idx="776">
                  <c:v>1.0513890959029499</c:v>
                </c:pt>
                <c:pt idx="777">
                  <c:v>1.0529226276035699</c:v>
                </c:pt>
                <c:pt idx="778">
                  <c:v>1.05476286564431</c:v>
                </c:pt>
                <c:pt idx="779">
                  <c:v>1.05782992904555</c:v>
                </c:pt>
                <c:pt idx="780">
                  <c:v>1.05967016708629</c:v>
                </c:pt>
                <c:pt idx="781">
                  <c:v>1.0615104051270301</c:v>
                </c:pt>
                <c:pt idx="782">
                  <c:v>1.0636573495079</c:v>
                </c:pt>
                <c:pt idx="783">
                  <c:v>1.06519088120851</c:v>
                </c:pt>
                <c:pt idx="784">
                  <c:v>1.06733782558938</c:v>
                </c:pt>
                <c:pt idx="785">
                  <c:v>1.0694847699702399</c:v>
                </c:pt>
                <c:pt idx="786">
                  <c:v>1.07132500801099</c:v>
                </c:pt>
                <c:pt idx="787">
                  <c:v>1.0734719523918499</c:v>
                </c:pt>
                <c:pt idx="788">
                  <c:v>1.0750054840924701</c:v>
                </c:pt>
                <c:pt idx="789">
                  <c:v>1.0774591348134599</c:v>
                </c:pt>
                <c:pt idx="790">
                  <c:v>1.0789926665140801</c:v>
                </c:pt>
                <c:pt idx="791">
                  <c:v>1.0814463172350699</c:v>
                </c:pt>
                <c:pt idx="792">
                  <c:v>1.08328655527581</c:v>
                </c:pt>
                <c:pt idx="793">
                  <c:v>1.0854334996566699</c:v>
                </c:pt>
                <c:pt idx="794">
                  <c:v>1.08727373769741</c:v>
                </c:pt>
                <c:pt idx="795">
                  <c:v>1.0894206820782799</c:v>
                </c:pt>
                <c:pt idx="796">
                  <c:v>1.0915676264591401</c:v>
                </c:pt>
                <c:pt idx="797">
                  <c:v>1.0934078644998899</c:v>
                </c:pt>
                <c:pt idx="798">
                  <c:v>1.0955548088807501</c:v>
                </c:pt>
                <c:pt idx="799">
                  <c:v>1.0970883405813701</c:v>
                </c:pt>
                <c:pt idx="800">
                  <c:v>1.0995419913023601</c:v>
                </c:pt>
                <c:pt idx="801">
                  <c:v>1.1019956420233501</c:v>
                </c:pt>
                <c:pt idx="802">
                  <c:v>1.10322246738384</c:v>
                </c:pt>
                <c:pt idx="803">
                  <c:v>1.10567611810483</c:v>
                </c:pt>
                <c:pt idx="804">
                  <c:v>1.10720964980545</c:v>
                </c:pt>
                <c:pt idx="805">
                  <c:v>1.1093565941863099</c:v>
                </c:pt>
                <c:pt idx="806">
                  <c:v>1.1108901258869299</c:v>
                </c:pt>
                <c:pt idx="807">
                  <c:v>1.1133437766079199</c:v>
                </c:pt>
                <c:pt idx="808">
                  <c:v>1.1154907209887801</c:v>
                </c:pt>
                <c:pt idx="809">
                  <c:v>1.1173309590295299</c:v>
                </c:pt>
                <c:pt idx="810">
                  <c:v>1.1194779034103901</c:v>
                </c:pt>
                <c:pt idx="811">
                  <c:v>1.12162484779126</c:v>
                </c:pt>
                <c:pt idx="812">
                  <c:v>1.1234650858320001</c:v>
                </c:pt>
                <c:pt idx="813">
                  <c:v>1.12530532387274</c:v>
                </c:pt>
                <c:pt idx="814">
                  <c:v>1.12714556191348</c:v>
                </c:pt>
                <c:pt idx="815">
                  <c:v>1.12929250629435</c:v>
                </c:pt>
                <c:pt idx="816">
                  <c:v>1.13113274433509</c:v>
                </c:pt>
                <c:pt idx="817">
                  <c:v>1.1335863950560801</c:v>
                </c:pt>
                <c:pt idx="818">
                  <c:v>1.13573333943694</c:v>
                </c:pt>
                <c:pt idx="819">
                  <c:v>1.13726687113756</c:v>
                </c:pt>
                <c:pt idx="820">
                  <c:v>1.1394138155184299</c:v>
                </c:pt>
                <c:pt idx="821">
                  <c:v>1.14125405355917</c:v>
                </c:pt>
                <c:pt idx="822">
                  <c:v>1.1434009979400299</c:v>
                </c:pt>
                <c:pt idx="823">
                  <c:v>1.14524123598077</c:v>
                </c:pt>
                <c:pt idx="824">
                  <c:v>1.1470814740215201</c:v>
                </c:pt>
                <c:pt idx="825">
                  <c:v>1.1495351247425001</c:v>
                </c:pt>
                <c:pt idx="826">
                  <c:v>1.1513753627832499</c:v>
                </c:pt>
                <c:pt idx="827">
                  <c:v>1.1535223071641101</c:v>
                </c:pt>
                <c:pt idx="828">
                  <c:v>1.1550558388647301</c:v>
                </c:pt>
                <c:pt idx="829">
                  <c:v>1.15720278324559</c:v>
                </c:pt>
                <c:pt idx="830">
                  <c:v>1.1593497276264599</c:v>
                </c:pt>
                <c:pt idx="831">
                  <c:v>1.1614966720073201</c:v>
                </c:pt>
                <c:pt idx="832">
                  <c:v>1.16364361638819</c:v>
                </c:pt>
                <c:pt idx="833">
                  <c:v>1.16517714808881</c:v>
                </c:pt>
                <c:pt idx="834">
                  <c:v>1.1673240924696699</c:v>
                </c:pt>
                <c:pt idx="835">
                  <c:v>1.1694710368505401</c:v>
                </c:pt>
                <c:pt idx="836">
                  <c:v>1.1716179812314</c:v>
                </c:pt>
                <c:pt idx="837">
                  <c:v>1.1734582192721399</c:v>
                </c:pt>
                <c:pt idx="838">
                  <c:v>1.17560516365301</c:v>
                </c:pt>
                <c:pt idx="839">
                  <c:v>1.1774454016937499</c:v>
                </c:pt>
                <c:pt idx="840">
                  <c:v>1.17959234607462</c:v>
                </c:pt>
                <c:pt idx="841">
                  <c:v>1.1814325841153599</c:v>
                </c:pt>
                <c:pt idx="842">
                  <c:v>1.1838862348363499</c:v>
                </c:pt>
                <c:pt idx="843">
                  <c:v>1.1854197665369599</c:v>
                </c:pt>
                <c:pt idx="844">
                  <c:v>1.1875667109178301</c:v>
                </c:pt>
                <c:pt idx="845">
                  <c:v>1.18910024261845</c:v>
                </c:pt>
                <c:pt idx="846">
                  <c:v>1.1915538933394401</c:v>
                </c:pt>
                <c:pt idx="847">
                  <c:v>1.1930874250400501</c:v>
                </c:pt>
                <c:pt idx="848">
                  <c:v>1.1955410757610401</c:v>
                </c:pt>
                <c:pt idx="849">
                  <c:v>1.1970746074616601</c:v>
                </c:pt>
                <c:pt idx="850">
                  <c:v>1.1995282581826501</c:v>
                </c:pt>
                <c:pt idx="851">
                  <c:v>1.20167520256352</c:v>
                </c:pt>
                <c:pt idx="852">
                  <c:v>1.2035154406042601</c:v>
                </c:pt>
                <c:pt idx="853">
                  <c:v>1.2053556786449999</c:v>
                </c:pt>
                <c:pt idx="854">
                  <c:v>1.2068892103456199</c:v>
                </c:pt>
                <c:pt idx="855">
                  <c:v>1.2099562737468501</c:v>
                </c:pt>
                <c:pt idx="856">
                  <c:v>1.21179651178759</c:v>
                </c:pt>
                <c:pt idx="857">
                  <c:v>1.2139434561684599</c:v>
                </c:pt>
                <c:pt idx="858">
                  <c:v>1.2157836942092</c:v>
                </c:pt>
                <c:pt idx="859">
                  <c:v>1.21762393224994</c:v>
                </c:pt>
                <c:pt idx="860">
                  <c:v>1.21915746395056</c:v>
                </c:pt>
                <c:pt idx="861">
                  <c:v>1.2209977019913001</c:v>
                </c:pt>
                <c:pt idx="862">
                  <c:v>1.22375805905241</c:v>
                </c:pt>
                <c:pt idx="863">
                  <c:v>1.22559829709316</c:v>
                </c:pt>
                <c:pt idx="864">
                  <c:v>1.2274385351339001</c:v>
                </c:pt>
                <c:pt idx="865">
                  <c:v>1.22927877317464</c:v>
                </c:pt>
                <c:pt idx="866">
                  <c:v>1.2314257175554999</c:v>
                </c:pt>
                <c:pt idx="867">
                  <c:v>1.2335726619363701</c:v>
                </c:pt>
                <c:pt idx="868">
                  <c:v>1.23510619363699</c:v>
                </c:pt>
                <c:pt idx="869">
                  <c:v>1.2375598443579801</c:v>
                </c:pt>
                <c:pt idx="870">
                  <c:v>1.23970678873884</c:v>
                </c:pt>
                <c:pt idx="871">
                  <c:v>1.2418537331197099</c:v>
                </c:pt>
                <c:pt idx="872">
                  <c:v>1.2433872648203199</c:v>
                </c:pt>
                <c:pt idx="873">
                  <c:v>1.2458409155413099</c:v>
                </c:pt>
                <c:pt idx="874">
                  <c:v>1.2473744472419299</c:v>
                </c:pt>
                <c:pt idx="875">
                  <c:v>1.24921468528267</c:v>
                </c:pt>
                <c:pt idx="876">
                  <c:v>1.25074821698329</c:v>
                </c:pt>
                <c:pt idx="877">
                  <c:v>1.25320186770428</c:v>
                </c:pt>
                <c:pt idx="878">
                  <c:v>1.2550421057450201</c:v>
                </c:pt>
                <c:pt idx="879">
                  <c:v>1.25718905012589</c:v>
                </c:pt>
                <c:pt idx="880">
                  <c:v>1.2590292881666301</c:v>
                </c:pt>
                <c:pt idx="881">
                  <c:v>1.26117623254749</c:v>
                </c:pt>
                <c:pt idx="882">
                  <c:v>1.2633231769283599</c:v>
                </c:pt>
                <c:pt idx="883">
                  <c:v>1.2654701213092201</c:v>
                </c:pt>
                <c:pt idx="884">
                  <c:v>1.26761706569009</c:v>
                </c:pt>
                <c:pt idx="885">
                  <c:v>1.2688438910505799</c:v>
                </c:pt>
                <c:pt idx="886">
                  <c:v>1.2712975417715699</c:v>
                </c:pt>
                <c:pt idx="887">
                  <c:v>1.27313777981231</c:v>
                </c:pt>
                <c:pt idx="888">
                  <c:v>1.2755914305333</c:v>
                </c:pt>
                <c:pt idx="889">
                  <c:v>1.27712496223392</c:v>
                </c:pt>
                <c:pt idx="890">
                  <c:v>1.27957861295491</c:v>
                </c:pt>
                <c:pt idx="891">
                  <c:v>1.28111214465553</c:v>
                </c:pt>
                <c:pt idx="892">
                  <c:v>1.28356579537652</c:v>
                </c:pt>
                <c:pt idx="893">
                  <c:v>1.2854060334172599</c:v>
                </c:pt>
                <c:pt idx="894">
                  <c:v>1.2875529777981201</c:v>
                </c:pt>
                <c:pt idx="895">
                  <c:v>1.28969992217899</c:v>
                </c:pt>
                <c:pt idx="896">
                  <c:v>1.2909267475394799</c:v>
                </c:pt>
                <c:pt idx="897">
                  <c:v>1.29307369192035</c:v>
                </c:pt>
                <c:pt idx="898">
                  <c:v>1.2958340489814599</c:v>
                </c:pt>
                <c:pt idx="899">
                  <c:v>1.2973675806820799</c:v>
                </c:pt>
                <c:pt idx="900">
                  <c:v>1.29920781872282</c:v>
                </c:pt>
                <c:pt idx="901">
                  <c:v>1.3013547631036799</c:v>
                </c:pt>
                <c:pt idx="902">
                  <c:v>1.3035017074845501</c:v>
                </c:pt>
                <c:pt idx="903">
                  <c:v>1.3059553582055401</c:v>
                </c:pt>
                <c:pt idx="904">
                  <c:v>1.30718218356603</c:v>
                </c:pt>
                <c:pt idx="905">
                  <c:v>1.30963583428702</c:v>
                </c:pt>
                <c:pt idx="906">
                  <c:v>1.3117827786678899</c:v>
                </c:pt>
                <c:pt idx="907">
                  <c:v>1.3133163103685099</c:v>
                </c:pt>
                <c:pt idx="908">
                  <c:v>1.3154632547493701</c:v>
                </c:pt>
                <c:pt idx="909">
                  <c:v>1.31761019913024</c:v>
                </c:pt>
                <c:pt idx="910">
                  <c:v>1.3194504371709801</c:v>
                </c:pt>
                <c:pt idx="911">
                  <c:v>1.3219040878919699</c:v>
                </c:pt>
                <c:pt idx="912">
                  <c:v>1.3234376195925801</c:v>
                </c:pt>
                <c:pt idx="913">
                  <c:v>1.3252778576333299</c:v>
                </c:pt>
                <c:pt idx="914">
                  <c:v>1.32711809567407</c:v>
                </c:pt>
                <c:pt idx="915">
                  <c:v>1.3314119844358001</c:v>
                </c:pt>
                <c:pt idx="916">
                  <c:v>1.33325222247654</c:v>
                </c:pt>
                <c:pt idx="917">
                  <c:v>1.33570587319753</c:v>
                </c:pt>
                <c:pt idx="918">
                  <c:v>1.33723940489815</c:v>
                </c:pt>
                <c:pt idx="919">
                  <c:v>1.3393863492790099</c:v>
                </c:pt>
                <c:pt idx="920">
                  <c:v>1.34122658731975</c:v>
                </c:pt>
                <c:pt idx="921">
                  <c:v>1.3433735317006199</c:v>
                </c:pt>
                <c:pt idx="922">
                  <c:v>1.34521376974136</c:v>
                </c:pt>
                <c:pt idx="923">
                  <c:v>1.3473607141222199</c:v>
                </c:pt>
                <c:pt idx="924">
                  <c:v>1.3495076585030901</c:v>
                </c:pt>
                <c:pt idx="925">
                  <c:v>1.3513478965438299</c:v>
                </c:pt>
                <c:pt idx="926">
                  <c:v>1.3534948409247001</c:v>
                </c:pt>
                <c:pt idx="927">
                  <c:v>1.3553350789654399</c:v>
                </c:pt>
                <c:pt idx="928">
                  <c:v>1.3574820233463001</c:v>
                </c:pt>
                <c:pt idx="929">
                  <c:v>1.3593222613870499</c:v>
                </c:pt>
                <c:pt idx="930">
                  <c:v>1.36116249942779</c:v>
                </c:pt>
                <c:pt idx="931">
                  <c:v>1.36361615014878</c:v>
                </c:pt>
                <c:pt idx="932">
                  <c:v>1.36514968184939</c:v>
                </c:pt>
                <c:pt idx="933">
                  <c:v>1.3672966262302599</c:v>
                </c:pt>
                <c:pt idx="934">
                  <c:v>1.36975027695125</c:v>
                </c:pt>
                <c:pt idx="935">
                  <c:v>1.3712838086518699</c:v>
                </c:pt>
                <c:pt idx="936">
                  <c:v>1.37373745937285</c:v>
                </c:pt>
                <c:pt idx="937">
                  <c:v>1.3749642847333501</c:v>
                </c:pt>
                <c:pt idx="938">
                  <c:v>1.3774179354543401</c:v>
                </c:pt>
                <c:pt idx="939">
                  <c:v>1.37925817349508</c:v>
                </c:pt>
                <c:pt idx="940">
                  <c:v>1.38171182421607</c:v>
                </c:pt>
                <c:pt idx="941">
                  <c:v>1.38355206225681</c:v>
                </c:pt>
                <c:pt idx="942">
                  <c:v>1.38508559395743</c:v>
                </c:pt>
                <c:pt idx="943">
                  <c:v>1.38723253833829</c:v>
                </c:pt>
                <c:pt idx="944">
                  <c:v>1.38968618905928</c:v>
                </c:pt>
                <c:pt idx="945">
                  <c:v>1.3909130144197801</c:v>
                </c:pt>
                <c:pt idx="946">
                  <c:v>1.3933666651407599</c:v>
                </c:pt>
                <c:pt idx="947">
                  <c:v>1.3955136095216301</c:v>
                </c:pt>
                <c:pt idx="948">
                  <c:v>1.3973538475623699</c:v>
                </c:pt>
                <c:pt idx="949">
                  <c:v>1.39919408560311</c:v>
                </c:pt>
                <c:pt idx="950">
                  <c:v>1.4013410299839799</c:v>
                </c:pt>
                <c:pt idx="951">
                  <c:v>1.4037946807049699</c:v>
                </c:pt>
                <c:pt idx="952">
                  <c:v>1.4053282124055799</c:v>
                </c:pt>
                <c:pt idx="953">
                  <c:v>1.4074751567864501</c:v>
                </c:pt>
                <c:pt idx="954">
                  <c:v>1.40962210116732</c:v>
                </c:pt>
                <c:pt idx="955">
                  <c:v>1.41115563286793</c:v>
                </c:pt>
                <c:pt idx="956">
                  <c:v>1.4133025772487999</c:v>
                </c:pt>
                <c:pt idx="957">
                  <c:v>1.4157562279697899</c:v>
                </c:pt>
                <c:pt idx="958">
                  <c:v>1.41759646601053</c:v>
                </c:pt>
                <c:pt idx="959">
                  <c:v>1.41912999771115</c:v>
                </c:pt>
                <c:pt idx="960">
                  <c:v>1.4212769420920099</c:v>
                </c:pt>
                <c:pt idx="961">
                  <c:v>1.4234238864728801</c:v>
                </c:pt>
                <c:pt idx="962">
                  <c:v>1.42557083085374</c:v>
                </c:pt>
                <c:pt idx="963">
                  <c:v>1.4274110688944801</c:v>
                </c:pt>
                <c:pt idx="964">
                  <c:v>1.4289446005951001</c:v>
                </c:pt>
                <c:pt idx="965">
                  <c:v>1.43109154497597</c:v>
                </c:pt>
                <c:pt idx="966">
                  <c:v>1.43323848935683</c:v>
                </c:pt>
                <c:pt idx="967">
                  <c:v>1.4353854337376999</c:v>
                </c:pt>
                <c:pt idx="968">
                  <c:v>1.4378390844586899</c:v>
                </c:pt>
                <c:pt idx="969">
                  <c:v>1.4393726161592999</c:v>
                </c:pt>
                <c:pt idx="970">
                  <c:v>1.4415195605401701</c:v>
                </c:pt>
                <c:pt idx="971">
                  <c:v>1.4433597985809099</c:v>
                </c:pt>
                <c:pt idx="972">
                  <c:v>1.44520003662165</c:v>
                </c:pt>
                <c:pt idx="973">
                  <c:v>1.4473469810025199</c:v>
                </c:pt>
                <c:pt idx="974">
                  <c:v>1.44918721904326</c:v>
                </c:pt>
                <c:pt idx="975">
                  <c:v>1.4513341634241199</c:v>
                </c:pt>
                <c:pt idx="976">
                  <c:v>1.4534811078049901</c:v>
                </c:pt>
                <c:pt idx="977">
                  <c:v>1.4553213458457299</c:v>
                </c:pt>
                <c:pt idx="978">
                  <c:v>1.4574682902266001</c:v>
                </c:pt>
                <c:pt idx="979">
                  <c:v>1.45961523460746</c:v>
                </c:pt>
                <c:pt idx="980">
                  <c:v>1.4608420599679599</c:v>
                </c:pt>
                <c:pt idx="981">
                  <c:v>1.4629890043488201</c:v>
                </c:pt>
                <c:pt idx="982">
                  <c:v>1.4654426550698101</c:v>
                </c:pt>
                <c:pt idx="983">
                  <c:v>1.4669761867704301</c:v>
                </c:pt>
                <c:pt idx="984">
                  <c:v>1.4694298374914201</c:v>
                </c:pt>
                <c:pt idx="985">
                  <c:v>1.47157678187228</c:v>
                </c:pt>
                <c:pt idx="986">
                  <c:v>1.4731103135729</c:v>
                </c:pt>
                <c:pt idx="987">
                  <c:v>1.4752572579537699</c:v>
                </c:pt>
                <c:pt idx="988">
                  <c:v>1.4774042023346301</c:v>
                </c:pt>
                <c:pt idx="989">
                  <c:v>1.4789377340352501</c:v>
                </c:pt>
                <c:pt idx="990">
                  <c:v>1.48108467841611</c:v>
                </c:pt>
                <c:pt idx="991">
                  <c:v>1.48323162279698</c:v>
                </c:pt>
                <c:pt idx="992">
                  <c:v>1.4847651544975999</c:v>
                </c:pt>
                <c:pt idx="993">
                  <c:v>1.48721880521859</c:v>
                </c:pt>
                <c:pt idx="994">
                  <c:v>1.48967245593957</c:v>
                </c:pt>
                <c:pt idx="995">
                  <c:v>1.4918194003204399</c:v>
                </c:pt>
                <c:pt idx="996">
                  <c:v>1.4939663447013001</c:v>
                </c:pt>
                <c:pt idx="997">
                  <c:v>1.4951931700618</c:v>
                </c:pt>
              </c:numCache>
            </c:numRef>
          </c:xVal>
          <c:yVal>
            <c:numRef>
              <c:f>'tio2-dye'!$AB$3:$AB$1000</c:f>
              <c:numCache>
                <c:formatCode>General</c:formatCode>
                <c:ptCount val="998"/>
                <c:pt idx="0">
                  <c:v>163.48467806973386</c:v>
                </c:pt>
                <c:pt idx="1">
                  <c:v>150.4189879804685</c:v>
                </c:pt>
                <c:pt idx="2">
                  <c:v>138.3817864850844</c:v>
                </c:pt>
                <c:pt idx="3">
                  <c:v>127.75338944533461</c:v>
                </c:pt>
                <c:pt idx="4">
                  <c:v>118.35181776607912</c:v>
                </c:pt>
                <c:pt idx="5">
                  <c:v>110.07974082597079</c:v>
                </c:pt>
                <c:pt idx="6">
                  <c:v>103.74359678080413</c:v>
                </c:pt>
                <c:pt idx="7">
                  <c:v>97.56121484748617</c:v>
                </c:pt>
                <c:pt idx="8">
                  <c:v>91.904732052033239</c:v>
                </c:pt>
                <c:pt idx="9">
                  <c:v>87.138515526512705</c:v>
                </c:pt>
                <c:pt idx="10">
                  <c:v>84.50166136110488</c:v>
                </c:pt>
                <c:pt idx="11">
                  <c:v>80.217996144045173</c:v>
                </c:pt>
                <c:pt idx="12">
                  <c:v>77.531248604562535</c:v>
                </c:pt>
                <c:pt idx="13">
                  <c:v>75.333186500343473</c:v>
                </c:pt>
                <c:pt idx="14">
                  <c:v>72.75276382543683</c:v>
                </c:pt>
                <c:pt idx="15">
                  <c:v>70.68351838406943</c:v>
                </c:pt>
                <c:pt idx="16">
                  <c:v>69.413754135957916</c:v>
                </c:pt>
                <c:pt idx="17">
                  <c:v>67.835238838788356</c:v>
                </c:pt>
                <c:pt idx="18">
                  <c:v>66.250614175631327</c:v>
                </c:pt>
                <c:pt idx="19">
                  <c:v>65.18736552986968</c:v>
                </c:pt>
                <c:pt idx="20">
                  <c:v>63.821499961852517</c:v>
                </c:pt>
                <c:pt idx="21">
                  <c:v>63.161058976119669</c:v>
                </c:pt>
                <c:pt idx="22">
                  <c:v>62.821637293049605</c:v>
                </c:pt>
                <c:pt idx="23">
                  <c:v>62.480170901045241</c:v>
                </c:pt>
                <c:pt idx="24">
                  <c:v>61.312642099641401</c:v>
                </c:pt>
                <c:pt idx="25">
                  <c:v>60.834180209048561</c:v>
                </c:pt>
                <c:pt idx="26">
                  <c:v>60.920057984283041</c:v>
                </c:pt>
                <c:pt idx="27">
                  <c:v>60.478400854505161</c:v>
                </c:pt>
                <c:pt idx="28">
                  <c:v>59.807736324101597</c:v>
                </c:pt>
                <c:pt idx="29">
                  <c:v>60.552010376134895</c:v>
                </c:pt>
                <c:pt idx="30">
                  <c:v>59.907927061875341</c:v>
                </c:pt>
                <c:pt idx="31">
                  <c:v>59.312916762035563</c:v>
                </c:pt>
                <c:pt idx="32">
                  <c:v>59.95495536736103</c:v>
                </c:pt>
                <c:pt idx="33">
                  <c:v>59.905882352941234</c:v>
                </c:pt>
                <c:pt idx="34">
                  <c:v>59.468314641031633</c:v>
                </c:pt>
                <c:pt idx="35">
                  <c:v>59.948821240558473</c:v>
                </c:pt>
                <c:pt idx="36">
                  <c:v>60.323002975509304</c:v>
                </c:pt>
                <c:pt idx="37">
                  <c:v>59.938597695887772</c:v>
                </c:pt>
                <c:pt idx="38">
                  <c:v>60.304600595101768</c:v>
                </c:pt>
                <c:pt idx="39">
                  <c:v>60.850537880521671</c:v>
                </c:pt>
                <c:pt idx="40">
                  <c:v>60.370031280994901</c:v>
                </c:pt>
                <c:pt idx="41">
                  <c:v>60.793286030365444</c:v>
                </c:pt>
                <c:pt idx="42">
                  <c:v>60.770794232089571</c:v>
                </c:pt>
                <c:pt idx="43">
                  <c:v>61.138841840238143</c:v>
                </c:pt>
                <c:pt idx="44">
                  <c:v>61.609124895094077</c:v>
                </c:pt>
                <c:pt idx="45">
                  <c:v>62.224582284275542</c:v>
                </c:pt>
                <c:pt idx="46">
                  <c:v>62.482215609979306</c:v>
                </c:pt>
                <c:pt idx="47">
                  <c:v>62.60080872816048</c:v>
                </c:pt>
                <c:pt idx="48">
                  <c:v>63.203997863736895</c:v>
                </c:pt>
                <c:pt idx="49">
                  <c:v>64.138429846646972</c:v>
                </c:pt>
                <c:pt idx="50">
                  <c:v>64.786602578774733</c:v>
                </c:pt>
                <c:pt idx="51">
                  <c:v>64.782513160906504</c:v>
                </c:pt>
                <c:pt idx="52">
                  <c:v>65.91528191042957</c:v>
                </c:pt>
                <c:pt idx="53">
                  <c:v>66.078883385977107</c:v>
                </c:pt>
                <c:pt idx="54">
                  <c:v>66.354919092088124</c:v>
                </c:pt>
                <c:pt idx="55">
                  <c:v>67.882319141985207</c:v>
                </c:pt>
                <c:pt idx="56">
                  <c:v>68.836993743343143</c:v>
                </c:pt>
                <c:pt idx="57">
                  <c:v>68.53090081589994</c:v>
                </c:pt>
                <c:pt idx="58">
                  <c:v>69.481485999389747</c:v>
                </c:pt>
                <c:pt idx="59">
                  <c:v>69.655490729686349</c:v>
                </c:pt>
                <c:pt idx="60">
                  <c:v>70.571111390402024</c:v>
                </c:pt>
                <c:pt idx="61">
                  <c:v>70.942021591058335</c:v>
                </c:pt>
                <c:pt idx="62">
                  <c:v>72.42525345189587</c:v>
                </c:pt>
                <c:pt idx="63">
                  <c:v>72.019378728465838</c:v>
                </c:pt>
                <c:pt idx="64">
                  <c:v>72.42177744670775</c:v>
                </c:pt>
                <c:pt idx="65">
                  <c:v>73.868204546730723</c:v>
                </c:pt>
                <c:pt idx="66">
                  <c:v>74.272852444800449</c:v>
                </c:pt>
                <c:pt idx="67">
                  <c:v>73.578980735179584</c:v>
                </c:pt>
                <c:pt idx="68">
                  <c:v>74.284507552910526</c:v>
                </c:pt>
                <c:pt idx="69">
                  <c:v>75.085031547722465</c:v>
                </c:pt>
                <c:pt idx="70">
                  <c:v>75.588132180972053</c:v>
                </c:pt>
                <c:pt idx="71">
                  <c:v>76.62007633295201</c:v>
                </c:pt>
                <c:pt idx="72">
                  <c:v>77.780141679560657</c:v>
                </c:pt>
                <c:pt idx="73">
                  <c:v>77.787707102616778</c:v>
                </c:pt>
                <c:pt idx="74">
                  <c:v>78.756285724727249</c:v>
                </c:pt>
                <c:pt idx="75">
                  <c:v>80.380398031128394</c:v>
                </c:pt>
                <c:pt idx="76">
                  <c:v>81.375762340276083</c:v>
                </c:pt>
                <c:pt idx="77">
                  <c:v>81.447736094758682</c:v>
                </c:pt>
                <c:pt idx="78">
                  <c:v>83.182058212710842</c:v>
                </c:pt>
                <c:pt idx="79">
                  <c:v>83.755190126955185</c:v>
                </c:pt>
                <c:pt idx="80">
                  <c:v>82.997012054169403</c:v>
                </c:pt>
                <c:pt idx="81">
                  <c:v>84.843997634393929</c:v>
                </c:pt>
                <c:pt idx="82">
                  <c:v>86.211294498664756</c:v>
                </c:pt>
                <c:pt idx="83">
                  <c:v>85.918287708400072</c:v>
                </c:pt>
                <c:pt idx="84">
                  <c:v>86.566460440528076</c:v>
                </c:pt>
                <c:pt idx="85">
                  <c:v>88.327159303730781</c:v>
                </c:pt>
                <c:pt idx="86">
                  <c:v>87.932121537651611</c:v>
                </c:pt>
                <c:pt idx="87">
                  <c:v>87.674283741054523</c:v>
                </c:pt>
                <c:pt idx="88">
                  <c:v>90.641360875410243</c:v>
                </c:pt>
                <c:pt idx="89">
                  <c:v>89.584655298237493</c:v>
                </c:pt>
                <c:pt idx="90">
                  <c:v>88.826886167238797</c:v>
                </c:pt>
                <c:pt idx="91">
                  <c:v>91.119004882429238</c:v>
                </c:pt>
                <c:pt idx="92">
                  <c:v>91.531831616235749</c:v>
                </c:pt>
                <c:pt idx="93">
                  <c:v>91.770244677958459</c:v>
                </c:pt>
                <c:pt idx="94">
                  <c:v>93.025900434424273</c:v>
                </c:pt>
                <c:pt idx="95">
                  <c:v>93.738890439764901</c:v>
                </c:pt>
                <c:pt idx="96">
                  <c:v>93.45365354344996</c:v>
                </c:pt>
                <c:pt idx="97">
                  <c:v>94.747749827878295</c:v>
                </c:pt>
                <c:pt idx="98">
                  <c:v>95.499998244754664</c:v>
                </c:pt>
                <c:pt idx="99">
                  <c:v>95.832263446555373</c:v>
                </c:pt>
                <c:pt idx="100">
                  <c:v>96.065973677729573</c:v>
                </c:pt>
                <c:pt idx="101">
                  <c:v>96.779986037537327</c:v>
                </c:pt>
                <c:pt idx="102">
                  <c:v>96.910438467536579</c:v>
                </c:pt>
                <c:pt idx="103">
                  <c:v>96.855844738994477</c:v>
                </c:pt>
                <c:pt idx="104">
                  <c:v>97.831784313267704</c:v>
                </c:pt>
                <c:pt idx="105">
                  <c:v>98.90955039246218</c:v>
                </c:pt>
                <c:pt idx="106">
                  <c:v>100.13105950972761</c:v>
                </c:pt>
                <c:pt idx="107">
                  <c:v>100.04354596734575</c:v>
                </c:pt>
                <c:pt idx="108">
                  <c:v>100.93892400961313</c:v>
                </c:pt>
                <c:pt idx="109">
                  <c:v>100.53407164065005</c:v>
                </c:pt>
                <c:pt idx="110">
                  <c:v>101.46604997283902</c:v>
                </c:pt>
                <c:pt idx="111">
                  <c:v>102.95480254779902</c:v>
                </c:pt>
                <c:pt idx="112">
                  <c:v>104.06242137743203</c:v>
                </c:pt>
                <c:pt idx="113">
                  <c:v>101.95534882078292</c:v>
                </c:pt>
                <c:pt idx="114">
                  <c:v>102.78161570107559</c:v>
                </c:pt>
                <c:pt idx="115">
                  <c:v>103.46495742687107</c:v>
                </c:pt>
                <c:pt idx="116">
                  <c:v>103.4524847023728</c:v>
                </c:pt>
                <c:pt idx="117">
                  <c:v>103.8182831306934</c:v>
                </c:pt>
                <c:pt idx="118">
                  <c:v>104.74412733608006</c:v>
                </c:pt>
                <c:pt idx="119">
                  <c:v>104.93960151018545</c:v>
                </c:pt>
                <c:pt idx="120">
                  <c:v>104.97947333440138</c:v>
                </c:pt>
                <c:pt idx="121">
                  <c:v>106.41424559349966</c:v>
                </c:pt>
                <c:pt idx="122">
                  <c:v>105.37655580941473</c:v>
                </c:pt>
                <c:pt idx="123">
                  <c:v>105.49555786938264</c:v>
                </c:pt>
                <c:pt idx="124">
                  <c:v>106.64938712092761</c:v>
                </c:pt>
                <c:pt idx="125">
                  <c:v>106.57025688517572</c:v>
                </c:pt>
                <c:pt idx="126">
                  <c:v>105.80921621988236</c:v>
                </c:pt>
                <c:pt idx="127">
                  <c:v>106.71175074341964</c:v>
                </c:pt>
                <c:pt idx="128">
                  <c:v>107.63166529289691</c:v>
                </c:pt>
                <c:pt idx="129">
                  <c:v>107.15402128587775</c:v>
                </c:pt>
                <c:pt idx="130">
                  <c:v>107.03501922590981</c:v>
                </c:pt>
                <c:pt idx="131">
                  <c:v>107.63330106004429</c:v>
                </c:pt>
                <c:pt idx="132">
                  <c:v>107.05035454291611</c:v>
                </c:pt>
                <c:pt idx="133">
                  <c:v>105.69777958297082</c:v>
                </c:pt>
                <c:pt idx="134">
                  <c:v>108.7983762107271</c:v>
                </c:pt>
                <c:pt idx="135">
                  <c:v>107.03685946395065</c:v>
                </c:pt>
                <c:pt idx="136">
                  <c:v>105.46652300251787</c:v>
                </c:pt>
                <c:pt idx="137">
                  <c:v>106.99269375097273</c:v>
                </c:pt>
                <c:pt idx="138">
                  <c:v>106.6949841301596</c:v>
                </c:pt>
                <c:pt idx="139">
                  <c:v>104.7449452196537</c:v>
                </c:pt>
                <c:pt idx="140">
                  <c:v>105.83313931441208</c:v>
                </c:pt>
                <c:pt idx="141">
                  <c:v>106.74998680048817</c:v>
                </c:pt>
                <c:pt idx="142">
                  <c:v>105.9286272216373</c:v>
                </c:pt>
                <c:pt idx="143">
                  <c:v>105.59186366018169</c:v>
                </c:pt>
                <c:pt idx="144">
                  <c:v>105.83375272709252</c:v>
                </c:pt>
                <c:pt idx="145">
                  <c:v>105.94743854383138</c:v>
                </c:pt>
                <c:pt idx="146">
                  <c:v>105.68244426596461</c:v>
                </c:pt>
                <c:pt idx="147">
                  <c:v>106.51791233646148</c:v>
                </c:pt>
                <c:pt idx="148">
                  <c:v>105.72313397375433</c:v>
                </c:pt>
                <c:pt idx="149">
                  <c:v>105.53726993163941</c:v>
                </c:pt>
                <c:pt idx="150">
                  <c:v>105.86912619165321</c:v>
                </c:pt>
                <c:pt idx="151">
                  <c:v>105.65381834088656</c:v>
                </c:pt>
                <c:pt idx="152">
                  <c:v>105.41213374486905</c:v>
                </c:pt>
                <c:pt idx="153">
                  <c:v>105.57611940138844</c:v>
                </c:pt>
                <c:pt idx="154">
                  <c:v>105.45507263248646</c:v>
                </c:pt>
                <c:pt idx="155">
                  <c:v>104.72143106691091</c:v>
                </c:pt>
                <c:pt idx="156">
                  <c:v>104.6175598530556</c:v>
                </c:pt>
                <c:pt idx="157">
                  <c:v>105.8043089184404</c:v>
                </c:pt>
                <c:pt idx="158">
                  <c:v>104.61837773662938</c:v>
                </c:pt>
                <c:pt idx="159">
                  <c:v>104.50489639078357</c:v>
                </c:pt>
                <c:pt idx="160">
                  <c:v>105.15266018112463</c:v>
                </c:pt>
                <c:pt idx="161">
                  <c:v>103.3794885934234</c:v>
                </c:pt>
                <c:pt idx="162">
                  <c:v>103.26662066025804</c:v>
                </c:pt>
                <c:pt idx="163">
                  <c:v>103.12287762218668</c:v>
                </c:pt>
                <c:pt idx="164">
                  <c:v>103.5103499652096</c:v>
                </c:pt>
                <c:pt idx="165">
                  <c:v>103.42672136980225</c:v>
                </c:pt>
                <c:pt idx="166">
                  <c:v>102.84500167803479</c:v>
                </c:pt>
                <c:pt idx="167">
                  <c:v>103.21080010635522</c:v>
                </c:pt>
                <c:pt idx="168">
                  <c:v>102.81944281635762</c:v>
                </c:pt>
                <c:pt idx="169">
                  <c:v>102.2671669332418</c:v>
                </c:pt>
                <c:pt idx="170">
                  <c:v>102.14305310093845</c:v>
                </c:pt>
                <c:pt idx="171">
                  <c:v>102.05881109285103</c:v>
                </c:pt>
                <c:pt idx="172">
                  <c:v>101.78052620691224</c:v>
                </c:pt>
                <c:pt idx="173">
                  <c:v>102.47388700648509</c:v>
                </c:pt>
                <c:pt idx="174">
                  <c:v>101.63964576134873</c:v>
                </c:pt>
                <c:pt idx="175">
                  <c:v>101.51839452155346</c:v>
                </c:pt>
                <c:pt idx="176">
                  <c:v>101.56624071061258</c:v>
                </c:pt>
                <c:pt idx="177">
                  <c:v>101.27343839124137</c:v>
                </c:pt>
                <c:pt idx="178">
                  <c:v>101.07080773586615</c:v>
                </c:pt>
                <c:pt idx="179">
                  <c:v>101.04156839810796</c:v>
                </c:pt>
                <c:pt idx="180">
                  <c:v>100.91765903669804</c:v>
                </c:pt>
                <c:pt idx="181">
                  <c:v>100.56167521126099</c:v>
                </c:pt>
                <c:pt idx="182">
                  <c:v>100.51219325505458</c:v>
                </c:pt>
                <c:pt idx="183">
                  <c:v>100.72545639688721</c:v>
                </c:pt>
                <c:pt idx="184">
                  <c:v>99.820672693522653</c:v>
                </c:pt>
                <c:pt idx="185">
                  <c:v>100.08137308262769</c:v>
                </c:pt>
                <c:pt idx="186">
                  <c:v>100.48602098069732</c:v>
                </c:pt>
                <c:pt idx="187">
                  <c:v>100.13208186419479</c:v>
                </c:pt>
                <c:pt idx="188">
                  <c:v>99.732750209353668</c:v>
                </c:pt>
                <c:pt idx="189">
                  <c:v>99.768941557488333</c:v>
                </c:pt>
                <c:pt idx="190">
                  <c:v>99.72027748485543</c:v>
                </c:pt>
                <c:pt idx="191">
                  <c:v>99.496586327458502</c:v>
                </c:pt>
                <c:pt idx="192">
                  <c:v>99.536867093461495</c:v>
                </c:pt>
                <c:pt idx="193">
                  <c:v>99.964620202487183</c:v>
                </c:pt>
                <c:pt idx="194">
                  <c:v>98.999313114671423</c:v>
                </c:pt>
                <c:pt idx="195">
                  <c:v>98.787890210879695</c:v>
                </c:pt>
                <c:pt idx="196">
                  <c:v>99.883240786907905</c:v>
                </c:pt>
                <c:pt idx="197">
                  <c:v>98.96925589333938</c:v>
                </c:pt>
                <c:pt idx="198">
                  <c:v>98.753743571679166</c:v>
                </c:pt>
                <c:pt idx="199">
                  <c:v>99.331578316472218</c:v>
                </c:pt>
                <c:pt idx="200">
                  <c:v>98.781142671396964</c:v>
                </c:pt>
                <c:pt idx="201">
                  <c:v>98.508174028686895</c:v>
                </c:pt>
                <c:pt idx="202">
                  <c:v>99.485749370107669</c:v>
                </c:pt>
                <c:pt idx="203">
                  <c:v>97.747542305180502</c:v>
                </c:pt>
                <c:pt idx="204">
                  <c:v>98.316380330663009</c:v>
                </c:pt>
                <c:pt idx="205">
                  <c:v>98.837781108873131</c:v>
                </c:pt>
                <c:pt idx="206">
                  <c:v>99.221777446707975</c:v>
                </c:pt>
                <c:pt idx="207">
                  <c:v>98.462985961242225</c:v>
                </c:pt>
                <c:pt idx="208">
                  <c:v>98.103935072404028</c:v>
                </c:pt>
                <c:pt idx="209">
                  <c:v>98.555815746852758</c:v>
                </c:pt>
                <c:pt idx="210">
                  <c:v>98.003335392843368</c:v>
                </c:pt>
                <c:pt idx="211">
                  <c:v>98.120497214770708</c:v>
                </c:pt>
                <c:pt idx="212">
                  <c:v>98.290003585412421</c:v>
                </c:pt>
                <c:pt idx="213">
                  <c:v>98.204943693751446</c:v>
                </c:pt>
                <c:pt idx="214">
                  <c:v>98.206783931792089</c:v>
                </c:pt>
                <c:pt idx="215">
                  <c:v>98.092075760585971</c:v>
                </c:pt>
                <c:pt idx="216">
                  <c:v>97.976754176699373</c:v>
                </c:pt>
                <c:pt idx="217">
                  <c:v>97.832602196841279</c:v>
                </c:pt>
                <c:pt idx="218">
                  <c:v>97.48745532875553</c:v>
                </c:pt>
                <c:pt idx="219">
                  <c:v>97.770443045242857</c:v>
                </c:pt>
                <c:pt idx="220">
                  <c:v>97.208965971923419</c:v>
                </c:pt>
                <c:pt idx="221">
                  <c:v>97.302000228427616</c:v>
                </c:pt>
                <c:pt idx="222">
                  <c:v>97.856934233158</c:v>
                </c:pt>
                <c:pt idx="223">
                  <c:v>97.110819943083726</c:v>
                </c:pt>
                <c:pt idx="224">
                  <c:v>97.519761729915217</c:v>
                </c:pt>
                <c:pt idx="225">
                  <c:v>97.398306019226453</c:v>
                </c:pt>
                <c:pt idx="226">
                  <c:v>97.249042267032891</c:v>
                </c:pt>
                <c:pt idx="227">
                  <c:v>96.792254291142186</c:v>
                </c:pt>
                <c:pt idx="228">
                  <c:v>96.761379186236468</c:v>
                </c:pt>
                <c:pt idx="229">
                  <c:v>97.607888684977524</c:v>
                </c:pt>
                <c:pt idx="230">
                  <c:v>96.795116883649911</c:v>
                </c:pt>
                <c:pt idx="231">
                  <c:v>96.782439688258037</c:v>
                </c:pt>
                <c:pt idx="232">
                  <c:v>97.969188753642953</c:v>
                </c:pt>
                <c:pt idx="233">
                  <c:v>96.068836270237199</c:v>
                </c:pt>
                <c:pt idx="234">
                  <c:v>95.927751353780451</c:v>
                </c:pt>
                <c:pt idx="235">
                  <c:v>96.474302051880713</c:v>
                </c:pt>
                <c:pt idx="236">
                  <c:v>96.984865872739874</c:v>
                </c:pt>
                <c:pt idx="237">
                  <c:v>96.172298542305711</c:v>
                </c:pt>
                <c:pt idx="238">
                  <c:v>96.759538948195726</c:v>
                </c:pt>
                <c:pt idx="239">
                  <c:v>96.70739887037476</c:v>
                </c:pt>
                <c:pt idx="240">
                  <c:v>95.718986571602954</c:v>
                </c:pt>
                <c:pt idx="241">
                  <c:v>95.67073144075691</c:v>
                </c:pt>
                <c:pt idx="242">
                  <c:v>96.503745860532433</c:v>
                </c:pt>
                <c:pt idx="243">
                  <c:v>95.851279239642849</c:v>
                </c:pt>
                <c:pt idx="244">
                  <c:v>95.632904325474797</c:v>
                </c:pt>
                <c:pt idx="245">
                  <c:v>96.710261462882485</c:v>
                </c:pt>
                <c:pt idx="246">
                  <c:v>95.632495383688067</c:v>
                </c:pt>
                <c:pt idx="247">
                  <c:v>95.740660486304932</c:v>
                </c:pt>
                <c:pt idx="248">
                  <c:v>96.562429006942921</c:v>
                </c:pt>
                <c:pt idx="249">
                  <c:v>95.902601433890368</c:v>
                </c:pt>
                <c:pt idx="250">
                  <c:v>96.146330738841712</c:v>
                </c:pt>
                <c:pt idx="251">
                  <c:v>95.747612496681256</c:v>
                </c:pt>
                <c:pt idx="252">
                  <c:v>95.994613335927255</c:v>
                </c:pt>
                <c:pt idx="253">
                  <c:v>96.00156534630338</c:v>
                </c:pt>
                <c:pt idx="254">
                  <c:v>96.056159074845667</c:v>
                </c:pt>
                <c:pt idx="255">
                  <c:v>96.238751582665756</c:v>
                </c:pt>
                <c:pt idx="256">
                  <c:v>95.949016326695684</c:v>
                </c:pt>
                <c:pt idx="257">
                  <c:v>95.944926908827469</c:v>
                </c:pt>
                <c:pt idx="258">
                  <c:v>96.194994811474942</c:v>
                </c:pt>
                <c:pt idx="259">
                  <c:v>95.768059586022687</c:v>
                </c:pt>
                <c:pt idx="260">
                  <c:v>95.412893644159539</c:v>
                </c:pt>
                <c:pt idx="261">
                  <c:v>95.724302814831859</c:v>
                </c:pt>
                <c:pt idx="262">
                  <c:v>96.017514075989908</c:v>
                </c:pt>
                <c:pt idx="263">
                  <c:v>95.967623177996472</c:v>
                </c:pt>
                <c:pt idx="264">
                  <c:v>95.744545433280024</c:v>
                </c:pt>
                <c:pt idx="265">
                  <c:v>95.5398700689707</c:v>
                </c:pt>
                <c:pt idx="266">
                  <c:v>95.295936293125948</c:v>
                </c:pt>
                <c:pt idx="267">
                  <c:v>94.830765010605091</c:v>
                </c:pt>
                <c:pt idx="268">
                  <c:v>95.458899595178025</c:v>
                </c:pt>
                <c:pt idx="269">
                  <c:v>95.681977339894615</c:v>
                </c:pt>
                <c:pt idx="270">
                  <c:v>95.231936903486627</c:v>
                </c:pt>
                <c:pt idx="271">
                  <c:v>95.443768749065256</c:v>
                </c:pt>
                <c:pt idx="272">
                  <c:v>95.632904325475081</c:v>
                </c:pt>
                <c:pt idx="273">
                  <c:v>94.879020141451164</c:v>
                </c:pt>
                <c:pt idx="274">
                  <c:v>95.440497214770616</c:v>
                </c:pt>
                <c:pt idx="275">
                  <c:v>95.482618218814437</c:v>
                </c:pt>
                <c:pt idx="276">
                  <c:v>94.73445921980634</c:v>
                </c:pt>
                <c:pt idx="277">
                  <c:v>94.816247577172589</c:v>
                </c:pt>
                <c:pt idx="278">
                  <c:v>95.133790874647048</c:v>
                </c:pt>
                <c:pt idx="279">
                  <c:v>94.712171892423925</c:v>
                </c:pt>
                <c:pt idx="280">
                  <c:v>94.477848248569472</c:v>
                </c:pt>
                <c:pt idx="281">
                  <c:v>94.965306858472744</c:v>
                </c:pt>
                <c:pt idx="282">
                  <c:v>94.546550468757104</c:v>
                </c:pt>
                <c:pt idx="283">
                  <c:v>94.534282215152061</c:v>
                </c:pt>
                <c:pt idx="284">
                  <c:v>94.591943007095352</c:v>
                </c:pt>
                <c:pt idx="285">
                  <c:v>94.846918211184786</c:v>
                </c:pt>
                <c:pt idx="286">
                  <c:v>94.409963911955515</c:v>
                </c:pt>
                <c:pt idx="287">
                  <c:v>94.036395589684943</c:v>
                </c:pt>
                <c:pt idx="288">
                  <c:v>95.311680551918656</c:v>
                </c:pt>
                <c:pt idx="289">
                  <c:v>94.491547798428414</c:v>
                </c:pt>
                <c:pt idx="290">
                  <c:v>94.113481116502712</c:v>
                </c:pt>
                <c:pt idx="291">
                  <c:v>94.882700617532493</c:v>
                </c:pt>
                <c:pt idx="292">
                  <c:v>94.015744029449863</c:v>
                </c:pt>
                <c:pt idx="293">
                  <c:v>93.824359273212906</c:v>
                </c:pt>
                <c:pt idx="294">
                  <c:v>94.746114060730989</c:v>
                </c:pt>
                <c:pt idx="295">
                  <c:v>94.750816891279541</c:v>
                </c:pt>
                <c:pt idx="296">
                  <c:v>94.001226596017446</c:v>
                </c:pt>
                <c:pt idx="297">
                  <c:v>94.810522392156983</c:v>
                </c:pt>
                <c:pt idx="298">
                  <c:v>94.889243686121986</c:v>
                </c:pt>
                <c:pt idx="299">
                  <c:v>94.115321354543397</c:v>
                </c:pt>
                <c:pt idx="300">
                  <c:v>94.005724955672591</c:v>
                </c:pt>
                <c:pt idx="301">
                  <c:v>94.655737925841294</c:v>
                </c:pt>
                <c:pt idx="302">
                  <c:v>94.512608300450282</c:v>
                </c:pt>
                <c:pt idx="303">
                  <c:v>93.982824215610108</c:v>
                </c:pt>
                <c:pt idx="304">
                  <c:v>94.76983268436706</c:v>
                </c:pt>
                <c:pt idx="305">
                  <c:v>94.343306400701721</c:v>
                </c:pt>
                <c:pt idx="306">
                  <c:v>93.936000381017749</c:v>
                </c:pt>
                <c:pt idx="307">
                  <c:v>94.117161592584011</c:v>
                </c:pt>
                <c:pt idx="308">
                  <c:v>94.200790187990989</c:v>
                </c:pt>
                <c:pt idx="309">
                  <c:v>93.915553291676247</c:v>
                </c:pt>
                <c:pt idx="310">
                  <c:v>93.70556168413826</c:v>
                </c:pt>
                <c:pt idx="311">
                  <c:v>94.221441748226241</c:v>
                </c:pt>
                <c:pt idx="312">
                  <c:v>93.911054932021187</c:v>
                </c:pt>
                <c:pt idx="313">
                  <c:v>93.559569466239537</c:v>
                </c:pt>
                <c:pt idx="314">
                  <c:v>92.908125199816794</c:v>
                </c:pt>
                <c:pt idx="315">
                  <c:v>93.845010833447745</c:v>
                </c:pt>
                <c:pt idx="316">
                  <c:v>94.154784236972546</c:v>
                </c:pt>
                <c:pt idx="317">
                  <c:v>93.91105493202096</c:v>
                </c:pt>
                <c:pt idx="318">
                  <c:v>93.980779506675745</c:v>
                </c:pt>
                <c:pt idx="319">
                  <c:v>94.106324635232923</c:v>
                </c:pt>
                <c:pt idx="320">
                  <c:v>93.961763713588098</c:v>
                </c:pt>
                <c:pt idx="321">
                  <c:v>93.999590828870197</c:v>
                </c:pt>
                <c:pt idx="322">
                  <c:v>93.422982909437636</c:v>
                </c:pt>
                <c:pt idx="323">
                  <c:v>93.986913633478423</c:v>
                </c:pt>
                <c:pt idx="324">
                  <c:v>94.074018234073321</c:v>
                </c:pt>
                <c:pt idx="325">
                  <c:v>93.77569520057979</c:v>
                </c:pt>
                <c:pt idx="326">
                  <c:v>93.526240710612811</c:v>
                </c:pt>
                <c:pt idx="327">
                  <c:v>93.48207499763484</c:v>
                </c:pt>
                <c:pt idx="328">
                  <c:v>93.270038681162873</c:v>
                </c:pt>
                <c:pt idx="329">
                  <c:v>93.58655962417015</c:v>
                </c:pt>
                <c:pt idx="330">
                  <c:v>93.846237658808121</c:v>
                </c:pt>
                <c:pt idx="331">
                  <c:v>93.857688028839391</c:v>
                </c:pt>
                <c:pt idx="332">
                  <c:v>93.661395971160459</c:v>
                </c:pt>
                <c:pt idx="333">
                  <c:v>93.453449072556722</c:v>
                </c:pt>
                <c:pt idx="334">
                  <c:v>93.423596322118016</c:v>
                </c:pt>
                <c:pt idx="335">
                  <c:v>93.369002593575843</c:v>
                </c:pt>
                <c:pt idx="336">
                  <c:v>93.223010375677262</c:v>
                </c:pt>
                <c:pt idx="337">
                  <c:v>93.52685412329285</c:v>
                </c:pt>
                <c:pt idx="338">
                  <c:v>93.506202563057869</c:v>
                </c:pt>
                <c:pt idx="339">
                  <c:v>93.203381169909107</c:v>
                </c:pt>
                <c:pt idx="340">
                  <c:v>93.291303654077907</c:v>
                </c:pt>
                <c:pt idx="341">
                  <c:v>93.372069656977359</c:v>
                </c:pt>
                <c:pt idx="342">
                  <c:v>93.599850232242161</c:v>
                </c:pt>
                <c:pt idx="343">
                  <c:v>93.363072937666971</c:v>
                </c:pt>
                <c:pt idx="344">
                  <c:v>93.406829708857785</c:v>
                </c:pt>
                <c:pt idx="345">
                  <c:v>93.264517967040632</c:v>
                </c:pt>
                <c:pt idx="346">
                  <c:v>93.053504005035578</c:v>
                </c:pt>
                <c:pt idx="347">
                  <c:v>93.631543220721881</c:v>
                </c:pt>
                <c:pt idx="348">
                  <c:v>93.840308002899064</c:v>
                </c:pt>
                <c:pt idx="349">
                  <c:v>93.009951704738029</c:v>
                </c:pt>
                <c:pt idx="350">
                  <c:v>93.300709315175169</c:v>
                </c:pt>
                <c:pt idx="351">
                  <c:v>93.038168688029245</c:v>
                </c:pt>
                <c:pt idx="352">
                  <c:v>93.283329289234828</c:v>
                </c:pt>
                <c:pt idx="353">
                  <c:v>93.998568474403086</c:v>
                </c:pt>
                <c:pt idx="354">
                  <c:v>93.45958319935913</c:v>
                </c:pt>
                <c:pt idx="355">
                  <c:v>93.279239871366386</c:v>
                </c:pt>
                <c:pt idx="356">
                  <c:v>93.536055313496732</c:v>
                </c:pt>
                <c:pt idx="357">
                  <c:v>93.063523078812835</c:v>
                </c:pt>
                <c:pt idx="358">
                  <c:v>93.661191500267151</c:v>
                </c:pt>
                <c:pt idx="359">
                  <c:v>93.026718317997918</c:v>
                </c:pt>
                <c:pt idx="360">
                  <c:v>93.665689859922068</c:v>
                </c:pt>
                <c:pt idx="361">
                  <c:v>93.100941252307948</c:v>
                </c:pt>
                <c:pt idx="362">
                  <c:v>93.035919508201815</c:v>
                </c:pt>
                <c:pt idx="363">
                  <c:v>93.373092011444172</c:v>
                </c:pt>
                <c:pt idx="364">
                  <c:v>93.709446631113067</c:v>
                </c:pt>
                <c:pt idx="365">
                  <c:v>93.028967497825434</c:v>
                </c:pt>
                <c:pt idx="366">
                  <c:v>93.577153963073286</c:v>
                </c:pt>
                <c:pt idx="367">
                  <c:v>93.336082779735918</c:v>
                </c:pt>
                <c:pt idx="368">
                  <c:v>92.871320439002005</c:v>
                </c:pt>
                <c:pt idx="369">
                  <c:v>92.52964957610439</c:v>
                </c:pt>
                <c:pt idx="370">
                  <c:v>92.999728160067079</c:v>
                </c:pt>
                <c:pt idx="371">
                  <c:v>93.177822308232365</c:v>
                </c:pt>
                <c:pt idx="372">
                  <c:v>92.792190203250172</c:v>
                </c:pt>
                <c:pt idx="373">
                  <c:v>93.494547722133149</c:v>
                </c:pt>
                <c:pt idx="374">
                  <c:v>93.070270618295638</c:v>
                </c:pt>
                <c:pt idx="375">
                  <c:v>92.960878690317998</c:v>
                </c:pt>
                <c:pt idx="376">
                  <c:v>93.090104294957058</c:v>
                </c:pt>
                <c:pt idx="377">
                  <c:v>93.197247043106799</c:v>
                </c:pt>
                <c:pt idx="378">
                  <c:v>92.831653085679534</c:v>
                </c:pt>
                <c:pt idx="379">
                  <c:v>93.01813054047453</c:v>
                </c:pt>
                <c:pt idx="380">
                  <c:v>93.245502173952943</c:v>
                </c:pt>
                <c:pt idx="381">
                  <c:v>93.070679560082411</c:v>
                </c:pt>
                <c:pt idx="382">
                  <c:v>92.752522849927374</c:v>
                </c:pt>
                <c:pt idx="383">
                  <c:v>93.161055694972319</c:v>
                </c:pt>
                <c:pt idx="384">
                  <c:v>92.897901655146043</c:v>
                </c:pt>
                <c:pt idx="385">
                  <c:v>92.731053406118804</c:v>
                </c:pt>
                <c:pt idx="386">
                  <c:v>92.735551765773948</c:v>
                </c:pt>
                <c:pt idx="387">
                  <c:v>92.955971388876236</c:v>
                </c:pt>
                <c:pt idx="388">
                  <c:v>92.640472800335601</c:v>
                </c:pt>
                <c:pt idx="389">
                  <c:v>92.522902036621758</c:v>
                </c:pt>
                <c:pt idx="390">
                  <c:v>93.121388341649407</c:v>
                </c:pt>
                <c:pt idx="391">
                  <c:v>92.523106507515038</c:v>
                </c:pt>
                <c:pt idx="392">
                  <c:v>92.671756847028249</c:v>
                </c:pt>
                <c:pt idx="393">
                  <c:v>93.409896772259074</c:v>
                </c:pt>
                <c:pt idx="394">
                  <c:v>92.487528572060597</c:v>
                </c:pt>
                <c:pt idx="395">
                  <c:v>92.468308308079514</c:v>
                </c:pt>
                <c:pt idx="396">
                  <c:v>92.925505225757149</c:v>
                </c:pt>
                <c:pt idx="397">
                  <c:v>92.836969328908111</c:v>
                </c:pt>
                <c:pt idx="398">
                  <c:v>92.512269550164177</c:v>
                </c:pt>
                <c:pt idx="399">
                  <c:v>92.810183641870651</c:v>
                </c:pt>
                <c:pt idx="400">
                  <c:v>93.360005874265497</c:v>
                </c:pt>
                <c:pt idx="401">
                  <c:v>92.691386052796062</c:v>
                </c:pt>
                <c:pt idx="402">
                  <c:v>93.145311436179028</c:v>
                </c:pt>
                <c:pt idx="403">
                  <c:v>93.11648104020756</c:v>
                </c:pt>
                <c:pt idx="404">
                  <c:v>93.01260982635219</c:v>
                </c:pt>
                <c:pt idx="405">
                  <c:v>92.999114747386898</c:v>
                </c:pt>
                <c:pt idx="406">
                  <c:v>93.488822537117571</c:v>
                </c:pt>
                <c:pt idx="407">
                  <c:v>93.126091172198045</c:v>
                </c:pt>
                <c:pt idx="408">
                  <c:v>92.989709086289864</c:v>
                </c:pt>
                <c:pt idx="409">
                  <c:v>93.147151674219728</c:v>
                </c:pt>
                <c:pt idx="410">
                  <c:v>92.941249484550255</c:v>
                </c:pt>
                <c:pt idx="411">
                  <c:v>92.97969001251235</c:v>
                </c:pt>
                <c:pt idx="412">
                  <c:v>93.225464026398186</c:v>
                </c:pt>
                <c:pt idx="413">
                  <c:v>92.646197985351463</c:v>
                </c:pt>
                <c:pt idx="414">
                  <c:v>93.037350804455627</c:v>
                </c:pt>
                <c:pt idx="415">
                  <c:v>93.022424429236182</c:v>
                </c:pt>
                <c:pt idx="416">
                  <c:v>92.999728160067278</c:v>
                </c:pt>
                <c:pt idx="417">
                  <c:v>92.587514838941047</c:v>
                </c:pt>
                <c:pt idx="418">
                  <c:v>92.55111901991296</c:v>
                </c:pt>
                <c:pt idx="419">
                  <c:v>92.748637902952495</c:v>
                </c:pt>
                <c:pt idx="420">
                  <c:v>92.59732944182511</c:v>
                </c:pt>
                <c:pt idx="421">
                  <c:v>92.722465628595259</c:v>
                </c:pt>
                <c:pt idx="422">
                  <c:v>92.831857556572729</c:v>
                </c:pt>
                <c:pt idx="423">
                  <c:v>92.461560768596925</c:v>
                </c:pt>
                <c:pt idx="424">
                  <c:v>92.318022201419097</c:v>
                </c:pt>
                <c:pt idx="425">
                  <c:v>92.403286563973595</c:v>
                </c:pt>
                <c:pt idx="426">
                  <c:v>92.675028381322974</c:v>
                </c:pt>
                <c:pt idx="427">
                  <c:v>92.264450827344078</c:v>
                </c:pt>
                <c:pt idx="428">
                  <c:v>92.453586403753803</c:v>
                </c:pt>
                <c:pt idx="429">
                  <c:v>92.633316319066168</c:v>
                </c:pt>
                <c:pt idx="430">
                  <c:v>92.343172121309166</c:v>
                </c:pt>
                <c:pt idx="431">
                  <c:v>92.593035553063402</c:v>
                </c:pt>
                <c:pt idx="432">
                  <c:v>92.535374761119897</c:v>
                </c:pt>
                <c:pt idx="433">
                  <c:v>92.392654077515814</c:v>
                </c:pt>
                <c:pt idx="434">
                  <c:v>92.114573662470548</c:v>
                </c:pt>
                <c:pt idx="435">
                  <c:v>92.467490424506124</c:v>
                </c:pt>
                <c:pt idx="436">
                  <c:v>91.880863431296333</c:v>
                </c:pt>
                <c:pt idx="437">
                  <c:v>92.132771571984492</c:v>
                </c:pt>
                <c:pt idx="438">
                  <c:v>92.080018081483189</c:v>
                </c:pt>
                <c:pt idx="439">
                  <c:v>92.432934843518751</c:v>
                </c:pt>
                <c:pt idx="440">
                  <c:v>91.821157930418835</c:v>
                </c:pt>
                <c:pt idx="441">
                  <c:v>91.998434195010461</c:v>
                </c:pt>
                <c:pt idx="442">
                  <c:v>92.093717631341988</c:v>
                </c:pt>
                <c:pt idx="443">
                  <c:v>91.840173723506595</c:v>
                </c:pt>
                <c:pt idx="444">
                  <c:v>92.01458739559024</c:v>
                </c:pt>
                <c:pt idx="445">
                  <c:v>92.465241244678481</c:v>
                </c:pt>
                <c:pt idx="446">
                  <c:v>91.83506195117107</c:v>
                </c:pt>
                <c:pt idx="447">
                  <c:v>92.363005797970587</c:v>
                </c:pt>
                <c:pt idx="448">
                  <c:v>92.199020141451186</c:v>
                </c:pt>
                <c:pt idx="449">
                  <c:v>92.372411459067692</c:v>
                </c:pt>
                <c:pt idx="450">
                  <c:v>92.235415960479116</c:v>
                </c:pt>
                <c:pt idx="451">
                  <c:v>91.98166758175033</c:v>
                </c:pt>
                <c:pt idx="452">
                  <c:v>92.314341725337627</c:v>
                </c:pt>
                <c:pt idx="453">
                  <c:v>92.310661249256157</c:v>
                </c:pt>
                <c:pt idx="454">
                  <c:v>92.574633172655837</c:v>
                </c:pt>
                <c:pt idx="455">
                  <c:v>92.844943693751304</c:v>
                </c:pt>
                <c:pt idx="456">
                  <c:v>91.954064011138954</c:v>
                </c:pt>
                <c:pt idx="457">
                  <c:v>92.197997786984132</c:v>
                </c:pt>
                <c:pt idx="458">
                  <c:v>92.258316700541727</c:v>
                </c:pt>
                <c:pt idx="459">
                  <c:v>91.858985045700692</c:v>
                </c:pt>
                <c:pt idx="460">
                  <c:v>91.944044937361767</c:v>
                </c:pt>
                <c:pt idx="461">
                  <c:v>92.177346226749151</c:v>
                </c:pt>
                <c:pt idx="462">
                  <c:v>92.470557487907371</c:v>
                </c:pt>
                <c:pt idx="463">
                  <c:v>91.576610741893532</c:v>
                </c:pt>
                <c:pt idx="464">
                  <c:v>91.849579384603771</c:v>
                </c:pt>
                <c:pt idx="465">
                  <c:v>92.131749217517211</c:v>
                </c:pt>
                <c:pt idx="466">
                  <c:v>91.287693369497248</c:v>
                </c:pt>
                <c:pt idx="467">
                  <c:v>91.712583886015068</c:v>
                </c:pt>
                <c:pt idx="468">
                  <c:v>92.207403448081166</c:v>
                </c:pt>
                <c:pt idx="469">
                  <c:v>91.60094277821004</c:v>
                </c:pt>
                <c:pt idx="470">
                  <c:v>91.624047989166144</c:v>
                </c:pt>
                <c:pt idx="471">
                  <c:v>92.243594796215774</c:v>
                </c:pt>
                <c:pt idx="472">
                  <c:v>92.035852368505473</c:v>
                </c:pt>
                <c:pt idx="473">
                  <c:v>91.36355207095454</c:v>
                </c:pt>
                <c:pt idx="474">
                  <c:v>91.307527046158697</c:v>
                </c:pt>
                <c:pt idx="475">
                  <c:v>92.10373670511926</c:v>
                </c:pt>
                <c:pt idx="476">
                  <c:v>91.375411382772498</c:v>
                </c:pt>
                <c:pt idx="477">
                  <c:v>91.854691156939012</c:v>
                </c:pt>
                <c:pt idx="478">
                  <c:v>92.336629052719772</c:v>
                </c:pt>
                <c:pt idx="479">
                  <c:v>91.344945219653653</c:v>
                </c:pt>
                <c:pt idx="480">
                  <c:v>91.112052872053113</c:v>
                </c:pt>
                <c:pt idx="481">
                  <c:v>91.281150300907768</c:v>
                </c:pt>
                <c:pt idx="482">
                  <c:v>91.177688028839711</c:v>
                </c:pt>
                <c:pt idx="483">
                  <c:v>90.973626077210639</c:v>
                </c:pt>
                <c:pt idx="484">
                  <c:v>91.230850461127503</c:v>
                </c:pt>
                <c:pt idx="485">
                  <c:v>90.922099412069912</c:v>
                </c:pt>
                <c:pt idx="486">
                  <c:v>91.36457442542158</c:v>
                </c:pt>
                <c:pt idx="487">
                  <c:v>90.925575417257917</c:v>
                </c:pt>
                <c:pt idx="488">
                  <c:v>91.091196840924837</c:v>
                </c:pt>
                <c:pt idx="489">
                  <c:v>90.924348591897541</c:v>
                </c:pt>
                <c:pt idx="490">
                  <c:v>90.857282138857173</c:v>
                </c:pt>
                <c:pt idx="491">
                  <c:v>91.414056381628299</c:v>
                </c:pt>
                <c:pt idx="492">
                  <c:v>90.974035018997341</c:v>
                </c:pt>
                <c:pt idx="493">
                  <c:v>91.249866254215334</c:v>
                </c:pt>
                <c:pt idx="494">
                  <c:v>91.396676355687731</c:v>
                </c:pt>
                <c:pt idx="495">
                  <c:v>91.282172655374865</c:v>
                </c:pt>
                <c:pt idx="496">
                  <c:v>90.809844891584575</c:v>
                </c:pt>
                <c:pt idx="497">
                  <c:v>90.977102082398702</c:v>
                </c:pt>
                <c:pt idx="498">
                  <c:v>91.357417944152104</c:v>
                </c:pt>
                <c:pt idx="499">
                  <c:v>91.084653772335471</c:v>
                </c:pt>
                <c:pt idx="500">
                  <c:v>91.116346760814778</c:v>
                </c:pt>
                <c:pt idx="501">
                  <c:v>91.580086747081808</c:v>
                </c:pt>
                <c:pt idx="502">
                  <c:v>90.901447851835002</c:v>
                </c:pt>
                <c:pt idx="503">
                  <c:v>91.071772106050346</c:v>
                </c:pt>
                <c:pt idx="504">
                  <c:v>91.273789348745012</c:v>
                </c:pt>
                <c:pt idx="505">
                  <c:v>91.119413824216252</c:v>
                </c:pt>
                <c:pt idx="506">
                  <c:v>91.393609292286712</c:v>
                </c:pt>
                <c:pt idx="507">
                  <c:v>91.196499351033864</c:v>
                </c:pt>
                <c:pt idx="508">
                  <c:v>91.033127107194616</c:v>
                </c:pt>
                <c:pt idx="509">
                  <c:v>91.011657663386032</c:v>
                </c:pt>
                <c:pt idx="510">
                  <c:v>91.024334858777905</c:v>
                </c:pt>
                <c:pt idx="511">
                  <c:v>91.158263293964964</c:v>
                </c:pt>
                <c:pt idx="512">
                  <c:v>90.949907453574411</c:v>
                </c:pt>
                <c:pt idx="513">
                  <c:v>90.779787670252361</c:v>
                </c:pt>
                <c:pt idx="514">
                  <c:v>90.980782558480215</c:v>
                </c:pt>
                <c:pt idx="515">
                  <c:v>90.425644082856408</c:v>
                </c:pt>
                <c:pt idx="516">
                  <c:v>90.467356145113271</c:v>
                </c:pt>
                <c:pt idx="517">
                  <c:v>90.724171587243291</c:v>
                </c:pt>
                <c:pt idx="518">
                  <c:v>91.165828717021441</c:v>
                </c:pt>
                <c:pt idx="519">
                  <c:v>91.080359883573806</c:v>
                </c:pt>
                <c:pt idx="520">
                  <c:v>89.978875180742961</c:v>
                </c:pt>
                <c:pt idx="521">
                  <c:v>91.218173265735743</c:v>
                </c:pt>
                <c:pt idx="522">
                  <c:v>90.482691462119604</c:v>
                </c:pt>
                <c:pt idx="523">
                  <c:v>90.283741282826028</c:v>
                </c:pt>
                <c:pt idx="524">
                  <c:v>91.191796520485411</c:v>
                </c:pt>
                <c:pt idx="525">
                  <c:v>90.279038452277476</c:v>
                </c:pt>
                <c:pt idx="526">
                  <c:v>90.339152894941577</c:v>
                </c:pt>
                <c:pt idx="527">
                  <c:v>90.930891660486736</c:v>
                </c:pt>
                <c:pt idx="528">
                  <c:v>90.4955731284048</c:v>
                </c:pt>
                <c:pt idx="529">
                  <c:v>90.300098954299372</c:v>
                </c:pt>
                <c:pt idx="530">
                  <c:v>90.539125428702121</c:v>
                </c:pt>
                <c:pt idx="531">
                  <c:v>90.582064316319389</c:v>
                </c:pt>
                <c:pt idx="532">
                  <c:v>89.877457617608798</c:v>
                </c:pt>
                <c:pt idx="533">
                  <c:v>89.948000075837257</c:v>
                </c:pt>
                <c:pt idx="534">
                  <c:v>90.763021056992315</c:v>
                </c:pt>
                <c:pt idx="535">
                  <c:v>89.88931692942694</c:v>
                </c:pt>
                <c:pt idx="536">
                  <c:v>89.403085144884372</c:v>
                </c:pt>
                <c:pt idx="537">
                  <c:v>90.221991073014536</c:v>
                </c:pt>
                <c:pt idx="538">
                  <c:v>89.778902646982658</c:v>
                </c:pt>
                <c:pt idx="539">
                  <c:v>89.611645456168404</c:v>
                </c:pt>
                <c:pt idx="540">
                  <c:v>89.769292514992102</c:v>
                </c:pt>
                <c:pt idx="541">
                  <c:v>88.648587548180501</c:v>
                </c:pt>
                <c:pt idx="542">
                  <c:v>89.589358128786088</c:v>
                </c:pt>
                <c:pt idx="543">
                  <c:v>89.83595002624547</c:v>
                </c:pt>
                <c:pt idx="544">
                  <c:v>90.155129090867504</c:v>
                </c:pt>
                <c:pt idx="545">
                  <c:v>90.108509727168794</c:v>
                </c:pt>
                <c:pt idx="546">
                  <c:v>90.055756236667321</c:v>
                </c:pt>
                <c:pt idx="547">
                  <c:v>90.229352025177434</c:v>
                </c:pt>
                <c:pt idx="548">
                  <c:v>89.708360188754142</c:v>
                </c:pt>
                <c:pt idx="549">
                  <c:v>89.750072251011005</c:v>
                </c:pt>
                <c:pt idx="550">
                  <c:v>90.31257167879771</c:v>
                </c:pt>
                <c:pt idx="551">
                  <c:v>90.044919279316503</c:v>
                </c:pt>
                <c:pt idx="552">
                  <c:v>90.048190813611015</c:v>
                </c:pt>
                <c:pt idx="553">
                  <c:v>90.126503165789103</c:v>
                </c:pt>
                <c:pt idx="554">
                  <c:v>89.909559547875162</c:v>
                </c:pt>
                <c:pt idx="555">
                  <c:v>89.987054016479647</c:v>
                </c:pt>
                <c:pt idx="556">
                  <c:v>89.745573891355747</c:v>
                </c:pt>
                <c:pt idx="557">
                  <c:v>90.000753566338545</c:v>
                </c:pt>
                <c:pt idx="558">
                  <c:v>89.699567940337261</c:v>
                </c:pt>
                <c:pt idx="559">
                  <c:v>89.556847256733064</c:v>
                </c:pt>
                <c:pt idx="560">
                  <c:v>89.96701586892496</c:v>
                </c:pt>
                <c:pt idx="561">
                  <c:v>89.619210879224994</c:v>
                </c:pt>
                <c:pt idx="562">
                  <c:v>89.333156099336264</c:v>
                </c:pt>
                <c:pt idx="563">
                  <c:v>89.922032272373471</c:v>
                </c:pt>
                <c:pt idx="564">
                  <c:v>89.00150431021585</c:v>
                </c:pt>
                <c:pt idx="565">
                  <c:v>89.176531394979705</c:v>
                </c:pt>
                <c:pt idx="566">
                  <c:v>89.283674143129772</c:v>
                </c:pt>
                <c:pt idx="567">
                  <c:v>89.638431143205935</c:v>
                </c:pt>
                <c:pt idx="568">
                  <c:v>88.977785686579836</c:v>
                </c:pt>
                <c:pt idx="569">
                  <c:v>89.288376973678339</c:v>
                </c:pt>
                <c:pt idx="570">
                  <c:v>89.855783702906933</c:v>
                </c:pt>
                <c:pt idx="571">
                  <c:v>89.101490577096371</c:v>
                </c:pt>
                <c:pt idx="572">
                  <c:v>89.03892000762967</c:v>
                </c:pt>
                <c:pt idx="573">
                  <c:v>89.535784278629905</c:v>
                </c:pt>
                <c:pt idx="574">
                  <c:v>88.638157056534567</c:v>
                </c:pt>
                <c:pt idx="575">
                  <c:v>88.824225569542946</c:v>
                </c:pt>
                <c:pt idx="576">
                  <c:v>89.276106243991606</c:v>
                </c:pt>
                <c:pt idx="577">
                  <c:v>89.69322686655984</c:v>
                </c:pt>
                <c:pt idx="578">
                  <c:v>89.077769477378439</c:v>
                </c:pt>
                <c:pt idx="579">
                  <c:v>88.809912607003994</c:v>
                </c:pt>
                <c:pt idx="580">
                  <c:v>88.944863396658278</c:v>
                </c:pt>
                <c:pt idx="581">
                  <c:v>88.856940912489662</c:v>
                </c:pt>
                <c:pt idx="582">
                  <c:v>88.822180860608839</c:v>
                </c:pt>
                <c:pt idx="583">
                  <c:v>89.053232970168636</c:v>
                </c:pt>
                <c:pt idx="584">
                  <c:v>88.771063137254799</c:v>
                </c:pt>
                <c:pt idx="585">
                  <c:v>88.53592160982673</c:v>
                </c:pt>
                <c:pt idx="586">
                  <c:v>88.683140653086042</c:v>
                </c:pt>
                <c:pt idx="587">
                  <c:v>88.858985621423614</c:v>
                </c:pt>
                <c:pt idx="588">
                  <c:v>88.509340393682635</c:v>
                </c:pt>
                <c:pt idx="589">
                  <c:v>88.249662359044706</c:v>
                </c:pt>
                <c:pt idx="590">
                  <c:v>88.521608647287579</c:v>
                </c:pt>
                <c:pt idx="591">
                  <c:v>88.38870256656763</c:v>
                </c:pt>
                <c:pt idx="592">
                  <c:v>88.732213667505931</c:v>
                </c:pt>
                <c:pt idx="593">
                  <c:v>88.858985621423813</c:v>
                </c:pt>
                <c:pt idx="594">
                  <c:v>88.174008128481063</c:v>
                </c:pt>
                <c:pt idx="595">
                  <c:v>88.689274779888748</c:v>
                </c:pt>
                <c:pt idx="596">
                  <c:v>89.1309319096666</c:v>
                </c:pt>
                <c:pt idx="597">
                  <c:v>88.90601392690931</c:v>
                </c:pt>
                <c:pt idx="598">
                  <c:v>88.734258376440096</c:v>
                </c:pt>
                <c:pt idx="599">
                  <c:v>88.938729269855642</c:v>
                </c:pt>
                <c:pt idx="600">
                  <c:v>88.413239073777305</c:v>
                </c:pt>
                <c:pt idx="601">
                  <c:v>88.435730872053171</c:v>
                </c:pt>
                <c:pt idx="602">
                  <c:v>88.963265777065601</c:v>
                </c:pt>
                <c:pt idx="603">
                  <c:v>88.750616047913184</c:v>
                </c:pt>
                <c:pt idx="604">
                  <c:v>88.09835389791705</c:v>
                </c:pt>
                <c:pt idx="605">
                  <c:v>88.799689062333186</c:v>
                </c:pt>
                <c:pt idx="606">
                  <c:v>88.955086941328972</c:v>
                </c:pt>
                <c:pt idx="607">
                  <c:v>88.12289040512691</c:v>
                </c:pt>
                <c:pt idx="608">
                  <c:v>88.734258376439982</c:v>
                </c:pt>
                <c:pt idx="609">
                  <c:v>88.153561039139291</c:v>
                </c:pt>
                <c:pt idx="610">
                  <c:v>88.476625050736175</c:v>
                </c:pt>
                <c:pt idx="611">
                  <c:v>88.266020030517979</c:v>
                </c:pt>
                <c:pt idx="612">
                  <c:v>88.490938013275397</c:v>
                </c:pt>
                <c:pt idx="613">
                  <c:v>88.554323990234352</c:v>
                </c:pt>
                <c:pt idx="614">
                  <c:v>88.384613148699245</c:v>
                </c:pt>
                <c:pt idx="615">
                  <c:v>88.820136151674788</c:v>
                </c:pt>
                <c:pt idx="616">
                  <c:v>87.349990428015474</c:v>
                </c:pt>
                <c:pt idx="617">
                  <c:v>87.908195967040399</c:v>
                </c:pt>
                <c:pt idx="618">
                  <c:v>88.135158658731896</c:v>
                </c:pt>
                <c:pt idx="619">
                  <c:v>87.720082745097926</c:v>
                </c:pt>
                <c:pt idx="620">
                  <c:v>88.006341995880078</c:v>
                </c:pt>
                <c:pt idx="621">
                  <c:v>88.56659224383931</c:v>
                </c:pt>
                <c:pt idx="622">
                  <c:v>88.290556537728037</c:v>
                </c:pt>
                <c:pt idx="623">
                  <c:v>87.883659459830469</c:v>
                </c:pt>
                <c:pt idx="624">
                  <c:v>87.754842796978608</c:v>
                </c:pt>
                <c:pt idx="625">
                  <c:v>87.460404710460224</c:v>
                </c:pt>
                <c:pt idx="626">
                  <c:v>88.390747275501596</c:v>
                </c:pt>
                <c:pt idx="627">
                  <c:v>87.95113485465788</c:v>
                </c:pt>
                <c:pt idx="628">
                  <c:v>88.206723471427594</c:v>
                </c:pt>
                <c:pt idx="629">
                  <c:v>87.685322693217373</c:v>
                </c:pt>
                <c:pt idx="630">
                  <c:v>87.679188566414894</c:v>
                </c:pt>
                <c:pt idx="631">
                  <c:v>87.507433015945736</c:v>
                </c:pt>
                <c:pt idx="632">
                  <c:v>87.307051540398334</c:v>
                </c:pt>
                <c:pt idx="633">
                  <c:v>87.550371903563004</c:v>
                </c:pt>
                <c:pt idx="634">
                  <c:v>87.683277984283293</c:v>
                </c:pt>
                <c:pt idx="635">
                  <c:v>87.558550739299463</c:v>
                </c:pt>
                <c:pt idx="636">
                  <c:v>87.486985926603964</c:v>
                </c:pt>
                <c:pt idx="637">
                  <c:v>87.266157361715187</c:v>
                </c:pt>
                <c:pt idx="638">
                  <c:v>87.715993327229569</c:v>
                </c:pt>
                <c:pt idx="639">
                  <c:v>87.419510531776965</c:v>
                </c:pt>
                <c:pt idx="640">
                  <c:v>87.448136456855195</c:v>
                </c:pt>
                <c:pt idx="641">
                  <c:v>87.200726675822168</c:v>
                </c:pt>
                <c:pt idx="642">
                  <c:v>87.5810425375753</c:v>
                </c:pt>
                <c:pt idx="643">
                  <c:v>87.047373505760334</c:v>
                </c:pt>
                <c:pt idx="644">
                  <c:v>87.840720572213286</c:v>
                </c:pt>
                <c:pt idx="645">
                  <c:v>87.752798088044528</c:v>
                </c:pt>
                <c:pt idx="646">
                  <c:v>87.390884606698663</c:v>
                </c:pt>
                <c:pt idx="647">
                  <c:v>87.110759482719288</c:v>
                </c:pt>
                <c:pt idx="648">
                  <c:v>87.871391206225809</c:v>
                </c:pt>
                <c:pt idx="649">
                  <c:v>87.047373505760376</c:v>
                </c:pt>
                <c:pt idx="650">
                  <c:v>87.180279586480438</c:v>
                </c:pt>
                <c:pt idx="651">
                  <c:v>87.902061840238076</c:v>
                </c:pt>
                <c:pt idx="652">
                  <c:v>87.129161863126583</c:v>
                </c:pt>
                <c:pt idx="653">
                  <c:v>86.934914514381603</c:v>
                </c:pt>
                <c:pt idx="654">
                  <c:v>87.54219306782646</c:v>
                </c:pt>
                <c:pt idx="655">
                  <c:v>87.037149961089639</c:v>
                </c:pt>
                <c:pt idx="656">
                  <c:v>86.697728278019298</c:v>
                </c:pt>
                <c:pt idx="657">
                  <c:v>86.902199171435171</c:v>
                </c:pt>
                <c:pt idx="658">
                  <c:v>87.771200468451909</c:v>
                </c:pt>
                <c:pt idx="659">
                  <c:v>86.722264785229271</c:v>
                </c:pt>
                <c:pt idx="660">
                  <c:v>86.662968226138659</c:v>
                </c:pt>
                <c:pt idx="661">
                  <c:v>87.462449419394176</c:v>
                </c:pt>
                <c:pt idx="662">
                  <c:v>86.319457125200273</c:v>
                </c:pt>
                <c:pt idx="663">
                  <c:v>86.444184370183933</c:v>
                </c:pt>
                <c:pt idx="664">
                  <c:v>86.832679067673638</c:v>
                </c:pt>
                <c:pt idx="665">
                  <c:v>86.822455523003029</c:v>
                </c:pt>
                <c:pt idx="666">
                  <c:v>86.703862404821905</c:v>
                </c:pt>
                <c:pt idx="667">
                  <c:v>86.832679067673737</c:v>
                </c:pt>
                <c:pt idx="668">
                  <c:v>86.378753684290771</c:v>
                </c:pt>
                <c:pt idx="669">
                  <c:v>86.354217177080997</c:v>
                </c:pt>
                <c:pt idx="670">
                  <c:v>86.343993632410005</c:v>
                </c:pt>
                <c:pt idx="671">
                  <c:v>86.591403413443331</c:v>
                </c:pt>
                <c:pt idx="672">
                  <c:v>86.431916116579046</c:v>
                </c:pt>
                <c:pt idx="673">
                  <c:v>86.198819298085041</c:v>
                </c:pt>
                <c:pt idx="674">
                  <c:v>86.939003932250031</c:v>
                </c:pt>
                <c:pt idx="675">
                  <c:v>85.857352906080735</c:v>
                </c:pt>
                <c:pt idx="676">
                  <c:v>86.061823799496537</c:v>
                </c:pt>
                <c:pt idx="677">
                  <c:v>86.421692571908167</c:v>
                </c:pt>
                <c:pt idx="678">
                  <c:v>85.579272491035468</c:v>
                </c:pt>
                <c:pt idx="679">
                  <c:v>86.157925119401739</c:v>
                </c:pt>
                <c:pt idx="680">
                  <c:v>85.769430421912119</c:v>
                </c:pt>
                <c:pt idx="681">
                  <c:v>85.7919222201878</c:v>
                </c:pt>
                <c:pt idx="682">
                  <c:v>85.900291793698131</c:v>
                </c:pt>
                <c:pt idx="683">
                  <c:v>85.654926721598997</c:v>
                </c:pt>
                <c:pt idx="684">
                  <c:v>85.869621159685607</c:v>
                </c:pt>
                <c:pt idx="685">
                  <c:v>85.826682272068467</c:v>
                </c:pt>
                <c:pt idx="686">
                  <c:v>85.677418519875005</c:v>
                </c:pt>
                <c:pt idx="687">
                  <c:v>85.9514095170518</c:v>
                </c:pt>
                <c:pt idx="688">
                  <c:v>85.477037044327602</c:v>
                </c:pt>
                <c:pt idx="689">
                  <c:v>85.348220381475528</c:v>
                </c:pt>
                <c:pt idx="690">
                  <c:v>85.877799995422166</c:v>
                </c:pt>
                <c:pt idx="691">
                  <c:v>85.618121960784165</c:v>
                </c:pt>
                <c:pt idx="692">
                  <c:v>85.581317199969632</c:v>
                </c:pt>
                <c:pt idx="693">
                  <c:v>85.053782294956932</c:v>
                </c:pt>
                <c:pt idx="694">
                  <c:v>86.051600254825786</c:v>
                </c:pt>
                <c:pt idx="695">
                  <c:v>85.354354508277879</c:v>
                </c:pt>
                <c:pt idx="696">
                  <c:v>84.865669073014487</c:v>
                </c:pt>
                <c:pt idx="697">
                  <c:v>85.055827003891196</c:v>
                </c:pt>
                <c:pt idx="698">
                  <c:v>85.190777793545564</c:v>
                </c:pt>
                <c:pt idx="699">
                  <c:v>84.808417222858097</c:v>
                </c:pt>
                <c:pt idx="700">
                  <c:v>85.57109365529881</c:v>
                </c:pt>
                <c:pt idx="701">
                  <c:v>85.084452928969412</c:v>
                </c:pt>
                <c:pt idx="702">
                  <c:v>84.939278594644136</c:v>
                </c:pt>
                <c:pt idx="703">
                  <c:v>84.941323303578088</c:v>
                </c:pt>
                <c:pt idx="704">
                  <c:v>84.961770392919661</c:v>
                </c:pt>
                <c:pt idx="705">
                  <c:v>84.794104260318875</c:v>
                </c:pt>
                <c:pt idx="706">
                  <c:v>84.344268294804138</c:v>
                </c:pt>
                <c:pt idx="707">
                  <c:v>84.947457430380851</c:v>
                </c:pt>
                <c:pt idx="708">
                  <c:v>84.09890322270526</c:v>
                </c:pt>
                <c:pt idx="709">
                  <c:v>84.143886819256792</c:v>
                </c:pt>
                <c:pt idx="710">
                  <c:v>84.710271194018475</c:v>
                </c:pt>
                <c:pt idx="711">
                  <c:v>84.250211683833214</c:v>
                </c:pt>
                <c:pt idx="712">
                  <c:v>84.346313003738516</c:v>
                </c:pt>
                <c:pt idx="713">
                  <c:v>84.199093960479118</c:v>
                </c:pt>
                <c:pt idx="714">
                  <c:v>84.327910623330965</c:v>
                </c:pt>
                <c:pt idx="715">
                  <c:v>84.072322006561379</c:v>
                </c:pt>
                <c:pt idx="716">
                  <c:v>84.20113866941341</c:v>
                </c:pt>
                <c:pt idx="717">
                  <c:v>84.370849510948204</c:v>
                </c:pt>
                <c:pt idx="718">
                  <c:v>84.158199781796029</c:v>
                </c:pt>
                <c:pt idx="719">
                  <c:v>84.184780997940166</c:v>
                </c:pt>
                <c:pt idx="720">
                  <c:v>84.30541882505544</c:v>
                </c:pt>
                <c:pt idx="721">
                  <c:v>84.342223585870144</c:v>
                </c:pt>
                <c:pt idx="722">
                  <c:v>83.610217787441968</c:v>
                </c:pt>
                <c:pt idx="723">
                  <c:v>83.820822807660065</c:v>
                </c:pt>
                <c:pt idx="724">
                  <c:v>83.949639470511812</c:v>
                </c:pt>
                <c:pt idx="725">
                  <c:v>83.878074657816555</c:v>
                </c:pt>
                <c:pt idx="726">
                  <c:v>83.781973337911126</c:v>
                </c:pt>
                <c:pt idx="727">
                  <c:v>83.491624669260673</c:v>
                </c:pt>
                <c:pt idx="728">
                  <c:v>83.350539752803741</c:v>
                </c:pt>
                <c:pt idx="729">
                  <c:v>83.403702185091845</c:v>
                </c:pt>
                <c:pt idx="730">
                  <c:v>83.871940531014033</c:v>
                </c:pt>
                <c:pt idx="731">
                  <c:v>83.229901925688608</c:v>
                </c:pt>
                <c:pt idx="732">
                  <c:v>83.321913827725638</c:v>
                </c:pt>
                <c:pt idx="733">
                  <c:v>83.514116467536496</c:v>
                </c:pt>
                <c:pt idx="734">
                  <c:v>83.272840813306047</c:v>
                </c:pt>
                <c:pt idx="735">
                  <c:v>82.964089764248101</c:v>
                </c:pt>
                <c:pt idx="736">
                  <c:v>83.033609868009435</c:v>
                </c:pt>
                <c:pt idx="737">
                  <c:v>83.154247695124681</c:v>
                </c:pt>
                <c:pt idx="738">
                  <c:v>83.209454836347135</c:v>
                </c:pt>
                <c:pt idx="739">
                  <c:v>83.258527850766839</c:v>
                </c:pt>
                <c:pt idx="740">
                  <c:v>83.395523349355358</c:v>
                </c:pt>
                <c:pt idx="741">
                  <c:v>83.315779700923031</c:v>
                </c:pt>
                <c:pt idx="742">
                  <c:v>82.847541355001141</c:v>
                </c:pt>
                <c:pt idx="743">
                  <c:v>83.516161176470732</c:v>
                </c:pt>
                <c:pt idx="744">
                  <c:v>83.712453234149748</c:v>
                </c:pt>
                <c:pt idx="745">
                  <c:v>83.227857216754472</c:v>
                </c:pt>
                <c:pt idx="746">
                  <c:v>83.68178260013741</c:v>
                </c:pt>
                <c:pt idx="747">
                  <c:v>83.51207175860236</c:v>
                </c:pt>
                <c:pt idx="748">
                  <c:v>83.467088162050814</c:v>
                </c:pt>
                <c:pt idx="749">
                  <c:v>83.407791602960174</c:v>
                </c:pt>
                <c:pt idx="750">
                  <c:v>83.418015147631095</c:v>
                </c:pt>
                <c:pt idx="751">
                  <c:v>83.258527850766939</c:v>
                </c:pt>
                <c:pt idx="752">
                  <c:v>83.152202986190517</c:v>
                </c:pt>
                <c:pt idx="753">
                  <c:v>83.434372819104382</c:v>
                </c:pt>
                <c:pt idx="754">
                  <c:v>83.653156675059208</c:v>
                </c:pt>
                <c:pt idx="755">
                  <c:v>82.910927331960124</c:v>
                </c:pt>
                <c:pt idx="756">
                  <c:v>83.062235793087567</c:v>
                </c:pt>
                <c:pt idx="757">
                  <c:v>83.227857216754543</c:v>
                </c:pt>
                <c:pt idx="758">
                  <c:v>83.182873620202869</c:v>
                </c:pt>
                <c:pt idx="759">
                  <c:v>83.086772300297497</c:v>
                </c:pt>
                <c:pt idx="760">
                  <c:v>83.074504046692468</c:v>
                </c:pt>
                <c:pt idx="761">
                  <c:v>83.231946634622815</c:v>
                </c:pt>
                <c:pt idx="762">
                  <c:v>83.125621770046536</c:v>
                </c:pt>
                <c:pt idx="763">
                  <c:v>83.315779700923031</c:v>
                </c:pt>
                <c:pt idx="764">
                  <c:v>83.358718588540412</c:v>
                </c:pt>
                <c:pt idx="765">
                  <c:v>83.066325210955895</c:v>
                </c:pt>
                <c:pt idx="766">
                  <c:v>83.720632069886349</c:v>
                </c:pt>
                <c:pt idx="767">
                  <c:v>82.994760398260425</c:v>
                </c:pt>
                <c:pt idx="768">
                  <c:v>82.990670980392267</c:v>
                </c:pt>
                <c:pt idx="769">
                  <c:v>83.366897424277198</c:v>
                </c:pt>
                <c:pt idx="770">
                  <c:v>83.475266997787514</c:v>
                </c:pt>
                <c:pt idx="771">
                  <c:v>82.874122571145151</c:v>
                </c:pt>
                <c:pt idx="772">
                  <c:v>83.209454836346865</c:v>
                </c:pt>
                <c:pt idx="773">
                  <c:v>82.563326813153438</c:v>
                </c:pt>
                <c:pt idx="774">
                  <c:v>82.643070461585566</c:v>
                </c:pt>
                <c:pt idx="775">
                  <c:v>82.927285003433425</c:v>
                </c:pt>
                <c:pt idx="776">
                  <c:v>83.728810905622979</c:v>
                </c:pt>
                <c:pt idx="777">
                  <c:v>82.960000346379843</c:v>
                </c:pt>
                <c:pt idx="778">
                  <c:v>82.501985545128747</c:v>
                </c:pt>
                <c:pt idx="779">
                  <c:v>82.933419130235848</c:v>
                </c:pt>
                <c:pt idx="780">
                  <c:v>82.610355118639021</c:v>
                </c:pt>
                <c:pt idx="781">
                  <c:v>82.624668081178044</c:v>
                </c:pt>
                <c:pt idx="782">
                  <c:v>82.851630772869569</c:v>
                </c:pt>
                <c:pt idx="783">
                  <c:v>82.641025752651132</c:v>
                </c:pt>
                <c:pt idx="784">
                  <c:v>82.491762000457726</c:v>
                </c:pt>
                <c:pt idx="785">
                  <c:v>82.491762000457598</c:v>
                </c:pt>
                <c:pt idx="786">
                  <c:v>83.456864617379992</c:v>
                </c:pt>
                <c:pt idx="787">
                  <c:v>82.387481844815667</c:v>
                </c:pt>
                <c:pt idx="788">
                  <c:v>82.522432634470078</c:v>
                </c:pt>
                <c:pt idx="789">
                  <c:v>83.025431032272749</c:v>
                </c:pt>
                <c:pt idx="790">
                  <c:v>82.555147977416539</c:v>
                </c:pt>
                <c:pt idx="791">
                  <c:v>82.892524951552517</c:v>
                </c:pt>
                <c:pt idx="792">
                  <c:v>83.156292404059016</c:v>
                </c:pt>
                <c:pt idx="793">
                  <c:v>82.702367020675879</c:v>
                </c:pt>
                <c:pt idx="794">
                  <c:v>82.931374421301683</c:v>
                </c:pt>
                <c:pt idx="795">
                  <c:v>83.211499545281157</c:v>
                </c:pt>
                <c:pt idx="796">
                  <c:v>83.340316208132919</c:v>
                </c:pt>
                <c:pt idx="797">
                  <c:v>82.784155378042158</c:v>
                </c:pt>
                <c:pt idx="798">
                  <c:v>82.520387925535942</c:v>
                </c:pt>
                <c:pt idx="799">
                  <c:v>83.019296905470327</c:v>
                </c:pt>
                <c:pt idx="800">
                  <c:v>83.266706686503397</c:v>
                </c:pt>
                <c:pt idx="801">
                  <c:v>82.536745597009272</c:v>
                </c:pt>
                <c:pt idx="802">
                  <c:v>83.796286300450078</c:v>
                </c:pt>
                <c:pt idx="803">
                  <c:v>82.530611470206878</c:v>
                </c:pt>
                <c:pt idx="804">
                  <c:v>82.80869188525223</c:v>
                </c:pt>
                <c:pt idx="805">
                  <c:v>83.579547153429331</c:v>
                </c:pt>
                <c:pt idx="806">
                  <c:v>82.714635274281022</c:v>
                </c:pt>
                <c:pt idx="807">
                  <c:v>82.031702490272465</c:v>
                </c:pt>
                <c:pt idx="808">
                  <c:v>82.356811210803272</c:v>
                </c:pt>
                <c:pt idx="809">
                  <c:v>83.285109066910664</c:v>
                </c:pt>
                <c:pt idx="810">
                  <c:v>82.771887124437214</c:v>
                </c:pt>
                <c:pt idx="811">
                  <c:v>82.892524951552502</c:v>
                </c:pt>
                <c:pt idx="812">
                  <c:v>83.460954035248463</c:v>
                </c:pt>
                <c:pt idx="813">
                  <c:v>82.694188184939463</c:v>
                </c:pt>
                <c:pt idx="814">
                  <c:v>81.98262947585259</c:v>
                </c:pt>
                <c:pt idx="815">
                  <c:v>82.616489245441244</c:v>
                </c:pt>
                <c:pt idx="816">
                  <c:v>82.63898104371701</c:v>
                </c:pt>
                <c:pt idx="817">
                  <c:v>82.638981043717237</c:v>
                </c:pt>
                <c:pt idx="818">
                  <c:v>81.076823418020979</c:v>
                </c:pt>
                <c:pt idx="819">
                  <c:v>82.244352219424897</c:v>
                </c:pt>
                <c:pt idx="820">
                  <c:v>82.279112271305479</c:v>
                </c:pt>
                <c:pt idx="821">
                  <c:v>81.598224196231186</c:v>
                </c:pt>
                <c:pt idx="822">
                  <c:v>82.1053120119022</c:v>
                </c:pt>
                <c:pt idx="823">
                  <c:v>82.352721792935114</c:v>
                </c:pt>
                <c:pt idx="824">
                  <c:v>82.195279205005022</c:v>
                </c:pt>
                <c:pt idx="825">
                  <c:v>82.549013850614344</c:v>
                </c:pt>
                <c:pt idx="826">
                  <c:v>81.892662282749782</c:v>
                </c:pt>
                <c:pt idx="827">
                  <c:v>81.96422709544521</c:v>
                </c:pt>
                <c:pt idx="828">
                  <c:v>81.69023609826796</c:v>
                </c:pt>
                <c:pt idx="829">
                  <c:v>81.688191389333795</c:v>
                </c:pt>
                <c:pt idx="830">
                  <c:v>81.473496951247256</c:v>
                </c:pt>
                <c:pt idx="831">
                  <c:v>81.878349320210617</c:v>
                </c:pt>
                <c:pt idx="832">
                  <c:v>82.379303009079038</c:v>
                </c:pt>
                <c:pt idx="833">
                  <c:v>81.868125775539625</c:v>
                </c:pt>
                <c:pt idx="834">
                  <c:v>81.66365488212405</c:v>
                </c:pt>
                <c:pt idx="835">
                  <c:v>82.189145078202543</c:v>
                </c:pt>
                <c:pt idx="836">
                  <c:v>81.375350922407691</c:v>
                </c:pt>
                <c:pt idx="837">
                  <c:v>81.215863625543435</c:v>
                </c:pt>
                <c:pt idx="838">
                  <c:v>81.800650380712668</c:v>
                </c:pt>
                <c:pt idx="839">
                  <c:v>81.839499850461465</c:v>
                </c:pt>
                <c:pt idx="840">
                  <c:v>81.635028957045677</c:v>
                </c:pt>
                <c:pt idx="841">
                  <c:v>81.608447740901667</c:v>
                </c:pt>
                <c:pt idx="842">
                  <c:v>81.898796409552077</c:v>
                </c:pt>
                <c:pt idx="843">
                  <c:v>81.794516253909975</c:v>
                </c:pt>
                <c:pt idx="844">
                  <c:v>81.782248000305245</c:v>
                </c:pt>
                <c:pt idx="845">
                  <c:v>81.949914132906144</c:v>
                </c:pt>
                <c:pt idx="846">
                  <c:v>81.60844774090171</c:v>
                </c:pt>
                <c:pt idx="847">
                  <c:v>81.622760703440889</c:v>
                </c:pt>
                <c:pt idx="848">
                  <c:v>82.05214957961384</c:v>
                </c:pt>
                <c:pt idx="849">
                  <c:v>81.790426836041732</c:v>
                </c:pt>
                <c:pt idx="850">
                  <c:v>81.651386628519205</c:v>
                </c:pt>
                <c:pt idx="851">
                  <c:v>81.992853020523299</c:v>
                </c:pt>
                <c:pt idx="852">
                  <c:v>81.516435838864695</c:v>
                </c:pt>
                <c:pt idx="853">
                  <c:v>81.508257003128179</c:v>
                </c:pt>
                <c:pt idx="854">
                  <c:v>81.471452242313376</c:v>
                </c:pt>
                <c:pt idx="855">
                  <c:v>81.941735297169345</c:v>
                </c:pt>
                <c:pt idx="856">
                  <c:v>80.999124478522972</c:v>
                </c:pt>
                <c:pt idx="857">
                  <c:v>81.031839821469418</c:v>
                </c:pt>
                <c:pt idx="858">
                  <c:v>81.481675786984198</c:v>
                </c:pt>
                <c:pt idx="859">
                  <c:v>81.369216795605297</c:v>
                </c:pt>
                <c:pt idx="860">
                  <c:v>81.160656484321265</c:v>
                </c:pt>
                <c:pt idx="861">
                  <c:v>81.185192991531238</c:v>
                </c:pt>
                <c:pt idx="862">
                  <c:v>80.8948443228808</c:v>
                </c:pt>
                <c:pt idx="863">
                  <c:v>81.021616276798511</c:v>
                </c:pt>
                <c:pt idx="864">
                  <c:v>81.185192991531238</c:v>
                </c:pt>
                <c:pt idx="865">
                  <c:v>81.046152784008626</c:v>
                </c:pt>
                <c:pt idx="866">
                  <c:v>81.064555164415879</c:v>
                </c:pt>
                <c:pt idx="867">
                  <c:v>80.80283242084397</c:v>
                </c:pt>
                <c:pt idx="868">
                  <c:v>81.001169187457208</c:v>
                </c:pt>
                <c:pt idx="869">
                  <c:v>80.416382432287989</c:v>
                </c:pt>
                <c:pt idx="870">
                  <c:v>80.234403337148237</c:v>
                </c:pt>
                <c:pt idx="871">
                  <c:v>80.729222899214093</c:v>
                </c:pt>
                <c:pt idx="872">
                  <c:v>80.123989054703515</c:v>
                </c:pt>
                <c:pt idx="873">
                  <c:v>80.201687994201606</c:v>
                </c:pt>
                <c:pt idx="874">
                  <c:v>80.218045665674921</c:v>
                </c:pt>
                <c:pt idx="875">
                  <c:v>79.946099377431807</c:v>
                </c:pt>
                <c:pt idx="876">
                  <c:v>79.821372132448303</c:v>
                </c:pt>
                <c:pt idx="877">
                  <c:v>79.886802818341437</c:v>
                </c:pt>
                <c:pt idx="878">
                  <c:v>79.471726904707523</c:v>
                </c:pt>
                <c:pt idx="879">
                  <c:v>79.424698599221614</c:v>
                </c:pt>
                <c:pt idx="880">
                  <c:v>79.38584912947276</c:v>
                </c:pt>
                <c:pt idx="881">
                  <c:v>79.361312622262986</c:v>
                </c:pt>
                <c:pt idx="882">
                  <c:v>79.67006367132069</c:v>
                </c:pt>
                <c:pt idx="883">
                  <c:v>78.659977457846864</c:v>
                </c:pt>
                <c:pt idx="884">
                  <c:v>79.905205198748746</c:v>
                </c:pt>
                <c:pt idx="885">
                  <c:v>78.567965555809792</c:v>
                </c:pt>
                <c:pt idx="886">
                  <c:v>78.47799836270687</c:v>
                </c:pt>
                <c:pt idx="887">
                  <c:v>79.197735907530287</c:v>
                </c:pt>
                <c:pt idx="888">
                  <c:v>78.815375336842976</c:v>
                </c:pt>
                <c:pt idx="889">
                  <c:v>78.56592084687567</c:v>
                </c:pt>
                <c:pt idx="890">
                  <c:v>78.698826927596045</c:v>
                </c:pt>
                <c:pt idx="891">
                  <c:v>79.553515262073603</c:v>
                </c:pt>
                <c:pt idx="892">
                  <c:v>78.590457354085686</c:v>
                </c:pt>
                <c:pt idx="893">
                  <c:v>78.212186201266391</c:v>
                </c:pt>
                <c:pt idx="894">
                  <c:v>78.94010258182665</c:v>
                </c:pt>
                <c:pt idx="895">
                  <c:v>78.206052074463983</c:v>
                </c:pt>
                <c:pt idx="896">
                  <c:v>77.919792823681888</c:v>
                </c:pt>
                <c:pt idx="897">
                  <c:v>78.649753913176085</c:v>
                </c:pt>
                <c:pt idx="898">
                  <c:v>78.242856835278673</c:v>
                </c:pt>
                <c:pt idx="899">
                  <c:v>77.662159497977996</c:v>
                </c:pt>
                <c:pt idx="900">
                  <c:v>78.005670598916666</c:v>
                </c:pt>
                <c:pt idx="901">
                  <c:v>77.840049175250002</c:v>
                </c:pt>
                <c:pt idx="902">
                  <c:v>77.304335434500686</c:v>
                </c:pt>
                <c:pt idx="903">
                  <c:v>77.093730414282348</c:v>
                </c:pt>
                <c:pt idx="904">
                  <c:v>77.559924051270343</c:v>
                </c:pt>
                <c:pt idx="905">
                  <c:v>77.265485964751662</c:v>
                </c:pt>
                <c:pt idx="906">
                  <c:v>76.836097088578654</c:v>
                </c:pt>
                <c:pt idx="907">
                  <c:v>76.846320633249334</c:v>
                </c:pt>
                <c:pt idx="908">
                  <c:v>76.680699209582684</c:v>
                </c:pt>
                <c:pt idx="909">
                  <c:v>76.576419053940683</c:v>
                </c:pt>
                <c:pt idx="910">
                  <c:v>76.605044979018658</c:v>
                </c:pt>
                <c:pt idx="911">
                  <c:v>76.27175742275135</c:v>
                </c:pt>
                <c:pt idx="912">
                  <c:v>76.181790229648342</c:v>
                </c:pt>
                <c:pt idx="913">
                  <c:v>76.087733618677348</c:v>
                </c:pt>
                <c:pt idx="914">
                  <c:v>76.149074886701669</c:v>
                </c:pt>
                <c:pt idx="915">
                  <c:v>75.762624898146328</c:v>
                </c:pt>
                <c:pt idx="916">
                  <c:v>75.91393335927367</c:v>
                </c:pt>
                <c:pt idx="917">
                  <c:v>75.361861947051338</c:v>
                </c:pt>
                <c:pt idx="918">
                  <c:v>75.212598194857677</c:v>
                </c:pt>
                <c:pt idx="919">
                  <c:v>75.298475970092326</c:v>
                </c:pt>
                <c:pt idx="920">
                  <c:v>75.028574390783675</c:v>
                </c:pt>
                <c:pt idx="921">
                  <c:v>74.666660909437667</c:v>
                </c:pt>
                <c:pt idx="922">
                  <c:v>74.701420961318348</c:v>
                </c:pt>
                <c:pt idx="923">
                  <c:v>74.934517779812339</c:v>
                </c:pt>
                <c:pt idx="924">
                  <c:v>74.474458269627007</c:v>
                </c:pt>
                <c:pt idx="925">
                  <c:v>74.030756430914678</c:v>
                </c:pt>
                <c:pt idx="926">
                  <c:v>74.462190016022006</c:v>
                </c:pt>
                <c:pt idx="927">
                  <c:v>74.024622304112341</c:v>
                </c:pt>
                <c:pt idx="928">
                  <c:v>73.707692419318008</c:v>
                </c:pt>
                <c:pt idx="929">
                  <c:v>74.108455370413012</c:v>
                </c:pt>
                <c:pt idx="930">
                  <c:v>73.380538989852667</c:v>
                </c:pt>
                <c:pt idx="931">
                  <c:v>73.384628407720996</c:v>
                </c:pt>
                <c:pt idx="932">
                  <c:v>73.840598500038325</c:v>
                </c:pt>
                <c:pt idx="933">
                  <c:v>73.566607502861004</c:v>
                </c:pt>
                <c:pt idx="934">
                  <c:v>73.004312545967991</c:v>
                </c:pt>
                <c:pt idx="935">
                  <c:v>73.061564396124339</c:v>
                </c:pt>
                <c:pt idx="936">
                  <c:v>73.032938471046009</c:v>
                </c:pt>
                <c:pt idx="937">
                  <c:v>72.662846153963685</c:v>
                </c:pt>
                <c:pt idx="938">
                  <c:v>72.468598805218662</c:v>
                </c:pt>
                <c:pt idx="939">
                  <c:v>73.349868355840357</c:v>
                </c:pt>
                <c:pt idx="940">
                  <c:v>72.848914666971993</c:v>
                </c:pt>
                <c:pt idx="941">
                  <c:v>72.123042995346012</c:v>
                </c:pt>
                <c:pt idx="942">
                  <c:v>72.331603306630001</c:v>
                </c:pt>
                <c:pt idx="943">
                  <c:v>72.26412791180266</c:v>
                </c:pt>
                <c:pt idx="944">
                  <c:v>72.200741934844004</c:v>
                </c:pt>
                <c:pt idx="945">
                  <c:v>72.507448274967345</c:v>
                </c:pt>
                <c:pt idx="946">
                  <c:v>71.763174222934325</c:v>
                </c:pt>
                <c:pt idx="947">
                  <c:v>71.382858361180993</c:v>
                </c:pt>
                <c:pt idx="948">
                  <c:v>71.029123715571998</c:v>
                </c:pt>
                <c:pt idx="949">
                  <c:v>70.773535098802327</c:v>
                </c:pt>
                <c:pt idx="950">
                  <c:v>70.751043300526675</c:v>
                </c:pt>
                <c:pt idx="951">
                  <c:v>70.841010493629355</c:v>
                </c:pt>
                <c:pt idx="952">
                  <c:v>71.511675024033011</c:v>
                </c:pt>
                <c:pt idx="953">
                  <c:v>70.783758643473007</c:v>
                </c:pt>
                <c:pt idx="954">
                  <c:v>70.483186430151676</c:v>
                </c:pt>
                <c:pt idx="955">
                  <c:v>70.344146222629348</c:v>
                </c:pt>
                <c:pt idx="956">
                  <c:v>70.288939081406667</c:v>
                </c:pt>
                <c:pt idx="957">
                  <c:v>70.248044902724004</c:v>
                </c:pt>
                <c:pt idx="958">
                  <c:v>70.021082211032322</c:v>
                </c:pt>
                <c:pt idx="959">
                  <c:v>70.327788551155678</c:v>
                </c:pt>
                <c:pt idx="960">
                  <c:v>70.198971888303987</c:v>
                </c:pt>
                <c:pt idx="961">
                  <c:v>69.581469790188336</c:v>
                </c:pt>
                <c:pt idx="962">
                  <c:v>69.933159726863337</c:v>
                </c:pt>
                <c:pt idx="963">
                  <c:v>69.397445986114008</c:v>
                </c:pt>
                <c:pt idx="964">
                  <c:v>69.426071911192324</c:v>
                </c:pt>
                <c:pt idx="965">
                  <c:v>69.890220839246339</c:v>
                </c:pt>
                <c:pt idx="966">
                  <c:v>69.665302856489006</c:v>
                </c:pt>
                <c:pt idx="967">
                  <c:v>69.587603916990659</c:v>
                </c:pt>
                <c:pt idx="968">
                  <c:v>68.826972193484352</c:v>
                </c:pt>
                <c:pt idx="969">
                  <c:v>69.499681432822001</c:v>
                </c:pt>
                <c:pt idx="970">
                  <c:v>69.225690435645006</c:v>
                </c:pt>
                <c:pt idx="971">
                  <c:v>68.06838517891201</c:v>
                </c:pt>
                <c:pt idx="972">
                  <c:v>69.642811058213326</c:v>
                </c:pt>
                <c:pt idx="973">
                  <c:v>69.045756049439333</c:v>
                </c:pt>
                <c:pt idx="974">
                  <c:v>67.710561115434317</c:v>
                </c:pt>
                <c:pt idx="975">
                  <c:v>68.538668233768334</c:v>
                </c:pt>
                <c:pt idx="976">
                  <c:v>68.330107922484331</c:v>
                </c:pt>
                <c:pt idx="977">
                  <c:v>67.790304763866672</c:v>
                </c:pt>
                <c:pt idx="978">
                  <c:v>67.75758942092034</c:v>
                </c:pt>
                <c:pt idx="979">
                  <c:v>68.485505801480329</c:v>
                </c:pt>
                <c:pt idx="980">
                  <c:v>67.941613224994356</c:v>
                </c:pt>
                <c:pt idx="981">
                  <c:v>67.542894982833658</c:v>
                </c:pt>
                <c:pt idx="982">
                  <c:v>68.170595864804994</c:v>
                </c:pt>
                <c:pt idx="983">
                  <c:v>67.373159380483656</c:v>
                </c:pt>
                <c:pt idx="984">
                  <c:v>66.677958342870355</c:v>
                </c:pt>
                <c:pt idx="985">
                  <c:v>67.96612497138932</c:v>
                </c:pt>
                <c:pt idx="986">
                  <c:v>67.741206988632015</c:v>
                </c:pt>
                <c:pt idx="987">
                  <c:v>67.025558861676998</c:v>
                </c:pt>
                <c:pt idx="988">
                  <c:v>67.741206988632001</c:v>
                </c:pt>
                <c:pt idx="989">
                  <c:v>67.802548256656664</c:v>
                </c:pt>
                <c:pt idx="990">
                  <c:v>67.311818112458994</c:v>
                </c:pt>
                <c:pt idx="991">
                  <c:v>67.884336614023027</c:v>
                </c:pt>
                <c:pt idx="992">
                  <c:v>67.250476844434345</c:v>
                </c:pt>
                <c:pt idx="993">
                  <c:v>67.209582665751</c:v>
                </c:pt>
                <c:pt idx="994">
                  <c:v>66.616617074845337</c:v>
                </c:pt>
                <c:pt idx="995">
                  <c:v>66.71885252155333</c:v>
                </c:pt>
                <c:pt idx="996">
                  <c:v>66.698405432211672</c:v>
                </c:pt>
                <c:pt idx="997">
                  <c:v>66.453040360112652</c:v>
                </c:pt>
              </c:numCache>
            </c:numRef>
          </c:yVal>
          <c:smooth val="1"/>
        </c:ser>
        <c:ser>
          <c:idx val="1"/>
          <c:order val="4"/>
          <c:tx>
            <c:v>50%</c:v>
          </c:tx>
          <c:spPr>
            <a:ln w="22225">
              <a:solidFill>
                <a:schemeClr val="tx1"/>
              </a:solidFill>
              <a:prstDash val="dash"/>
            </a:ln>
          </c:spPr>
          <c:marker>
            <c:symbol val="none"/>
          </c:marker>
          <c:xVal>
            <c:numRef>
              <c:f>'tio2-dye'!$T$3:$T$1000</c:f>
              <c:numCache>
                <c:formatCode>General</c:formatCode>
                <c:ptCount val="998"/>
                <c:pt idx="0">
                  <c:v>-0.50207851682307203</c:v>
                </c:pt>
                <c:pt idx="1">
                  <c:v>-0.50054498512245404</c:v>
                </c:pt>
                <c:pt idx="2">
                  <c:v>-0.49809133440146502</c:v>
                </c:pt>
                <c:pt idx="3">
                  <c:v>-0.49625109636072301</c:v>
                </c:pt>
                <c:pt idx="4">
                  <c:v>-0.49379744563973399</c:v>
                </c:pt>
                <c:pt idx="5">
                  <c:v>-0.492263913939116</c:v>
                </c:pt>
                <c:pt idx="6">
                  <c:v>-0.49042367589837499</c:v>
                </c:pt>
                <c:pt idx="7">
                  <c:v>-0.48827673151751</c:v>
                </c:pt>
                <c:pt idx="8">
                  <c:v>-0.48643649347676798</c:v>
                </c:pt>
                <c:pt idx="9">
                  <c:v>-0.48459625543602602</c:v>
                </c:pt>
                <c:pt idx="10">
                  <c:v>-0.48275601739528501</c:v>
                </c:pt>
                <c:pt idx="11">
                  <c:v>-0.48030236667429599</c:v>
                </c:pt>
                <c:pt idx="12">
                  <c:v>-0.47846212863355497</c:v>
                </c:pt>
                <c:pt idx="13">
                  <c:v>-0.47631518425268898</c:v>
                </c:pt>
                <c:pt idx="14">
                  <c:v>-0.47447494621194802</c:v>
                </c:pt>
                <c:pt idx="15">
                  <c:v>-0.47263470817120601</c:v>
                </c:pt>
                <c:pt idx="16">
                  <c:v>-0.46987435111009401</c:v>
                </c:pt>
                <c:pt idx="17">
                  <c:v>-0.46834081940947597</c:v>
                </c:pt>
                <c:pt idx="18">
                  <c:v>-0.46650058136873401</c:v>
                </c:pt>
                <c:pt idx="19">
                  <c:v>-0.46404693064774499</c:v>
                </c:pt>
                <c:pt idx="20">
                  <c:v>-0.46251339894712701</c:v>
                </c:pt>
                <c:pt idx="21">
                  <c:v>-0.46036645456626202</c:v>
                </c:pt>
                <c:pt idx="22">
                  <c:v>-0.457912803845273</c:v>
                </c:pt>
                <c:pt idx="23">
                  <c:v>-0.45637927214465501</c:v>
                </c:pt>
                <c:pt idx="24">
                  <c:v>-0.454539034103914</c:v>
                </c:pt>
                <c:pt idx="25">
                  <c:v>-0.45269879606317198</c:v>
                </c:pt>
                <c:pt idx="26">
                  <c:v>-0.45085855802243102</c:v>
                </c:pt>
                <c:pt idx="27">
                  <c:v>-0.44901831998168901</c:v>
                </c:pt>
                <c:pt idx="28">
                  <c:v>-0.44625796292057701</c:v>
                </c:pt>
                <c:pt idx="29">
                  <c:v>-0.44411101853971202</c:v>
                </c:pt>
                <c:pt idx="30">
                  <c:v>-0.44227078049897001</c:v>
                </c:pt>
                <c:pt idx="31">
                  <c:v>-0.44012383611810502</c:v>
                </c:pt>
                <c:pt idx="32">
                  <c:v>-0.438283598077363</c:v>
                </c:pt>
                <c:pt idx="33">
                  <c:v>-0.43613665369649801</c:v>
                </c:pt>
                <c:pt idx="34">
                  <c:v>-0.43460312199588003</c:v>
                </c:pt>
                <c:pt idx="35">
                  <c:v>-0.43276288395513801</c:v>
                </c:pt>
                <c:pt idx="36">
                  <c:v>-0.43030923323414999</c:v>
                </c:pt>
                <c:pt idx="37">
                  <c:v>-0.428162288853284</c:v>
                </c:pt>
                <c:pt idx="38">
                  <c:v>-0.42632205081254299</c:v>
                </c:pt>
                <c:pt idx="39">
                  <c:v>-0.42448181277180103</c:v>
                </c:pt>
                <c:pt idx="40">
                  <c:v>-0.42233486839093598</c:v>
                </c:pt>
                <c:pt idx="41">
                  <c:v>-0.42110804303044203</c:v>
                </c:pt>
                <c:pt idx="42">
                  <c:v>-0.41834768596932898</c:v>
                </c:pt>
                <c:pt idx="43">
                  <c:v>-0.41620074158846398</c:v>
                </c:pt>
                <c:pt idx="44">
                  <c:v>-0.41436050354772302</c:v>
                </c:pt>
                <c:pt idx="45">
                  <c:v>-0.41252026550698101</c:v>
                </c:pt>
                <c:pt idx="46">
                  <c:v>-0.41037332112611602</c:v>
                </c:pt>
                <c:pt idx="47">
                  <c:v>-0.407919670405127</c:v>
                </c:pt>
                <c:pt idx="48">
                  <c:v>-0.40669284504463299</c:v>
                </c:pt>
                <c:pt idx="49">
                  <c:v>-0.40423919432364402</c:v>
                </c:pt>
                <c:pt idx="50">
                  <c:v>-0.40239895628290201</c:v>
                </c:pt>
                <c:pt idx="51">
                  <c:v>-0.39994530556191299</c:v>
                </c:pt>
                <c:pt idx="52">
                  <c:v>-0.398411773861295</c:v>
                </c:pt>
                <c:pt idx="53">
                  <c:v>-0.39687824216067702</c:v>
                </c:pt>
                <c:pt idx="54">
                  <c:v>-0.39381117875944099</c:v>
                </c:pt>
                <c:pt idx="55">
                  <c:v>-0.39197094071869998</c:v>
                </c:pt>
                <c:pt idx="56">
                  <c:v>-0.39013070267795802</c:v>
                </c:pt>
                <c:pt idx="57">
                  <c:v>-0.38859717097733998</c:v>
                </c:pt>
                <c:pt idx="58">
                  <c:v>-0.38614352025635201</c:v>
                </c:pt>
                <c:pt idx="59">
                  <c:v>-0.38460998855573397</c:v>
                </c:pt>
                <c:pt idx="60">
                  <c:v>-0.38246304417486798</c:v>
                </c:pt>
                <c:pt idx="61">
                  <c:v>-0.38031609979400299</c:v>
                </c:pt>
                <c:pt idx="62">
                  <c:v>-0.37847586175326198</c:v>
                </c:pt>
                <c:pt idx="63">
                  <c:v>-0.37632891737239599</c:v>
                </c:pt>
                <c:pt idx="64">
                  <c:v>-0.37448867933165497</c:v>
                </c:pt>
                <c:pt idx="65">
                  <c:v>-0.37203502861066601</c:v>
                </c:pt>
                <c:pt idx="66">
                  <c:v>-0.37019479056992399</c:v>
                </c:pt>
                <c:pt idx="67">
                  <c:v>-0.36835455252918298</c:v>
                </c:pt>
                <c:pt idx="68">
                  <c:v>-0.36651431448844102</c:v>
                </c:pt>
                <c:pt idx="69">
                  <c:v>-0.3646740764477</c:v>
                </c:pt>
                <c:pt idx="70">
                  <c:v>-0.36160701304646398</c:v>
                </c:pt>
                <c:pt idx="71">
                  <c:v>-0.36007348134584599</c:v>
                </c:pt>
                <c:pt idx="72">
                  <c:v>-0.357926536964981</c:v>
                </c:pt>
                <c:pt idx="73">
                  <c:v>-0.35639300526436302</c:v>
                </c:pt>
                <c:pt idx="74">
                  <c:v>-0.354552767223621</c:v>
                </c:pt>
                <c:pt idx="75">
                  <c:v>-0.35240582284275601</c:v>
                </c:pt>
                <c:pt idx="76">
                  <c:v>-0.350565584802014</c:v>
                </c:pt>
                <c:pt idx="77">
                  <c:v>-0.34841864042114901</c:v>
                </c:pt>
                <c:pt idx="78">
                  <c:v>-0.34657840238040699</c:v>
                </c:pt>
                <c:pt idx="79">
                  <c:v>-0.344431457999542</c:v>
                </c:pt>
                <c:pt idx="80">
                  <c:v>-0.34228451361867701</c:v>
                </c:pt>
                <c:pt idx="81">
                  <c:v>-0.34013756923781202</c:v>
                </c:pt>
                <c:pt idx="82">
                  <c:v>-0.33860403753719398</c:v>
                </c:pt>
                <c:pt idx="83">
                  <c:v>-0.33615038681620502</c:v>
                </c:pt>
                <c:pt idx="84">
                  <c:v>-0.334310148775463</c:v>
                </c:pt>
                <c:pt idx="85">
                  <c:v>-0.33216320439459801</c:v>
                </c:pt>
                <c:pt idx="86">
                  <c:v>-0.33032296635385699</c:v>
                </c:pt>
                <c:pt idx="87">
                  <c:v>-0.32848272831311498</c:v>
                </c:pt>
                <c:pt idx="88">
                  <c:v>-0.32602907759212602</c:v>
                </c:pt>
                <c:pt idx="89">
                  <c:v>-0.324802252231632</c:v>
                </c:pt>
                <c:pt idx="90">
                  <c:v>-0.32234860151064298</c:v>
                </c:pt>
                <c:pt idx="91">
                  <c:v>-0.32020165712977799</c:v>
                </c:pt>
                <c:pt idx="92">
                  <c:v>-0.31866812542916001</c:v>
                </c:pt>
                <c:pt idx="93">
                  <c:v>-0.31621447470817099</c:v>
                </c:pt>
                <c:pt idx="94">
                  <c:v>-0.314680943007553</c:v>
                </c:pt>
                <c:pt idx="95">
                  <c:v>-0.31222729228656398</c:v>
                </c:pt>
                <c:pt idx="96">
                  <c:v>-0.31038705424582302</c:v>
                </c:pt>
                <c:pt idx="97">
                  <c:v>-0.30824010986495798</c:v>
                </c:pt>
                <c:pt idx="98">
                  <c:v>-0.30639987182421602</c:v>
                </c:pt>
                <c:pt idx="99">
                  <c:v>-0.30425292744335097</c:v>
                </c:pt>
                <c:pt idx="100">
                  <c:v>-0.30271939574273299</c:v>
                </c:pt>
                <c:pt idx="101">
                  <c:v>-0.300572451361868</c:v>
                </c:pt>
                <c:pt idx="102">
                  <c:v>-0.297812094300755</c:v>
                </c:pt>
                <c:pt idx="103">
                  <c:v>-0.29658526894026099</c:v>
                </c:pt>
                <c:pt idx="104">
                  <c:v>-0.29413161821927197</c:v>
                </c:pt>
                <c:pt idx="105">
                  <c:v>-0.29229138017853101</c:v>
                </c:pt>
                <c:pt idx="106">
                  <c:v>-0.29075784847791297</c:v>
                </c:pt>
                <c:pt idx="107">
                  <c:v>-0.28861090409704698</c:v>
                </c:pt>
                <c:pt idx="108">
                  <c:v>-0.28646395971618199</c:v>
                </c:pt>
                <c:pt idx="109">
                  <c:v>-0.28462372167544098</c:v>
                </c:pt>
                <c:pt idx="110">
                  <c:v>-0.28217007095445201</c:v>
                </c:pt>
                <c:pt idx="111">
                  <c:v>-0.28032983291371</c:v>
                </c:pt>
                <c:pt idx="112">
                  <c:v>-0.27910300755321599</c:v>
                </c:pt>
                <c:pt idx="113">
                  <c:v>-0.27664935683222702</c:v>
                </c:pt>
                <c:pt idx="114">
                  <c:v>-0.274195706111238</c:v>
                </c:pt>
                <c:pt idx="115">
                  <c:v>-0.27266217441062002</c:v>
                </c:pt>
                <c:pt idx="116">
                  <c:v>-0.270208523689631</c:v>
                </c:pt>
                <c:pt idx="117">
                  <c:v>-0.26867499198901301</c:v>
                </c:pt>
                <c:pt idx="118">
                  <c:v>-0.26652804760814802</c:v>
                </c:pt>
                <c:pt idx="119">
                  <c:v>-0.26438110322728298</c:v>
                </c:pt>
                <c:pt idx="120">
                  <c:v>-0.26223415884641799</c:v>
                </c:pt>
                <c:pt idx="121">
                  <c:v>-0.260087214465553</c:v>
                </c:pt>
                <c:pt idx="122">
                  <c:v>-0.25855368276493501</c:v>
                </c:pt>
                <c:pt idx="123">
                  <c:v>-0.25640673838407002</c:v>
                </c:pt>
                <c:pt idx="124">
                  <c:v>-0.25425979400320398</c:v>
                </c:pt>
                <c:pt idx="125">
                  <c:v>-0.25272626230258599</c:v>
                </c:pt>
                <c:pt idx="126">
                  <c:v>-0.250579317921721</c:v>
                </c:pt>
                <c:pt idx="127">
                  <c:v>-0.24781896086060901</c:v>
                </c:pt>
                <c:pt idx="128">
                  <c:v>-0.246898841840238</c:v>
                </c:pt>
                <c:pt idx="129">
                  <c:v>-0.244138484779126</c:v>
                </c:pt>
                <c:pt idx="130">
                  <c:v>-0.24260495307850799</c:v>
                </c:pt>
                <c:pt idx="131">
                  <c:v>-0.240764715037766</c:v>
                </c:pt>
                <c:pt idx="132">
                  <c:v>-0.23831106431677701</c:v>
                </c:pt>
                <c:pt idx="133">
                  <c:v>-0.236777532616159</c:v>
                </c:pt>
                <c:pt idx="134">
                  <c:v>-0.23432388189517001</c:v>
                </c:pt>
                <c:pt idx="135">
                  <c:v>-0.23217693751430499</c:v>
                </c:pt>
                <c:pt idx="136">
                  <c:v>-0.230336699473564</c:v>
                </c:pt>
                <c:pt idx="137">
                  <c:v>-0.22788304875257501</c:v>
                </c:pt>
                <c:pt idx="138">
                  <c:v>-0.22604281071183299</c:v>
                </c:pt>
                <c:pt idx="139">
                  <c:v>-0.224202572671092</c:v>
                </c:pt>
                <c:pt idx="140">
                  <c:v>-0.22236233463034999</c:v>
                </c:pt>
                <c:pt idx="141">
                  <c:v>-0.220215390249485</c:v>
                </c:pt>
                <c:pt idx="142">
                  <c:v>-0.21806844586862001</c:v>
                </c:pt>
                <c:pt idx="143">
                  <c:v>-0.21622820782787799</c:v>
                </c:pt>
                <c:pt idx="144">
                  <c:v>-0.214081263447013</c:v>
                </c:pt>
                <c:pt idx="145">
                  <c:v>-0.21285443808651899</c:v>
                </c:pt>
                <c:pt idx="146">
                  <c:v>-0.21040078736553</c:v>
                </c:pt>
                <c:pt idx="147">
                  <c:v>-0.20886725566491199</c:v>
                </c:pt>
                <c:pt idx="148">
                  <c:v>-0.20580019226367599</c:v>
                </c:pt>
                <c:pt idx="149">
                  <c:v>-0.20457336690318101</c:v>
                </c:pt>
                <c:pt idx="150">
                  <c:v>-0.20242642252231599</c:v>
                </c:pt>
                <c:pt idx="151">
                  <c:v>-0.200586184481575</c:v>
                </c:pt>
                <c:pt idx="152">
                  <c:v>-0.19813253376058601</c:v>
                </c:pt>
                <c:pt idx="153">
                  <c:v>-0.196599002059968</c:v>
                </c:pt>
                <c:pt idx="154">
                  <c:v>-0.19475876401922601</c:v>
                </c:pt>
                <c:pt idx="155">
                  <c:v>-0.19230511329823799</c:v>
                </c:pt>
                <c:pt idx="156">
                  <c:v>-0.190464875257496</c:v>
                </c:pt>
                <c:pt idx="157">
                  <c:v>-0.18801122453650701</c:v>
                </c:pt>
                <c:pt idx="158">
                  <c:v>-0.18617098649576599</c:v>
                </c:pt>
                <c:pt idx="159">
                  <c:v>-0.18433074845502401</c:v>
                </c:pt>
                <c:pt idx="160">
                  <c:v>-0.18218380407415899</c:v>
                </c:pt>
                <c:pt idx="161">
                  <c:v>-0.180343566033417</c:v>
                </c:pt>
                <c:pt idx="162">
                  <c:v>-0.17819662165255201</c:v>
                </c:pt>
                <c:pt idx="163">
                  <c:v>-0.17635638361181</c:v>
                </c:pt>
                <c:pt idx="164">
                  <c:v>-0.17420943923094501</c:v>
                </c:pt>
                <c:pt idx="165">
                  <c:v>-0.17206249485007999</c:v>
                </c:pt>
                <c:pt idx="166">
                  <c:v>-0.170222256809338</c:v>
                </c:pt>
                <c:pt idx="167">
                  <c:v>-0.16807531242847301</c:v>
                </c:pt>
                <c:pt idx="168">
                  <c:v>-0.166541780727855</c:v>
                </c:pt>
                <c:pt idx="169">
                  <c:v>-0.16439483634699001</c:v>
                </c:pt>
                <c:pt idx="170">
                  <c:v>-0.162861304646372</c:v>
                </c:pt>
                <c:pt idx="171">
                  <c:v>-0.160407653925383</c:v>
                </c:pt>
                <c:pt idx="172">
                  <c:v>-0.15795400320439501</c:v>
                </c:pt>
                <c:pt idx="173">
                  <c:v>-0.156420471503777</c:v>
                </c:pt>
                <c:pt idx="174">
                  <c:v>-0.15458023346303501</c:v>
                </c:pt>
                <c:pt idx="175">
                  <c:v>-0.15243328908216999</c:v>
                </c:pt>
                <c:pt idx="176">
                  <c:v>-0.15059305104142801</c:v>
                </c:pt>
                <c:pt idx="177">
                  <c:v>-0.14844610666056299</c:v>
                </c:pt>
                <c:pt idx="178">
                  <c:v>-0.146605868619821</c:v>
                </c:pt>
                <c:pt idx="179">
                  <c:v>-0.14445892423895601</c:v>
                </c:pt>
                <c:pt idx="180">
                  <c:v>-0.14261868619821499</c:v>
                </c:pt>
                <c:pt idx="181">
                  <c:v>-0.140165035477226</c:v>
                </c:pt>
                <c:pt idx="182">
                  <c:v>-0.13801809109636101</c:v>
                </c:pt>
                <c:pt idx="183">
                  <c:v>-0.136177853055619</c:v>
                </c:pt>
                <c:pt idx="184">
                  <c:v>-0.13464432135500101</c:v>
                </c:pt>
                <c:pt idx="185">
                  <c:v>-0.13249737697413599</c:v>
                </c:pt>
                <c:pt idx="186">
                  <c:v>-0.130350432593271</c:v>
                </c:pt>
                <c:pt idx="187">
                  <c:v>-0.12851019455252899</c:v>
                </c:pt>
                <c:pt idx="188">
                  <c:v>-0.12605654383154</c:v>
                </c:pt>
                <c:pt idx="189">
                  <c:v>-0.123602893110552</c:v>
                </c:pt>
                <c:pt idx="190">
                  <c:v>-0.122682774090181</c:v>
                </c:pt>
                <c:pt idx="191">
                  <c:v>-0.12053582970931601</c:v>
                </c:pt>
                <c:pt idx="192">
                  <c:v>-0.11838888532845</c:v>
                </c:pt>
                <c:pt idx="193">
                  <c:v>-0.115935234607462</c:v>
                </c:pt>
                <c:pt idx="194">
                  <c:v>-0.114708409246967</c:v>
                </c:pt>
                <c:pt idx="195">
                  <c:v>-0.11225475852597799</c:v>
                </c:pt>
                <c:pt idx="196">
                  <c:v>-0.11072122682535999</c:v>
                </c:pt>
                <c:pt idx="197">
                  <c:v>-0.107960869764248</c:v>
                </c:pt>
                <c:pt idx="198">
                  <c:v>-0.10642733806363</c:v>
                </c:pt>
                <c:pt idx="199">
                  <c:v>-0.104587100022889</c:v>
                </c:pt>
                <c:pt idx="200">
                  <c:v>-0.10213344930190001</c:v>
                </c:pt>
                <c:pt idx="201">
                  <c:v>-0.10059991760128199</c:v>
                </c:pt>
                <c:pt idx="202">
                  <c:v>-9.8759679560540201E-2</c:v>
                </c:pt>
                <c:pt idx="203">
                  <c:v>-9.6306028839551402E-2</c:v>
                </c:pt>
                <c:pt idx="204">
                  <c:v>-9.4159084458686204E-2</c:v>
                </c:pt>
                <c:pt idx="205">
                  <c:v>-9.2012140077821006E-2</c:v>
                </c:pt>
                <c:pt idx="206">
                  <c:v>-9.0785314717326607E-2</c:v>
                </c:pt>
                <c:pt idx="207">
                  <c:v>-8.8024957656214195E-2</c:v>
                </c:pt>
                <c:pt idx="208">
                  <c:v>-8.6184719615472596E-2</c:v>
                </c:pt>
                <c:pt idx="209">
                  <c:v>-8.4344481574731095E-2</c:v>
                </c:pt>
                <c:pt idx="210">
                  <c:v>-8.2504243533989496E-2</c:v>
                </c:pt>
                <c:pt idx="211">
                  <c:v>-8.0664005493247898E-2</c:v>
                </c:pt>
                <c:pt idx="212">
                  <c:v>-7.79036484321355E-2</c:v>
                </c:pt>
                <c:pt idx="213">
                  <c:v>-7.6370116731517501E-2</c:v>
                </c:pt>
                <c:pt idx="214">
                  <c:v>-7.4529878690775903E-2</c:v>
                </c:pt>
                <c:pt idx="215">
                  <c:v>-7.2382934309910704E-2</c:v>
                </c:pt>
                <c:pt idx="216">
                  <c:v>-7.0235989929045506E-2</c:v>
                </c:pt>
                <c:pt idx="217">
                  <c:v>-6.8395751888303893E-2</c:v>
                </c:pt>
                <c:pt idx="218">
                  <c:v>-6.6248807507438806E-2</c:v>
                </c:pt>
                <c:pt idx="219">
                  <c:v>-6.4408569466697194E-2</c:v>
                </c:pt>
                <c:pt idx="220">
                  <c:v>-6.2261625085832002E-2</c:v>
                </c:pt>
                <c:pt idx="221">
                  <c:v>-6.0114680704966797E-2</c:v>
                </c:pt>
                <c:pt idx="222">
                  <c:v>-5.8274442664225198E-2</c:v>
                </c:pt>
                <c:pt idx="223">
                  <c:v>-5.612749828336E-2</c:v>
                </c:pt>
                <c:pt idx="224">
                  <c:v>-5.4287260242618401E-2</c:v>
                </c:pt>
                <c:pt idx="225">
                  <c:v>-5.21403158617533E-2</c:v>
                </c:pt>
                <c:pt idx="226">
                  <c:v>-5.0913490501258901E-2</c:v>
                </c:pt>
                <c:pt idx="227">
                  <c:v>-4.8153133440146503E-2</c:v>
                </c:pt>
                <c:pt idx="228">
                  <c:v>-4.6619601739528498E-2</c:v>
                </c:pt>
                <c:pt idx="229">
                  <c:v>-4.4165951018539699E-2</c:v>
                </c:pt>
                <c:pt idx="230">
                  <c:v>-4.2325712977798101E-2</c:v>
                </c:pt>
                <c:pt idx="231">
                  <c:v>-4.0178768596932903E-2</c:v>
                </c:pt>
                <c:pt idx="232">
                  <c:v>-3.8645236896314897E-2</c:v>
                </c:pt>
                <c:pt idx="233">
                  <c:v>-3.6498292515449803E-2</c:v>
                </c:pt>
                <c:pt idx="234">
                  <c:v>-3.4658054474708197E-2</c:v>
                </c:pt>
                <c:pt idx="235">
                  <c:v>-3.2511110093842999E-2</c:v>
                </c:pt>
                <c:pt idx="236">
                  <c:v>-3.03641657129778E-2</c:v>
                </c:pt>
                <c:pt idx="237">
                  <c:v>-2.8523927672236198E-2</c:v>
                </c:pt>
                <c:pt idx="238">
                  <c:v>-2.66836896314946E-2</c:v>
                </c:pt>
                <c:pt idx="239">
                  <c:v>-2.4536745250629401E-2</c:v>
                </c:pt>
                <c:pt idx="240">
                  <c:v>-2.23898008697642E-2</c:v>
                </c:pt>
                <c:pt idx="241">
                  <c:v>-2.0242856488899098E-2</c:v>
                </c:pt>
                <c:pt idx="242">
                  <c:v>-1.84026184481575E-2</c:v>
                </c:pt>
                <c:pt idx="243">
                  <c:v>-1.6255674067292301E-2</c:v>
                </c:pt>
                <c:pt idx="244">
                  <c:v>-1.41087296864271E-2</c:v>
                </c:pt>
                <c:pt idx="245">
                  <c:v>-1.2575197985809101E-2</c:v>
                </c:pt>
                <c:pt idx="246">
                  <c:v>-1.07349599450675E-2</c:v>
                </c:pt>
                <c:pt idx="247">
                  <c:v>-8.5880155642023299E-3</c:v>
                </c:pt>
                <c:pt idx="248">
                  <c:v>-6.7477775234607504E-3</c:v>
                </c:pt>
                <c:pt idx="249">
                  <c:v>-4.6008331425955598E-3</c:v>
                </c:pt>
                <c:pt idx="250">
                  <c:v>-1.84047608148318E-3</c:v>
                </c:pt>
                <c:pt idx="251">
                  <c:v>-6.1365072098878396E-4</c:v>
                </c:pt>
                <c:pt idx="252">
                  <c:v>1.8400000000000001E-3</c:v>
                </c:pt>
                <c:pt idx="253">
                  <c:v>4.2936507209887804E-3</c:v>
                </c:pt>
                <c:pt idx="254">
                  <c:v>5.5204760814831803E-3</c:v>
                </c:pt>
                <c:pt idx="255">
                  <c:v>7.6674204623483604E-3</c:v>
                </c:pt>
                <c:pt idx="256">
                  <c:v>9.5076585030899503E-3</c:v>
                </c:pt>
                <c:pt idx="257">
                  <c:v>1.13478965438315E-2</c:v>
                </c:pt>
                <c:pt idx="258">
                  <c:v>1.3188134584573101E-2</c:v>
                </c:pt>
                <c:pt idx="259">
                  <c:v>1.5028372625314699E-2</c:v>
                </c:pt>
                <c:pt idx="260">
                  <c:v>1.7175317006179899E-2</c:v>
                </c:pt>
                <c:pt idx="261">
                  <c:v>1.9015555046921501E-2</c:v>
                </c:pt>
                <c:pt idx="262">
                  <c:v>2.1469205767910299E-2</c:v>
                </c:pt>
                <c:pt idx="263">
                  <c:v>2.3922856488899101E-2</c:v>
                </c:pt>
                <c:pt idx="264">
                  <c:v>2.5763094529640599E-2</c:v>
                </c:pt>
                <c:pt idx="265">
                  <c:v>2.7296626230258601E-2</c:v>
                </c:pt>
                <c:pt idx="266">
                  <c:v>2.94435706111238E-2</c:v>
                </c:pt>
                <c:pt idx="267">
                  <c:v>3.1283808651865398E-2</c:v>
                </c:pt>
                <c:pt idx="268">
                  <c:v>3.3737459372854203E-2</c:v>
                </c:pt>
                <c:pt idx="269">
                  <c:v>3.4964284733348602E-2</c:v>
                </c:pt>
                <c:pt idx="270">
                  <c:v>3.74179354543374E-2</c:v>
                </c:pt>
                <c:pt idx="271">
                  <c:v>3.9564879835202599E-2</c:v>
                </c:pt>
                <c:pt idx="272">
                  <c:v>4.17118242160677E-2</c:v>
                </c:pt>
                <c:pt idx="273">
                  <c:v>4.3552062256809299E-2</c:v>
                </c:pt>
                <c:pt idx="274">
                  <c:v>4.5392300297550897E-2</c:v>
                </c:pt>
                <c:pt idx="275">
                  <c:v>4.7232538338292503E-2</c:v>
                </c:pt>
                <c:pt idx="276">
                  <c:v>4.9686189059281301E-2</c:v>
                </c:pt>
                <c:pt idx="277">
                  <c:v>5.1526427100022899E-2</c:v>
                </c:pt>
                <c:pt idx="278">
                  <c:v>5.3673371480888098E-2</c:v>
                </c:pt>
                <c:pt idx="279">
                  <c:v>5.5206903181506103E-2</c:v>
                </c:pt>
                <c:pt idx="280">
                  <c:v>5.7353847562371198E-2</c:v>
                </c:pt>
                <c:pt idx="281">
                  <c:v>5.9500791943236403E-2</c:v>
                </c:pt>
                <c:pt idx="282">
                  <c:v>6.1341029983978002E-2</c:v>
                </c:pt>
                <c:pt idx="283">
                  <c:v>6.4101387045090399E-2</c:v>
                </c:pt>
                <c:pt idx="284">
                  <c:v>6.5634918745708398E-2</c:v>
                </c:pt>
                <c:pt idx="285">
                  <c:v>6.7781863126573597E-2</c:v>
                </c:pt>
                <c:pt idx="286">
                  <c:v>6.9622101167315195E-2</c:v>
                </c:pt>
                <c:pt idx="287">
                  <c:v>7.1462339208056794E-2</c:v>
                </c:pt>
                <c:pt idx="288">
                  <c:v>7.3302577248798295E-2</c:v>
                </c:pt>
                <c:pt idx="289">
                  <c:v>7.5449521629663494E-2</c:v>
                </c:pt>
                <c:pt idx="290">
                  <c:v>7.7903172350652306E-2</c:v>
                </c:pt>
                <c:pt idx="291">
                  <c:v>7.9743410391393904E-2</c:v>
                </c:pt>
                <c:pt idx="292">
                  <c:v>8.1276942092011903E-2</c:v>
                </c:pt>
                <c:pt idx="293">
                  <c:v>8.3730592813000701E-2</c:v>
                </c:pt>
                <c:pt idx="294">
                  <c:v>8.55708308537423E-2</c:v>
                </c:pt>
                <c:pt idx="295">
                  <c:v>8.7411068894483801E-2</c:v>
                </c:pt>
                <c:pt idx="296">
                  <c:v>8.9558013275348999E-2</c:v>
                </c:pt>
                <c:pt idx="297">
                  <c:v>9.1398251316090598E-2</c:v>
                </c:pt>
                <c:pt idx="298">
                  <c:v>9.3238489356832197E-2</c:v>
                </c:pt>
                <c:pt idx="299">
                  <c:v>9.5385433737697395E-2</c:v>
                </c:pt>
                <c:pt idx="300">
                  <c:v>9.7225671778438993E-2</c:v>
                </c:pt>
                <c:pt idx="301">
                  <c:v>9.9679322499427805E-2</c:v>
                </c:pt>
                <c:pt idx="302">
                  <c:v>0.101826266880293</c:v>
                </c:pt>
                <c:pt idx="303">
                  <c:v>0.103359798580911</c:v>
                </c:pt>
                <c:pt idx="304">
                  <c:v>0.10550674296177601</c:v>
                </c:pt>
                <c:pt idx="305">
                  <c:v>0.107653687342641</c:v>
                </c:pt>
                <c:pt idx="306">
                  <c:v>0.109187219043259</c:v>
                </c:pt>
                <c:pt idx="307">
                  <c:v>0.111640869764248</c:v>
                </c:pt>
                <c:pt idx="308">
                  <c:v>0.11348110780499</c:v>
                </c:pt>
                <c:pt idx="309">
                  <c:v>0.11562805218585499</c:v>
                </c:pt>
                <c:pt idx="310">
                  <c:v>0.11777499656672</c:v>
                </c:pt>
                <c:pt idx="311">
                  <c:v>0.119921940947585</c:v>
                </c:pt>
                <c:pt idx="312">
                  <c:v>0.121455472648203</c:v>
                </c:pt>
                <c:pt idx="313">
                  <c:v>0.123602417029068</c:v>
                </c:pt>
                <c:pt idx="314">
                  <c:v>0.12544265506981001</c:v>
                </c:pt>
                <c:pt idx="315">
                  <c:v>0.127589599450675</c:v>
                </c:pt>
                <c:pt idx="316">
                  <c:v>0.12942983749141701</c:v>
                </c:pt>
                <c:pt idx="317">
                  <c:v>0.131270075532158</c:v>
                </c:pt>
                <c:pt idx="318">
                  <c:v>0.13372372625314699</c:v>
                </c:pt>
                <c:pt idx="319">
                  <c:v>0.135257257953765</c:v>
                </c:pt>
                <c:pt idx="320">
                  <c:v>0.137710908674754</c:v>
                </c:pt>
                <c:pt idx="321">
                  <c:v>0.13924444037537201</c:v>
                </c:pt>
                <c:pt idx="322">
                  <c:v>0.141084678416114</c:v>
                </c:pt>
                <c:pt idx="323">
                  <c:v>0.14353832913710199</c:v>
                </c:pt>
                <c:pt idx="324">
                  <c:v>0.14507186083772</c:v>
                </c:pt>
                <c:pt idx="325">
                  <c:v>0.14752551155870899</c:v>
                </c:pt>
                <c:pt idx="326">
                  <c:v>0.14936574959945101</c:v>
                </c:pt>
                <c:pt idx="327">
                  <c:v>0.151512693980316</c:v>
                </c:pt>
                <c:pt idx="328">
                  <c:v>0.15365963836118099</c:v>
                </c:pt>
                <c:pt idx="329">
                  <c:v>0.155193170061799</c:v>
                </c:pt>
                <c:pt idx="330">
                  <c:v>0.15734011444266399</c:v>
                </c:pt>
                <c:pt idx="331">
                  <c:v>0.15918035248340601</c:v>
                </c:pt>
                <c:pt idx="332">
                  <c:v>0.16102059052414699</c:v>
                </c:pt>
                <c:pt idx="333">
                  <c:v>0.16316753490501301</c:v>
                </c:pt>
                <c:pt idx="334">
                  <c:v>0.165314479285878</c:v>
                </c:pt>
                <c:pt idx="335">
                  <c:v>0.16807483634699</c:v>
                </c:pt>
                <c:pt idx="336">
                  <c:v>0.16930166170748501</c:v>
                </c:pt>
                <c:pt idx="337">
                  <c:v>0.171755312428473</c:v>
                </c:pt>
                <c:pt idx="338">
                  <c:v>0.17359555046921499</c:v>
                </c:pt>
                <c:pt idx="339">
                  <c:v>0.175435788509957</c:v>
                </c:pt>
                <c:pt idx="340">
                  <c:v>0.17727602655069799</c:v>
                </c:pt>
                <c:pt idx="341">
                  <c:v>0.17942297093156301</c:v>
                </c:pt>
                <c:pt idx="342">
                  <c:v>0.181569915312428</c:v>
                </c:pt>
                <c:pt idx="343">
                  <c:v>0.18341015335317001</c:v>
                </c:pt>
                <c:pt idx="344">
                  <c:v>0.185557097734035</c:v>
                </c:pt>
                <c:pt idx="345">
                  <c:v>0.18739733577477699</c:v>
                </c:pt>
                <c:pt idx="346">
                  <c:v>0.18923757381551801</c:v>
                </c:pt>
                <c:pt idx="347">
                  <c:v>0.19107781185625999</c:v>
                </c:pt>
                <c:pt idx="348">
                  <c:v>0.19353146257724901</c:v>
                </c:pt>
                <c:pt idx="349">
                  <c:v>0.19537170061799</c:v>
                </c:pt>
                <c:pt idx="350">
                  <c:v>0.19751864499885599</c:v>
                </c:pt>
                <c:pt idx="351">
                  <c:v>0.19935888303959701</c:v>
                </c:pt>
                <c:pt idx="352">
                  <c:v>0.201505827420462</c:v>
                </c:pt>
                <c:pt idx="353">
                  <c:v>0.20365277180132799</c:v>
                </c:pt>
                <c:pt idx="354">
                  <c:v>0.205799716182193</c:v>
                </c:pt>
                <c:pt idx="355">
                  <c:v>0.20733324788281099</c:v>
                </c:pt>
                <c:pt idx="356">
                  <c:v>0.20948019226367601</c:v>
                </c:pt>
                <c:pt idx="357">
                  <c:v>0.211320430304417</c:v>
                </c:pt>
                <c:pt idx="358">
                  <c:v>0.21346737468528301</c:v>
                </c:pt>
                <c:pt idx="359">
                  <c:v>0.215614319066148</c:v>
                </c:pt>
                <c:pt idx="360">
                  <c:v>0.21776126344701299</c:v>
                </c:pt>
                <c:pt idx="361">
                  <c:v>0.21929479514763101</c:v>
                </c:pt>
                <c:pt idx="362">
                  <c:v>0.22174844586862</c:v>
                </c:pt>
                <c:pt idx="363">
                  <c:v>0.22328197756923801</c:v>
                </c:pt>
                <c:pt idx="364">
                  <c:v>0.225428921950103</c:v>
                </c:pt>
                <c:pt idx="365">
                  <c:v>0.22788257267109199</c:v>
                </c:pt>
                <c:pt idx="366">
                  <c:v>0.22941610437171001</c:v>
                </c:pt>
                <c:pt idx="367">
                  <c:v>0.23125634241245099</c:v>
                </c:pt>
                <c:pt idx="368">
                  <c:v>0.23370999313344001</c:v>
                </c:pt>
                <c:pt idx="369">
                  <c:v>0.235550231174182</c:v>
                </c:pt>
                <c:pt idx="370">
                  <c:v>0.23739046921492299</c:v>
                </c:pt>
                <c:pt idx="371">
                  <c:v>0.23984411993591201</c:v>
                </c:pt>
                <c:pt idx="372">
                  <c:v>0.241684357976654</c:v>
                </c:pt>
                <c:pt idx="373">
                  <c:v>0.24383130235751899</c:v>
                </c:pt>
                <c:pt idx="374">
                  <c:v>0.24567154039826</c:v>
                </c:pt>
                <c:pt idx="375">
                  <c:v>0.24751177843900199</c:v>
                </c:pt>
                <c:pt idx="376">
                  <c:v>0.249352016479744</c:v>
                </c:pt>
                <c:pt idx="377">
                  <c:v>0.25149896086060902</c:v>
                </c:pt>
                <c:pt idx="378">
                  <c:v>0.25364590524147401</c:v>
                </c:pt>
                <c:pt idx="379">
                  <c:v>0.25548614328221603</c:v>
                </c:pt>
                <c:pt idx="380">
                  <c:v>0.25732638132295699</c:v>
                </c:pt>
                <c:pt idx="381">
                  <c:v>0.259166619363699</c:v>
                </c:pt>
                <c:pt idx="382">
                  <c:v>0.26131356374456399</c:v>
                </c:pt>
                <c:pt idx="383">
                  <c:v>0.26315380178530601</c:v>
                </c:pt>
                <c:pt idx="384">
                  <c:v>0.265300746166171</c:v>
                </c:pt>
                <c:pt idx="385">
                  <c:v>0.26744769054703599</c:v>
                </c:pt>
                <c:pt idx="386">
                  <c:v>0.269287928587778</c:v>
                </c:pt>
                <c:pt idx="387">
                  <c:v>0.27174157930876602</c:v>
                </c:pt>
                <c:pt idx="388">
                  <c:v>0.27358181734950798</c:v>
                </c:pt>
                <c:pt idx="389">
                  <c:v>0.275422055390249</c:v>
                </c:pt>
                <c:pt idx="390">
                  <c:v>0.27756899977111499</c:v>
                </c:pt>
                <c:pt idx="391">
                  <c:v>0.279409237811856</c:v>
                </c:pt>
                <c:pt idx="392">
                  <c:v>0.28124947585259802</c:v>
                </c:pt>
                <c:pt idx="393">
                  <c:v>0.28370312657358698</c:v>
                </c:pt>
                <c:pt idx="394">
                  <c:v>0.28523665827420502</c:v>
                </c:pt>
                <c:pt idx="395">
                  <c:v>0.28738360265507001</c:v>
                </c:pt>
                <c:pt idx="396">
                  <c:v>0.288917134355688</c:v>
                </c:pt>
                <c:pt idx="397">
                  <c:v>0.29106407873655299</c:v>
                </c:pt>
                <c:pt idx="398">
                  <c:v>0.29382443579766498</c:v>
                </c:pt>
                <c:pt idx="399">
                  <c:v>0.29535796749828302</c:v>
                </c:pt>
                <c:pt idx="400">
                  <c:v>0.29811832455939602</c:v>
                </c:pt>
                <c:pt idx="401">
                  <c:v>0.29934514991988997</c:v>
                </c:pt>
                <c:pt idx="402">
                  <c:v>0.30118538796063199</c:v>
                </c:pt>
                <c:pt idx="403">
                  <c:v>0.30363903868162001</c:v>
                </c:pt>
                <c:pt idx="404">
                  <c:v>0.30547927672236203</c:v>
                </c:pt>
                <c:pt idx="405">
                  <c:v>0.30793292744335099</c:v>
                </c:pt>
                <c:pt idx="406">
                  <c:v>0.309159752803845</c:v>
                </c:pt>
                <c:pt idx="407">
                  <c:v>0.31161340352483402</c:v>
                </c:pt>
                <c:pt idx="408">
                  <c:v>0.31345364156557598</c:v>
                </c:pt>
                <c:pt idx="409">
                  <c:v>0.31560058594644103</c:v>
                </c:pt>
                <c:pt idx="410">
                  <c:v>0.31805423666742999</c:v>
                </c:pt>
                <c:pt idx="411">
                  <c:v>0.319281062027924</c:v>
                </c:pt>
                <c:pt idx="412">
                  <c:v>0.32112130006866602</c:v>
                </c:pt>
                <c:pt idx="413">
                  <c:v>0.32357495078965398</c:v>
                </c:pt>
                <c:pt idx="414">
                  <c:v>0.32572189517052003</c:v>
                </c:pt>
                <c:pt idx="415">
                  <c:v>0.32725542687113801</c:v>
                </c:pt>
                <c:pt idx="416">
                  <c:v>0.32970907759212598</c:v>
                </c:pt>
                <c:pt idx="417">
                  <c:v>0.33154931563286799</c:v>
                </c:pt>
                <c:pt idx="418">
                  <c:v>0.33369626001373298</c:v>
                </c:pt>
                <c:pt idx="419">
                  <c:v>0.33522979171435102</c:v>
                </c:pt>
                <c:pt idx="420">
                  <c:v>0.33707002975509298</c:v>
                </c:pt>
                <c:pt idx="421">
                  <c:v>0.339523680476081</c:v>
                </c:pt>
                <c:pt idx="422">
                  <c:v>0.34167062485694699</c:v>
                </c:pt>
                <c:pt idx="423">
                  <c:v>0.34351086289768801</c:v>
                </c:pt>
                <c:pt idx="424">
                  <c:v>0.34535110093843002</c:v>
                </c:pt>
                <c:pt idx="425">
                  <c:v>0.34749804531929501</c:v>
                </c:pt>
                <c:pt idx="426">
                  <c:v>0.349031577019913</c:v>
                </c:pt>
                <c:pt idx="427">
                  <c:v>0.35148522774090202</c:v>
                </c:pt>
                <c:pt idx="428">
                  <c:v>0.35363217212176701</c:v>
                </c:pt>
                <c:pt idx="429">
                  <c:v>0.35547241016250902</c:v>
                </c:pt>
                <c:pt idx="430">
                  <c:v>0.35792606088349699</c:v>
                </c:pt>
                <c:pt idx="431">
                  <c:v>0.359766298924239</c:v>
                </c:pt>
                <c:pt idx="432">
                  <c:v>0.36129983062485699</c:v>
                </c:pt>
                <c:pt idx="433">
                  <c:v>0.36344677500572198</c:v>
                </c:pt>
                <c:pt idx="434">
                  <c:v>0.36528701304646399</c:v>
                </c:pt>
                <c:pt idx="435">
                  <c:v>0.36774066376745201</c:v>
                </c:pt>
                <c:pt idx="436">
                  <c:v>0.36927419546807</c:v>
                </c:pt>
                <c:pt idx="437">
                  <c:v>0.37172784618905902</c:v>
                </c:pt>
                <c:pt idx="438">
                  <c:v>0.373261377889677</c:v>
                </c:pt>
                <c:pt idx="439">
                  <c:v>0.37510161593041902</c:v>
                </c:pt>
                <c:pt idx="440">
                  <c:v>0.37755526665140798</c:v>
                </c:pt>
                <c:pt idx="441">
                  <c:v>0.37908879835202602</c:v>
                </c:pt>
                <c:pt idx="442">
                  <c:v>0.38154244907301399</c:v>
                </c:pt>
                <c:pt idx="443">
                  <c:v>0.383382687113756</c:v>
                </c:pt>
                <c:pt idx="444">
                  <c:v>0.38522292515449802</c:v>
                </c:pt>
                <c:pt idx="445">
                  <c:v>0.38767657587548598</c:v>
                </c:pt>
                <c:pt idx="446">
                  <c:v>0.38982352025635197</c:v>
                </c:pt>
                <c:pt idx="447">
                  <c:v>0.39197046463721702</c:v>
                </c:pt>
                <c:pt idx="448">
                  <c:v>0.393503996337835</c:v>
                </c:pt>
                <c:pt idx="449">
                  <c:v>0.39565094071869999</c:v>
                </c:pt>
                <c:pt idx="450">
                  <c:v>0.39779788509956499</c:v>
                </c:pt>
                <c:pt idx="451">
                  <c:v>0.399638123140307</c:v>
                </c:pt>
                <c:pt idx="452">
                  <c:v>0.40147836118104802</c:v>
                </c:pt>
                <c:pt idx="453">
                  <c:v>0.403011892881666</c:v>
                </c:pt>
                <c:pt idx="454">
                  <c:v>0.405772249942779</c:v>
                </c:pt>
                <c:pt idx="455">
                  <c:v>0.40761248798352001</c:v>
                </c:pt>
                <c:pt idx="456">
                  <c:v>0.409759432364385</c:v>
                </c:pt>
                <c:pt idx="457">
                  <c:v>0.41159967040512702</c:v>
                </c:pt>
                <c:pt idx="458">
                  <c:v>0.41374661478599201</c:v>
                </c:pt>
                <c:pt idx="459">
                  <c:v>0.41528014648660999</c:v>
                </c:pt>
                <c:pt idx="460">
                  <c:v>0.41742709086747498</c:v>
                </c:pt>
                <c:pt idx="461">
                  <c:v>0.41957403524834103</c:v>
                </c:pt>
                <c:pt idx="462">
                  <c:v>0.42172097962920602</c:v>
                </c:pt>
                <c:pt idx="463">
                  <c:v>0.42356121766994698</c:v>
                </c:pt>
                <c:pt idx="464">
                  <c:v>0.42540145571068899</c:v>
                </c:pt>
                <c:pt idx="465">
                  <c:v>0.42754840009155398</c:v>
                </c:pt>
                <c:pt idx="466">
                  <c:v>0.42969534447241903</c:v>
                </c:pt>
                <c:pt idx="467">
                  <c:v>0.43153558251316099</c:v>
                </c:pt>
                <c:pt idx="468">
                  <c:v>0.433375820553902</c:v>
                </c:pt>
                <c:pt idx="469">
                  <c:v>0.43521605859464402</c:v>
                </c:pt>
                <c:pt idx="470">
                  <c:v>0.43705629663538598</c:v>
                </c:pt>
                <c:pt idx="471">
                  <c:v>0.439509947356374</c:v>
                </c:pt>
                <c:pt idx="472">
                  <c:v>0.44165689173723999</c:v>
                </c:pt>
                <c:pt idx="473">
                  <c:v>0.443497129777981</c:v>
                </c:pt>
                <c:pt idx="474">
                  <c:v>0.44564407415884599</c:v>
                </c:pt>
                <c:pt idx="475">
                  <c:v>0.44779101853971198</c:v>
                </c:pt>
                <c:pt idx="476">
                  <c:v>0.449631256580453</c:v>
                </c:pt>
                <c:pt idx="477">
                  <c:v>0.45177820096131799</c:v>
                </c:pt>
                <c:pt idx="478">
                  <c:v>0.45361843900206</c:v>
                </c:pt>
                <c:pt idx="479">
                  <c:v>0.45545867704280202</c:v>
                </c:pt>
                <c:pt idx="480">
                  <c:v>0.45729891508354298</c:v>
                </c:pt>
                <c:pt idx="481">
                  <c:v>0.459752565804532</c:v>
                </c:pt>
                <c:pt idx="482">
                  <c:v>0.46189951018539699</c:v>
                </c:pt>
                <c:pt idx="483">
                  <c:v>0.46343304188601497</c:v>
                </c:pt>
                <c:pt idx="484">
                  <c:v>0.46557998626688002</c:v>
                </c:pt>
                <c:pt idx="485">
                  <c:v>0.46772693064774501</c:v>
                </c:pt>
                <c:pt idx="486">
                  <c:v>0.46956716868848702</c:v>
                </c:pt>
                <c:pt idx="487">
                  <c:v>0.47171411306935201</c:v>
                </c:pt>
                <c:pt idx="488">
                  <c:v>0.473861057450217</c:v>
                </c:pt>
                <c:pt idx="489">
                  <c:v>0.47539458915083499</c:v>
                </c:pt>
                <c:pt idx="490">
                  <c:v>0.47784823987182401</c:v>
                </c:pt>
                <c:pt idx="491">
                  <c:v>0.47938177157244199</c:v>
                </c:pt>
                <c:pt idx="492">
                  <c:v>0.48091530327305998</c:v>
                </c:pt>
                <c:pt idx="493">
                  <c:v>0.48306224765392503</c:v>
                </c:pt>
                <c:pt idx="494">
                  <c:v>0.48582260471503802</c:v>
                </c:pt>
                <c:pt idx="495">
                  <c:v>0.48796954909590301</c:v>
                </c:pt>
                <c:pt idx="496">
                  <c:v>0.48919637445639702</c:v>
                </c:pt>
                <c:pt idx="497">
                  <c:v>0.49134331883726201</c:v>
                </c:pt>
                <c:pt idx="498">
                  <c:v>0.49379696955825098</c:v>
                </c:pt>
                <c:pt idx="499">
                  <c:v>0.49563720759899299</c:v>
                </c:pt>
                <c:pt idx="500">
                  <c:v>0.49778415197985798</c:v>
                </c:pt>
                <c:pt idx="501">
                  <c:v>0.4996243900206</c:v>
                </c:pt>
                <c:pt idx="502">
                  <c:v>0.50146462806134096</c:v>
                </c:pt>
                <c:pt idx="503">
                  <c:v>0.503611572442206</c:v>
                </c:pt>
                <c:pt idx="504">
                  <c:v>0.50514510414282399</c:v>
                </c:pt>
                <c:pt idx="505">
                  <c:v>0.50667863584344197</c:v>
                </c:pt>
                <c:pt idx="506">
                  <c:v>0.50913228656443099</c:v>
                </c:pt>
                <c:pt idx="507">
                  <c:v>0.51158593728542001</c:v>
                </c:pt>
                <c:pt idx="508">
                  <c:v>0.513119468986038</c:v>
                </c:pt>
                <c:pt idx="509">
                  <c:v>0.51557311970702702</c:v>
                </c:pt>
                <c:pt idx="510">
                  <c:v>0.51741335774776798</c:v>
                </c:pt>
                <c:pt idx="511">
                  <c:v>0.51956030212863302</c:v>
                </c:pt>
                <c:pt idx="512">
                  <c:v>0.52140054016937498</c:v>
                </c:pt>
                <c:pt idx="513">
                  <c:v>0.52354748455024003</c:v>
                </c:pt>
                <c:pt idx="514">
                  <c:v>0.52569442893110496</c:v>
                </c:pt>
                <c:pt idx="515">
                  <c:v>0.52722796063172295</c:v>
                </c:pt>
                <c:pt idx="516">
                  <c:v>0.52998831769283605</c:v>
                </c:pt>
                <c:pt idx="517">
                  <c:v>0.53121514305332995</c:v>
                </c:pt>
                <c:pt idx="518">
                  <c:v>0.533362087434195</c:v>
                </c:pt>
                <c:pt idx="519">
                  <c:v>0.53581573815518402</c:v>
                </c:pt>
                <c:pt idx="520">
                  <c:v>0.53704256351567803</c:v>
                </c:pt>
                <c:pt idx="521">
                  <c:v>0.53949621423666705</c:v>
                </c:pt>
                <c:pt idx="522">
                  <c:v>0.54133645227740901</c:v>
                </c:pt>
                <c:pt idx="523">
                  <c:v>0.544096809338521</c:v>
                </c:pt>
                <c:pt idx="524">
                  <c:v>0.54532363469901601</c:v>
                </c:pt>
                <c:pt idx="525">
                  <c:v>0.54716387273975697</c:v>
                </c:pt>
                <c:pt idx="526">
                  <c:v>0.54961752346074599</c:v>
                </c:pt>
                <c:pt idx="527">
                  <c:v>0.55115105516136398</c:v>
                </c:pt>
                <c:pt idx="528">
                  <c:v>0.553604705882353</c:v>
                </c:pt>
                <c:pt idx="529">
                  <c:v>0.55513823758297098</c:v>
                </c:pt>
                <c:pt idx="530">
                  <c:v>0.55759188830396</c:v>
                </c:pt>
                <c:pt idx="531">
                  <c:v>0.55912542000457799</c:v>
                </c:pt>
                <c:pt idx="532">
                  <c:v>0.56157907072556601</c:v>
                </c:pt>
                <c:pt idx="533">
                  <c:v>0.56311260242618399</c:v>
                </c:pt>
                <c:pt idx="534">
                  <c:v>0.56587295948729699</c:v>
                </c:pt>
                <c:pt idx="535">
                  <c:v>0.56771319752803795</c:v>
                </c:pt>
                <c:pt idx="536">
                  <c:v>0.56894002288853296</c:v>
                </c:pt>
                <c:pt idx="537">
                  <c:v>0.57170037994964495</c:v>
                </c:pt>
                <c:pt idx="538">
                  <c:v>0.57354061799038702</c:v>
                </c:pt>
                <c:pt idx="539">
                  <c:v>0.57538085603112799</c:v>
                </c:pt>
                <c:pt idx="540">
                  <c:v>0.57752780041199303</c:v>
                </c:pt>
                <c:pt idx="541">
                  <c:v>0.57936803845273499</c:v>
                </c:pt>
                <c:pt idx="542">
                  <c:v>0.58151498283360004</c:v>
                </c:pt>
                <c:pt idx="543">
                  <c:v>0.58396863355458895</c:v>
                </c:pt>
                <c:pt idx="544">
                  <c:v>0.58580887159533102</c:v>
                </c:pt>
                <c:pt idx="545">
                  <c:v>0.587342403295949</c:v>
                </c:pt>
                <c:pt idx="546">
                  <c:v>0.58918264133668996</c:v>
                </c:pt>
                <c:pt idx="547">
                  <c:v>0.59163629205767898</c:v>
                </c:pt>
                <c:pt idx="548">
                  <c:v>0.59316982375829697</c:v>
                </c:pt>
                <c:pt idx="549">
                  <c:v>0.59562347447928599</c:v>
                </c:pt>
                <c:pt idx="550">
                  <c:v>0.59746371252002695</c:v>
                </c:pt>
                <c:pt idx="551">
                  <c:v>0.59961065690089299</c:v>
                </c:pt>
                <c:pt idx="552">
                  <c:v>0.60206430762188101</c:v>
                </c:pt>
                <c:pt idx="553">
                  <c:v>0.60390454566262297</c:v>
                </c:pt>
                <c:pt idx="554">
                  <c:v>0.60574478370336404</c:v>
                </c:pt>
                <c:pt idx="555">
                  <c:v>0.607585021744106</c:v>
                </c:pt>
                <c:pt idx="556">
                  <c:v>0.60942525978484796</c:v>
                </c:pt>
                <c:pt idx="557">
                  <c:v>0.61126549782558903</c:v>
                </c:pt>
                <c:pt idx="558">
                  <c:v>0.61341244220645397</c:v>
                </c:pt>
                <c:pt idx="559">
                  <c:v>0.61555938658732001</c:v>
                </c:pt>
                <c:pt idx="560">
                  <c:v>0.61739962462806097</c:v>
                </c:pt>
                <c:pt idx="561">
                  <c:v>0.61923986266880304</c:v>
                </c:pt>
                <c:pt idx="562">
                  <c:v>0.62169351338979195</c:v>
                </c:pt>
                <c:pt idx="563">
                  <c:v>0.623840457770657</c:v>
                </c:pt>
                <c:pt idx="564">
                  <c:v>0.62568069581139796</c:v>
                </c:pt>
                <c:pt idx="565">
                  <c:v>0.62752093385214003</c:v>
                </c:pt>
                <c:pt idx="566">
                  <c:v>0.62936117189288199</c:v>
                </c:pt>
                <c:pt idx="567">
                  <c:v>0.63120140993362295</c:v>
                </c:pt>
                <c:pt idx="568">
                  <c:v>0.63304164797436502</c:v>
                </c:pt>
                <c:pt idx="569">
                  <c:v>0.63549529869535304</c:v>
                </c:pt>
                <c:pt idx="570">
                  <c:v>0.637335536736095</c:v>
                </c:pt>
                <c:pt idx="571">
                  <c:v>0.63917577477683696</c:v>
                </c:pt>
                <c:pt idx="572">
                  <c:v>0.641322719157702</c:v>
                </c:pt>
                <c:pt idx="573">
                  <c:v>0.64346966353856705</c:v>
                </c:pt>
                <c:pt idx="574">
                  <c:v>0.64500319523918503</c:v>
                </c:pt>
                <c:pt idx="575">
                  <c:v>0.64745684596017405</c:v>
                </c:pt>
                <c:pt idx="576">
                  <c:v>0.64929708400091501</c:v>
                </c:pt>
                <c:pt idx="577">
                  <c:v>0.65175073472190403</c:v>
                </c:pt>
                <c:pt idx="578">
                  <c:v>0.65359097276264599</c:v>
                </c:pt>
                <c:pt idx="579">
                  <c:v>0.65512450446326398</c:v>
                </c:pt>
                <c:pt idx="580">
                  <c:v>0.657578155184253</c:v>
                </c:pt>
                <c:pt idx="581">
                  <c:v>0.65941839322499396</c:v>
                </c:pt>
                <c:pt idx="582">
                  <c:v>0.66156533760585901</c:v>
                </c:pt>
                <c:pt idx="583">
                  <c:v>0.66371228198672405</c:v>
                </c:pt>
                <c:pt idx="584">
                  <c:v>0.66493910734721895</c:v>
                </c:pt>
                <c:pt idx="585">
                  <c:v>0.66769946440833094</c:v>
                </c:pt>
                <c:pt idx="586">
                  <c:v>0.66892628976882595</c:v>
                </c:pt>
                <c:pt idx="587">
                  <c:v>0.671073234149691</c:v>
                </c:pt>
                <c:pt idx="588">
                  <c:v>0.67352688487068002</c:v>
                </c:pt>
                <c:pt idx="589">
                  <c:v>0.67567382925154496</c:v>
                </c:pt>
                <c:pt idx="590">
                  <c:v>0.67966101167315196</c:v>
                </c:pt>
                <c:pt idx="591">
                  <c:v>0.68150124971389303</c:v>
                </c:pt>
                <c:pt idx="592">
                  <c:v>0.68364819409475797</c:v>
                </c:pt>
                <c:pt idx="593">
                  <c:v>0.68518172579537595</c:v>
                </c:pt>
                <c:pt idx="594">
                  <c:v>0.687328670176242</c:v>
                </c:pt>
                <c:pt idx="595">
                  <c:v>0.68947561455710704</c:v>
                </c:pt>
                <c:pt idx="596">
                  <c:v>0.69162255893797198</c:v>
                </c:pt>
                <c:pt idx="597">
                  <c:v>0.69315609063858996</c:v>
                </c:pt>
                <c:pt idx="598">
                  <c:v>0.69530303501945501</c:v>
                </c:pt>
                <c:pt idx="599">
                  <c:v>0.69714327306019697</c:v>
                </c:pt>
                <c:pt idx="600">
                  <c:v>0.69990363012130896</c:v>
                </c:pt>
                <c:pt idx="601">
                  <c:v>0.70143716182192695</c:v>
                </c:pt>
                <c:pt idx="602">
                  <c:v>0.70297069352254504</c:v>
                </c:pt>
                <c:pt idx="603">
                  <c:v>0.70542434424353395</c:v>
                </c:pt>
                <c:pt idx="604">
                  <c:v>0.70726458228427502</c:v>
                </c:pt>
                <c:pt idx="605">
                  <c:v>0.70971823300526404</c:v>
                </c:pt>
                <c:pt idx="606">
                  <c:v>0.71094505836575905</c:v>
                </c:pt>
                <c:pt idx="607">
                  <c:v>0.71339870908674696</c:v>
                </c:pt>
                <c:pt idx="608">
                  <c:v>0.71554565346761301</c:v>
                </c:pt>
                <c:pt idx="609">
                  <c:v>0.71769259784847805</c:v>
                </c:pt>
                <c:pt idx="610">
                  <c:v>0.71983954222934299</c:v>
                </c:pt>
                <c:pt idx="611">
                  <c:v>0.72137307392996097</c:v>
                </c:pt>
                <c:pt idx="612">
                  <c:v>0.72382672465094999</c:v>
                </c:pt>
                <c:pt idx="613">
                  <c:v>0.72536025635156798</c:v>
                </c:pt>
                <c:pt idx="614">
                  <c:v>0.72750720073243302</c:v>
                </c:pt>
                <c:pt idx="615">
                  <c:v>0.72996085145342204</c:v>
                </c:pt>
                <c:pt idx="616">
                  <c:v>0.73149438315404003</c:v>
                </c:pt>
                <c:pt idx="617">
                  <c:v>0.73394803387502805</c:v>
                </c:pt>
                <c:pt idx="618">
                  <c:v>0.73548156557564603</c:v>
                </c:pt>
                <c:pt idx="619">
                  <c:v>0.73762850995651197</c:v>
                </c:pt>
                <c:pt idx="620">
                  <c:v>0.73946874799725304</c:v>
                </c:pt>
                <c:pt idx="621">
                  <c:v>0.741308986037995</c:v>
                </c:pt>
                <c:pt idx="622">
                  <c:v>0.74345593041886004</c:v>
                </c:pt>
                <c:pt idx="623">
                  <c:v>0.745296168459602</c:v>
                </c:pt>
                <c:pt idx="624">
                  <c:v>0.74744311284046705</c:v>
                </c:pt>
                <c:pt idx="625">
                  <c:v>0.74928335088120801</c:v>
                </c:pt>
                <c:pt idx="626">
                  <c:v>0.75112358892194997</c:v>
                </c:pt>
                <c:pt idx="627">
                  <c:v>0.75327053330281502</c:v>
                </c:pt>
                <c:pt idx="628">
                  <c:v>0.75572418402380404</c:v>
                </c:pt>
                <c:pt idx="629">
                  <c:v>0.75756442206454599</c:v>
                </c:pt>
                <c:pt idx="630">
                  <c:v>0.75940466010528695</c:v>
                </c:pt>
                <c:pt idx="631">
                  <c:v>0.76124489814602903</c:v>
                </c:pt>
                <c:pt idx="632">
                  <c:v>0.76339184252689396</c:v>
                </c:pt>
                <c:pt idx="633">
                  <c:v>0.76584549324788298</c:v>
                </c:pt>
                <c:pt idx="634">
                  <c:v>0.76799243762874803</c:v>
                </c:pt>
                <c:pt idx="635">
                  <c:v>0.76921926298924204</c:v>
                </c:pt>
                <c:pt idx="636">
                  <c:v>0.77167291371023095</c:v>
                </c:pt>
                <c:pt idx="637">
                  <c:v>0.77351315175097302</c:v>
                </c:pt>
                <c:pt idx="638">
                  <c:v>0.775046683451591</c:v>
                </c:pt>
                <c:pt idx="639">
                  <c:v>0.77750033417257902</c:v>
                </c:pt>
                <c:pt idx="640">
                  <c:v>0.77934057221332098</c:v>
                </c:pt>
                <c:pt idx="641">
                  <c:v>0.78179422293431</c:v>
                </c:pt>
                <c:pt idx="642">
                  <c:v>0.78332775463492799</c:v>
                </c:pt>
                <c:pt idx="643">
                  <c:v>0.78516799267566895</c:v>
                </c:pt>
                <c:pt idx="644">
                  <c:v>0.78762164339665797</c:v>
                </c:pt>
                <c:pt idx="645">
                  <c:v>0.78915517509727595</c:v>
                </c:pt>
                <c:pt idx="646">
                  <c:v>0.791302119478141</c:v>
                </c:pt>
                <c:pt idx="647">
                  <c:v>0.79344906385900604</c:v>
                </c:pt>
                <c:pt idx="648">
                  <c:v>0.795289301899748</c:v>
                </c:pt>
                <c:pt idx="649">
                  <c:v>0.79774295262073702</c:v>
                </c:pt>
                <c:pt idx="650">
                  <c:v>0.79958319066147798</c:v>
                </c:pt>
                <c:pt idx="651">
                  <c:v>0.80142342870222005</c:v>
                </c:pt>
                <c:pt idx="652">
                  <c:v>0.80326366674296201</c:v>
                </c:pt>
                <c:pt idx="653">
                  <c:v>0.80571731746395003</c:v>
                </c:pt>
                <c:pt idx="654">
                  <c:v>0.80755755550469199</c:v>
                </c:pt>
                <c:pt idx="655">
                  <c:v>0.80909108720530998</c:v>
                </c:pt>
                <c:pt idx="656">
                  <c:v>0.81123803158617502</c:v>
                </c:pt>
                <c:pt idx="657">
                  <c:v>0.81307826962691698</c:v>
                </c:pt>
                <c:pt idx="658">
                  <c:v>0.81491850766765805</c:v>
                </c:pt>
                <c:pt idx="659">
                  <c:v>0.81798557106889402</c:v>
                </c:pt>
                <c:pt idx="660">
                  <c:v>0.81890569008926495</c:v>
                </c:pt>
                <c:pt idx="661">
                  <c:v>0.82166604715037805</c:v>
                </c:pt>
                <c:pt idx="662">
                  <c:v>0.82350628519111901</c:v>
                </c:pt>
                <c:pt idx="663">
                  <c:v>0.825039816891737</c:v>
                </c:pt>
                <c:pt idx="664">
                  <c:v>0.82749346761272602</c:v>
                </c:pt>
                <c:pt idx="665">
                  <c:v>0.82964041199359095</c:v>
                </c:pt>
                <c:pt idx="666">
                  <c:v>0.83148065003433302</c:v>
                </c:pt>
                <c:pt idx="667">
                  <c:v>0.83332088807507398</c:v>
                </c:pt>
                <c:pt idx="668">
                  <c:v>0.83516112611581605</c:v>
                </c:pt>
                <c:pt idx="669">
                  <c:v>0.83730807049668099</c:v>
                </c:pt>
                <c:pt idx="670">
                  <c:v>0.83914830853742295</c:v>
                </c:pt>
                <c:pt idx="671">
                  <c:v>0.84160195925841097</c:v>
                </c:pt>
                <c:pt idx="672">
                  <c:v>0.84344219729915304</c:v>
                </c:pt>
                <c:pt idx="673">
                  <c:v>0.84558914168001797</c:v>
                </c:pt>
                <c:pt idx="674">
                  <c:v>0.84742937972076005</c:v>
                </c:pt>
                <c:pt idx="675">
                  <c:v>0.84865620508125394</c:v>
                </c:pt>
                <c:pt idx="676">
                  <c:v>0.85172326848249003</c:v>
                </c:pt>
                <c:pt idx="677">
                  <c:v>0.85356350652323199</c:v>
                </c:pt>
                <c:pt idx="678">
                  <c:v>0.85571045090409703</c:v>
                </c:pt>
                <c:pt idx="679">
                  <c:v>0.85724398260471502</c:v>
                </c:pt>
                <c:pt idx="680">
                  <c:v>0.85908422064545598</c:v>
                </c:pt>
                <c:pt idx="681">
                  <c:v>0.86184457770656897</c:v>
                </c:pt>
                <c:pt idx="682">
                  <c:v>0.86337810940718696</c:v>
                </c:pt>
                <c:pt idx="683">
                  <c:v>0.86521834744792803</c:v>
                </c:pt>
                <c:pt idx="684">
                  <c:v>0.86736529182879396</c:v>
                </c:pt>
                <c:pt idx="685">
                  <c:v>0.86951223620965901</c:v>
                </c:pt>
                <c:pt idx="686">
                  <c:v>0.87165918059052405</c:v>
                </c:pt>
                <c:pt idx="687">
                  <c:v>0.87319271229114204</c:v>
                </c:pt>
                <c:pt idx="688">
                  <c:v>0.87595306935225403</c:v>
                </c:pt>
                <c:pt idx="689">
                  <c:v>0.87748660105287202</c:v>
                </c:pt>
                <c:pt idx="690">
                  <c:v>0.87932683909361398</c:v>
                </c:pt>
                <c:pt idx="691">
                  <c:v>0.88147378347447902</c:v>
                </c:pt>
                <c:pt idx="692">
                  <c:v>0.88331402151522098</c:v>
                </c:pt>
                <c:pt idx="693">
                  <c:v>0.88546096589608603</c:v>
                </c:pt>
                <c:pt idx="694">
                  <c:v>0.88730120393682699</c:v>
                </c:pt>
                <c:pt idx="695">
                  <c:v>0.89006156099793998</c:v>
                </c:pt>
                <c:pt idx="696">
                  <c:v>0.89159509269855797</c:v>
                </c:pt>
                <c:pt idx="697">
                  <c:v>0.89343533073929904</c:v>
                </c:pt>
                <c:pt idx="698">
                  <c:v>0.895275568780041</c:v>
                </c:pt>
                <c:pt idx="699">
                  <c:v>0.89772921950103002</c:v>
                </c:pt>
                <c:pt idx="700">
                  <c:v>0.899262751201648</c:v>
                </c:pt>
                <c:pt idx="701">
                  <c:v>0.90202310826276</c:v>
                </c:pt>
                <c:pt idx="702">
                  <c:v>0.90386334630350196</c:v>
                </c:pt>
                <c:pt idx="703">
                  <c:v>0.90509017166399597</c:v>
                </c:pt>
                <c:pt idx="704">
                  <c:v>0.90754382238498499</c:v>
                </c:pt>
                <c:pt idx="705">
                  <c:v>0.90938406042572695</c:v>
                </c:pt>
                <c:pt idx="706">
                  <c:v>0.91122429846646802</c:v>
                </c:pt>
                <c:pt idx="707">
                  <c:v>0.91306453650720998</c:v>
                </c:pt>
                <c:pt idx="708">
                  <c:v>0.91521148088807502</c:v>
                </c:pt>
                <c:pt idx="709">
                  <c:v>0.91735842526893996</c:v>
                </c:pt>
                <c:pt idx="710">
                  <c:v>0.91981207598992898</c:v>
                </c:pt>
                <c:pt idx="711">
                  <c:v>0.92165231403067005</c:v>
                </c:pt>
                <c:pt idx="712">
                  <c:v>0.92349255207141201</c:v>
                </c:pt>
                <c:pt idx="713">
                  <c:v>0.92533279011215397</c:v>
                </c:pt>
                <c:pt idx="714">
                  <c:v>0.92747973449301901</c:v>
                </c:pt>
                <c:pt idx="715">
                  <c:v>0.92962667887388395</c:v>
                </c:pt>
                <c:pt idx="716">
                  <c:v>0.93146691691462602</c:v>
                </c:pt>
                <c:pt idx="717">
                  <c:v>0.93330715495536698</c:v>
                </c:pt>
                <c:pt idx="718">
                  <c:v>0.93545409933623203</c:v>
                </c:pt>
                <c:pt idx="719">
                  <c:v>0.93729433737697398</c:v>
                </c:pt>
                <c:pt idx="720">
                  <c:v>0.93944128175783903</c:v>
                </c:pt>
                <c:pt idx="721">
                  <c:v>0.94158822613870397</c:v>
                </c:pt>
                <c:pt idx="722">
                  <c:v>0.94373517051956901</c:v>
                </c:pt>
                <c:pt idx="723">
                  <c:v>0.94588211490043494</c:v>
                </c:pt>
                <c:pt idx="724">
                  <c:v>0.94772235294117602</c:v>
                </c:pt>
                <c:pt idx="725">
                  <c:v>0.94956259098191798</c:v>
                </c:pt>
                <c:pt idx="726">
                  <c:v>0.952016241702907</c:v>
                </c:pt>
                <c:pt idx="727">
                  <c:v>0.95324306706340101</c:v>
                </c:pt>
                <c:pt idx="728">
                  <c:v>0.95539001144426605</c:v>
                </c:pt>
                <c:pt idx="729">
                  <c:v>0.95723024948500801</c:v>
                </c:pt>
                <c:pt idx="730">
                  <c:v>0.95968390020599703</c:v>
                </c:pt>
                <c:pt idx="731">
                  <c:v>0.96183084458686197</c:v>
                </c:pt>
                <c:pt idx="732">
                  <c:v>0.96336437628747995</c:v>
                </c:pt>
                <c:pt idx="733">
                  <c:v>0.96520461432822102</c:v>
                </c:pt>
                <c:pt idx="734">
                  <c:v>0.96735155870908696</c:v>
                </c:pt>
                <c:pt idx="735">
                  <c:v>0.969498503089952</c:v>
                </c:pt>
                <c:pt idx="736">
                  <c:v>0.97133874113069296</c:v>
                </c:pt>
                <c:pt idx="737">
                  <c:v>0.97348568551155801</c:v>
                </c:pt>
                <c:pt idx="738">
                  <c:v>0.97501921721217699</c:v>
                </c:pt>
                <c:pt idx="739">
                  <c:v>0.97747286793316501</c:v>
                </c:pt>
                <c:pt idx="740">
                  <c:v>0.97931310597390697</c:v>
                </c:pt>
                <c:pt idx="741">
                  <c:v>0.98146005035477202</c:v>
                </c:pt>
                <c:pt idx="742">
                  <c:v>0.98330028839551398</c:v>
                </c:pt>
                <c:pt idx="743">
                  <c:v>0.98514052643625505</c:v>
                </c:pt>
                <c:pt idx="744">
                  <c:v>0.98759417715724396</c:v>
                </c:pt>
                <c:pt idx="745">
                  <c:v>0.98943441519798603</c:v>
                </c:pt>
                <c:pt idx="746">
                  <c:v>0.99158135957885096</c:v>
                </c:pt>
                <c:pt idx="747">
                  <c:v>0.99372830395971601</c:v>
                </c:pt>
                <c:pt idx="748">
                  <c:v>0.99526183566033399</c:v>
                </c:pt>
                <c:pt idx="749">
                  <c:v>0.99740878004119904</c:v>
                </c:pt>
                <c:pt idx="750">
                  <c:v>0.99955572442206397</c:v>
                </c:pt>
                <c:pt idx="751">
                  <c:v>1.00170266880293</c:v>
                </c:pt>
                <c:pt idx="752">
                  <c:v>1.00323620050355</c:v>
                </c:pt>
                <c:pt idx="753">
                  <c:v>1.0053831448844099</c:v>
                </c:pt>
                <c:pt idx="754">
                  <c:v>1.00722338292515</c:v>
                </c:pt>
                <c:pt idx="755">
                  <c:v>1.0093703273060199</c:v>
                </c:pt>
                <c:pt idx="756">
                  <c:v>1.01121056534676</c:v>
                </c:pt>
                <c:pt idx="757">
                  <c:v>1.0133575097276299</c:v>
                </c:pt>
                <c:pt idx="758">
                  <c:v>1.01581116044862</c:v>
                </c:pt>
                <c:pt idx="759">
                  <c:v>1.01734469214923</c:v>
                </c:pt>
                <c:pt idx="760">
                  <c:v>1.0188782238498499</c:v>
                </c:pt>
                <c:pt idx="761">
                  <c:v>1.02133187457084</c:v>
                </c:pt>
                <c:pt idx="762">
                  <c:v>1.0234788189517099</c:v>
                </c:pt>
                <c:pt idx="763">
                  <c:v>1.02531905699245</c:v>
                </c:pt>
                <c:pt idx="764">
                  <c:v>1.02715929503319</c:v>
                </c:pt>
                <c:pt idx="765">
                  <c:v>1.02930623941405</c:v>
                </c:pt>
                <c:pt idx="766">
                  <c:v>1.03175989013504</c:v>
                </c:pt>
                <c:pt idx="767">
                  <c:v>1.0336001281757801</c:v>
                </c:pt>
                <c:pt idx="768">
                  <c:v>1.0354403662165299</c:v>
                </c:pt>
                <c:pt idx="769">
                  <c:v>1.03728060425727</c:v>
                </c:pt>
                <c:pt idx="770">
                  <c:v>1.0394275486381299</c:v>
                </c:pt>
                <c:pt idx="771">
                  <c:v>1.04126778667887</c:v>
                </c:pt>
                <c:pt idx="772">
                  <c:v>1.04372143739986</c:v>
                </c:pt>
                <c:pt idx="773">
                  <c:v>1.0458683817807299</c:v>
                </c:pt>
                <c:pt idx="774">
                  <c:v>1.0474019134813499</c:v>
                </c:pt>
                <c:pt idx="775">
                  <c:v>1.0495488578622101</c:v>
                </c:pt>
                <c:pt idx="776">
                  <c:v>1.0513890959029499</c:v>
                </c:pt>
                <c:pt idx="777">
                  <c:v>1.0535360402838201</c:v>
                </c:pt>
                <c:pt idx="778">
                  <c:v>1.0553762783245599</c:v>
                </c:pt>
                <c:pt idx="779">
                  <c:v>1.0575232227054201</c:v>
                </c:pt>
                <c:pt idx="780">
                  <c:v>1.0590567544060401</c:v>
                </c:pt>
                <c:pt idx="781">
                  <c:v>1.0615104051270301</c:v>
                </c:pt>
                <c:pt idx="782">
                  <c:v>1.0639640558480199</c:v>
                </c:pt>
                <c:pt idx="783">
                  <c:v>1.0654975875486401</c:v>
                </c:pt>
                <c:pt idx="784">
                  <c:v>1.0679512382696299</c:v>
                </c:pt>
                <c:pt idx="785">
                  <c:v>1.06917806363012</c:v>
                </c:pt>
                <c:pt idx="786">
                  <c:v>1.0719384206912299</c:v>
                </c:pt>
                <c:pt idx="787">
                  <c:v>1.0734719523918499</c:v>
                </c:pt>
                <c:pt idx="788">
                  <c:v>1.07561889677272</c:v>
                </c:pt>
                <c:pt idx="789">
                  <c:v>1.07776584115358</c:v>
                </c:pt>
                <c:pt idx="790">
                  <c:v>1.0796060791943201</c:v>
                </c:pt>
                <c:pt idx="791">
                  <c:v>1.0814463172350699</c:v>
                </c:pt>
                <c:pt idx="792">
                  <c:v>1.0829798489356799</c:v>
                </c:pt>
                <c:pt idx="793">
                  <c:v>1.0857402059968</c:v>
                </c:pt>
                <c:pt idx="794">
                  <c:v>1.0875804440375401</c:v>
                </c:pt>
                <c:pt idx="795">
                  <c:v>1.0894206820782799</c:v>
                </c:pt>
                <c:pt idx="796">
                  <c:v>1.0915676264591401</c:v>
                </c:pt>
                <c:pt idx="797">
                  <c:v>1.0934078644998899</c:v>
                </c:pt>
                <c:pt idx="798">
                  <c:v>1.0955548088807501</c:v>
                </c:pt>
                <c:pt idx="799">
                  <c:v>1.09770175326162</c:v>
                </c:pt>
                <c:pt idx="800">
                  <c:v>1.0995419913023601</c:v>
                </c:pt>
                <c:pt idx="801">
                  <c:v>1.1019956420233501</c:v>
                </c:pt>
                <c:pt idx="802">
                  <c:v>1.10322246738384</c:v>
                </c:pt>
                <c:pt idx="803">
                  <c:v>1.10567611810483</c:v>
                </c:pt>
                <c:pt idx="804">
                  <c:v>1.1069029434653199</c:v>
                </c:pt>
                <c:pt idx="805">
                  <c:v>1.10966330052644</c:v>
                </c:pt>
                <c:pt idx="806">
                  <c:v>1.1108901258869299</c:v>
                </c:pt>
                <c:pt idx="807">
                  <c:v>1.1133437766079199</c:v>
                </c:pt>
                <c:pt idx="808">
                  <c:v>1.1154907209887801</c:v>
                </c:pt>
                <c:pt idx="809">
                  <c:v>1.1173309590295299</c:v>
                </c:pt>
                <c:pt idx="810">
                  <c:v>1.11978460975051</c:v>
                </c:pt>
                <c:pt idx="811">
                  <c:v>1.12131814145113</c:v>
                </c:pt>
                <c:pt idx="812">
                  <c:v>1.12315837949187</c:v>
                </c:pt>
                <c:pt idx="813">
                  <c:v>1.12530532387274</c:v>
                </c:pt>
                <c:pt idx="814">
                  <c:v>1.12775897459373</c:v>
                </c:pt>
                <c:pt idx="815">
                  <c:v>1.1295992126344701</c:v>
                </c:pt>
                <c:pt idx="816">
                  <c:v>1.13113274433509</c:v>
                </c:pt>
                <c:pt idx="817">
                  <c:v>1.1335863950560801</c:v>
                </c:pt>
                <c:pt idx="818">
                  <c:v>1.13511992675669</c:v>
                </c:pt>
                <c:pt idx="819">
                  <c:v>1.1375735774776801</c:v>
                </c:pt>
                <c:pt idx="820">
                  <c:v>1.1391071091783</c:v>
                </c:pt>
                <c:pt idx="821">
                  <c:v>1.1415607598992901</c:v>
                </c:pt>
                <c:pt idx="822">
                  <c:v>1.1434009979400299</c:v>
                </c:pt>
                <c:pt idx="823">
                  <c:v>1.1449345296406499</c:v>
                </c:pt>
                <c:pt idx="824">
                  <c:v>1.14769488670176</c:v>
                </c:pt>
                <c:pt idx="825">
                  <c:v>1.14922841840238</c:v>
                </c:pt>
                <c:pt idx="826">
                  <c:v>1.1513753627832499</c:v>
                </c:pt>
                <c:pt idx="827">
                  <c:v>1.15321560082399</c:v>
                </c:pt>
                <c:pt idx="828">
                  <c:v>1.15566925154498</c:v>
                </c:pt>
                <c:pt idx="829">
                  <c:v>1.1575094895857201</c:v>
                </c:pt>
                <c:pt idx="830">
                  <c:v>1.1593497276264599</c:v>
                </c:pt>
                <c:pt idx="831">
                  <c:v>1.16180337834745</c:v>
                </c:pt>
                <c:pt idx="832">
                  <c:v>1.1633369100480699</c:v>
                </c:pt>
                <c:pt idx="833">
                  <c:v>1.16579056076905</c:v>
                </c:pt>
                <c:pt idx="834">
                  <c:v>1.1676307988098</c:v>
                </c:pt>
                <c:pt idx="835">
                  <c:v>1.16977774319066</c:v>
                </c:pt>
                <c:pt idx="836">
                  <c:v>1.1710045685511601</c:v>
                </c:pt>
                <c:pt idx="837">
                  <c:v>1.17315151293202</c:v>
                </c:pt>
                <c:pt idx="838">
                  <c:v>1.1749917509727601</c:v>
                </c:pt>
                <c:pt idx="839">
                  <c:v>1.17713869535363</c:v>
                </c:pt>
                <c:pt idx="840">
                  <c:v>1.17928563973449</c:v>
                </c:pt>
                <c:pt idx="841">
                  <c:v>1.18173929045548</c:v>
                </c:pt>
                <c:pt idx="842">
                  <c:v>1.1832728221561</c:v>
                </c:pt>
                <c:pt idx="843">
                  <c:v>1.1854197665369599</c:v>
                </c:pt>
                <c:pt idx="844">
                  <c:v>1.18726000457771</c:v>
                </c:pt>
                <c:pt idx="845">
                  <c:v>1.1897136552987</c:v>
                </c:pt>
                <c:pt idx="846">
                  <c:v>1.1915538933394401</c:v>
                </c:pt>
                <c:pt idx="847">
                  <c:v>1.1933941313801799</c:v>
                </c:pt>
                <c:pt idx="848">
                  <c:v>1.1955410757610401</c:v>
                </c:pt>
                <c:pt idx="849">
                  <c:v>1.1973813138017899</c:v>
                </c:pt>
                <c:pt idx="850">
                  <c:v>1.1995282581826501</c:v>
                </c:pt>
                <c:pt idx="851">
                  <c:v>1.2013684962233899</c:v>
                </c:pt>
                <c:pt idx="852">
                  <c:v>1.2035154406042601</c:v>
                </c:pt>
                <c:pt idx="853">
                  <c:v>1.20566238498512</c:v>
                </c:pt>
                <c:pt idx="854">
                  <c:v>1.2075026230258601</c:v>
                </c:pt>
                <c:pt idx="855">
                  <c:v>1.2090361547264801</c:v>
                </c:pt>
                <c:pt idx="856">
                  <c:v>1.2114898054474701</c:v>
                </c:pt>
                <c:pt idx="857">
                  <c:v>1.21363674982834</c:v>
                </c:pt>
                <c:pt idx="858">
                  <c:v>1.21517028152895</c:v>
                </c:pt>
                <c:pt idx="859">
                  <c:v>1.2173172259098199</c:v>
                </c:pt>
                <c:pt idx="860">
                  <c:v>1.2194641702906801</c:v>
                </c:pt>
                <c:pt idx="861">
                  <c:v>1.2213044083314299</c:v>
                </c:pt>
                <c:pt idx="862">
                  <c:v>1.2234513527122901</c:v>
                </c:pt>
                <c:pt idx="863">
                  <c:v>1.22559829709316</c:v>
                </c:pt>
                <c:pt idx="864">
                  <c:v>1.22713182879377</c:v>
                </c:pt>
                <c:pt idx="865">
                  <c:v>1.2289720668345201</c:v>
                </c:pt>
                <c:pt idx="866">
                  <c:v>1.23111901121538</c:v>
                </c:pt>
                <c:pt idx="867">
                  <c:v>1.2335726619363701</c:v>
                </c:pt>
                <c:pt idx="868">
                  <c:v>1.23510619363699</c:v>
                </c:pt>
                <c:pt idx="869">
                  <c:v>1.2375598443579801</c:v>
                </c:pt>
                <c:pt idx="870">
                  <c:v>1.2394000823987199</c:v>
                </c:pt>
                <c:pt idx="871">
                  <c:v>1.2418537331197099</c:v>
                </c:pt>
                <c:pt idx="872">
                  <c:v>1.2430805584802</c:v>
                </c:pt>
                <c:pt idx="873">
                  <c:v>1.24522750286107</c:v>
                </c:pt>
                <c:pt idx="874">
                  <c:v>1.2473744472419299</c:v>
                </c:pt>
                <c:pt idx="875">
                  <c:v>1.2495213916228001</c:v>
                </c:pt>
                <c:pt idx="876">
                  <c:v>1.2513616296635399</c:v>
                </c:pt>
                <c:pt idx="877">
                  <c:v>1.2535085740444001</c:v>
                </c:pt>
                <c:pt idx="878">
                  <c:v>1.2553488120851499</c:v>
                </c:pt>
                <c:pt idx="879">
                  <c:v>1.2574957564660101</c:v>
                </c:pt>
                <c:pt idx="880">
                  <c:v>1.2590292881666301</c:v>
                </c:pt>
                <c:pt idx="881">
                  <c:v>1.2614829388876201</c:v>
                </c:pt>
                <c:pt idx="882">
                  <c:v>1.2630164705882401</c:v>
                </c:pt>
                <c:pt idx="883">
                  <c:v>1.2651634149691</c:v>
                </c:pt>
                <c:pt idx="884">
                  <c:v>1.2673103593499699</c:v>
                </c:pt>
                <c:pt idx="885">
                  <c:v>1.26915059739071</c:v>
                </c:pt>
                <c:pt idx="886">
                  <c:v>1.2712975417715699</c:v>
                </c:pt>
                <c:pt idx="887">
                  <c:v>1.2734444861524401</c:v>
                </c:pt>
                <c:pt idx="888">
                  <c:v>1.2755914305333</c:v>
                </c:pt>
                <c:pt idx="889">
                  <c:v>1.27712496223392</c:v>
                </c:pt>
                <c:pt idx="890">
                  <c:v>1.27927190661479</c:v>
                </c:pt>
                <c:pt idx="891">
                  <c:v>1.2814188509956499</c:v>
                </c:pt>
                <c:pt idx="892">
                  <c:v>1.2829523826962701</c:v>
                </c:pt>
                <c:pt idx="893">
                  <c:v>1.28509932707713</c:v>
                </c:pt>
                <c:pt idx="894">
                  <c:v>1.287246271458</c:v>
                </c:pt>
                <c:pt idx="895">
                  <c:v>1.28908650949874</c:v>
                </c:pt>
                <c:pt idx="896">
                  <c:v>1.29123345387961</c:v>
                </c:pt>
                <c:pt idx="897">
                  <c:v>1.2933803982604699</c:v>
                </c:pt>
                <c:pt idx="898">
                  <c:v>1.2955273426413401</c:v>
                </c:pt>
                <c:pt idx="899">
                  <c:v>1.2970608743419501</c:v>
                </c:pt>
                <c:pt idx="900">
                  <c:v>1.2995145250629401</c:v>
                </c:pt>
                <c:pt idx="901">
                  <c:v>1.3010480567635601</c:v>
                </c:pt>
                <c:pt idx="902">
                  <c:v>1.3035017074845501</c:v>
                </c:pt>
                <c:pt idx="903">
                  <c:v>1.30564865186542</c:v>
                </c:pt>
                <c:pt idx="904">
                  <c:v>1.3074888899061601</c:v>
                </c:pt>
                <c:pt idx="905">
                  <c:v>1.3099425406271501</c:v>
                </c:pt>
                <c:pt idx="906">
                  <c:v>1.3117827786678899</c:v>
                </c:pt>
                <c:pt idx="907">
                  <c:v>1.3130096040283801</c:v>
                </c:pt>
                <c:pt idx="908">
                  <c:v>1.31515654840925</c:v>
                </c:pt>
                <c:pt idx="909">
                  <c:v>1.3173034927901099</c:v>
                </c:pt>
                <c:pt idx="910">
                  <c:v>1.31914373083085</c:v>
                </c:pt>
                <c:pt idx="911">
                  <c:v>1.32159738155184</c:v>
                </c:pt>
                <c:pt idx="912">
                  <c:v>1.3234376195925801</c:v>
                </c:pt>
                <c:pt idx="913">
                  <c:v>1.3258912703135699</c:v>
                </c:pt>
                <c:pt idx="914">
                  <c:v>1.32711809567407</c:v>
                </c:pt>
                <c:pt idx="915">
                  <c:v>1.3314119844358001</c:v>
                </c:pt>
                <c:pt idx="916">
                  <c:v>1.33325222247654</c:v>
                </c:pt>
                <c:pt idx="917">
                  <c:v>1.33509246051728</c:v>
                </c:pt>
                <c:pt idx="918">
                  <c:v>1.33723940489815</c:v>
                </c:pt>
                <c:pt idx="919">
                  <c:v>1.3393863492790099</c:v>
                </c:pt>
                <c:pt idx="920">
                  <c:v>1.3415332936598801</c:v>
                </c:pt>
                <c:pt idx="921">
                  <c:v>1.3433735317006199</c:v>
                </c:pt>
                <c:pt idx="922">
                  <c:v>1.3455204760814801</c:v>
                </c:pt>
                <c:pt idx="923">
                  <c:v>1.3473607141222199</c:v>
                </c:pt>
                <c:pt idx="924">
                  <c:v>1.3495076585030901</c:v>
                </c:pt>
                <c:pt idx="925">
                  <c:v>1.3513478965438299</c:v>
                </c:pt>
                <c:pt idx="926">
                  <c:v>1.3538015472648199</c:v>
                </c:pt>
                <c:pt idx="927">
                  <c:v>1.3550283726253101</c:v>
                </c:pt>
                <c:pt idx="928">
                  <c:v>1.3577887296864299</c:v>
                </c:pt>
                <c:pt idx="929">
                  <c:v>1.35962896772717</c:v>
                </c:pt>
                <c:pt idx="930">
                  <c:v>1.3614692057679101</c:v>
                </c:pt>
                <c:pt idx="931">
                  <c:v>1.3633094438086499</c:v>
                </c:pt>
                <c:pt idx="932">
                  <c:v>1.36514968184939</c:v>
                </c:pt>
                <c:pt idx="933">
                  <c:v>1.3672966262302599</c:v>
                </c:pt>
                <c:pt idx="934">
                  <c:v>1.369136864271</c:v>
                </c:pt>
                <c:pt idx="935">
                  <c:v>1.3718972213321099</c:v>
                </c:pt>
                <c:pt idx="936">
                  <c:v>1.3728173403524799</c:v>
                </c:pt>
                <c:pt idx="937">
                  <c:v>1.3755776974136</c:v>
                </c:pt>
                <c:pt idx="938">
                  <c:v>1.3774179354543401</c:v>
                </c:pt>
                <c:pt idx="939">
                  <c:v>1.3795648798352</c:v>
                </c:pt>
                <c:pt idx="940">
                  <c:v>1.3814051178759399</c:v>
                </c:pt>
                <c:pt idx="941">
                  <c:v>1.3838587685969299</c:v>
                </c:pt>
                <c:pt idx="942">
                  <c:v>1.3853923002975499</c:v>
                </c:pt>
                <c:pt idx="943">
                  <c:v>1.38723253833829</c:v>
                </c:pt>
                <c:pt idx="944">
                  <c:v>1.3887660700389099</c:v>
                </c:pt>
                <c:pt idx="945">
                  <c:v>1.3912197207599</c:v>
                </c:pt>
                <c:pt idx="946">
                  <c:v>1.3933666651407599</c:v>
                </c:pt>
                <c:pt idx="947">
                  <c:v>1.3955136095216301</c:v>
                </c:pt>
                <c:pt idx="948">
                  <c:v>1.3979672602426201</c:v>
                </c:pt>
                <c:pt idx="949">
                  <c:v>1.3995007919432401</c:v>
                </c:pt>
                <c:pt idx="950">
                  <c:v>1.4013410299839799</c:v>
                </c:pt>
                <c:pt idx="951">
                  <c:v>1.4028745616845999</c:v>
                </c:pt>
                <c:pt idx="952">
                  <c:v>1.40563491874571</c:v>
                </c:pt>
                <c:pt idx="953">
                  <c:v>1.4074751567864501</c:v>
                </c:pt>
                <c:pt idx="954">
                  <c:v>1.40962210116732</c:v>
                </c:pt>
                <c:pt idx="955">
                  <c:v>1.4108489265278099</c:v>
                </c:pt>
                <c:pt idx="956">
                  <c:v>1.4133025772487999</c:v>
                </c:pt>
                <c:pt idx="957">
                  <c:v>1.4154495216296601</c:v>
                </c:pt>
                <c:pt idx="958">
                  <c:v>1.41759646601053</c:v>
                </c:pt>
                <c:pt idx="959">
                  <c:v>1.4194367040512701</c:v>
                </c:pt>
                <c:pt idx="960">
                  <c:v>1.4212769420920099</c:v>
                </c:pt>
                <c:pt idx="961">
                  <c:v>1.4234238864728801</c:v>
                </c:pt>
                <c:pt idx="962">
                  <c:v>1.4252641245136199</c:v>
                </c:pt>
                <c:pt idx="963">
                  <c:v>1.4274110688944801</c:v>
                </c:pt>
                <c:pt idx="964">
                  <c:v>1.4292513069352299</c:v>
                </c:pt>
                <c:pt idx="965">
                  <c:v>1.43170495765621</c:v>
                </c:pt>
                <c:pt idx="966">
                  <c:v>1.4338519020370799</c:v>
                </c:pt>
                <c:pt idx="967">
                  <c:v>1.43569214007782</c:v>
                </c:pt>
                <c:pt idx="968">
                  <c:v>1.43722567177844</c:v>
                </c:pt>
                <c:pt idx="969">
                  <c:v>1.4387592034790599</c:v>
                </c:pt>
                <c:pt idx="970">
                  <c:v>1.44121285420005</c:v>
                </c:pt>
                <c:pt idx="971">
                  <c:v>1.44366650492103</c:v>
                </c:pt>
                <c:pt idx="972">
                  <c:v>1.4455067429617801</c:v>
                </c:pt>
                <c:pt idx="973">
                  <c:v>1.4473469810025199</c:v>
                </c:pt>
                <c:pt idx="974">
                  <c:v>1.4498006317235099</c:v>
                </c:pt>
                <c:pt idx="975">
                  <c:v>1.4513341634241199</c:v>
                </c:pt>
                <c:pt idx="976">
                  <c:v>1.4528676951247399</c:v>
                </c:pt>
                <c:pt idx="977">
                  <c:v>1.4553213458457299</c:v>
                </c:pt>
                <c:pt idx="978">
                  <c:v>1.45716158388647</c:v>
                </c:pt>
                <c:pt idx="979">
                  <c:v>1.45961523460746</c:v>
                </c:pt>
                <c:pt idx="980">
                  <c:v>1.4617621789883299</c:v>
                </c:pt>
                <c:pt idx="981">
                  <c:v>1.4629890043488201</c:v>
                </c:pt>
                <c:pt idx="982">
                  <c:v>1.46513594872969</c:v>
                </c:pt>
                <c:pt idx="983">
                  <c:v>1.4672828931105499</c:v>
                </c:pt>
                <c:pt idx="984">
                  <c:v>1.46912313115129</c:v>
                </c:pt>
                <c:pt idx="985">
                  <c:v>1.4712700755321599</c:v>
                </c:pt>
                <c:pt idx="986">
                  <c:v>1.4734170199130201</c:v>
                </c:pt>
                <c:pt idx="987">
                  <c:v>1.47556396429389</c:v>
                </c:pt>
                <c:pt idx="988">
                  <c:v>1.4774042023346301</c:v>
                </c:pt>
                <c:pt idx="989">
                  <c:v>1.47924444037537</c:v>
                </c:pt>
                <c:pt idx="990">
                  <c:v>1.4813913847562401</c:v>
                </c:pt>
                <c:pt idx="991">
                  <c:v>1.48323162279698</c:v>
                </c:pt>
                <c:pt idx="992">
                  <c:v>1.48568527351797</c:v>
                </c:pt>
                <c:pt idx="993">
                  <c:v>1.4878322178988299</c:v>
                </c:pt>
                <c:pt idx="994">
                  <c:v>1.48905904325933</c:v>
                </c:pt>
                <c:pt idx="995">
                  <c:v>1.49120598764019</c:v>
                </c:pt>
                <c:pt idx="996">
                  <c:v>1.4939663447013001</c:v>
                </c:pt>
                <c:pt idx="997">
                  <c:v>1.4954998764019201</c:v>
                </c:pt>
              </c:numCache>
            </c:numRef>
          </c:xVal>
          <c:yVal>
            <c:numRef>
              <c:f>'tio2-dye'!$U$3:$U$1000</c:f>
              <c:numCache>
                <c:formatCode>General</c:formatCode>
                <c:ptCount val="998"/>
                <c:pt idx="0">
                  <c:v>94.780413173113544</c:v>
                </c:pt>
                <c:pt idx="1">
                  <c:v>90.284098226901563</c:v>
                </c:pt>
                <c:pt idx="2">
                  <c:v>85.769380900282243</c:v>
                </c:pt>
                <c:pt idx="3">
                  <c:v>81.277155371938591</c:v>
                </c:pt>
                <c:pt idx="4">
                  <c:v>77.678467647821705</c:v>
                </c:pt>
                <c:pt idx="5">
                  <c:v>74.173836534676155</c:v>
                </c:pt>
                <c:pt idx="6">
                  <c:v>70.640579496452361</c:v>
                </c:pt>
                <c:pt idx="7">
                  <c:v>68.00699438925777</c:v>
                </c:pt>
                <c:pt idx="8">
                  <c:v>65.588103720149547</c:v>
                </c:pt>
                <c:pt idx="9">
                  <c:v>63.457517010757542</c:v>
                </c:pt>
                <c:pt idx="10">
                  <c:v>60.374095938048264</c:v>
                </c:pt>
                <c:pt idx="11">
                  <c:v>58.392361562981478</c:v>
                </c:pt>
                <c:pt idx="12">
                  <c:v>56.848197375905883</c:v>
                </c:pt>
                <c:pt idx="13">
                  <c:v>55.414038529488039</c:v>
                </c:pt>
                <c:pt idx="14">
                  <c:v>54.093769970702851</c:v>
                </c:pt>
                <c:pt idx="15">
                  <c:v>52.900886778515435</c:v>
                </c:pt>
                <c:pt idx="16">
                  <c:v>51.68019554482327</c:v>
                </c:pt>
                <c:pt idx="17">
                  <c:v>50.724932291600005</c:v>
                </c:pt>
                <c:pt idx="18">
                  <c:v>50.023804074158868</c:v>
                </c:pt>
                <c:pt idx="19">
                  <c:v>49.299977111467001</c:v>
                </c:pt>
                <c:pt idx="20">
                  <c:v>48.670206759746605</c:v>
                </c:pt>
                <c:pt idx="21">
                  <c:v>48.220370794232132</c:v>
                </c:pt>
                <c:pt idx="22">
                  <c:v>47.774624246585908</c:v>
                </c:pt>
                <c:pt idx="23">
                  <c:v>47.911619745174441</c:v>
                </c:pt>
                <c:pt idx="24">
                  <c:v>46.660257877470038</c:v>
                </c:pt>
                <c:pt idx="25">
                  <c:v>46.412848096437031</c:v>
                </c:pt>
                <c:pt idx="26">
                  <c:v>46.500770580605767</c:v>
                </c:pt>
                <c:pt idx="27">
                  <c:v>46.357640955214769</c:v>
                </c:pt>
                <c:pt idx="28">
                  <c:v>45.811703669794774</c:v>
                </c:pt>
                <c:pt idx="29">
                  <c:v>45.633813992523073</c:v>
                </c:pt>
                <c:pt idx="30">
                  <c:v>46.046845197222837</c:v>
                </c:pt>
                <c:pt idx="31">
                  <c:v>45.42320897230487</c:v>
                </c:pt>
                <c:pt idx="32">
                  <c:v>44.916121156633871</c:v>
                </c:pt>
                <c:pt idx="33">
                  <c:v>45.055161364156568</c:v>
                </c:pt>
                <c:pt idx="34">
                  <c:v>45.022446021210001</c:v>
                </c:pt>
                <c:pt idx="35">
                  <c:v>44.983596551461034</c:v>
                </c:pt>
                <c:pt idx="36">
                  <c:v>44.907942320897199</c:v>
                </c:pt>
                <c:pt idx="37">
                  <c:v>44.948836499580366</c:v>
                </c:pt>
                <c:pt idx="38">
                  <c:v>44.633951323720133</c:v>
                </c:pt>
                <c:pt idx="39">
                  <c:v>44.959060044251167</c:v>
                </c:pt>
                <c:pt idx="40">
                  <c:v>45.38844892042416</c:v>
                </c:pt>
                <c:pt idx="41">
                  <c:v>45.16966506446937</c:v>
                </c:pt>
                <c:pt idx="42">
                  <c:v>45.320973525597005</c:v>
                </c:pt>
                <c:pt idx="43">
                  <c:v>45.478416113527096</c:v>
                </c:pt>
                <c:pt idx="44">
                  <c:v>45.592919813839906</c:v>
                </c:pt>
                <c:pt idx="45">
                  <c:v>45.541802090485838</c:v>
                </c:pt>
                <c:pt idx="46">
                  <c:v>45.742183566033269</c:v>
                </c:pt>
                <c:pt idx="47">
                  <c:v>46.128633554589001</c:v>
                </c:pt>
                <c:pt idx="48">
                  <c:v>46.369909208819706</c:v>
                </c:pt>
                <c:pt idx="49">
                  <c:v>46.578469520103639</c:v>
                </c:pt>
                <c:pt idx="50">
                  <c:v>46.740001525902329</c:v>
                </c:pt>
                <c:pt idx="51">
                  <c:v>46.962874799725398</c:v>
                </c:pt>
                <c:pt idx="52">
                  <c:v>47.390218966964305</c:v>
                </c:pt>
                <c:pt idx="53">
                  <c:v>47.866636148622838</c:v>
                </c:pt>
                <c:pt idx="54">
                  <c:v>48.23263904783704</c:v>
                </c:pt>
                <c:pt idx="55">
                  <c:v>48.248996719310128</c:v>
                </c:pt>
                <c:pt idx="56">
                  <c:v>48.778576333256929</c:v>
                </c:pt>
                <c:pt idx="57">
                  <c:v>48.999404898145904</c:v>
                </c:pt>
                <c:pt idx="58">
                  <c:v>49.257038223850003</c:v>
                </c:pt>
                <c:pt idx="59">
                  <c:v>49.964507515068334</c:v>
                </c:pt>
                <c:pt idx="60">
                  <c:v>50.451148241397668</c:v>
                </c:pt>
                <c:pt idx="61">
                  <c:v>50.535392725566432</c:v>
                </c:pt>
                <c:pt idx="62">
                  <c:v>50.427432093842967</c:v>
                </c:pt>
                <c:pt idx="63">
                  <c:v>51.267194053101335</c:v>
                </c:pt>
                <c:pt idx="64">
                  <c:v>51.739317345998288</c:v>
                </c:pt>
                <c:pt idx="65">
                  <c:v>52.181792359349906</c:v>
                </c:pt>
                <c:pt idx="66">
                  <c:v>52.713416682230751</c:v>
                </c:pt>
                <c:pt idx="67">
                  <c:v>53.127470241397653</c:v>
                </c:pt>
                <c:pt idx="68">
                  <c:v>53.573216789043862</c:v>
                </c:pt>
                <c:pt idx="69">
                  <c:v>53.769713317616493</c:v>
                </c:pt>
                <c:pt idx="70">
                  <c:v>54.276392191500648</c:v>
                </c:pt>
                <c:pt idx="71">
                  <c:v>54.714573316090757</c:v>
                </c:pt>
                <c:pt idx="72">
                  <c:v>55.279935336385051</c:v>
                </c:pt>
                <c:pt idx="73">
                  <c:v>55.967775421835746</c:v>
                </c:pt>
                <c:pt idx="74">
                  <c:v>56.397553059891763</c:v>
                </c:pt>
                <c:pt idx="75">
                  <c:v>56.568674750591242</c:v>
                </c:pt>
                <c:pt idx="76">
                  <c:v>56.855656813519538</c:v>
                </c:pt>
                <c:pt idx="77">
                  <c:v>57.167938045014232</c:v>
                </c:pt>
                <c:pt idx="78">
                  <c:v>57.967092084840296</c:v>
                </c:pt>
                <c:pt idx="79">
                  <c:v>58.296903368734242</c:v>
                </c:pt>
                <c:pt idx="80">
                  <c:v>59.269366937819427</c:v>
                </c:pt>
                <c:pt idx="81">
                  <c:v>59.867648771953917</c:v>
                </c:pt>
                <c:pt idx="82">
                  <c:v>59.9879024180971</c:v>
                </c:pt>
                <c:pt idx="83">
                  <c:v>60.734425649958055</c:v>
                </c:pt>
                <c:pt idx="84">
                  <c:v>61.247852063325041</c:v>
                </c:pt>
                <c:pt idx="85">
                  <c:v>61.758824825970954</c:v>
                </c:pt>
                <c:pt idx="86">
                  <c:v>61.886414663462254</c:v>
                </c:pt>
                <c:pt idx="87">
                  <c:v>62.963771800869822</c:v>
                </c:pt>
                <c:pt idx="88">
                  <c:v>63.643433050583702</c:v>
                </c:pt>
                <c:pt idx="89">
                  <c:v>64.014752193026581</c:v>
                </c:pt>
                <c:pt idx="90">
                  <c:v>64.448230487068116</c:v>
                </c:pt>
                <c:pt idx="91">
                  <c:v>65.260797817502009</c:v>
                </c:pt>
                <c:pt idx="92">
                  <c:v>66.063959486839124</c:v>
                </c:pt>
                <c:pt idx="93">
                  <c:v>66.255548713969645</c:v>
                </c:pt>
                <c:pt idx="94">
                  <c:v>66.954430227664503</c:v>
                </c:pt>
                <c:pt idx="95">
                  <c:v>67.845105439383588</c:v>
                </c:pt>
                <c:pt idx="96">
                  <c:v>68.571590523689565</c:v>
                </c:pt>
                <c:pt idx="97">
                  <c:v>68.592037613031266</c:v>
                </c:pt>
                <c:pt idx="98">
                  <c:v>70.007385137255042</c:v>
                </c:pt>
                <c:pt idx="99">
                  <c:v>69.643222476081547</c:v>
                </c:pt>
                <c:pt idx="100">
                  <c:v>70.20122354421288</c:v>
                </c:pt>
                <c:pt idx="101">
                  <c:v>70.076496299229333</c:v>
                </c:pt>
                <c:pt idx="102">
                  <c:v>70.85573487403677</c:v>
                </c:pt>
                <c:pt idx="103">
                  <c:v>71.861118256961916</c:v>
                </c:pt>
                <c:pt idx="104">
                  <c:v>72.585149690547155</c:v>
                </c:pt>
                <c:pt idx="105">
                  <c:v>72.979982985732903</c:v>
                </c:pt>
                <c:pt idx="106">
                  <c:v>73.346394826733828</c:v>
                </c:pt>
                <c:pt idx="107">
                  <c:v>74.132994353703964</c:v>
                </c:pt>
                <c:pt idx="108">
                  <c:v>74.97705020172414</c:v>
                </c:pt>
                <c:pt idx="109">
                  <c:v>75.295820324559273</c:v>
                </c:pt>
                <c:pt idx="110">
                  <c:v>75.918638665903643</c:v>
                </c:pt>
                <c:pt idx="111">
                  <c:v>77.05079400274667</c:v>
                </c:pt>
                <c:pt idx="112">
                  <c:v>77.577919965972484</c:v>
                </c:pt>
                <c:pt idx="113">
                  <c:v>77.961507362020171</c:v>
                </c:pt>
                <c:pt idx="114">
                  <c:v>78.537297397878859</c:v>
                </c:pt>
                <c:pt idx="115">
                  <c:v>79.03354825619887</c:v>
                </c:pt>
                <c:pt idx="116">
                  <c:v>79.789681620050402</c:v>
                </c:pt>
                <c:pt idx="117">
                  <c:v>80.571578316472014</c:v>
                </c:pt>
                <c:pt idx="118">
                  <c:v>80.731270084229664</c:v>
                </c:pt>
                <c:pt idx="119">
                  <c:v>81.051471503318865</c:v>
                </c:pt>
                <c:pt idx="120">
                  <c:v>81.440579613489135</c:v>
                </c:pt>
                <c:pt idx="121">
                  <c:v>82.207140992904627</c:v>
                </c:pt>
                <c:pt idx="122">
                  <c:v>83.178377736629272</c:v>
                </c:pt>
                <c:pt idx="123">
                  <c:v>83.645184786297477</c:v>
                </c:pt>
                <c:pt idx="124">
                  <c:v>83.517390477912542</c:v>
                </c:pt>
                <c:pt idx="125">
                  <c:v>83.434579766079281</c:v>
                </c:pt>
                <c:pt idx="126">
                  <c:v>84.443234683299096</c:v>
                </c:pt>
                <c:pt idx="127">
                  <c:v>84.790221789425416</c:v>
                </c:pt>
                <c:pt idx="128">
                  <c:v>85.233719157244252</c:v>
                </c:pt>
                <c:pt idx="129">
                  <c:v>85.670264514686934</c:v>
                </c:pt>
                <c:pt idx="130">
                  <c:v>85.883527656519391</c:v>
                </c:pt>
                <c:pt idx="131">
                  <c:v>86.669718241702853</c:v>
                </c:pt>
                <c:pt idx="132">
                  <c:v>87.250211108110321</c:v>
                </c:pt>
                <c:pt idx="133">
                  <c:v>87.238147325398799</c:v>
                </c:pt>
                <c:pt idx="134">
                  <c:v>87.462247424582273</c:v>
                </c:pt>
                <c:pt idx="135">
                  <c:v>88.290967955596301</c:v>
                </c:pt>
                <c:pt idx="136">
                  <c:v>88.69684267902656</c:v>
                </c:pt>
                <c:pt idx="137">
                  <c:v>88.524269244983728</c:v>
                </c:pt>
                <c:pt idx="138">
                  <c:v>89.450113450370054</c:v>
                </c:pt>
                <c:pt idx="139">
                  <c:v>89.621460059052509</c:v>
                </c:pt>
                <c:pt idx="140">
                  <c:v>89.873368199740625</c:v>
                </c:pt>
                <c:pt idx="141">
                  <c:v>89.654993285572502</c:v>
                </c:pt>
                <c:pt idx="142">
                  <c:v>90.182323719691681</c:v>
                </c:pt>
                <c:pt idx="143">
                  <c:v>90.56591111573961</c:v>
                </c:pt>
                <c:pt idx="144">
                  <c:v>90.927415655298773</c:v>
                </c:pt>
                <c:pt idx="145">
                  <c:v>91.199361943541589</c:v>
                </c:pt>
                <c:pt idx="146">
                  <c:v>91.32163553780434</c:v>
                </c:pt>
                <c:pt idx="147">
                  <c:v>91.595422064087771</c:v>
                </c:pt>
                <c:pt idx="148">
                  <c:v>91.194454642099572</c:v>
                </c:pt>
                <c:pt idx="149">
                  <c:v>91.643881665827536</c:v>
                </c:pt>
                <c:pt idx="150">
                  <c:v>92.270176012359741</c:v>
                </c:pt>
                <c:pt idx="151">
                  <c:v>92.14238170397492</c:v>
                </c:pt>
                <c:pt idx="152">
                  <c:v>92.38897360143433</c:v>
                </c:pt>
                <c:pt idx="153">
                  <c:v>92.482416799725257</c:v>
                </c:pt>
                <c:pt idx="154">
                  <c:v>92.823474249942862</c:v>
                </c:pt>
                <c:pt idx="155">
                  <c:v>92.627182192263732</c:v>
                </c:pt>
                <c:pt idx="156">
                  <c:v>92.666031662012813</c:v>
                </c:pt>
                <c:pt idx="157">
                  <c:v>92.467285953612688</c:v>
                </c:pt>
                <c:pt idx="158">
                  <c:v>93.252658655222305</c:v>
                </c:pt>
                <c:pt idx="159">
                  <c:v>93.588808803997935</c:v>
                </c:pt>
                <c:pt idx="160">
                  <c:v>93.472055923857567</c:v>
                </c:pt>
                <c:pt idx="161">
                  <c:v>93.093784771038258</c:v>
                </c:pt>
                <c:pt idx="162">
                  <c:v>93.285578469062301</c:v>
                </c:pt>
                <c:pt idx="163">
                  <c:v>93.525627297932402</c:v>
                </c:pt>
                <c:pt idx="164">
                  <c:v>93.864844510108924</c:v>
                </c:pt>
                <c:pt idx="165">
                  <c:v>93.332402303654504</c:v>
                </c:pt>
                <c:pt idx="166">
                  <c:v>93.674482108339177</c:v>
                </c:pt>
                <c:pt idx="167">
                  <c:v>94.206924314793739</c:v>
                </c:pt>
                <c:pt idx="168">
                  <c:v>92.841467688563469</c:v>
                </c:pt>
                <c:pt idx="169">
                  <c:v>93.374932249484871</c:v>
                </c:pt>
                <c:pt idx="170">
                  <c:v>92.299006408331579</c:v>
                </c:pt>
                <c:pt idx="171">
                  <c:v>92.355031433127351</c:v>
                </c:pt>
                <c:pt idx="172">
                  <c:v>93.007702524910258</c:v>
                </c:pt>
                <c:pt idx="173">
                  <c:v>92.549483252765796</c:v>
                </c:pt>
                <c:pt idx="174">
                  <c:v>92.399401616998574</c:v>
                </c:pt>
                <c:pt idx="175">
                  <c:v>92.175914930495026</c:v>
                </c:pt>
                <c:pt idx="176">
                  <c:v>92.121116731059587</c:v>
                </c:pt>
                <c:pt idx="177">
                  <c:v>92.118254138552004</c:v>
                </c:pt>
                <c:pt idx="178">
                  <c:v>91.980645227283233</c:v>
                </c:pt>
                <c:pt idx="179">
                  <c:v>92.187365300526466</c:v>
                </c:pt>
                <c:pt idx="180">
                  <c:v>91.520994658884419</c:v>
                </c:pt>
                <c:pt idx="181">
                  <c:v>91.229214693980211</c:v>
                </c:pt>
                <c:pt idx="182">
                  <c:v>91.422439688258137</c:v>
                </c:pt>
                <c:pt idx="183">
                  <c:v>91.408740138399196</c:v>
                </c:pt>
                <c:pt idx="184">
                  <c:v>91.201815594262456</c:v>
                </c:pt>
                <c:pt idx="185">
                  <c:v>90.968923246662143</c:v>
                </c:pt>
                <c:pt idx="186">
                  <c:v>91.01247554695955</c:v>
                </c:pt>
                <c:pt idx="187">
                  <c:v>90.805755473716218</c:v>
                </c:pt>
                <c:pt idx="188">
                  <c:v>90.861984969405711</c:v>
                </c:pt>
                <c:pt idx="189">
                  <c:v>90.402538871900418</c:v>
                </c:pt>
                <c:pt idx="190">
                  <c:v>90.512953154345055</c:v>
                </c:pt>
                <c:pt idx="191">
                  <c:v>90.606191881742674</c:v>
                </c:pt>
                <c:pt idx="192">
                  <c:v>89.97519470466149</c:v>
                </c:pt>
                <c:pt idx="193">
                  <c:v>90.25716006668199</c:v>
                </c:pt>
                <c:pt idx="194">
                  <c:v>90.078043564049651</c:v>
                </c:pt>
                <c:pt idx="195">
                  <c:v>89.948817959411002</c:v>
                </c:pt>
                <c:pt idx="196">
                  <c:v>89.747209658503067</c:v>
                </c:pt>
                <c:pt idx="197">
                  <c:v>89.617779582970925</c:v>
                </c:pt>
                <c:pt idx="198">
                  <c:v>89.44970450858311</c:v>
                </c:pt>
                <c:pt idx="199">
                  <c:v>89.285105439383614</c:v>
                </c:pt>
                <c:pt idx="200">
                  <c:v>89.513908369115825</c:v>
                </c:pt>
                <c:pt idx="201">
                  <c:v>89.392861600213749</c:v>
                </c:pt>
                <c:pt idx="202">
                  <c:v>89.164467612268098</c:v>
                </c:pt>
                <c:pt idx="203">
                  <c:v>89.462995116655193</c:v>
                </c:pt>
                <c:pt idx="204">
                  <c:v>89.303916761577767</c:v>
                </c:pt>
                <c:pt idx="205">
                  <c:v>89.689139924773102</c:v>
                </c:pt>
                <c:pt idx="206">
                  <c:v>88.851627145342349</c:v>
                </c:pt>
                <c:pt idx="207">
                  <c:v>89.068979705043205</c:v>
                </c:pt>
                <c:pt idx="208">
                  <c:v>89.375277103379801</c:v>
                </c:pt>
                <c:pt idx="209">
                  <c:v>89.248914091248963</c:v>
                </c:pt>
                <c:pt idx="210">
                  <c:v>89.030130235294166</c:v>
                </c:pt>
                <c:pt idx="211">
                  <c:v>89.954747615320073</c:v>
                </c:pt>
                <c:pt idx="212">
                  <c:v>89.858646295414644</c:v>
                </c:pt>
                <c:pt idx="213">
                  <c:v>88.065027618371857</c:v>
                </c:pt>
                <c:pt idx="214">
                  <c:v>88.689686197756828</c:v>
                </c:pt>
                <c:pt idx="215">
                  <c:v>89.054666742504153</c:v>
                </c:pt>
                <c:pt idx="216">
                  <c:v>88.358647821316822</c:v>
                </c:pt>
                <c:pt idx="217">
                  <c:v>88.073410925001994</c:v>
                </c:pt>
                <c:pt idx="218">
                  <c:v>88.246188829938276</c:v>
                </c:pt>
                <c:pt idx="219">
                  <c:v>88.585814983901727</c:v>
                </c:pt>
                <c:pt idx="220">
                  <c:v>88.581316624246497</c:v>
                </c:pt>
                <c:pt idx="221">
                  <c:v>88.274610284123156</c:v>
                </c:pt>
                <c:pt idx="222">
                  <c:v>88.027813915770153</c:v>
                </c:pt>
                <c:pt idx="223">
                  <c:v>87.750551384298547</c:v>
                </c:pt>
                <c:pt idx="224">
                  <c:v>88.252527427634078</c:v>
                </c:pt>
                <c:pt idx="225">
                  <c:v>88.044580529030327</c:v>
                </c:pt>
                <c:pt idx="226">
                  <c:v>87.74830220447086</c:v>
                </c:pt>
                <c:pt idx="227">
                  <c:v>87.637478980239408</c:v>
                </c:pt>
                <c:pt idx="228">
                  <c:v>87.934984130159606</c:v>
                </c:pt>
                <c:pt idx="229">
                  <c:v>87.703932020599794</c:v>
                </c:pt>
                <c:pt idx="230">
                  <c:v>87.501505836117957</c:v>
                </c:pt>
                <c:pt idx="231">
                  <c:v>87.765682230411315</c:v>
                </c:pt>
                <c:pt idx="232">
                  <c:v>88.631003051346596</c:v>
                </c:pt>
                <c:pt idx="233">
                  <c:v>86.608376973678261</c:v>
                </c:pt>
                <c:pt idx="234">
                  <c:v>86.99155542793936</c:v>
                </c:pt>
                <c:pt idx="235">
                  <c:v>87.473084381933319</c:v>
                </c:pt>
                <c:pt idx="236">
                  <c:v>87.93580201373328</c:v>
                </c:pt>
                <c:pt idx="237">
                  <c:v>86.949434423895539</c:v>
                </c:pt>
                <c:pt idx="238">
                  <c:v>86.050580376440195</c:v>
                </c:pt>
                <c:pt idx="239">
                  <c:v>86.99952979278234</c:v>
                </c:pt>
                <c:pt idx="240">
                  <c:v>87.183144655069839</c:v>
                </c:pt>
                <c:pt idx="241">
                  <c:v>87.321775920805834</c:v>
                </c:pt>
                <c:pt idx="242">
                  <c:v>86.97008598413062</c:v>
                </c:pt>
                <c:pt idx="243">
                  <c:v>86.899134584115501</c:v>
                </c:pt>
                <c:pt idx="244">
                  <c:v>87.098493705195594</c:v>
                </c:pt>
                <c:pt idx="245">
                  <c:v>87.01547852246901</c:v>
                </c:pt>
                <c:pt idx="246">
                  <c:v>86.817550697642488</c:v>
                </c:pt>
                <c:pt idx="247">
                  <c:v>86.636593956969634</c:v>
                </c:pt>
                <c:pt idx="248">
                  <c:v>86.938392995651327</c:v>
                </c:pt>
                <c:pt idx="249">
                  <c:v>86.961702677500483</c:v>
                </c:pt>
                <c:pt idx="250">
                  <c:v>86.869077362783116</c:v>
                </c:pt>
                <c:pt idx="251">
                  <c:v>87.204205157091565</c:v>
                </c:pt>
                <c:pt idx="252">
                  <c:v>86.990737544365516</c:v>
                </c:pt>
                <c:pt idx="253">
                  <c:v>86.835748607156404</c:v>
                </c:pt>
                <c:pt idx="254">
                  <c:v>86.671558479743595</c:v>
                </c:pt>
                <c:pt idx="255">
                  <c:v>87.010980162813865</c:v>
                </c:pt>
                <c:pt idx="256">
                  <c:v>86.759072022125551</c:v>
                </c:pt>
                <c:pt idx="257">
                  <c:v>86.677079193865808</c:v>
                </c:pt>
                <c:pt idx="258">
                  <c:v>87.214019759975614</c:v>
                </c:pt>
                <c:pt idx="259">
                  <c:v>87.040423971465586</c:v>
                </c:pt>
                <c:pt idx="260">
                  <c:v>87.136729762264423</c:v>
                </c:pt>
                <c:pt idx="261">
                  <c:v>87.046149156481206</c:v>
                </c:pt>
                <c:pt idx="262">
                  <c:v>87.010366750133613</c:v>
                </c:pt>
                <c:pt idx="263">
                  <c:v>86.939619821011803</c:v>
                </c:pt>
                <c:pt idx="264">
                  <c:v>86.950252307469441</c:v>
                </c:pt>
                <c:pt idx="265">
                  <c:v>87.23303555306336</c:v>
                </c:pt>
                <c:pt idx="266">
                  <c:v>86.989101777218295</c:v>
                </c:pt>
                <c:pt idx="267">
                  <c:v>86.835135194476251</c:v>
                </c:pt>
                <c:pt idx="268">
                  <c:v>86.618396047455533</c:v>
                </c:pt>
                <c:pt idx="269">
                  <c:v>86.773180513771337</c:v>
                </c:pt>
                <c:pt idx="270">
                  <c:v>86.709590065919002</c:v>
                </c:pt>
                <c:pt idx="271">
                  <c:v>86.490806209964234</c:v>
                </c:pt>
                <c:pt idx="272">
                  <c:v>86.612670862439899</c:v>
                </c:pt>
                <c:pt idx="273">
                  <c:v>86.425784465858086</c:v>
                </c:pt>
                <c:pt idx="274">
                  <c:v>86.457681925230787</c:v>
                </c:pt>
                <c:pt idx="275">
                  <c:v>86.730650567940671</c:v>
                </c:pt>
                <c:pt idx="276">
                  <c:v>86.534154039368303</c:v>
                </c:pt>
                <c:pt idx="277">
                  <c:v>86.219677805294751</c:v>
                </c:pt>
                <c:pt idx="278">
                  <c:v>86.04771778393237</c:v>
                </c:pt>
                <c:pt idx="279">
                  <c:v>86.540288166170782</c:v>
                </c:pt>
                <c:pt idx="280">
                  <c:v>86.399816662394286</c:v>
                </c:pt>
                <c:pt idx="281">
                  <c:v>85.947322575265218</c:v>
                </c:pt>
                <c:pt idx="282">
                  <c:v>86.379982985732866</c:v>
                </c:pt>
                <c:pt idx="283">
                  <c:v>86.118669183947659</c:v>
                </c:pt>
                <c:pt idx="284">
                  <c:v>86.38325452002762</c:v>
                </c:pt>
                <c:pt idx="285">
                  <c:v>86.417810101014624</c:v>
                </c:pt>
                <c:pt idx="286">
                  <c:v>85.851834668040041</c:v>
                </c:pt>
                <c:pt idx="287">
                  <c:v>85.872077286488178</c:v>
                </c:pt>
                <c:pt idx="288">
                  <c:v>86.158541008163695</c:v>
                </c:pt>
                <c:pt idx="289">
                  <c:v>86.223562752269842</c:v>
                </c:pt>
                <c:pt idx="290">
                  <c:v>86.052216143587373</c:v>
                </c:pt>
                <c:pt idx="291">
                  <c:v>86.123985427176351</c:v>
                </c:pt>
                <c:pt idx="292">
                  <c:v>86.023181276722241</c:v>
                </c:pt>
                <c:pt idx="293">
                  <c:v>86.173262912489477</c:v>
                </c:pt>
                <c:pt idx="294">
                  <c:v>85.780269855344329</c:v>
                </c:pt>
                <c:pt idx="295">
                  <c:v>85.668424276646121</c:v>
                </c:pt>
                <c:pt idx="296">
                  <c:v>85.999258182192847</c:v>
                </c:pt>
                <c:pt idx="297">
                  <c:v>86.040356831769358</c:v>
                </c:pt>
                <c:pt idx="298">
                  <c:v>86.030542228885395</c:v>
                </c:pt>
                <c:pt idx="299">
                  <c:v>86.355446478523064</c:v>
                </c:pt>
                <c:pt idx="300">
                  <c:v>86.193301060044405</c:v>
                </c:pt>
                <c:pt idx="301">
                  <c:v>86.115806591439565</c:v>
                </c:pt>
                <c:pt idx="302">
                  <c:v>85.450662775158435</c:v>
                </c:pt>
                <c:pt idx="303">
                  <c:v>85.811962843824062</c:v>
                </c:pt>
                <c:pt idx="304">
                  <c:v>86.242783016250954</c:v>
                </c:pt>
                <c:pt idx="305">
                  <c:v>86.205773784542529</c:v>
                </c:pt>
                <c:pt idx="306">
                  <c:v>86.433554359807758</c:v>
                </c:pt>
                <c:pt idx="307">
                  <c:v>86.282041427786737</c:v>
                </c:pt>
                <c:pt idx="308">
                  <c:v>86.060803921110889</c:v>
                </c:pt>
                <c:pt idx="309">
                  <c:v>86.091270084229677</c:v>
                </c:pt>
                <c:pt idx="310">
                  <c:v>86.217224154573998</c:v>
                </c:pt>
                <c:pt idx="311">
                  <c:v>86.179601510185407</c:v>
                </c:pt>
                <c:pt idx="312">
                  <c:v>86.129506141298705</c:v>
                </c:pt>
                <c:pt idx="313">
                  <c:v>86.459726634164923</c:v>
                </c:pt>
                <c:pt idx="314">
                  <c:v>86.176329975890866</c:v>
                </c:pt>
                <c:pt idx="315">
                  <c:v>85.771068665140675</c:v>
                </c:pt>
                <c:pt idx="316">
                  <c:v>86.09065667154961</c:v>
                </c:pt>
                <c:pt idx="317">
                  <c:v>86.293696268711372</c:v>
                </c:pt>
                <c:pt idx="318">
                  <c:v>85.944664453650887</c:v>
                </c:pt>
                <c:pt idx="319">
                  <c:v>85.52079629159978</c:v>
                </c:pt>
                <c:pt idx="320">
                  <c:v>85.773522315861854</c:v>
                </c:pt>
                <c:pt idx="321">
                  <c:v>85.838135118181157</c:v>
                </c:pt>
                <c:pt idx="322">
                  <c:v>85.945277866330883</c:v>
                </c:pt>
                <c:pt idx="323">
                  <c:v>85.901725566033491</c:v>
                </c:pt>
                <c:pt idx="324">
                  <c:v>85.799694590218991</c:v>
                </c:pt>
                <c:pt idx="325">
                  <c:v>85.514662164797485</c:v>
                </c:pt>
                <c:pt idx="326">
                  <c:v>85.445346531929616</c:v>
                </c:pt>
                <c:pt idx="327">
                  <c:v>85.498713435111071</c:v>
                </c:pt>
                <c:pt idx="328">
                  <c:v>85.393001983215001</c:v>
                </c:pt>
                <c:pt idx="329">
                  <c:v>85.263571907682959</c:v>
                </c:pt>
                <c:pt idx="330">
                  <c:v>85.616079727931677</c:v>
                </c:pt>
                <c:pt idx="331">
                  <c:v>85.574572136568108</c:v>
                </c:pt>
                <c:pt idx="332">
                  <c:v>85.267865796444539</c:v>
                </c:pt>
                <c:pt idx="333">
                  <c:v>85.342088730754483</c:v>
                </c:pt>
                <c:pt idx="334">
                  <c:v>85.429397802243031</c:v>
                </c:pt>
                <c:pt idx="335">
                  <c:v>85.521205233386851</c:v>
                </c:pt>
                <c:pt idx="336">
                  <c:v>84.458978942092017</c:v>
                </c:pt>
                <c:pt idx="337">
                  <c:v>85.542061264515098</c:v>
                </c:pt>
                <c:pt idx="338">
                  <c:v>85.673331578087982</c:v>
                </c:pt>
                <c:pt idx="339">
                  <c:v>85.584591210345536</c:v>
                </c:pt>
                <c:pt idx="340">
                  <c:v>85.333500953231209</c:v>
                </c:pt>
                <c:pt idx="341">
                  <c:v>85.300172197604354</c:v>
                </c:pt>
                <c:pt idx="342">
                  <c:v>85.365193941710501</c:v>
                </c:pt>
                <c:pt idx="343">
                  <c:v>85.141298313420336</c:v>
                </c:pt>
                <c:pt idx="344">
                  <c:v>85.581524146944389</c:v>
                </c:pt>
                <c:pt idx="345">
                  <c:v>85.270728388952477</c:v>
                </c:pt>
                <c:pt idx="346">
                  <c:v>85.09754154222918</c:v>
                </c:pt>
                <c:pt idx="347">
                  <c:v>85.292811245441484</c:v>
                </c:pt>
                <c:pt idx="348">
                  <c:v>85.330638360723242</c:v>
                </c:pt>
                <c:pt idx="349">
                  <c:v>85.175240481727286</c:v>
                </c:pt>
                <c:pt idx="350">
                  <c:v>85.219815136491789</c:v>
                </c:pt>
                <c:pt idx="351">
                  <c:v>85.311213625848751</c:v>
                </c:pt>
                <c:pt idx="352">
                  <c:v>85.562712824749966</c:v>
                </c:pt>
                <c:pt idx="353">
                  <c:v>85.547990920424056</c:v>
                </c:pt>
                <c:pt idx="354">
                  <c:v>85.353743571679175</c:v>
                </c:pt>
                <c:pt idx="355">
                  <c:v>85.695209963683681</c:v>
                </c:pt>
                <c:pt idx="356">
                  <c:v>85.458023727321176</c:v>
                </c:pt>
                <c:pt idx="357">
                  <c:v>85.405883649500311</c:v>
                </c:pt>
                <c:pt idx="358">
                  <c:v>85.400158464484477</c:v>
                </c:pt>
                <c:pt idx="359">
                  <c:v>85.703388799420182</c:v>
                </c:pt>
                <c:pt idx="360">
                  <c:v>85.550853512932065</c:v>
                </c:pt>
                <c:pt idx="361">
                  <c:v>86.019500800640984</c:v>
                </c:pt>
                <c:pt idx="362">
                  <c:v>85.592974516975545</c:v>
                </c:pt>
                <c:pt idx="363">
                  <c:v>85.206728999313455</c:v>
                </c:pt>
                <c:pt idx="364">
                  <c:v>85.329616006256302</c:v>
                </c:pt>
                <c:pt idx="365">
                  <c:v>85.583159914091596</c:v>
                </c:pt>
                <c:pt idx="366">
                  <c:v>85.218383840238005</c:v>
                </c:pt>
                <c:pt idx="367">
                  <c:v>85.110423208514604</c:v>
                </c:pt>
                <c:pt idx="368">
                  <c:v>85.342088730754512</c:v>
                </c:pt>
                <c:pt idx="369">
                  <c:v>85.121464636758915</c:v>
                </c:pt>
                <c:pt idx="370">
                  <c:v>84.960954985427563</c:v>
                </c:pt>
                <c:pt idx="371">
                  <c:v>85.406292591286999</c:v>
                </c:pt>
                <c:pt idx="372">
                  <c:v>85.427762035095824</c:v>
                </c:pt>
                <c:pt idx="373">
                  <c:v>85.418765315785549</c:v>
                </c:pt>
                <c:pt idx="374">
                  <c:v>84.470633783016837</c:v>
                </c:pt>
                <c:pt idx="375">
                  <c:v>85.048877469596476</c:v>
                </c:pt>
                <c:pt idx="376">
                  <c:v>85.085477759517744</c:v>
                </c:pt>
                <c:pt idx="377">
                  <c:v>85.008187761806639</c:v>
                </c:pt>
                <c:pt idx="378">
                  <c:v>85.017797893797194</c:v>
                </c:pt>
                <c:pt idx="379">
                  <c:v>84.96115945632117</c:v>
                </c:pt>
                <c:pt idx="380">
                  <c:v>85.138435720912454</c:v>
                </c:pt>
                <c:pt idx="381">
                  <c:v>85.25293942122525</c:v>
                </c:pt>
                <c:pt idx="382">
                  <c:v>85.277066986648322</c:v>
                </c:pt>
                <c:pt idx="383">
                  <c:v>85.01882024826412</c:v>
                </c:pt>
                <c:pt idx="384">
                  <c:v>84.832751735255968</c:v>
                </c:pt>
                <c:pt idx="385">
                  <c:v>85.054398183718632</c:v>
                </c:pt>
                <c:pt idx="386">
                  <c:v>85.124122758373446</c:v>
                </c:pt>
                <c:pt idx="387">
                  <c:v>85.24353376012813</c:v>
                </c:pt>
                <c:pt idx="388">
                  <c:v>84.810259936980231</c:v>
                </c:pt>
                <c:pt idx="389">
                  <c:v>85.063803844815624</c:v>
                </c:pt>
                <c:pt idx="390">
                  <c:v>85.200594872510976</c:v>
                </c:pt>
                <c:pt idx="391">
                  <c:v>84.612741053940809</c:v>
                </c:pt>
                <c:pt idx="392">
                  <c:v>84.663040893721003</c:v>
                </c:pt>
                <c:pt idx="393">
                  <c:v>85.354152513466033</c:v>
                </c:pt>
                <c:pt idx="394">
                  <c:v>85.046219347981875</c:v>
                </c:pt>
                <c:pt idx="395">
                  <c:v>84.367580452735297</c:v>
                </c:pt>
                <c:pt idx="396">
                  <c:v>84.936418478217817</c:v>
                </c:pt>
                <c:pt idx="397">
                  <c:v>85.724449301442036</c:v>
                </c:pt>
                <c:pt idx="398">
                  <c:v>84.309715189898469</c:v>
                </c:pt>
                <c:pt idx="399">
                  <c:v>84.882029220569038</c:v>
                </c:pt>
                <c:pt idx="400">
                  <c:v>84.811282291447256</c:v>
                </c:pt>
                <c:pt idx="401">
                  <c:v>85.052149003891031</c:v>
                </c:pt>
                <c:pt idx="402">
                  <c:v>85.54308361898218</c:v>
                </c:pt>
                <c:pt idx="403">
                  <c:v>85.33615907484554</c:v>
                </c:pt>
                <c:pt idx="404">
                  <c:v>85.533677957885061</c:v>
                </c:pt>
                <c:pt idx="405">
                  <c:v>85.435736399939131</c:v>
                </c:pt>
                <c:pt idx="406">
                  <c:v>85.503211794766031</c:v>
                </c:pt>
                <c:pt idx="407">
                  <c:v>85.415493781490966</c:v>
                </c:pt>
                <c:pt idx="408">
                  <c:v>85.594814755016415</c:v>
                </c:pt>
                <c:pt idx="409">
                  <c:v>85.803170595406982</c:v>
                </c:pt>
                <c:pt idx="410">
                  <c:v>85.627734568856198</c:v>
                </c:pt>
                <c:pt idx="411">
                  <c:v>85.352312275425334</c:v>
                </c:pt>
                <c:pt idx="412">
                  <c:v>85.446368886396598</c:v>
                </c:pt>
                <c:pt idx="413">
                  <c:v>85.311418096742329</c:v>
                </c:pt>
                <c:pt idx="414">
                  <c:v>85.32266399587995</c:v>
                </c:pt>
                <c:pt idx="415">
                  <c:v>85.215112305943478</c:v>
                </c:pt>
                <c:pt idx="416">
                  <c:v>85.404043411459455</c:v>
                </c:pt>
                <c:pt idx="417">
                  <c:v>85.181579079423202</c:v>
                </c:pt>
                <c:pt idx="418">
                  <c:v>84.899409246509506</c:v>
                </c:pt>
                <c:pt idx="419">
                  <c:v>85.417334019531665</c:v>
                </c:pt>
                <c:pt idx="420">
                  <c:v>84.992239032120395</c:v>
                </c:pt>
                <c:pt idx="421">
                  <c:v>84.900840542763518</c:v>
                </c:pt>
                <c:pt idx="422">
                  <c:v>84.768956816510155</c:v>
                </c:pt>
                <c:pt idx="423">
                  <c:v>85.007369878232922</c:v>
                </c:pt>
                <c:pt idx="424">
                  <c:v>84.842361867246439</c:v>
                </c:pt>
                <c:pt idx="425">
                  <c:v>84.807192873578842</c:v>
                </c:pt>
                <c:pt idx="426">
                  <c:v>85.163176699015878</c:v>
                </c:pt>
                <c:pt idx="427">
                  <c:v>84.856061417105366</c:v>
                </c:pt>
                <c:pt idx="428">
                  <c:v>84.81271358770131</c:v>
                </c:pt>
                <c:pt idx="429">
                  <c:v>84.736854886243876</c:v>
                </c:pt>
                <c:pt idx="430">
                  <c:v>85.055011596398828</c:v>
                </c:pt>
                <c:pt idx="431">
                  <c:v>85.014117417715582</c:v>
                </c:pt>
                <c:pt idx="432">
                  <c:v>84.666721369802332</c:v>
                </c:pt>
                <c:pt idx="433">
                  <c:v>84.987331730678363</c:v>
                </c:pt>
                <c:pt idx="434">
                  <c:v>85.265207674830307</c:v>
                </c:pt>
                <c:pt idx="435">
                  <c:v>85.019024719157656</c:v>
                </c:pt>
                <c:pt idx="436">
                  <c:v>84.924763637292969</c:v>
                </c:pt>
                <c:pt idx="437">
                  <c:v>84.483310978408326</c:v>
                </c:pt>
                <c:pt idx="438">
                  <c:v>85.204275348592233</c:v>
                </c:pt>
                <c:pt idx="439">
                  <c:v>84.96688464133679</c:v>
                </c:pt>
                <c:pt idx="440">
                  <c:v>85.049899824063388</c:v>
                </c:pt>
                <c:pt idx="441">
                  <c:v>84.985900434424309</c:v>
                </c:pt>
                <c:pt idx="442">
                  <c:v>84.882233691462744</c:v>
                </c:pt>
                <c:pt idx="443">
                  <c:v>85.106333790646161</c:v>
                </c:pt>
                <c:pt idx="444">
                  <c:v>85.051126649423878</c:v>
                </c:pt>
                <c:pt idx="445">
                  <c:v>85.168492942244725</c:v>
                </c:pt>
                <c:pt idx="446">
                  <c:v>85.117784160677445</c:v>
                </c:pt>
                <c:pt idx="447">
                  <c:v>85.10653826153947</c:v>
                </c:pt>
                <c:pt idx="448">
                  <c:v>85.14538773128875</c:v>
                </c:pt>
                <c:pt idx="449">
                  <c:v>85.051331120317386</c:v>
                </c:pt>
                <c:pt idx="450">
                  <c:v>85.322663995880035</c:v>
                </c:pt>
                <c:pt idx="451">
                  <c:v>85.151726328984623</c:v>
                </c:pt>
                <c:pt idx="452">
                  <c:v>85.223086670786515</c:v>
                </c:pt>
                <c:pt idx="453">
                  <c:v>85.229016326695572</c:v>
                </c:pt>
                <c:pt idx="454">
                  <c:v>85.270319447165747</c:v>
                </c:pt>
                <c:pt idx="455">
                  <c:v>85.173809185473473</c:v>
                </c:pt>
                <c:pt idx="456">
                  <c:v>85.260504844281797</c:v>
                </c:pt>
                <c:pt idx="457">
                  <c:v>85.186690851758755</c:v>
                </c:pt>
                <c:pt idx="458">
                  <c:v>85.060123368734196</c:v>
                </c:pt>
                <c:pt idx="459">
                  <c:v>84.96974723384443</c:v>
                </c:pt>
                <c:pt idx="460">
                  <c:v>85.289744182040181</c:v>
                </c:pt>
                <c:pt idx="461">
                  <c:v>85.141502784313801</c:v>
                </c:pt>
                <c:pt idx="462">
                  <c:v>85.050922178530598</c:v>
                </c:pt>
                <c:pt idx="463">
                  <c:v>84.763640573281506</c:v>
                </c:pt>
                <c:pt idx="464">
                  <c:v>85.081592812542794</c:v>
                </c:pt>
                <c:pt idx="465">
                  <c:v>84.933351414816514</c:v>
                </c:pt>
                <c:pt idx="466">
                  <c:v>84.629303196307248</c:v>
                </c:pt>
                <c:pt idx="467">
                  <c:v>84.840521629205725</c:v>
                </c:pt>
                <c:pt idx="468">
                  <c:v>85.012686121461854</c:v>
                </c:pt>
                <c:pt idx="469">
                  <c:v>85.113490271915694</c:v>
                </c:pt>
                <c:pt idx="470">
                  <c:v>84.786132371557287</c:v>
                </c:pt>
                <c:pt idx="471">
                  <c:v>85.046628289768904</c:v>
                </c:pt>
                <c:pt idx="472">
                  <c:v>84.604153276417108</c:v>
                </c:pt>
                <c:pt idx="473">
                  <c:v>84.78122507011507</c:v>
                </c:pt>
                <c:pt idx="474">
                  <c:v>84.226291065384999</c:v>
                </c:pt>
                <c:pt idx="475">
                  <c:v>85.266638971084262</c:v>
                </c:pt>
                <c:pt idx="476">
                  <c:v>85.080774928969277</c:v>
                </c:pt>
                <c:pt idx="477">
                  <c:v>83.818780574807448</c:v>
                </c:pt>
                <c:pt idx="478">
                  <c:v>84.737672769817607</c:v>
                </c:pt>
                <c:pt idx="479">
                  <c:v>85.470496451819528</c:v>
                </c:pt>
                <c:pt idx="480">
                  <c:v>84.395184023346431</c:v>
                </c:pt>
                <c:pt idx="481">
                  <c:v>84.110765010604936</c:v>
                </c:pt>
                <c:pt idx="482">
                  <c:v>85.019842602731288</c:v>
                </c:pt>
                <c:pt idx="483">
                  <c:v>84.888163347371773</c:v>
                </c:pt>
                <c:pt idx="484">
                  <c:v>83.210888608682382</c:v>
                </c:pt>
                <c:pt idx="485">
                  <c:v>84.155748607156582</c:v>
                </c:pt>
                <c:pt idx="486">
                  <c:v>84.410519340352323</c:v>
                </c:pt>
                <c:pt idx="487">
                  <c:v>84.077231784084745</c:v>
                </c:pt>
                <c:pt idx="488">
                  <c:v>84.657724650492071</c:v>
                </c:pt>
                <c:pt idx="489">
                  <c:v>84.809850995193443</c:v>
                </c:pt>
                <c:pt idx="490">
                  <c:v>84.082752498207157</c:v>
                </c:pt>
                <c:pt idx="491">
                  <c:v>84.507234072938274</c:v>
                </c:pt>
                <c:pt idx="492">
                  <c:v>84.156975432516873</c:v>
                </c:pt>
                <c:pt idx="493">
                  <c:v>84.737263828030763</c:v>
                </c:pt>
                <c:pt idx="494">
                  <c:v>84.844202105287408</c:v>
                </c:pt>
                <c:pt idx="495">
                  <c:v>84.783269779049249</c:v>
                </c:pt>
                <c:pt idx="496">
                  <c:v>84.677967268940108</c:v>
                </c:pt>
                <c:pt idx="497">
                  <c:v>84.515617379568269</c:v>
                </c:pt>
                <c:pt idx="498">
                  <c:v>84.600268329442287</c:v>
                </c:pt>
                <c:pt idx="499">
                  <c:v>84.758119859159208</c:v>
                </c:pt>
                <c:pt idx="500">
                  <c:v>84.784905546196853</c:v>
                </c:pt>
                <c:pt idx="501">
                  <c:v>85.025363316853642</c:v>
                </c:pt>
                <c:pt idx="502">
                  <c:v>85.086500113984883</c:v>
                </c:pt>
                <c:pt idx="503">
                  <c:v>84.953798504157945</c:v>
                </c:pt>
                <c:pt idx="504">
                  <c:v>84.394366139772643</c:v>
                </c:pt>
                <c:pt idx="505">
                  <c:v>84.749123139848962</c:v>
                </c:pt>
                <c:pt idx="506">
                  <c:v>84.486378041809871</c:v>
                </c:pt>
                <c:pt idx="507">
                  <c:v>84.354903257343423</c:v>
                </c:pt>
                <c:pt idx="508">
                  <c:v>84.674491263752358</c:v>
                </c:pt>
                <c:pt idx="509">
                  <c:v>84.603335392843505</c:v>
                </c:pt>
                <c:pt idx="510">
                  <c:v>84.511936903486628</c:v>
                </c:pt>
                <c:pt idx="511">
                  <c:v>84.123033264209894</c:v>
                </c:pt>
                <c:pt idx="512">
                  <c:v>84.159633554131517</c:v>
                </c:pt>
                <c:pt idx="513">
                  <c:v>84.23999061524367</c:v>
                </c:pt>
                <c:pt idx="514">
                  <c:v>84.217089875181102</c:v>
                </c:pt>
                <c:pt idx="515">
                  <c:v>84.298469290760607</c:v>
                </c:pt>
                <c:pt idx="516">
                  <c:v>84.233447546654574</c:v>
                </c:pt>
                <c:pt idx="517">
                  <c:v>84.210751277485414</c:v>
                </c:pt>
                <c:pt idx="518">
                  <c:v>83.852109330433976</c:v>
                </c:pt>
                <c:pt idx="519">
                  <c:v>84.082139085526777</c:v>
                </c:pt>
                <c:pt idx="520">
                  <c:v>84.251645456168376</c:v>
                </c:pt>
                <c:pt idx="521">
                  <c:v>83.527614022583293</c:v>
                </c:pt>
                <c:pt idx="522">
                  <c:v>83.856403219195741</c:v>
                </c:pt>
                <c:pt idx="523">
                  <c:v>83.943303348897558</c:v>
                </c:pt>
                <c:pt idx="524">
                  <c:v>83.832275653772783</c:v>
                </c:pt>
                <c:pt idx="525">
                  <c:v>84.237945906309477</c:v>
                </c:pt>
                <c:pt idx="526">
                  <c:v>83.971929273975903</c:v>
                </c:pt>
                <c:pt idx="527">
                  <c:v>84.191122071717231</c:v>
                </c:pt>
                <c:pt idx="528">
                  <c:v>83.568712672160032</c:v>
                </c:pt>
                <c:pt idx="529">
                  <c:v>83.712660181124562</c:v>
                </c:pt>
                <c:pt idx="530">
                  <c:v>83.74803364568551</c:v>
                </c:pt>
                <c:pt idx="531">
                  <c:v>83.799764781719801</c:v>
                </c:pt>
                <c:pt idx="532">
                  <c:v>83.917744487220432</c:v>
                </c:pt>
                <c:pt idx="533">
                  <c:v>84.060669641718263</c:v>
                </c:pt>
                <c:pt idx="534">
                  <c:v>83.989104829022665</c:v>
                </c:pt>
                <c:pt idx="535">
                  <c:v>83.786065231861002</c:v>
                </c:pt>
                <c:pt idx="536">
                  <c:v>83.502873044480069</c:v>
                </c:pt>
                <c:pt idx="537">
                  <c:v>84.367784923628463</c:v>
                </c:pt>
                <c:pt idx="538">
                  <c:v>82.995580757915747</c:v>
                </c:pt>
                <c:pt idx="539">
                  <c:v>83.532316853131746</c:v>
                </c:pt>
                <c:pt idx="540">
                  <c:v>83.841272373083001</c:v>
                </c:pt>
                <c:pt idx="541">
                  <c:v>84.424832302891545</c:v>
                </c:pt>
                <c:pt idx="542">
                  <c:v>83.564009841611238</c:v>
                </c:pt>
                <c:pt idx="543">
                  <c:v>83.238901121080303</c:v>
                </c:pt>
                <c:pt idx="544">
                  <c:v>84.327095215838966</c:v>
                </c:pt>
                <c:pt idx="545">
                  <c:v>83.240945830014397</c:v>
                </c:pt>
                <c:pt idx="546">
                  <c:v>82.790905393606408</c:v>
                </c:pt>
                <c:pt idx="547">
                  <c:v>84.204412679789328</c:v>
                </c:pt>
                <c:pt idx="548">
                  <c:v>84.323210268863875</c:v>
                </c:pt>
                <c:pt idx="549">
                  <c:v>83.190032577553851</c:v>
                </c:pt>
                <c:pt idx="550">
                  <c:v>83.551946058899659</c:v>
                </c:pt>
                <c:pt idx="551">
                  <c:v>83.922651788662705</c:v>
                </c:pt>
                <c:pt idx="552">
                  <c:v>81.885099335774683</c:v>
                </c:pt>
                <c:pt idx="553">
                  <c:v>83.230313343556716</c:v>
                </c:pt>
                <c:pt idx="554">
                  <c:v>83.503281986267041</c:v>
                </c:pt>
                <c:pt idx="555">
                  <c:v>83.220294269779529</c:v>
                </c:pt>
                <c:pt idx="556">
                  <c:v>83.766844967879734</c:v>
                </c:pt>
                <c:pt idx="557">
                  <c:v>83.532316853131931</c:v>
                </c:pt>
                <c:pt idx="558">
                  <c:v>83.360561302662731</c:v>
                </c:pt>
                <c:pt idx="559">
                  <c:v>83.17755985305557</c:v>
                </c:pt>
                <c:pt idx="560">
                  <c:v>83.350542228885345</c:v>
                </c:pt>
                <c:pt idx="561">
                  <c:v>83.15670382192738</c:v>
                </c:pt>
                <c:pt idx="562">
                  <c:v>82.819122376897667</c:v>
                </c:pt>
                <c:pt idx="563">
                  <c:v>83.25648561791408</c:v>
                </c:pt>
                <c:pt idx="564">
                  <c:v>83.620648279087533</c:v>
                </c:pt>
                <c:pt idx="565">
                  <c:v>83.201278476691741</c:v>
                </c:pt>
                <c:pt idx="566">
                  <c:v>83.114378346990307</c:v>
                </c:pt>
                <c:pt idx="567">
                  <c:v>82.941804912947333</c:v>
                </c:pt>
                <c:pt idx="568">
                  <c:v>82.698893491569237</c:v>
                </c:pt>
                <c:pt idx="569">
                  <c:v>82.819122376897866</c:v>
                </c:pt>
                <c:pt idx="570">
                  <c:v>83.305558632333941</c:v>
                </c:pt>
                <c:pt idx="571">
                  <c:v>83.241968184481635</c:v>
                </c:pt>
                <c:pt idx="572">
                  <c:v>82.925651712367298</c:v>
                </c:pt>
                <c:pt idx="573">
                  <c:v>82.647980239108705</c:v>
                </c:pt>
                <c:pt idx="574">
                  <c:v>82.450870297856113</c:v>
                </c:pt>
                <c:pt idx="575">
                  <c:v>82.704005263904833</c:v>
                </c:pt>
                <c:pt idx="576">
                  <c:v>82.544722437933771</c:v>
                </c:pt>
                <c:pt idx="577">
                  <c:v>82.680082169375297</c:v>
                </c:pt>
                <c:pt idx="578">
                  <c:v>82.89191401495377</c:v>
                </c:pt>
                <c:pt idx="579">
                  <c:v>82.558421987792741</c:v>
                </c:pt>
                <c:pt idx="580">
                  <c:v>82.512620507667535</c:v>
                </c:pt>
                <c:pt idx="581">
                  <c:v>82.463547493248001</c:v>
                </c:pt>
                <c:pt idx="582">
                  <c:v>82.368264056915976</c:v>
                </c:pt>
                <c:pt idx="583">
                  <c:v>82.355586861524316</c:v>
                </c:pt>
                <c:pt idx="584">
                  <c:v>82.426947203326534</c:v>
                </c:pt>
                <c:pt idx="585">
                  <c:v>82.128828640726169</c:v>
                </c:pt>
                <c:pt idx="586">
                  <c:v>82.451074768749535</c:v>
                </c:pt>
                <c:pt idx="587">
                  <c:v>83.334593499198775</c:v>
                </c:pt>
                <c:pt idx="588">
                  <c:v>82.537361485771029</c:v>
                </c:pt>
                <c:pt idx="589">
                  <c:v>83.270594109559752</c:v>
                </c:pt>
                <c:pt idx="590">
                  <c:v>82.843454413214275</c:v>
                </c:pt>
                <c:pt idx="591">
                  <c:v>82.724656824139927</c:v>
                </c:pt>
                <c:pt idx="592">
                  <c:v>82.493604714579973</c:v>
                </c:pt>
                <c:pt idx="593">
                  <c:v>82.269300144502907</c:v>
                </c:pt>
                <c:pt idx="594">
                  <c:v>82.762483939421742</c:v>
                </c:pt>
                <c:pt idx="595">
                  <c:v>83.171016784466175</c:v>
                </c:pt>
                <c:pt idx="596">
                  <c:v>83.073893110094005</c:v>
                </c:pt>
                <c:pt idx="597">
                  <c:v>82.775570076600232</c:v>
                </c:pt>
                <c:pt idx="598">
                  <c:v>82.52713794110015</c:v>
                </c:pt>
                <c:pt idx="599">
                  <c:v>82.36294781368737</c:v>
                </c:pt>
                <c:pt idx="600">
                  <c:v>82.727723887540904</c:v>
                </c:pt>
                <c:pt idx="601">
                  <c:v>82.876987639734367</c:v>
                </c:pt>
                <c:pt idx="602">
                  <c:v>82.616082779736061</c:v>
                </c:pt>
                <c:pt idx="603">
                  <c:v>82.49953437048903</c:v>
                </c:pt>
                <c:pt idx="604">
                  <c:v>82.686625237964606</c:v>
                </c:pt>
                <c:pt idx="605">
                  <c:v>82.669858624704318</c:v>
                </c:pt>
                <c:pt idx="606">
                  <c:v>82.112470969253238</c:v>
                </c:pt>
                <c:pt idx="607">
                  <c:v>82.180559776760575</c:v>
                </c:pt>
                <c:pt idx="608">
                  <c:v>82.398730220034949</c:v>
                </c:pt>
                <c:pt idx="609">
                  <c:v>82.438397573357648</c:v>
                </c:pt>
                <c:pt idx="610">
                  <c:v>82.444327229266875</c:v>
                </c:pt>
                <c:pt idx="611">
                  <c:v>82.473566567025358</c:v>
                </c:pt>
                <c:pt idx="612">
                  <c:v>82.291380524910394</c:v>
                </c:pt>
                <c:pt idx="613">
                  <c:v>81.46736282444499</c:v>
                </c:pt>
                <c:pt idx="614">
                  <c:v>81.960137677577038</c:v>
                </c:pt>
                <c:pt idx="615">
                  <c:v>82.219815712214739</c:v>
                </c:pt>
                <c:pt idx="616">
                  <c:v>81.982629475852647</c:v>
                </c:pt>
                <c:pt idx="617">
                  <c:v>81.861991648737245</c:v>
                </c:pt>
                <c:pt idx="618">
                  <c:v>82.686009349202578</c:v>
                </c:pt>
                <c:pt idx="619">
                  <c:v>81.733174985885469</c:v>
                </c:pt>
                <c:pt idx="620">
                  <c:v>82.003076565194164</c:v>
                </c:pt>
                <c:pt idx="621">
                  <c:v>81.680012553597479</c:v>
                </c:pt>
                <c:pt idx="622">
                  <c:v>81.794516253910047</c:v>
                </c:pt>
                <c:pt idx="623">
                  <c:v>81.221997752346041</c:v>
                </c:pt>
                <c:pt idx="624">
                  <c:v>81.269026057831539</c:v>
                </c:pt>
                <c:pt idx="625">
                  <c:v>81.72295144121459</c:v>
                </c:pt>
                <c:pt idx="626">
                  <c:v>81.690236098267945</c:v>
                </c:pt>
                <c:pt idx="627">
                  <c:v>81.675923135728851</c:v>
                </c:pt>
                <c:pt idx="628">
                  <c:v>81.373306213473697</c:v>
                </c:pt>
                <c:pt idx="629">
                  <c:v>81.416245101090936</c:v>
                </c:pt>
                <c:pt idx="630">
                  <c:v>81.426468645761773</c:v>
                </c:pt>
                <c:pt idx="631">
                  <c:v>81.722951441214732</c:v>
                </c:pt>
                <c:pt idx="632">
                  <c:v>81.727040859082805</c:v>
                </c:pt>
                <c:pt idx="633">
                  <c:v>81.518480547798831</c:v>
                </c:pt>
                <c:pt idx="634">
                  <c:v>81.774069164568672</c:v>
                </c:pt>
                <c:pt idx="635">
                  <c:v>81.588000651560364</c:v>
                </c:pt>
                <c:pt idx="636">
                  <c:v>81.463273406576704</c:v>
                </c:pt>
                <c:pt idx="637">
                  <c:v>81.426468645761858</c:v>
                </c:pt>
                <c:pt idx="638">
                  <c:v>81.704549060807338</c:v>
                </c:pt>
                <c:pt idx="639">
                  <c:v>81.720906732280483</c:v>
                </c:pt>
                <c:pt idx="640">
                  <c:v>81.641163083848241</c:v>
                </c:pt>
                <c:pt idx="641">
                  <c:v>81.720906732280511</c:v>
                </c:pt>
                <c:pt idx="642">
                  <c:v>81.698414934004873</c:v>
                </c:pt>
                <c:pt idx="643">
                  <c:v>81.667744299992364</c:v>
                </c:pt>
                <c:pt idx="644">
                  <c:v>81.667744299992478</c:v>
                </c:pt>
                <c:pt idx="645">
                  <c:v>81.682057262531401</c:v>
                </c:pt>
                <c:pt idx="646">
                  <c:v>81.866081066605602</c:v>
                </c:pt>
                <c:pt idx="647">
                  <c:v>81.498033458457215</c:v>
                </c:pt>
                <c:pt idx="648">
                  <c:v>81.6697890089266</c:v>
                </c:pt>
                <c:pt idx="649">
                  <c:v>81.796560962844197</c:v>
                </c:pt>
                <c:pt idx="650">
                  <c:v>81.475541660181605</c:v>
                </c:pt>
                <c:pt idx="651">
                  <c:v>81.479631078049778</c:v>
                </c:pt>
                <c:pt idx="652">
                  <c:v>80.984811515983893</c:v>
                </c:pt>
                <c:pt idx="653">
                  <c:v>81.495988749523065</c:v>
                </c:pt>
                <c:pt idx="654">
                  <c:v>81.385574467078641</c:v>
                </c:pt>
                <c:pt idx="655">
                  <c:v>81.356948542000538</c:v>
                </c:pt>
                <c:pt idx="656">
                  <c:v>81.324233199054007</c:v>
                </c:pt>
                <c:pt idx="657">
                  <c:v>81.328322616922279</c:v>
                </c:pt>
                <c:pt idx="658">
                  <c:v>81.54506176394294</c:v>
                </c:pt>
                <c:pt idx="659">
                  <c:v>81.177014155794538</c:v>
                </c:pt>
                <c:pt idx="660">
                  <c:v>80.900978449683237</c:v>
                </c:pt>
                <c:pt idx="661">
                  <c:v>80.811011256580301</c:v>
                </c:pt>
                <c:pt idx="662">
                  <c:v>80.933693792629768</c:v>
                </c:pt>
                <c:pt idx="663">
                  <c:v>81.09113638056003</c:v>
                </c:pt>
                <c:pt idx="664">
                  <c:v>81.111583469901646</c:v>
                </c:pt>
                <c:pt idx="665">
                  <c:v>81.136119977111363</c:v>
                </c:pt>
                <c:pt idx="666">
                  <c:v>80.948006755168976</c:v>
                </c:pt>
                <c:pt idx="667">
                  <c:v>80.759893533226546</c:v>
                </c:pt>
                <c:pt idx="668">
                  <c:v>80.718999354543527</c:v>
                </c:pt>
                <c:pt idx="669">
                  <c:v>80.831458345921973</c:v>
                </c:pt>
                <c:pt idx="670">
                  <c:v>80.970498553444628</c:v>
                </c:pt>
                <c:pt idx="671">
                  <c:v>80.806921838712043</c:v>
                </c:pt>
                <c:pt idx="672">
                  <c:v>80.931649083695774</c:v>
                </c:pt>
                <c:pt idx="673">
                  <c:v>80.782385331502297</c:v>
                </c:pt>
                <c:pt idx="674">
                  <c:v>80.404114178683272</c:v>
                </c:pt>
                <c:pt idx="675">
                  <c:v>80.203732703135699</c:v>
                </c:pt>
                <c:pt idx="676">
                  <c:v>80.426605976958939</c:v>
                </c:pt>
                <c:pt idx="677">
                  <c:v>80.727178190280057</c:v>
                </c:pt>
                <c:pt idx="678">
                  <c:v>80.661747504386895</c:v>
                </c:pt>
                <c:pt idx="679">
                  <c:v>80.53702025940342</c:v>
                </c:pt>
                <c:pt idx="680">
                  <c:v>80.806921838712071</c:v>
                </c:pt>
                <c:pt idx="681">
                  <c:v>80.532930841535133</c:v>
                </c:pt>
                <c:pt idx="682">
                  <c:v>80.6474345418479</c:v>
                </c:pt>
                <c:pt idx="683">
                  <c:v>80.571780311283973</c:v>
                </c:pt>
                <c:pt idx="684">
                  <c:v>80.461366028839706</c:v>
                </c:pt>
                <c:pt idx="685">
                  <c:v>80.418427141222168</c:v>
                </c:pt>
                <c:pt idx="686">
                  <c:v>80.694462847333568</c:v>
                </c:pt>
                <c:pt idx="687">
                  <c:v>80.811011256580542</c:v>
                </c:pt>
                <c:pt idx="688">
                  <c:v>80.778295913633869</c:v>
                </c:pt>
                <c:pt idx="689">
                  <c:v>80.839637181658802</c:v>
                </c:pt>
                <c:pt idx="690">
                  <c:v>80.71490993667507</c:v>
                </c:pt>
                <c:pt idx="691">
                  <c:v>80.385711798275793</c:v>
                </c:pt>
                <c:pt idx="692">
                  <c:v>80.655613377584586</c:v>
                </c:pt>
                <c:pt idx="693">
                  <c:v>80.751714697489945</c:v>
                </c:pt>
                <c:pt idx="694">
                  <c:v>81.432602772564138</c:v>
                </c:pt>
                <c:pt idx="695">
                  <c:v>80.240537463950702</c:v>
                </c:pt>
                <c:pt idx="696">
                  <c:v>80.265073971160362</c:v>
                </c:pt>
                <c:pt idx="697">
                  <c:v>80.408203596551459</c:v>
                </c:pt>
                <c:pt idx="698">
                  <c:v>79.884758109407343</c:v>
                </c:pt>
                <c:pt idx="699">
                  <c:v>79.516710501258842</c:v>
                </c:pt>
                <c:pt idx="700">
                  <c:v>79.93383112382692</c:v>
                </c:pt>
                <c:pt idx="701">
                  <c:v>80.295744605172899</c:v>
                </c:pt>
                <c:pt idx="702">
                  <c:v>80.091273711756941</c:v>
                </c:pt>
                <c:pt idx="703">
                  <c:v>79.805014460975229</c:v>
                </c:pt>
                <c:pt idx="704">
                  <c:v>79.584185896086126</c:v>
                </c:pt>
                <c:pt idx="705">
                  <c:v>79.535112881666237</c:v>
                </c:pt>
                <c:pt idx="706">
                  <c:v>79.843863930724169</c:v>
                </c:pt>
                <c:pt idx="707">
                  <c:v>79.837729803921704</c:v>
                </c:pt>
                <c:pt idx="708">
                  <c:v>79.426743308156048</c:v>
                </c:pt>
                <c:pt idx="709">
                  <c:v>79.481950449378175</c:v>
                </c:pt>
                <c:pt idx="710">
                  <c:v>79.445145688563528</c:v>
                </c:pt>
                <c:pt idx="711">
                  <c:v>79.479905740444039</c:v>
                </c:pt>
                <c:pt idx="712">
                  <c:v>79.021890939192744</c:v>
                </c:pt>
                <c:pt idx="713">
                  <c:v>79.455369233234237</c:v>
                </c:pt>
                <c:pt idx="714">
                  <c:v>79.281568973830943</c:v>
                </c:pt>
                <c:pt idx="715">
                  <c:v>79.205914743266874</c:v>
                </c:pt>
                <c:pt idx="716">
                  <c:v>79.126171094834874</c:v>
                </c:pt>
                <c:pt idx="717">
                  <c:v>79.541247008468915</c:v>
                </c:pt>
                <c:pt idx="718">
                  <c:v>79.839774512855598</c:v>
                </c:pt>
                <c:pt idx="719">
                  <c:v>78.541384339665683</c:v>
                </c:pt>
                <c:pt idx="720">
                  <c:v>79.011667394522135</c:v>
                </c:pt>
                <c:pt idx="721">
                  <c:v>78.776525867094065</c:v>
                </c:pt>
                <c:pt idx="722">
                  <c:v>78.676335129320179</c:v>
                </c:pt>
                <c:pt idx="723">
                  <c:v>78.940102581826508</c:v>
                </c:pt>
                <c:pt idx="724">
                  <c:v>78.909431947814042</c:v>
                </c:pt>
                <c:pt idx="725">
                  <c:v>78.827643590447963</c:v>
                </c:pt>
                <c:pt idx="726">
                  <c:v>78.704961054398609</c:v>
                </c:pt>
                <c:pt idx="727">
                  <c:v>78.038385941862998</c:v>
                </c:pt>
                <c:pt idx="728">
                  <c:v>78.819464754711177</c:v>
                </c:pt>
                <c:pt idx="729">
                  <c:v>78.866493060196703</c:v>
                </c:pt>
                <c:pt idx="730">
                  <c:v>78.821509463645341</c:v>
                </c:pt>
                <c:pt idx="731">
                  <c:v>78.66611158464957</c:v>
                </c:pt>
                <c:pt idx="732">
                  <c:v>78.707005763332702</c:v>
                </c:pt>
                <c:pt idx="733">
                  <c:v>79.034159192797659</c:v>
                </c:pt>
                <c:pt idx="734">
                  <c:v>79.312239607843196</c:v>
                </c:pt>
                <c:pt idx="735">
                  <c:v>79.222272414740203</c:v>
                </c:pt>
                <c:pt idx="736">
                  <c:v>79.001443849851299</c:v>
                </c:pt>
                <c:pt idx="737">
                  <c:v>79.291792518501566</c:v>
                </c:pt>
                <c:pt idx="738">
                  <c:v>79.050516864271131</c:v>
                </c:pt>
                <c:pt idx="739">
                  <c:v>78.856269515526137</c:v>
                </c:pt>
                <c:pt idx="740">
                  <c:v>79.31019489890906</c:v>
                </c:pt>
                <c:pt idx="741">
                  <c:v>79.441056270695171</c:v>
                </c:pt>
                <c:pt idx="742">
                  <c:v>79.387893838407066</c:v>
                </c:pt>
                <c:pt idx="743">
                  <c:v>79.287703100633166</c:v>
                </c:pt>
                <c:pt idx="744">
                  <c:v>79.066874535744105</c:v>
                </c:pt>
                <c:pt idx="745">
                  <c:v>78.659977457847106</c:v>
                </c:pt>
                <c:pt idx="746">
                  <c:v>78.790838829633145</c:v>
                </c:pt>
                <c:pt idx="747">
                  <c:v>78.860358933394465</c:v>
                </c:pt>
                <c:pt idx="748">
                  <c:v>78.888984858472625</c:v>
                </c:pt>
                <c:pt idx="749">
                  <c:v>79.073008662546897</c:v>
                </c:pt>
                <c:pt idx="750">
                  <c:v>78.645664495307713</c:v>
                </c:pt>
                <c:pt idx="751">
                  <c:v>78.700871636530167</c:v>
                </c:pt>
                <c:pt idx="752">
                  <c:v>78.651798622110491</c:v>
                </c:pt>
                <c:pt idx="753">
                  <c:v>78.322600483711</c:v>
                </c:pt>
                <c:pt idx="754">
                  <c:v>78.743810524147378</c:v>
                </c:pt>
                <c:pt idx="755">
                  <c:v>78.664066875715378</c:v>
                </c:pt>
                <c:pt idx="756">
                  <c:v>78.925789619287329</c:v>
                </c:pt>
                <c:pt idx="757">
                  <c:v>78.455506564431232</c:v>
                </c:pt>
                <c:pt idx="758">
                  <c:v>78.482087780575171</c:v>
                </c:pt>
                <c:pt idx="759">
                  <c:v>78.623172697031976</c:v>
                </c:pt>
                <c:pt idx="760">
                  <c:v>78.596591480888108</c:v>
                </c:pt>
                <c:pt idx="761">
                  <c:v>78.296019267566862</c:v>
                </c:pt>
                <c:pt idx="762">
                  <c:v>78.267393342488774</c:v>
                </c:pt>
                <c:pt idx="763">
                  <c:v>78.565920846875741</c:v>
                </c:pt>
                <c:pt idx="764">
                  <c:v>78.199917947661504</c:v>
                </c:pt>
                <c:pt idx="765">
                  <c:v>78.24899096208128</c:v>
                </c:pt>
                <c:pt idx="766">
                  <c:v>78.263303924620573</c:v>
                </c:pt>
                <c:pt idx="767">
                  <c:v>78.216275619134905</c:v>
                </c:pt>
                <c:pt idx="768">
                  <c:v>78.690648091859302</c:v>
                </c:pt>
                <c:pt idx="769">
                  <c:v>78.976907342641496</c:v>
                </c:pt>
                <c:pt idx="770">
                  <c:v>78.527071377126887</c:v>
                </c:pt>
                <c:pt idx="771">
                  <c:v>78.024072979324004</c:v>
                </c:pt>
                <c:pt idx="772">
                  <c:v>78.506624287785016</c:v>
                </c:pt>
                <c:pt idx="773">
                  <c:v>78.54342904859999</c:v>
                </c:pt>
                <c:pt idx="774">
                  <c:v>77.950463457694468</c:v>
                </c:pt>
                <c:pt idx="775">
                  <c:v>78.465730109102068</c:v>
                </c:pt>
                <c:pt idx="776">
                  <c:v>78.700871636529968</c:v>
                </c:pt>
                <c:pt idx="777">
                  <c:v>78.551607884336519</c:v>
                </c:pt>
                <c:pt idx="778">
                  <c:v>78.749944650949871</c:v>
                </c:pt>
                <c:pt idx="779">
                  <c:v>78.692692800793296</c:v>
                </c:pt>
                <c:pt idx="780">
                  <c:v>78.590457354085729</c:v>
                </c:pt>
                <c:pt idx="781">
                  <c:v>78.709050472266696</c:v>
                </c:pt>
                <c:pt idx="782">
                  <c:v>79.07505337148099</c:v>
                </c:pt>
                <c:pt idx="783">
                  <c:v>79.023935648126795</c:v>
                </c:pt>
                <c:pt idx="784">
                  <c:v>78.844001261921278</c:v>
                </c:pt>
                <c:pt idx="785">
                  <c:v>79.457413942168344</c:v>
                </c:pt>
                <c:pt idx="786">
                  <c:v>79.332686697184698</c:v>
                </c:pt>
                <c:pt idx="787">
                  <c:v>79.373580875867901</c:v>
                </c:pt>
                <c:pt idx="788">
                  <c:v>78.946236708629101</c:v>
                </c:pt>
                <c:pt idx="789">
                  <c:v>79.248853630884199</c:v>
                </c:pt>
                <c:pt idx="790">
                  <c:v>79.156841728847056</c:v>
                </c:pt>
                <c:pt idx="791">
                  <c:v>78.811285918974662</c:v>
                </c:pt>
                <c:pt idx="792">
                  <c:v>78.997354431982799</c:v>
                </c:pt>
                <c:pt idx="793">
                  <c:v>79.171154691386164</c:v>
                </c:pt>
                <c:pt idx="794">
                  <c:v>78.817420045777027</c:v>
                </c:pt>
                <c:pt idx="795">
                  <c:v>78.662022166781171</c:v>
                </c:pt>
                <c:pt idx="796">
                  <c:v>78.938057872892244</c:v>
                </c:pt>
                <c:pt idx="797">
                  <c:v>79.04847215533681</c:v>
                </c:pt>
                <c:pt idx="798">
                  <c:v>78.90534252994577</c:v>
                </c:pt>
                <c:pt idx="799">
                  <c:v>78.87876131380176</c:v>
                </c:pt>
                <c:pt idx="800">
                  <c:v>78.770391740291345</c:v>
                </c:pt>
                <c:pt idx="801">
                  <c:v>78.664066875715292</c:v>
                </c:pt>
                <c:pt idx="802">
                  <c:v>78.862403642328701</c:v>
                </c:pt>
                <c:pt idx="803">
                  <c:v>78.784704702830609</c:v>
                </c:pt>
                <c:pt idx="804">
                  <c:v>78.680424547188409</c:v>
                </c:pt>
                <c:pt idx="805">
                  <c:v>78.570010264744155</c:v>
                </c:pt>
                <c:pt idx="806">
                  <c:v>78.702916345464232</c:v>
                </c:pt>
                <c:pt idx="807">
                  <c:v>78.858314224460273</c:v>
                </c:pt>
                <c:pt idx="808">
                  <c:v>78.502534869916914</c:v>
                </c:pt>
                <c:pt idx="809">
                  <c:v>78.621127988098067</c:v>
                </c:pt>
                <c:pt idx="810">
                  <c:v>78.596591480888137</c:v>
                </c:pt>
                <c:pt idx="811">
                  <c:v>78.396210005340805</c:v>
                </c:pt>
                <c:pt idx="812">
                  <c:v>78.821509463645413</c:v>
                </c:pt>
                <c:pt idx="813">
                  <c:v>78.90943194781407</c:v>
                </c:pt>
                <c:pt idx="814">
                  <c:v>78.805151792172268</c:v>
                </c:pt>
                <c:pt idx="815">
                  <c:v>78.475953653772862</c:v>
                </c:pt>
                <c:pt idx="816">
                  <c:v>78.933968455024015</c:v>
                </c:pt>
                <c:pt idx="817">
                  <c:v>79.054606282139204</c:v>
                </c:pt>
                <c:pt idx="818">
                  <c:v>78.709050472266838</c:v>
                </c:pt>
                <c:pt idx="819">
                  <c:v>78.355315826657446</c:v>
                </c:pt>
                <c:pt idx="820">
                  <c:v>78.715184599069232</c:v>
                </c:pt>
                <c:pt idx="821">
                  <c:v>79.27543484702818</c:v>
                </c:pt>
                <c:pt idx="822">
                  <c:v>78.506624287785172</c:v>
                </c:pt>
                <c:pt idx="823">
                  <c:v>78.627262114900446</c:v>
                </c:pt>
                <c:pt idx="824">
                  <c:v>78.572054973678092</c:v>
                </c:pt>
                <c:pt idx="825">
                  <c:v>78.702916345464232</c:v>
                </c:pt>
                <c:pt idx="826">
                  <c:v>78.835822426184436</c:v>
                </c:pt>
                <c:pt idx="827">
                  <c:v>78.733586979476542</c:v>
                </c:pt>
                <c:pt idx="828">
                  <c:v>78.754034068818171</c:v>
                </c:pt>
                <c:pt idx="829">
                  <c:v>78.565920846875628</c:v>
                </c:pt>
                <c:pt idx="830">
                  <c:v>79.124126385900666</c:v>
                </c:pt>
                <c:pt idx="831">
                  <c:v>79.267256011291579</c:v>
                </c:pt>
                <c:pt idx="832">
                  <c:v>78.827643590447934</c:v>
                </c:pt>
                <c:pt idx="833">
                  <c:v>79.486039867246674</c:v>
                </c:pt>
                <c:pt idx="834">
                  <c:v>78.897163694209368</c:v>
                </c:pt>
                <c:pt idx="835">
                  <c:v>78.880806022735868</c:v>
                </c:pt>
                <c:pt idx="836">
                  <c:v>78.970773215838761</c:v>
                </c:pt>
                <c:pt idx="837">
                  <c:v>79.06891924467854</c:v>
                </c:pt>
                <c:pt idx="838">
                  <c:v>79.271345429160007</c:v>
                </c:pt>
                <c:pt idx="839">
                  <c:v>79.140484057373939</c:v>
                </c:pt>
                <c:pt idx="840">
                  <c:v>78.608859734493137</c:v>
                </c:pt>
                <c:pt idx="841">
                  <c:v>78.758123486686529</c:v>
                </c:pt>
                <c:pt idx="842">
                  <c:v>78.715184599069232</c:v>
                </c:pt>
                <c:pt idx="843">
                  <c:v>78.762212904554772</c:v>
                </c:pt>
                <c:pt idx="844">
                  <c:v>78.946236708628973</c:v>
                </c:pt>
                <c:pt idx="845">
                  <c:v>78.8337777172502</c:v>
                </c:pt>
                <c:pt idx="846">
                  <c:v>78.547518466468333</c:v>
                </c:pt>
                <c:pt idx="847">
                  <c:v>78.557742011139069</c:v>
                </c:pt>
                <c:pt idx="848">
                  <c:v>78.424835930418894</c:v>
                </c:pt>
                <c:pt idx="849">
                  <c:v>78.156979060044094</c:v>
                </c:pt>
                <c:pt idx="850">
                  <c:v>78.522981959258573</c:v>
                </c:pt>
                <c:pt idx="851">
                  <c:v>78.435059475089574</c:v>
                </c:pt>
                <c:pt idx="852">
                  <c:v>78.537294921797567</c:v>
                </c:pt>
                <c:pt idx="853">
                  <c:v>77.784842034027534</c:v>
                </c:pt>
                <c:pt idx="854">
                  <c:v>78.385986460669869</c:v>
                </c:pt>
                <c:pt idx="855">
                  <c:v>78.306242812237855</c:v>
                </c:pt>
                <c:pt idx="856">
                  <c:v>77.570147595941108</c:v>
                </c:pt>
                <c:pt idx="857">
                  <c:v>77.637622990768449</c:v>
                </c:pt>
                <c:pt idx="858">
                  <c:v>77.703053676661312</c:v>
                </c:pt>
                <c:pt idx="859">
                  <c:v>77.899345734340372</c:v>
                </c:pt>
                <c:pt idx="860">
                  <c:v>77.927971659418574</c:v>
                </c:pt>
                <c:pt idx="861">
                  <c:v>77.909569279011109</c:v>
                </c:pt>
                <c:pt idx="862">
                  <c:v>77.819602085908443</c:v>
                </c:pt>
                <c:pt idx="863">
                  <c:v>77.427017970550239</c:v>
                </c:pt>
                <c:pt idx="864">
                  <c:v>77.294111889829736</c:v>
                </c:pt>
                <c:pt idx="865">
                  <c:v>77.232770621805059</c:v>
                </c:pt>
                <c:pt idx="866">
                  <c:v>77.43724151522089</c:v>
                </c:pt>
                <c:pt idx="867">
                  <c:v>77.437241515220933</c:v>
                </c:pt>
                <c:pt idx="868">
                  <c:v>77.412705008011116</c:v>
                </c:pt>
                <c:pt idx="869">
                  <c:v>77.795065578698342</c:v>
                </c:pt>
                <c:pt idx="870">
                  <c:v>77.651935953307245</c:v>
                </c:pt>
                <c:pt idx="871">
                  <c:v>77.251173002212539</c:v>
                </c:pt>
                <c:pt idx="872">
                  <c:v>77.210278823529279</c:v>
                </c:pt>
                <c:pt idx="873">
                  <c:v>77.069193907072432</c:v>
                </c:pt>
                <c:pt idx="874">
                  <c:v>77.498582783245539</c:v>
                </c:pt>
                <c:pt idx="875">
                  <c:v>77.79506557869837</c:v>
                </c:pt>
                <c:pt idx="876">
                  <c:v>76.97922671396978</c:v>
                </c:pt>
                <c:pt idx="877">
                  <c:v>77.285933054093206</c:v>
                </c:pt>
                <c:pt idx="878">
                  <c:v>77.332961359578903</c:v>
                </c:pt>
                <c:pt idx="879">
                  <c:v>77.099864541084912</c:v>
                </c:pt>
                <c:pt idx="880">
                  <c:v>76.938332535286406</c:v>
                </c:pt>
                <c:pt idx="881">
                  <c:v>77.122356339360778</c:v>
                </c:pt>
                <c:pt idx="882">
                  <c:v>77.224591786068672</c:v>
                </c:pt>
                <c:pt idx="883">
                  <c:v>76.948556079957243</c:v>
                </c:pt>
                <c:pt idx="884">
                  <c:v>76.789068783092873</c:v>
                </c:pt>
                <c:pt idx="885">
                  <c:v>76.124538379491767</c:v>
                </c:pt>
                <c:pt idx="886">
                  <c:v>76.768621693751427</c:v>
                </c:pt>
                <c:pt idx="887">
                  <c:v>76.474183607232817</c:v>
                </c:pt>
                <c:pt idx="888">
                  <c:v>76.650028575570261</c:v>
                </c:pt>
                <c:pt idx="889">
                  <c:v>76.200192610055865</c:v>
                </c:pt>
                <c:pt idx="890">
                  <c:v>75.942559284351901</c:v>
                </c:pt>
                <c:pt idx="891">
                  <c:v>76.2615338780804</c:v>
                </c:pt>
                <c:pt idx="892">
                  <c:v>76.185879647516529</c:v>
                </c:pt>
                <c:pt idx="893">
                  <c:v>75.797384950026782</c:v>
                </c:pt>
                <c:pt idx="894">
                  <c:v>75.629718817425868</c:v>
                </c:pt>
                <c:pt idx="895">
                  <c:v>75.29438655222387</c:v>
                </c:pt>
                <c:pt idx="896">
                  <c:v>75.239179411001842</c:v>
                </c:pt>
                <c:pt idx="897">
                  <c:v>75.151256926832929</c:v>
                </c:pt>
                <c:pt idx="898">
                  <c:v>75.183972269779574</c:v>
                </c:pt>
                <c:pt idx="899">
                  <c:v>74.912025981536601</c:v>
                </c:pt>
                <c:pt idx="900">
                  <c:v>75.071513278400943</c:v>
                </c:pt>
                <c:pt idx="901">
                  <c:v>74.824103497367801</c:v>
                </c:pt>
                <c:pt idx="902">
                  <c:v>74.513307739375733</c:v>
                </c:pt>
                <c:pt idx="903">
                  <c:v>74.635990275425272</c:v>
                </c:pt>
                <c:pt idx="904">
                  <c:v>74.096187116807883</c:v>
                </c:pt>
                <c:pt idx="905">
                  <c:v>74.182064892042433</c:v>
                </c:pt>
                <c:pt idx="906">
                  <c:v>74.002130505836703</c:v>
                </c:pt>
                <c:pt idx="907">
                  <c:v>73.893760932326302</c:v>
                </c:pt>
                <c:pt idx="908">
                  <c:v>73.973504580758444</c:v>
                </c:pt>
                <c:pt idx="909">
                  <c:v>73.701558292515401</c:v>
                </c:pt>
                <c:pt idx="910">
                  <c:v>73.816061992828267</c:v>
                </c:pt>
                <c:pt idx="911">
                  <c:v>72.973641911955298</c:v>
                </c:pt>
                <c:pt idx="912">
                  <c:v>73.192425767910223</c:v>
                </c:pt>
                <c:pt idx="913">
                  <c:v>73.000223128099435</c:v>
                </c:pt>
                <c:pt idx="914">
                  <c:v>72.801886361486368</c:v>
                </c:pt>
                <c:pt idx="915">
                  <c:v>72.644443773556304</c:v>
                </c:pt>
                <c:pt idx="916">
                  <c:v>72.883674718852447</c:v>
                </c:pt>
                <c:pt idx="917">
                  <c:v>72.331603306630186</c:v>
                </c:pt>
                <c:pt idx="918">
                  <c:v>72.417481081864693</c:v>
                </c:pt>
                <c:pt idx="919">
                  <c:v>72.4154363729306</c:v>
                </c:pt>
                <c:pt idx="920">
                  <c:v>72.382721029984012</c:v>
                </c:pt>
                <c:pt idx="921">
                  <c:v>72.268217329671302</c:v>
                </c:pt>
                <c:pt idx="922">
                  <c:v>72.380676321049805</c:v>
                </c:pt>
                <c:pt idx="923">
                  <c:v>72.184384263370873</c:v>
                </c:pt>
                <c:pt idx="924">
                  <c:v>71.722280044251306</c:v>
                </c:pt>
                <c:pt idx="925">
                  <c:v>71.395126614785866</c:v>
                </c:pt>
                <c:pt idx="926">
                  <c:v>71.640491686884744</c:v>
                </c:pt>
                <c:pt idx="927">
                  <c:v>71.62822343328007</c:v>
                </c:pt>
                <c:pt idx="928">
                  <c:v>71.728414171053501</c:v>
                </c:pt>
                <c:pt idx="929">
                  <c:v>71.593463381399275</c:v>
                </c:pt>
                <c:pt idx="930">
                  <c:v>71.429886666666746</c:v>
                </c:pt>
                <c:pt idx="931">
                  <c:v>71.14567212481893</c:v>
                </c:pt>
                <c:pt idx="932">
                  <c:v>71.088420274662283</c:v>
                </c:pt>
                <c:pt idx="933">
                  <c:v>70.843055202563576</c:v>
                </c:pt>
                <c:pt idx="934">
                  <c:v>70.601779548332928</c:v>
                </c:pt>
                <c:pt idx="935">
                  <c:v>70.796026897077766</c:v>
                </c:pt>
                <c:pt idx="936">
                  <c:v>70.722417375448387</c:v>
                </c:pt>
                <c:pt idx="937">
                  <c:v>70.280760245670265</c:v>
                </c:pt>
                <c:pt idx="938">
                  <c:v>70.374816856641601</c:v>
                </c:pt>
                <c:pt idx="939">
                  <c:v>70.086512896925228</c:v>
                </c:pt>
                <c:pt idx="940">
                  <c:v>69.822745444418999</c:v>
                </c:pt>
                <c:pt idx="941">
                  <c:v>69.556933282978491</c:v>
                </c:pt>
                <c:pt idx="942">
                  <c:v>69.732778251316333</c:v>
                </c:pt>
                <c:pt idx="943">
                  <c:v>69.700062908369674</c:v>
                </c:pt>
                <c:pt idx="944">
                  <c:v>69.671436983291329</c:v>
                </c:pt>
                <c:pt idx="945">
                  <c:v>69.004861870756329</c:v>
                </c:pt>
                <c:pt idx="946">
                  <c:v>69.540575611505332</c:v>
                </c:pt>
                <c:pt idx="947">
                  <c:v>69.031443086900012</c:v>
                </c:pt>
                <c:pt idx="948">
                  <c:v>68.481416383611688</c:v>
                </c:pt>
                <c:pt idx="949">
                  <c:v>68.223783057908008</c:v>
                </c:pt>
                <c:pt idx="950">
                  <c:v>69.280897576867332</c:v>
                </c:pt>
                <c:pt idx="951">
                  <c:v>67.978417985809017</c:v>
                </c:pt>
                <c:pt idx="952">
                  <c:v>68.023401582360663</c:v>
                </c:pt>
                <c:pt idx="953">
                  <c:v>68.546847069505006</c:v>
                </c:pt>
                <c:pt idx="954">
                  <c:v>68.399628026245665</c:v>
                </c:pt>
                <c:pt idx="955">
                  <c:v>67.978417985809003</c:v>
                </c:pt>
                <c:pt idx="956">
                  <c:v>68.260587818723025</c:v>
                </c:pt>
                <c:pt idx="957">
                  <c:v>68.352599720760011</c:v>
                </c:pt>
                <c:pt idx="958">
                  <c:v>67.890495501640331</c:v>
                </c:pt>
                <c:pt idx="959">
                  <c:v>67.733052913710338</c:v>
                </c:pt>
                <c:pt idx="960">
                  <c:v>67.949792060730672</c:v>
                </c:pt>
                <c:pt idx="961">
                  <c:v>67.925255553521012</c:v>
                </c:pt>
                <c:pt idx="962">
                  <c:v>67.154400285343669</c:v>
                </c:pt>
                <c:pt idx="963">
                  <c:v>67.330245253681341</c:v>
                </c:pt>
                <c:pt idx="964">
                  <c:v>68.178799461356348</c:v>
                </c:pt>
                <c:pt idx="965">
                  <c:v>67.223920389105345</c:v>
                </c:pt>
                <c:pt idx="966">
                  <c:v>66.635044216067683</c:v>
                </c:pt>
                <c:pt idx="967">
                  <c:v>67.272993403524666</c:v>
                </c:pt>
                <c:pt idx="968">
                  <c:v>67.248456896315005</c:v>
                </c:pt>
                <c:pt idx="969">
                  <c:v>67.035807167162673</c:v>
                </c:pt>
                <c:pt idx="970">
                  <c:v>67.123729651331345</c:v>
                </c:pt>
                <c:pt idx="971">
                  <c:v>67.174847374685314</c:v>
                </c:pt>
                <c:pt idx="972">
                  <c:v>65.177166746013668</c:v>
                </c:pt>
                <c:pt idx="973">
                  <c:v>66.142269362935693</c:v>
                </c:pt>
                <c:pt idx="974">
                  <c:v>66.727056118105025</c:v>
                </c:pt>
                <c:pt idx="975">
                  <c:v>65.397995310902346</c:v>
                </c:pt>
                <c:pt idx="976">
                  <c:v>65.336654042877996</c:v>
                </c:pt>
                <c:pt idx="977">
                  <c:v>65.614734457923348</c:v>
                </c:pt>
                <c:pt idx="978">
                  <c:v>65.839652440680666</c:v>
                </c:pt>
                <c:pt idx="979">
                  <c:v>65.397995310902346</c:v>
                </c:pt>
                <c:pt idx="980">
                  <c:v>65.299849282062993</c:v>
                </c:pt>
                <c:pt idx="981">
                  <c:v>65.459336578927335</c:v>
                </c:pt>
                <c:pt idx="982">
                  <c:v>65.252820976577667</c:v>
                </c:pt>
                <c:pt idx="983">
                  <c:v>65.203747962157351</c:v>
                </c:pt>
                <c:pt idx="984">
                  <c:v>65.150585529869346</c:v>
                </c:pt>
                <c:pt idx="985">
                  <c:v>64.882728659495001</c:v>
                </c:pt>
                <c:pt idx="986">
                  <c:v>64.942025218585329</c:v>
                </c:pt>
                <c:pt idx="987">
                  <c:v>64.880683950560666</c:v>
                </c:pt>
                <c:pt idx="988">
                  <c:v>64.872505114824335</c:v>
                </c:pt>
                <c:pt idx="989">
                  <c:v>64.77231437705035</c:v>
                </c:pt>
                <c:pt idx="990">
                  <c:v>64.65167654993499</c:v>
                </c:pt>
                <c:pt idx="991">
                  <c:v>64.535128140688002</c:v>
                </c:pt>
                <c:pt idx="992">
                  <c:v>64.342925500877342</c:v>
                </c:pt>
                <c:pt idx="993">
                  <c:v>64.291807777523331</c:v>
                </c:pt>
                <c:pt idx="994">
                  <c:v>64.330657247272327</c:v>
                </c:pt>
                <c:pt idx="995">
                  <c:v>63.950341385519337</c:v>
                </c:pt>
                <c:pt idx="996">
                  <c:v>63.966699056992674</c:v>
                </c:pt>
                <c:pt idx="997">
                  <c:v>6.3590472613107338E-2</c:v>
                </c:pt>
              </c:numCache>
            </c:numRef>
          </c:yVal>
          <c:smooth val="1"/>
        </c:ser>
        <c:ser>
          <c:idx val="5"/>
          <c:order val="5"/>
          <c:tx>
            <c:v>100%</c:v>
          </c:tx>
          <c:spPr>
            <a:ln w="22225">
              <a:solidFill>
                <a:schemeClr val="tx1">
                  <a:lumMod val="95000"/>
                  <a:lumOff val="5000"/>
                </a:schemeClr>
              </a:solidFill>
              <a:prstDash val="sysDot"/>
            </a:ln>
          </c:spPr>
          <c:marker>
            <c:symbol val="none"/>
          </c:marker>
          <c:xVal>
            <c:numRef>
              <c:f>'tio2-dye'!$M$3:$M$935</c:f>
              <c:numCache>
                <c:formatCode>General</c:formatCode>
                <c:ptCount val="933"/>
                <c:pt idx="0">
                  <c:v>-0.502385223163195</c:v>
                </c:pt>
                <c:pt idx="1">
                  <c:v>-0.50023827878232996</c:v>
                </c:pt>
                <c:pt idx="2">
                  <c:v>-0.49809133440146502</c:v>
                </c:pt>
                <c:pt idx="3">
                  <c:v>-0.49594439002059998</c:v>
                </c:pt>
                <c:pt idx="4">
                  <c:v>-0.49379744563973499</c:v>
                </c:pt>
                <c:pt idx="5">
                  <c:v>-0.49165050125887</c:v>
                </c:pt>
                <c:pt idx="6">
                  <c:v>-0.48950355687800501</c:v>
                </c:pt>
                <c:pt idx="7">
                  <c:v>-0.48735661249714002</c:v>
                </c:pt>
                <c:pt idx="8">
                  <c:v>-0.48520966811627497</c:v>
                </c:pt>
                <c:pt idx="9">
                  <c:v>-0.48306272373540998</c:v>
                </c:pt>
                <c:pt idx="10">
                  <c:v>-0.48091577935454399</c:v>
                </c:pt>
                <c:pt idx="11">
                  <c:v>-0.47876883497368</c:v>
                </c:pt>
                <c:pt idx="12">
                  <c:v>-0.47662189059281501</c:v>
                </c:pt>
                <c:pt idx="13">
                  <c:v>-0.47447494621194902</c:v>
                </c:pt>
                <c:pt idx="14">
                  <c:v>-0.47232800183108398</c:v>
                </c:pt>
                <c:pt idx="15">
                  <c:v>-0.47018105745021899</c:v>
                </c:pt>
                <c:pt idx="16">
                  <c:v>-0.468034113069354</c:v>
                </c:pt>
                <c:pt idx="17">
                  <c:v>-0.46588716868848901</c:v>
                </c:pt>
                <c:pt idx="18">
                  <c:v>-0.46374022430762402</c:v>
                </c:pt>
                <c:pt idx="19">
                  <c:v>-0.46159327992675903</c:v>
                </c:pt>
                <c:pt idx="20">
                  <c:v>-0.45944633554589398</c:v>
                </c:pt>
                <c:pt idx="21">
                  <c:v>-0.45729939116502899</c:v>
                </c:pt>
                <c:pt idx="22">
                  <c:v>-0.455152446784164</c:v>
                </c:pt>
                <c:pt idx="23">
                  <c:v>-0.45300550240329901</c:v>
                </c:pt>
                <c:pt idx="24">
                  <c:v>-0.45085855802243402</c:v>
                </c:pt>
                <c:pt idx="25">
                  <c:v>-0.44871161364156897</c:v>
                </c:pt>
                <c:pt idx="26">
                  <c:v>-0.44656466926070398</c:v>
                </c:pt>
                <c:pt idx="27">
                  <c:v>-0.44441772487983899</c:v>
                </c:pt>
                <c:pt idx="28">
                  <c:v>-0.442270780498974</c:v>
                </c:pt>
                <c:pt idx="29">
                  <c:v>-0.44012383611810901</c:v>
                </c:pt>
                <c:pt idx="30">
                  <c:v>-0.43797689173724402</c:v>
                </c:pt>
                <c:pt idx="31">
                  <c:v>-0.43582994735637898</c:v>
                </c:pt>
                <c:pt idx="32">
                  <c:v>-0.43368300297551299</c:v>
                </c:pt>
                <c:pt idx="33">
                  <c:v>-0.431536058594648</c:v>
                </c:pt>
                <c:pt idx="34">
                  <c:v>-0.42938911421378301</c:v>
                </c:pt>
                <c:pt idx="35">
                  <c:v>-0.42724216983291802</c:v>
                </c:pt>
                <c:pt idx="36">
                  <c:v>-0.42509522545205303</c:v>
                </c:pt>
                <c:pt idx="37">
                  <c:v>-0.42294828107118798</c:v>
                </c:pt>
                <c:pt idx="38">
                  <c:v>-0.42080133669032299</c:v>
                </c:pt>
                <c:pt idx="39">
                  <c:v>-0.418654392309458</c:v>
                </c:pt>
                <c:pt idx="40">
                  <c:v>-0.41650744792859301</c:v>
                </c:pt>
                <c:pt idx="41">
                  <c:v>-0.41436050354772802</c:v>
                </c:pt>
                <c:pt idx="42">
                  <c:v>-0.41221355916686298</c:v>
                </c:pt>
                <c:pt idx="43">
                  <c:v>-0.41006661478599798</c:v>
                </c:pt>
                <c:pt idx="44">
                  <c:v>-0.40791967040513299</c:v>
                </c:pt>
                <c:pt idx="45">
                  <c:v>-0.405772726024268</c:v>
                </c:pt>
                <c:pt idx="46">
                  <c:v>-0.40362578164340301</c:v>
                </c:pt>
                <c:pt idx="47">
                  <c:v>-0.40147883726253802</c:v>
                </c:pt>
                <c:pt idx="48">
                  <c:v>-0.39933189288167298</c:v>
                </c:pt>
                <c:pt idx="49">
                  <c:v>-0.39718494850080799</c:v>
                </c:pt>
                <c:pt idx="50">
                  <c:v>-0.395038004119943</c:v>
                </c:pt>
                <c:pt idx="51">
                  <c:v>-0.39289105973907801</c:v>
                </c:pt>
                <c:pt idx="52">
                  <c:v>-0.39074411535821302</c:v>
                </c:pt>
                <c:pt idx="53">
                  <c:v>-0.38859717097734803</c:v>
                </c:pt>
                <c:pt idx="54">
                  <c:v>-0.38645022659648298</c:v>
                </c:pt>
                <c:pt idx="55">
                  <c:v>-0.38430328221561699</c:v>
                </c:pt>
                <c:pt idx="56">
                  <c:v>-0.382156337834752</c:v>
                </c:pt>
                <c:pt idx="57">
                  <c:v>-0.38000939345388701</c:v>
                </c:pt>
                <c:pt idx="58">
                  <c:v>-0.37786244907302202</c:v>
                </c:pt>
                <c:pt idx="59">
                  <c:v>-0.37571550469215698</c:v>
                </c:pt>
                <c:pt idx="60">
                  <c:v>-0.37356856031129199</c:v>
                </c:pt>
                <c:pt idx="61">
                  <c:v>-0.371421615930427</c:v>
                </c:pt>
                <c:pt idx="62">
                  <c:v>-0.36927467154956201</c:v>
                </c:pt>
                <c:pt idx="63">
                  <c:v>-0.36712772716869702</c:v>
                </c:pt>
                <c:pt idx="64">
                  <c:v>-0.36498078278783203</c:v>
                </c:pt>
                <c:pt idx="65">
                  <c:v>-0.36283383840696698</c:v>
                </c:pt>
                <c:pt idx="66">
                  <c:v>-0.36068689402610199</c:v>
                </c:pt>
                <c:pt idx="67">
                  <c:v>-0.358539949645237</c:v>
                </c:pt>
                <c:pt idx="68">
                  <c:v>-0.35639300526437201</c:v>
                </c:pt>
                <c:pt idx="69">
                  <c:v>-0.35424606088350702</c:v>
                </c:pt>
                <c:pt idx="70">
                  <c:v>-0.35209911650264197</c:v>
                </c:pt>
                <c:pt idx="71">
                  <c:v>-0.34995217212177698</c:v>
                </c:pt>
                <c:pt idx="72">
                  <c:v>-0.34780522774091199</c:v>
                </c:pt>
                <c:pt idx="73">
                  <c:v>-0.345658283360047</c:v>
                </c:pt>
                <c:pt idx="74">
                  <c:v>-0.34351133897918201</c:v>
                </c:pt>
                <c:pt idx="75">
                  <c:v>-0.34136439459831702</c:v>
                </c:pt>
                <c:pt idx="76">
                  <c:v>-0.33921745021745198</c:v>
                </c:pt>
                <c:pt idx="77">
                  <c:v>-0.33707050583658599</c:v>
                </c:pt>
                <c:pt idx="78">
                  <c:v>-0.334923561455721</c:v>
                </c:pt>
                <c:pt idx="79">
                  <c:v>-0.33277661707485601</c:v>
                </c:pt>
                <c:pt idx="80">
                  <c:v>-0.33062967269399102</c:v>
                </c:pt>
                <c:pt idx="81">
                  <c:v>-0.32848272831312603</c:v>
                </c:pt>
                <c:pt idx="82">
                  <c:v>-0.32633578393226098</c:v>
                </c:pt>
                <c:pt idx="83">
                  <c:v>-0.32418883955139599</c:v>
                </c:pt>
                <c:pt idx="84">
                  <c:v>-0.322041895170531</c:v>
                </c:pt>
                <c:pt idx="85">
                  <c:v>-0.31989495078966601</c:v>
                </c:pt>
                <c:pt idx="86">
                  <c:v>-0.31774800640880102</c:v>
                </c:pt>
                <c:pt idx="87">
                  <c:v>-0.31560106202793597</c:v>
                </c:pt>
                <c:pt idx="88">
                  <c:v>-0.31345411764707098</c:v>
                </c:pt>
                <c:pt idx="89">
                  <c:v>-0.31130717326620599</c:v>
                </c:pt>
                <c:pt idx="90">
                  <c:v>-0.309160228885341</c:v>
                </c:pt>
                <c:pt idx="91">
                  <c:v>-0.30701328450447601</c:v>
                </c:pt>
                <c:pt idx="92">
                  <c:v>-0.30486634012361102</c:v>
                </c:pt>
                <c:pt idx="93">
                  <c:v>-0.30271939574274598</c:v>
                </c:pt>
                <c:pt idx="94">
                  <c:v>-0.30057245136188099</c:v>
                </c:pt>
                <c:pt idx="95">
                  <c:v>-0.298425506981016</c:v>
                </c:pt>
                <c:pt idx="96">
                  <c:v>-0.29627856260015101</c:v>
                </c:pt>
                <c:pt idx="97">
                  <c:v>-0.29413161821928602</c:v>
                </c:pt>
                <c:pt idx="98">
                  <c:v>-0.29198467383842103</c:v>
                </c:pt>
                <c:pt idx="99">
                  <c:v>-0.28983772945755498</c:v>
                </c:pt>
                <c:pt idx="100">
                  <c:v>-0.28769078507668999</c:v>
                </c:pt>
                <c:pt idx="101">
                  <c:v>-0.285543840695825</c:v>
                </c:pt>
                <c:pt idx="102">
                  <c:v>-0.28339689631496001</c:v>
                </c:pt>
                <c:pt idx="103">
                  <c:v>-0.28124995193409502</c:v>
                </c:pt>
                <c:pt idx="104">
                  <c:v>-0.27910300755322998</c:v>
                </c:pt>
                <c:pt idx="105">
                  <c:v>-0.27695606317236499</c:v>
                </c:pt>
                <c:pt idx="106">
                  <c:v>-0.2748091187915</c:v>
                </c:pt>
                <c:pt idx="107">
                  <c:v>-0.27266217441063501</c:v>
                </c:pt>
                <c:pt idx="108">
                  <c:v>-0.27051523002977002</c:v>
                </c:pt>
                <c:pt idx="109">
                  <c:v>-0.26836828564890503</c:v>
                </c:pt>
                <c:pt idx="110">
                  <c:v>-0.26622134126803998</c:v>
                </c:pt>
                <c:pt idx="111">
                  <c:v>-0.26407439688717499</c:v>
                </c:pt>
                <c:pt idx="112">
                  <c:v>-0.26192745250631</c:v>
                </c:pt>
                <c:pt idx="113">
                  <c:v>-0.25978050812544501</c:v>
                </c:pt>
                <c:pt idx="114">
                  <c:v>-0.25763356374458002</c:v>
                </c:pt>
                <c:pt idx="115">
                  <c:v>-0.25548661936371497</c:v>
                </c:pt>
                <c:pt idx="116">
                  <c:v>-0.25333967498284998</c:v>
                </c:pt>
                <c:pt idx="117">
                  <c:v>-0.25119273060198499</c:v>
                </c:pt>
                <c:pt idx="118">
                  <c:v>-0.24904578622112</c:v>
                </c:pt>
                <c:pt idx="119">
                  <c:v>-0.24689884184025501</c:v>
                </c:pt>
                <c:pt idx="120">
                  <c:v>-0.24475189745938999</c:v>
                </c:pt>
                <c:pt idx="121">
                  <c:v>-0.242604953078524</c:v>
                </c:pt>
                <c:pt idx="122">
                  <c:v>-0.24045800869765899</c:v>
                </c:pt>
                <c:pt idx="123">
                  <c:v>-0.238311064316794</c:v>
                </c:pt>
                <c:pt idx="124">
                  <c:v>-0.23616411993592901</c:v>
                </c:pt>
                <c:pt idx="125">
                  <c:v>-0.23401717555506399</c:v>
                </c:pt>
                <c:pt idx="126">
                  <c:v>-0.231870231174199</c:v>
                </c:pt>
                <c:pt idx="127">
                  <c:v>-0.22972328679333401</c:v>
                </c:pt>
                <c:pt idx="128">
                  <c:v>-0.22757634241246899</c:v>
                </c:pt>
                <c:pt idx="129">
                  <c:v>-0.225429398031604</c:v>
                </c:pt>
                <c:pt idx="130">
                  <c:v>-0.22328245365073901</c:v>
                </c:pt>
                <c:pt idx="131">
                  <c:v>-0.22113550926987399</c:v>
                </c:pt>
                <c:pt idx="132">
                  <c:v>-0.218988564889009</c:v>
                </c:pt>
                <c:pt idx="133">
                  <c:v>-0.21684162050814401</c:v>
                </c:pt>
                <c:pt idx="134">
                  <c:v>-0.21469467612727899</c:v>
                </c:pt>
                <c:pt idx="135">
                  <c:v>-0.212547731746414</c:v>
                </c:pt>
                <c:pt idx="136">
                  <c:v>-0.21040078736554901</c:v>
                </c:pt>
                <c:pt idx="137">
                  <c:v>-0.208253842984684</c:v>
                </c:pt>
                <c:pt idx="138">
                  <c:v>-0.20610689860381901</c:v>
                </c:pt>
                <c:pt idx="139">
                  <c:v>-0.20395995422295399</c:v>
                </c:pt>
                <c:pt idx="140">
                  <c:v>-0.201813009842089</c:v>
                </c:pt>
                <c:pt idx="141">
                  <c:v>-0.19966606546122401</c:v>
                </c:pt>
                <c:pt idx="142">
                  <c:v>-0.19751912108035899</c:v>
                </c:pt>
                <c:pt idx="143">
                  <c:v>-0.195372176699493</c:v>
                </c:pt>
                <c:pt idx="144">
                  <c:v>-0.19322523231862801</c:v>
                </c:pt>
                <c:pt idx="145">
                  <c:v>-0.19107828793776299</c:v>
                </c:pt>
                <c:pt idx="146">
                  <c:v>-0.188931343556898</c:v>
                </c:pt>
                <c:pt idx="147">
                  <c:v>-0.18678439917603301</c:v>
                </c:pt>
                <c:pt idx="148">
                  <c:v>-0.18463745479516799</c:v>
                </c:pt>
                <c:pt idx="149">
                  <c:v>-0.182490510414303</c:v>
                </c:pt>
                <c:pt idx="150">
                  <c:v>-0.18034356603343801</c:v>
                </c:pt>
                <c:pt idx="151">
                  <c:v>-0.178196621652573</c:v>
                </c:pt>
                <c:pt idx="152">
                  <c:v>-0.176049677271708</c:v>
                </c:pt>
                <c:pt idx="153">
                  <c:v>-0.17390273289084299</c:v>
                </c:pt>
                <c:pt idx="154">
                  <c:v>-0.171755788509978</c:v>
                </c:pt>
                <c:pt idx="155">
                  <c:v>-0.16960884412911301</c:v>
                </c:pt>
                <c:pt idx="156">
                  <c:v>-0.16746189974824799</c:v>
                </c:pt>
                <c:pt idx="157">
                  <c:v>-0.165314955367383</c:v>
                </c:pt>
                <c:pt idx="158">
                  <c:v>-0.16316801098651801</c:v>
                </c:pt>
                <c:pt idx="159">
                  <c:v>-0.16102106660565299</c:v>
                </c:pt>
                <c:pt idx="160">
                  <c:v>-0.158874122224788</c:v>
                </c:pt>
                <c:pt idx="161">
                  <c:v>-0.15672717784392301</c:v>
                </c:pt>
                <c:pt idx="162">
                  <c:v>-0.15458023346305799</c:v>
                </c:pt>
                <c:pt idx="163">
                  <c:v>-0.152433289082193</c:v>
                </c:pt>
                <c:pt idx="164">
                  <c:v>-0.15028634470132801</c:v>
                </c:pt>
                <c:pt idx="165">
                  <c:v>-0.14813940032046199</c:v>
                </c:pt>
                <c:pt idx="166">
                  <c:v>-0.145992455939597</c:v>
                </c:pt>
                <c:pt idx="167">
                  <c:v>-0.14384551155873199</c:v>
                </c:pt>
                <c:pt idx="168">
                  <c:v>-0.141698567177867</c:v>
                </c:pt>
                <c:pt idx="169">
                  <c:v>-0.13955162279700201</c:v>
                </c:pt>
                <c:pt idx="170">
                  <c:v>-0.13740467841613699</c:v>
                </c:pt>
                <c:pt idx="171">
                  <c:v>-0.135257734035272</c:v>
                </c:pt>
                <c:pt idx="172">
                  <c:v>-0.13311078965440701</c:v>
                </c:pt>
                <c:pt idx="173">
                  <c:v>-0.13096384527354199</c:v>
                </c:pt>
                <c:pt idx="174">
                  <c:v>-0.128816900892677</c:v>
                </c:pt>
                <c:pt idx="175">
                  <c:v>-0.12666995651181201</c:v>
                </c:pt>
                <c:pt idx="176">
                  <c:v>-0.12452301213094701</c:v>
                </c:pt>
                <c:pt idx="177">
                  <c:v>-0.122376067750082</c:v>
                </c:pt>
                <c:pt idx="178">
                  <c:v>-0.120229123369217</c:v>
                </c:pt>
                <c:pt idx="179">
                  <c:v>-0.11808217898835199</c:v>
                </c:pt>
                <c:pt idx="180">
                  <c:v>-0.115935234607487</c:v>
                </c:pt>
                <c:pt idx="181">
                  <c:v>-0.113788290226622</c:v>
                </c:pt>
                <c:pt idx="182">
                  <c:v>-0.111641345845757</c:v>
                </c:pt>
                <c:pt idx="183">
                  <c:v>-0.109494401464892</c:v>
                </c:pt>
                <c:pt idx="184">
                  <c:v>-0.107347457084027</c:v>
                </c:pt>
                <c:pt idx="185">
                  <c:v>-0.105200512703162</c:v>
                </c:pt>
                <c:pt idx="186">
                  <c:v>-0.10305356832229701</c:v>
                </c:pt>
                <c:pt idx="187">
                  <c:v>-0.100906623941431</c:v>
                </c:pt>
                <c:pt idx="188">
                  <c:v>-9.8759679560565999E-2</c:v>
                </c:pt>
                <c:pt idx="189">
                  <c:v>-9.6612735179700995E-2</c:v>
                </c:pt>
                <c:pt idx="190">
                  <c:v>-9.4465790798836005E-2</c:v>
                </c:pt>
                <c:pt idx="191">
                  <c:v>-9.2318846417971001E-2</c:v>
                </c:pt>
                <c:pt idx="192">
                  <c:v>-9.0171902037105997E-2</c:v>
                </c:pt>
                <c:pt idx="193">
                  <c:v>-8.8024957656241007E-2</c:v>
                </c:pt>
                <c:pt idx="194">
                  <c:v>-8.5878013275376003E-2</c:v>
                </c:pt>
                <c:pt idx="195">
                  <c:v>-8.3731068894510999E-2</c:v>
                </c:pt>
                <c:pt idx="196">
                  <c:v>-8.1584124513645995E-2</c:v>
                </c:pt>
                <c:pt idx="197">
                  <c:v>-7.9437180132781005E-2</c:v>
                </c:pt>
                <c:pt idx="198">
                  <c:v>-7.7290235751916E-2</c:v>
                </c:pt>
                <c:pt idx="199">
                  <c:v>-7.5143291371050996E-2</c:v>
                </c:pt>
                <c:pt idx="200">
                  <c:v>-7.2996346990186006E-2</c:v>
                </c:pt>
                <c:pt idx="201">
                  <c:v>-7.0849402609321002E-2</c:v>
                </c:pt>
                <c:pt idx="202">
                  <c:v>-6.8702458228455998E-2</c:v>
                </c:pt>
                <c:pt idx="203">
                  <c:v>-6.6555513847590994E-2</c:v>
                </c:pt>
                <c:pt idx="204">
                  <c:v>-6.4408569466726004E-2</c:v>
                </c:pt>
                <c:pt idx="205">
                  <c:v>-6.2261625085861E-2</c:v>
                </c:pt>
                <c:pt idx="206">
                  <c:v>-6.0114680704996003E-2</c:v>
                </c:pt>
                <c:pt idx="207">
                  <c:v>-5.7967736324130999E-2</c:v>
                </c:pt>
                <c:pt idx="208">
                  <c:v>-5.5820791943265002E-2</c:v>
                </c:pt>
                <c:pt idx="209">
                  <c:v>-5.3673847562399998E-2</c:v>
                </c:pt>
                <c:pt idx="210">
                  <c:v>-5.1526903181535001E-2</c:v>
                </c:pt>
                <c:pt idx="211">
                  <c:v>-4.9379958800669997E-2</c:v>
                </c:pt>
                <c:pt idx="212">
                  <c:v>-4.7233014419805E-2</c:v>
                </c:pt>
                <c:pt idx="213">
                  <c:v>-4.5086070038940003E-2</c:v>
                </c:pt>
                <c:pt idx="214">
                  <c:v>-4.2939125658074999E-2</c:v>
                </c:pt>
                <c:pt idx="215">
                  <c:v>-4.0792181277210002E-2</c:v>
                </c:pt>
                <c:pt idx="216">
                  <c:v>-3.8645236896344998E-2</c:v>
                </c:pt>
                <c:pt idx="217">
                  <c:v>-3.6498292515480001E-2</c:v>
                </c:pt>
                <c:pt idx="218">
                  <c:v>-3.4351348134614997E-2</c:v>
                </c:pt>
                <c:pt idx="219">
                  <c:v>-3.2204403753749999E-2</c:v>
                </c:pt>
                <c:pt idx="220">
                  <c:v>-3.0057459372884999E-2</c:v>
                </c:pt>
                <c:pt idx="221">
                  <c:v>-2.7910514992020002E-2</c:v>
                </c:pt>
                <c:pt idx="222">
                  <c:v>-2.5763570611155001E-2</c:v>
                </c:pt>
                <c:pt idx="223">
                  <c:v>-2.3616626230290001E-2</c:v>
                </c:pt>
                <c:pt idx="224">
                  <c:v>-2.1469681849425E-2</c:v>
                </c:pt>
                <c:pt idx="225">
                  <c:v>-1.9322737468559999E-2</c:v>
                </c:pt>
                <c:pt idx="226">
                  <c:v>-1.7175793087694999E-2</c:v>
                </c:pt>
                <c:pt idx="227">
                  <c:v>-1.502884870683E-2</c:v>
                </c:pt>
                <c:pt idx="228">
                  <c:v>-1.2881904325964999E-2</c:v>
                </c:pt>
                <c:pt idx="229">
                  <c:v>-1.0734959945100001E-2</c:v>
                </c:pt>
                <c:pt idx="230">
                  <c:v>-8.5880155642340007E-3</c:v>
                </c:pt>
                <c:pt idx="231">
                  <c:v>-6.4410711833690097E-3</c:v>
                </c:pt>
                <c:pt idx="232">
                  <c:v>-4.2941268025040204E-3</c:v>
                </c:pt>
                <c:pt idx="233">
                  <c:v>-2.1471824216390302E-3</c:v>
                </c:pt>
                <c:pt idx="234">
                  <c:v>-2.38040773981041E-7</c:v>
                </c:pt>
                <c:pt idx="235">
                  <c:v>2.1467063400909502E-3</c:v>
                </c:pt>
                <c:pt idx="236">
                  <c:v>4.2936507209560002E-3</c:v>
                </c:pt>
                <c:pt idx="237">
                  <c:v>6.4405951018210398E-3</c:v>
                </c:pt>
                <c:pt idx="238">
                  <c:v>8.5875394826859797E-3</c:v>
                </c:pt>
                <c:pt idx="239">
                  <c:v>1.0734483863550999E-2</c:v>
                </c:pt>
                <c:pt idx="240">
                  <c:v>1.2881428244416E-2</c:v>
                </c:pt>
                <c:pt idx="241">
                  <c:v>1.5028372625281E-2</c:v>
                </c:pt>
                <c:pt idx="242">
                  <c:v>1.7175317006145899E-2</c:v>
                </c:pt>
                <c:pt idx="243">
                  <c:v>1.9322261387011E-2</c:v>
                </c:pt>
                <c:pt idx="244">
                  <c:v>2.1469205767876001E-2</c:v>
                </c:pt>
                <c:pt idx="245">
                  <c:v>2.3616150148741001E-2</c:v>
                </c:pt>
                <c:pt idx="246">
                  <c:v>2.5763094529606002E-2</c:v>
                </c:pt>
                <c:pt idx="247">
                  <c:v>2.7910038910470902E-2</c:v>
                </c:pt>
                <c:pt idx="248">
                  <c:v>3.0056983291335999E-2</c:v>
                </c:pt>
                <c:pt idx="249">
                  <c:v>3.2203927672201003E-2</c:v>
                </c:pt>
                <c:pt idx="250">
                  <c:v>3.4350872053066001E-2</c:v>
                </c:pt>
                <c:pt idx="251">
                  <c:v>3.6497816433930998E-2</c:v>
                </c:pt>
                <c:pt idx="252">
                  <c:v>3.8644760814797001E-2</c:v>
                </c:pt>
                <c:pt idx="253">
                  <c:v>4.0791705195661998E-2</c:v>
                </c:pt>
                <c:pt idx="254">
                  <c:v>4.2938649576527002E-2</c:v>
                </c:pt>
                <c:pt idx="255">
                  <c:v>4.5085593957391999E-2</c:v>
                </c:pt>
                <c:pt idx="256">
                  <c:v>4.7232538338257003E-2</c:v>
                </c:pt>
                <c:pt idx="257">
                  <c:v>4.9379482719122E-2</c:v>
                </c:pt>
                <c:pt idx="258">
                  <c:v>5.1526427099986997E-2</c:v>
                </c:pt>
                <c:pt idx="259">
                  <c:v>5.3673371480852099E-2</c:v>
                </c:pt>
                <c:pt idx="260">
                  <c:v>5.5820315861716999E-2</c:v>
                </c:pt>
                <c:pt idx="261">
                  <c:v>5.7967260242582003E-2</c:v>
                </c:pt>
                <c:pt idx="262">
                  <c:v>6.0114204623447E-2</c:v>
                </c:pt>
                <c:pt idx="263">
                  <c:v>6.2261149004311997E-2</c:v>
                </c:pt>
                <c:pt idx="264">
                  <c:v>6.4408093385176904E-2</c:v>
                </c:pt>
                <c:pt idx="265">
                  <c:v>6.6555037766042005E-2</c:v>
                </c:pt>
                <c:pt idx="266">
                  <c:v>6.8701982146906995E-2</c:v>
                </c:pt>
                <c:pt idx="267">
                  <c:v>7.0848926527771999E-2</c:v>
                </c:pt>
                <c:pt idx="268">
                  <c:v>7.2995870908637003E-2</c:v>
                </c:pt>
                <c:pt idx="269">
                  <c:v>7.5142815289501994E-2</c:v>
                </c:pt>
                <c:pt idx="270">
                  <c:v>7.7289759670366998E-2</c:v>
                </c:pt>
                <c:pt idx="271">
                  <c:v>7.9436704051232002E-2</c:v>
                </c:pt>
                <c:pt idx="272">
                  <c:v>8.1583648432097006E-2</c:v>
                </c:pt>
                <c:pt idx="273">
                  <c:v>8.3730592812961996E-2</c:v>
                </c:pt>
                <c:pt idx="274">
                  <c:v>8.5877537193827999E-2</c:v>
                </c:pt>
                <c:pt idx="275">
                  <c:v>8.8024481574693003E-2</c:v>
                </c:pt>
                <c:pt idx="276">
                  <c:v>9.0171425955557993E-2</c:v>
                </c:pt>
                <c:pt idx="277">
                  <c:v>9.2318370336422997E-2</c:v>
                </c:pt>
                <c:pt idx="278">
                  <c:v>9.4465314717288001E-2</c:v>
                </c:pt>
                <c:pt idx="279">
                  <c:v>9.6612259098153005E-2</c:v>
                </c:pt>
                <c:pt idx="280">
                  <c:v>9.8759203479017996E-2</c:v>
                </c:pt>
                <c:pt idx="281">
                  <c:v>0.100906147859883</c:v>
                </c:pt>
                <c:pt idx="282">
                  <c:v>0.103053092240748</c:v>
                </c:pt>
                <c:pt idx="283">
                  <c:v>0.10520003662161299</c:v>
                </c:pt>
                <c:pt idx="284">
                  <c:v>0.107346981002478</c:v>
                </c:pt>
                <c:pt idx="285">
                  <c:v>0.109493925383343</c:v>
                </c:pt>
                <c:pt idx="286">
                  <c:v>0.11164086976420801</c:v>
                </c:pt>
                <c:pt idx="287">
                  <c:v>0.113787814145073</c:v>
                </c:pt>
                <c:pt idx="288">
                  <c:v>0.115934758525938</c:v>
                </c:pt>
                <c:pt idx="289">
                  <c:v>0.118081702906803</c:v>
                </c:pt>
                <c:pt idx="290">
                  <c:v>0.12022864728766799</c:v>
                </c:pt>
                <c:pt idx="291">
                  <c:v>0.122375591668533</c:v>
                </c:pt>
                <c:pt idx="292">
                  <c:v>0.124522536049398</c:v>
                </c:pt>
                <c:pt idx="293">
                  <c:v>0.12666948043026299</c:v>
                </c:pt>
                <c:pt idx="294">
                  <c:v>0.12881642481112801</c:v>
                </c:pt>
                <c:pt idx="295">
                  <c:v>0.130963369191993</c:v>
                </c:pt>
                <c:pt idx="296">
                  <c:v>0.13311031357285899</c:v>
                </c:pt>
                <c:pt idx="297">
                  <c:v>0.13525725795372401</c:v>
                </c:pt>
                <c:pt idx="298">
                  <c:v>0.137404202334589</c:v>
                </c:pt>
                <c:pt idx="299">
                  <c:v>0.13955114671545399</c:v>
                </c:pt>
                <c:pt idx="300">
                  <c:v>0.14169809109631901</c:v>
                </c:pt>
                <c:pt idx="301">
                  <c:v>0.143845035477184</c:v>
                </c:pt>
                <c:pt idx="302">
                  <c:v>0.14599197985804899</c:v>
                </c:pt>
                <c:pt idx="303">
                  <c:v>0.148138924238914</c:v>
                </c:pt>
                <c:pt idx="304">
                  <c:v>0.150285868619779</c:v>
                </c:pt>
                <c:pt idx="305">
                  <c:v>0.15243281300064401</c:v>
                </c:pt>
                <c:pt idx="306">
                  <c:v>0.154579757381509</c:v>
                </c:pt>
                <c:pt idx="307">
                  <c:v>0.15672670176237399</c:v>
                </c:pt>
                <c:pt idx="308">
                  <c:v>0.15887364614323901</c:v>
                </c:pt>
                <c:pt idx="309">
                  <c:v>0.161020590524104</c:v>
                </c:pt>
                <c:pt idx="310">
                  <c:v>0.16316753490496899</c:v>
                </c:pt>
                <c:pt idx="311">
                  <c:v>0.16531447928583401</c:v>
                </c:pt>
                <c:pt idx="312">
                  <c:v>0.167461423666699</c:v>
                </c:pt>
                <c:pt idx="313">
                  <c:v>0.16960836804756399</c:v>
                </c:pt>
                <c:pt idx="314">
                  <c:v>0.17175531242842901</c:v>
                </c:pt>
                <c:pt idx="315">
                  <c:v>0.173902256809294</c:v>
                </c:pt>
                <c:pt idx="316">
                  <c:v>0.17604920119015899</c:v>
                </c:pt>
                <c:pt idx="317">
                  <c:v>0.17819614557102401</c:v>
                </c:pt>
                <c:pt idx="318">
                  <c:v>0.18034308995189</c:v>
                </c:pt>
                <c:pt idx="319">
                  <c:v>0.18249003433275501</c:v>
                </c:pt>
                <c:pt idx="320">
                  <c:v>0.18463697871362</c:v>
                </c:pt>
                <c:pt idx="321">
                  <c:v>0.18678392309448499</c:v>
                </c:pt>
                <c:pt idx="322">
                  <c:v>0.18893086747535001</c:v>
                </c:pt>
                <c:pt idx="323">
                  <c:v>0.191077811856215</c:v>
                </c:pt>
                <c:pt idx="324">
                  <c:v>0.19322475623707999</c:v>
                </c:pt>
                <c:pt idx="325">
                  <c:v>0.19537170061794501</c:v>
                </c:pt>
                <c:pt idx="326">
                  <c:v>0.19751864499881</c:v>
                </c:pt>
                <c:pt idx="327">
                  <c:v>0.19966558937967499</c:v>
                </c:pt>
                <c:pt idx="328">
                  <c:v>0.20181253376054001</c:v>
                </c:pt>
                <c:pt idx="329">
                  <c:v>0.203959478141405</c:v>
                </c:pt>
                <c:pt idx="330">
                  <c:v>0.20610642252226999</c:v>
                </c:pt>
                <c:pt idx="331">
                  <c:v>0.20825336690313501</c:v>
                </c:pt>
                <c:pt idx="332">
                  <c:v>0.210400311284</c:v>
                </c:pt>
                <c:pt idx="333">
                  <c:v>0.21254725566486499</c:v>
                </c:pt>
                <c:pt idx="334">
                  <c:v>0.21469420004573</c:v>
                </c:pt>
                <c:pt idx="335">
                  <c:v>0.21684114442659499</c:v>
                </c:pt>
                <c:pt idx="336">
                  <c:v>0.21898808880746001</c:v>
                </c:pt>
                <c:pt idx="337">
                  <c:v>0.221135033188325</c:v>
                </c:pt>
                <c:pt idx="338">
                  <c:v>0.22328197756918999</c:v>
                </c:pt>
                <c:pt idx="339">
                  <c:v>0.22542892195005501</c:v>
                </c:pt>
                <c:pt idx="340">
                  <c:v>0.227575866330921</c:v>
                </c:pt>
                <c:pt idx="341">
                  <c:v>0.22972281071178599</c:v>
                </c:pt>
                <c:pt idx="342">
                  <c:v>0.23186975509265101</c:v>
                </c:pt>
                <c:pt idx="343">
                  <c:v>0.234016699473516</c:v>
                </c:pt>
                <c:pt idx="344">
                  <c:v>0.23616364385438099</c:v>
                </c:pt>
                <c:pt idx="345">
                  <c:v>0.23831058823524601</c:v>
                </c:pt>
                <c:pt idx="346">
                  <c:v>0.240457532616111</c:v>
                </c:pt>
                <c:pt idx="347">
                  <c:v>0.24260447699697599</c:v>
                </c:pt>
                <c:pt idx="348">
                  <c:v>0.24475142137784101</c:v>
                </c:pt>
                <c:pt idx="349">
                  <c:v>0.246898365758706</c:v>
                </c:pt>
                <c:pt idx="350">
                  <c:v>0.24904531013957101</c:v>
                </c:pt>
                <c:pt idx="351">
                  <c:v>0.25119225452043598</c:v>
                </c:pt>
                <c:pt idx="352">
                  <c:v>0.25333919890130102</c:v>
                </c:pt>
                <c:pt idx="353">
                  <c:v>0.25548614328216601</c:v>
                </c:pt>
                <c:pt idx="354">
                  <c:v>0.257633087663031</c:v>
                </c:pt>
                <c:pt idx="355">
                  <c:v>0.25978003204389599</c:v>
                </c:pt>
                <c:pt idx="356">
                  <c:v>0.26192697642476098</c:v>
                </c:pt>
                <c:pt idx="357">
                  <c:v>0.26407392080562597</c:v>
                </c:pt>
                <c:pt idx="358">
                  <c:v>0.26622086518649102</c:v>
                </c:pt>
                <c:pt idx="359">
                  <c:v>0.26836780956735601</c:v>
                </c:pt>
                <c:pt idx="360">
                  <c:v>0.270514753948221</c:v>
                </c:pt>
                <c:pt idx="361">
                  <c:v>0.27266169832908599</c:v>
                </c:pt>
                <c:pt idx="362">
                  <c:v>0.27480864270995198</c:v>
                </c:pt>
                <c:pt idx="363">
                  <c:v>0.27695558709081702</c:v>
                </c:pt>
                <c:pt idx="364">
                  <c:v>0.27910253147168201</c:v>
                </c:pt>
                <c:pt idx="365">
                  <c:v>0.281249475852547</c:v>
                </c:pt>
                <c:pt idx="366">
                  <c:v>0.28339642023341199</c:v>
                </c:pt>
                <c:pt idx="367">
                  <c:v>0.28554336461427698</c:v>
                </c:pt>
                <c:pt idx="368">
                  <c:v>0.28769030899514197</c:v>
                </c:pt>
                <c:pt idx="369">
                  <c:v>0.28983725337600702</c:v>
                </c:pt>
                <c:pt idx="370">
                  <c:v>0.29198419775687201</c:v>
                </c:pt>
                <c:pt idx="371">
                  <c:v>0.294131142137737</c:v>
                </c:pt>
                <c:pt idx="372">
                  <c:v>0.29627808651860199</c:v>
                </c:pt>
                <c:pt idx="373">
                  <c:v>0.29842503089946698</c:v>
                </c:pt>
                <c:pt idx="374">
                  <c:v>0.30057197528033203</c:v>
                </c:pt>
                <c:pt idx="375">
                  <c:v>0.30271891966119702</c:v>
                </c:pt>
                <c:pt idx="376">
                  <c:v>0.30486586404206201</c:v>
                </c:pt>
                <c:pt idx="377">
                  <c:v>0.307012808422927</c:v>
                </c:pt>
                <c:pt idx="378">
                  <c:v>0.30915975280379199</c:v>
                </c:pt>
                <c:pt idx="379">
                  <c:v>0.31130669718465698</c:v>
                </c:pt>
                <c:pt idx="380">
                  <c:v>0.31345364156552202</c:v>
                </c:pt>
                <c:pt idx="381">
                  <c:v>0.31560058594638701</c:v>
                </c:pt>
                <c:pt idx="382">
                  <c:v>0.317747530327252</c:v>
                </c:pt>
                <c:pt idx="383">
                  <c:v>0.31989447470811699</c:v>
                </c:pt>
                <c:pt idx="384">
                  <c:v>0.32204141908898298</c:v>
                </c:pt>
                <c:pt idx="385">
                  <c:v>0.32418836346984797</c:v>
                </c:pt>
                <c:pt idx="386">
                  <c:v>0.32633530785071302</c:v>
                </c:pt>
                <c:pt idx="387">
                  <c:v>0.32848225223157801</c:v>
                </c:pt>
                <c:pt idx="388">
                  <c:v>0.330629196612443</c:v>
                </c:pt>
                <c:pt idx="389">
                  <c:v>0.33277614099330799</c:v>
                </c:pt>
                <c:pt idx="390">
                  <c:v>0.33492308537417298</c:v>
                </c:pt>
                <c:pt idx="391">
                  <c:v>0.33707002975503803</c:v>
                </c:pt>
                <c:pt idx="392">
                  <c:v>0.33921697413590302</c:v>
                </c:pt>
                <c:pt idx="393">
                  <c:v>0.34136391851676801</c:v>
                </c:pt>
                <c:pt idx="394">
                  <c:v>0.343510862897633</c:v>
                </c:pt>
                <c:pt idx="395">
                  <c:v>0.34565780727849799</c:v>
                </c:pt>
                <c:pt idx="396">
                  <c:v>0.34780475165936298</c:v>
                </c:pt>
                <c:pt idx="397">
                  <c:v>0.34995169604022802</c:v>
                </c:pt>
                <c:pt idx="398">
                  <c:v>0.35209864042109301</c:v>
                </c:pt>
                <c:pt idx="399">
                  <c:v>0.354245584801958</c:v>
                </c:pt>
                <c:pt idx="400">
                  <c:v>0.35639252918282299</c:v>
                </c:pt>
                <c:pt idx="401">
                  <c:v>0.35853947356368798</c:v>
                </c:pt>
                <c:pt idx="402">
                  <c:v>0.36068641794455297</c:v>
                </c:pt>
                <c:pt idx="403">
                  <c:v>0.36283336232541802</c:v>
                </c:pt>
                <c:pt idx="404">
                  <c:v>0.36498030670628301</c:v>
                </c:pt>
                <c:pt idx="405">
                  <c:v>0.367127251087149</c:v>
                </c:pt>
                <c:pt idx="406">
                  <c:v>0.36927419546801399</c:v>
                </c:pt>
                <c:pt idx="407">
                  <c:v>0.37142113984887898</c:v>
                </c:pt>
                <c:pt idx="408">
                  <c:v>0.37356808422974402</c:v>
                </c:pt>
                <c:pt idx="409">
                  <c:v>0.37571502861060901</c:v>
                </c:pt>
                <c:pt idx="410">
                  <c:v>0.377861972991474</c:v>
                </c:pt>
                <c:pt idx="411">
                  <c:v>0.38000891737233899</c:v>
                </c:pt>
                <c:pt idx="412">
                  <c:v>0.38215586175320398</c:v>
                </c:pt>
                <c:pt idx="413">
                  <c:v>0.38430280613406897</c:v>
                </c:pt>
                <c:pt idx="414">
                  <c:v>0.38644975051493402</c:v>
                </c:pt>
                <c:pt idx="415">
                  <c:v>0.38859669489579901</c:v>
                </c:pt>
                <c:pt idx="416">
                  <c:v>0.390743639276664</c:v>
                </c:pt>
                <c:pt idx="417">
                  <c:v>0.39289058365752899</c:v>
                </c:pt>
                <c:pt idx="418">
                  <c:v>0.39503752803839398</c:v>
                </c:pt>
                <c:pt idx="419">
                  <c:v>0.39718447241925903</c:v>
                </c:pt>
                <c:pt idx="420">
                  <c:v>0.39933141680012402</c:v>
                </c:pt>
                <c:pt idx="421">
                  <c:v>0.40147836118098901</c:v>
                </c:pt>
                <c:pt idx="422">
                  <c:v>0.403625305561854</c:v>
                </c:pt>
                <c:pt idx="423">
                  <c:v>0.40577224994271899</c:v>
                </c:pt>
                <c:pt idx="424">
                  <c:v>0.40791919432358398</c:v>
                </c:pt>
                <c:pt idx="425">
                  <c:v>0.41006613870444902</c:v>
                </c:pt>
                <c:pt idx="426">
                  <c:v>0.41221308308531401</c:v>
                </c:pt>
                <c:pt idx="427">
                  <c:v>0.41436002746618</c:v>
                </c:pt>
                <c:pt idx="428">
                  <c:v>0.41650697184704499</c:v>
                </c:pt>
                <c:pt idx="429">
                  <c:v>0.41865391622790998</c:v>
                </c:pt>
                <c:pt idx="430">
                  <c:v>0.42080086060877497</c:v>
                </c:pt>
                <c:pt idx="431">
                  <c:v>0.42294780498964002</c:v>
                </c:pt>
                <c:pt idx="432">
                  <c:v>0.42509474937050501</c:v>
                </c:pt>
                <c:pt idx="433">
                  <c:v>0.42724169375137</c:v>
                </c:pt>
                <c:pt idx="434">
                  <c:v>0.42938863813223499</c:v>
                </c:pt>
                <c:pt idx="435">
                  <c:v>0.43153558251309998</c:v>
                </c:pt>
                <c:pt idx="436">
                  <c:v>0.43368252689396503</c:v>
                </c:pt>
                <c:pt idx="437">
                  <c:v>0.43582947127483002</c:v>
                </c:pt>
                <c:pt idx="438">
                  <c:v>0.43797641565569501</c:v>
                </c:pt>
                <c:pt idx="439">
                  <c:v>0.44012336003656</c:v>
                </c:pt>
                <c:pt idx="440">
                  <c:v>0.44227030441742499</c:v>
                </c:pt>
                <c:pt idx="441">
                  <c:v>0.44441724879828998</c:v>
                </c:pt>
                <c:pt idx="442">
                  <c:v>0.44656419317915502</c:v>
                </c:pt>
                <c:pt idx="443">
                  <c:v>0.44871113756002001</c:v>
                </c:pt>
                <c:pt idx="444">
                  <c:v>0.450858081940885</c:v>
                </c:pt>
                <c:pt idx="445">
                  <c:v>0.45300502632174999</c:v>
                </c:pt>
                <c:pt idx="446">
                  <c:v>0.45515197070261498</c:v>
                </c:pt>
                <c:pt idx="447">
                  <c:v>0.45729891508347997</c:v>
                </c:pt>
                <c:pt idx="448">
                  <c:v>0.45944585946434502</c:v>
                </c:pt>
                <c:pt idx="449">
                  <c:v>0.46159280384521101</c:v>
                </c:pt>
                <c:pt idx="450">
                  <c:v>0.463739748226076</c:v>
                </c:pt>
                <c:pt idx="451">
                  <c:v>0.46588669260694099</c:v>
                </c:pt>
                <c:pt idx="452">
                  <c:v>0.46803363698780598</c:v>
                </c:pt>
                <c:pt idx="453">
                  <c:v>0.47018058136867102</c:v>
                </c:pt>
                <c:pt idx="454">
                  <c:v>0.47232752574953601</c:v>
                </c:pt>
                <c:pt idx="455">
                  <c:v>0.474474470130401</c:v>
                </c:pt>
                <c:pt idx="456">
                  <c:v>0.476621414511266</c:v>
                </c:pt>
                <c:pt idx="457">
                  <c:v>0.47876835889213099</c:v>
                </c:pt>
                <c:pt idx="458">
                  <c:v>0.48091530327299598</c:v>
                </c:pt>
                <c:pt idx="459">
                  <c:v>0.48306224765386102</c:v>
                </c:pt>
                <c:pt idx="460">
                  <c:v>0.48520919203472601</c:v>
                </c:pt>
                <c:pt idx="461">
                  <c:v>0.487356136415591</c:v>
                </c:pt>
                <c:pt idx="462">
                  <c:v>0.48950308079645599</c:v>
                </c:pt>
                <c:pt idx="463">
                  <c:v>0.49165002517732098</c:v>
                </c:pt>
                <c:pt idx="464">
                  <c:v>0.49379696955818603</c:v>
                </c:pt>
                <c:pt idx="465">
                  <c:v>0.49594391393905102</c:v>
                </c:pt>
                <c:pt idx="466">
                  <c:v>0.49809085831991501</c:v>
                </c:pt>
                <c:pt idx="467">
                  <c:v>0.50023780270078499</c:v>
                </c:pt>
                <c:pt idx="468">
                  <c:v>0.50238474708164504</c:v>
                </c:pt>
                <c:pt idx="469">
                  <c:v>0.50453169146251498</c:v>
                </c:pt>
                <c:pt idx="470">
                  <c:v>0.50667863584337502</c:v>
                </c:pt>
                <c:pt idx="471">
                  <c:v>0.50882558022424496</c:v>
                </c:pt>
                <c:pt idx="472">
                  <c:v>0.51097252460510501</c:v>
                </c:pt>
                <c:pt idx="473">
                  <c:v>0.51311946898597505</c:v>
                </c:pt>
                <c:pt idx="474">
                  <c:v>0.51526641336683499</c:v>
                </c:pt>
                <c:pt idx="475">
                  <c:v>0.51741335774770503</c:v>
                </c:pt>
                <c:pt idx="476">
                  <c:v>0.51956030212856497</c:v>
                </c:pt>
                <c:pt idx="477">
                  <c:v>0.52170724650943501</c:v>
                </c:pt>
                <c:pt idx="478">
                  <c:v>0.52385419089029495</c:v>
                </c:pt>
                <c:pt idx="479">
                  <c:v>0.52600113527116499</c:v>
                </c:pt>
                <c:pt idx="480">
                  <c:v>0.52814807965202504</c:v>
                </c:pt>
                <c:pt idx="481">
                  <c:v>0.53029502403289497</c:v>
                </c:pt>
                <c:pt idx="482">
                  <c:v>0.53244196841375502</c:v>
                </c:pt>
                <c:pt idx="483">
                  <c:v>0.53458891279462495</c:v>
                </c:pt>
                <c:pt idx="484">
                  <c:v>0.536735857175485</c:v>
                </c:pt>
                <c:pt idx="485">
                  <c:v>0.53888280155635504</c:v>
                </c:pt>
                <c:pt idx="486">
                  <c:v>0.54102974593721498</c:v>
                </c:pt>
                <c:pt idx="487">
                  <c:v>0.54317669031808502</c:v>
                </c:pt>
                <c:pt idx="488">
                  <c:v>0.54532363469894496</c:v>
                </c:pt>
                <c:pt idx="489">
                  <c:v>0.547470579079815</c:v>
                </c:pt>
                <c:pt idx="490">
                  <c:v>0.54961752346067505</c:v>
                </c:pt>
                <c:pt idx="491">
                  <c:v>0.55176446784154498</c:v>
                </c:pt>
                <c:pt idx="492">
                  <c:v>0.55391141222240503</c:v>
                </c:pt>
                <c:pt idx="493">
                  <c:v>0.55605835660327496</c:v>
                </c:pt>
                <c:pt idx="494">
                  <c:v>0.55820530098413501</c:v>
                </c:pt>
                <c:pt idx="495">
                  <c:v>0.56035224536500505</c:v>
                </c:pt>
                <c:pt idx="496">
                  <c:v>0.56249918974586499</c:v>
                </c:pt>
                <c:pt idx="497">
                  <c:v>0.56464613412673503</c:v>
                </c:pt>
                <c:pt idx="498">
                  <c:v>0.56679307850759497</c:v>
                </c:pt>
                <c:pt idx="499">
                  <c:v>0.56894002288846501</c:v>
                </c:pt>
                <c:pt idx="500">
                  <c:v>0.57108696726932495</c:v>
                </c:pt>
                <c:pt idx="501">
                  <c:v>0.57323391165019499</c:v>
                </c:pt>
                <c:pt idx="502">
                  <c:v>0.57538085603105504</c:v>
                </c:pt>
                <c:pt idx="503">
                  <c:v>0.57752780041192497</c:v>
                </c:pt>
                <c:pt idx="504">
                  <c:v>0.57967474479278502</c:v>
                </c:pt>
                <c:pt idx="505">
                  <c:v>0.58182168917365495</c:v>
                </c:pt>
                <c:pt idx="506">
                  <c:v>0.583968633554515</c:v>
                </c:pt>
                <c:pt idx="507">
                  <c:v>0.58611557793538505</c:v>
                </c:pt>
                <c:pt idx="508">
                  <c:v>0.58826252231624498</c:v>
                </c:pt>
                <c:pt idx="509">
                  <c:v>0.59040946669711503</c:v>
                </c:pt>
                <c:pt idx="510">
                  <c:v>0.59255641107797496</c:v>
                </c:pt>
                <c:pt idx="511">
                  <c:v>0.59470335545884501</c:v>
                </c:pt>
                <c:pt idx="512">
                  <c:v>0.59685029983970495</c:v>
                </c:pt>
                <c:pt idx="513">
                  <c:v>0.59899724422057499</c:v>
                </c:pt>
                <c:pt idx="514">
                  <c:v>0.60114418860143504</c:v>
                </c:pt>
                <c:pt idx="515">
                  <c:v>0.60329113298230497</c:v>
                </c:pt>
                <c:pt idx="516">
                  <c:v>0.60543807736316502</c:v>
                </c:pt>
                <c:pt idx="517">
                  <c:v>0.60758502174403495</c:v>
                </c:pt>
                <c:pt idx="518">
                  <c:v>0.609731966124895</c:v>
                </c:pt>
                <c:pt idx="519">
                  <c:v>0.61187891050576504</c:v>
                </c:pt>
                <c:pt idx="520">
                  <c:v>0.61402585488662498</c:v>
                </c:pt>
                <c:pt idx="521">
                  <c:v>0.61617279926749502</c:v>
                </c:pt>
                <c:pt idx="522">
                  <c:v>0.61831974364835496</c:v>
                </c:pt>
                <c:pt idx="523">
                  <c:v>0.620466688029225</c:v>
                </c:pt>
                <c:pt idx="524">
                  <c:v>0.62261363241008505</c:v>
                </c:pt>
                <c:pt idx="525">
                  <c:v>0.62476057679095498</c:v>
                </c:pt>
                <c:pt idx="526">
                  <c:v>0.62690752117181503</c:v>
                </c:pt>
                <c:pt idx="527">
                  <c:v>0.62905446555268496</c:v>
                </c:pt>
                <c:pt idx="528">
                  <c:v>0.63120140993354501</c:v>
                </c:pt>
                <c:pt idx="529">
                  <c:v>0.63334835431441505</c:v>
                </c:pt>
                <c:pt idx="530">
                  <c:v>0.63549529869527499</c:v>
                </c:pt>
                <c:pt idx="531">
                  <c:v>0.63764224307614503</c:v>
                </c:pt>
                <c:pt idx="532">
                  <c:v>0.63978918745700497</c:v>
                </c:pt>
                <c:pt idx="533">
                  <c:v>0.64193613183787501</c:v>
                </c:pt>
                <c:pt idx="534">
                  <c:v>0.64408307621873495</c:v>
                </c:pt>
                <c:pt idx="535">
                  <c:v>0.64623002059960499</c:v>
                </c:pt>
                <c:pt idx="536">
                  <c:v>0.64837696498046504</c:v>
                </c:pt>
                <c:pt idx="537">
                  <c:v>0.65052390936133497</c:v>
                </c:pt>
                <c:pt idx="538">
                  <c:v>0.65267085374219502</c:v>
                </c:pt>
                <c:pt idx="539">
                  <c:v>0.65481779812306495</c:v>
                </c:pt>
                <c:pt idx="540">
                  <c:v>0.656964742503925</c:v>
                </c:pt>
                <c:pt idx="541">
                  <c:v>0.65911168688479504</c:v>
                </c:pt>
                <c:pt idx="542">
                  <c:v>0.66125863126565498</c:v>
                </c:pt>
                <c:pt idx="543">
                  <c:v>0.66340557564652503</c:v>
                </c:pt>
                <c:pt idx="544">
                  <c:v>0.66555252002738496</c:v>
                </c:pt>
                <c:pt idx="545">
                  <c:v>0.66769946440825501</c:v>
                </c:pt>
                <c:pt idx="546">
                  <c:v>0.66984640878911506</c:v>
                </c:pt>
                <c:pt idx="547">
                  <c:v>0.67199335316998499</c:v>
                </c:pt>
                <c:pt idx="548">
                  <c:v>0.67414029755085503</c:v>
                </c:pt>
                <c:pt idx="549">
                  <c:v>0.67628724193171497</c:v>
                </c:pt>
                <c:pt idx="550">
                  <c:v>0.67843418631258501</c:v>
                </c:pt>
                <c:pt idx="551">
                  <c:v>0.68058113069344495</c:v>
                </c:pt>
                <c:pt idx="552">
                  <c:v>0.68272807507431499</c:v>
                </c:pt>
                <c:pt idx="553">
                  <c:v>0.68487501945517504</c:v>
                </c:pt>
                <c:pt idx="554">
                  <c:v>0.68702196383604497</c:v>
                </c:pt>
                <c:pt idx="555">
                  <c:v>0.68916890821690502</c:v>
                </c:pt>
                <c:pt idx="556">
                  <c:v>0.69131585259777495</c:v>
                </c:pt>
                <c:pt idx="557">
                  <c:v>0.693462796978635</c:v>
                </c:pt>
                <c:pt idx="558">
                  <c:v>0.69560974135950504</c:v>
                </c:pt>
                <c:pt idx="559">
                  <c:v>0.69775668574036498</c:v>
                </c:pt>
                <c:pt idx="560">
                  <c:v>0.69990363012123502</c:v>
                </c:pt>
                <c:pt idx="561">
                  <c:v>0.70205057450209496</c:v>
                </c:pt>
                <c:pt idx="562">
                  <c:v>0.704197518882965</c:v>
                </c:pt>
                <c:pt idx="563">
                  <c:v>0.70634446326382505</c:v>
                </c:pt>
                <c:pt idx="564">
                  <c:v>0.70849140764469498</c:v>
                </c:pt>
                <c:pt idx="565">
                  <c:v>0.71063835202555503</c:v>
                </c:pt>
                <c:pt idx="566">
                  <c:v>0.71278529640642496</c:v>
                </c:pt>
                <c:pt idx="567">
                  <c:v>0.71493224078728501</c:v>
                </c:pt>
                <c:pt idx="568">
                  <c:v>0.71707918516815505</c:v>
                </c:pt>
                <c:pt idx="569">
                  <c:v>0.71922612954901499</c:v>
                </c:pt>
                <c:pt idx="570">
                  <c:v>0.72137307392988503</c:v>
                </c:pt>
                <c:pt idx="571">
                  <c:v>0.72352001831074497</c:v>
                </c:pt>
                <c:pt idx="572">
                  <c:v>0.72566696269161501</c:v>
                </c:pt>
                <c:pt idx="573">
                  <c:v>0.72781390707247495</c:v>
                </c:pt>
                <c:pt idx="574">
                  <c:v>0.72996085145334499</c:v>
                </c:pt>
                <c:pt idx="575">
                  <c:v>0.73210779583420504</c:v>
                </c:pt>
                <c:pt idx="576">
                  <c:v>0.73425474021507497</c:v>
                </c:pt>
                <c:pt idx="577">
                  <c:v>0.73640168459593502</c:v>
                </c:pt>
                <c:pt idx="578">
                  <c:v>0.73854862897680496</c:v>
                </c:pt>
                <c:pt idx="579">
                  <c:v>0.740695573357665</c:v>
                </c:pt>
                <c:pt idx="580">
                  <c:v>0.74284251773853505</c:v>
                </c:pt>
                <c:pt idx="581">
                  <c:v>0.74498946211939499</c:v>
                </c:pt>
                <c:pt idx="582">
                  <c:v>0.74713640650026503</c:v>
                </c:pt>
                <c:pt idx="583">
                  <c:v>0.74928335088112497</c:v>
                </c:pt>
                <c:pt idx="584">
                  <c:v>0.75143029526199501</c:v>
                </c:pt>
                <c:pt idx="585">
                  <c:v>0.75357723964285495</c:v>
                </c:pt>
                <c:pt idx="586">
                  <c:v>0.75572418402372499</c:v>
                </c:pt>
                <c:pt idx="587">
                  <c:v>0.75787112840458504</c:v>
                </c:pt>
                <c:pt idx="588">
                  <c:v>0.76001807278545497</c:v>
                </c:pt>
                <c:pt idx="589">
                  <c:v>0.76216501716631502</c:v>
                </c:pt>
                <c:pt idx="590">
                  <c:v>0.76431196154718495</c:v>
                </c:pt>
                <c:pt idx="591">
                  <c:v>0.766458905928045</c:v>
                </c:pt>
                <c:pt idx="592">
                  <c:v>0.76860585030891504</c:v>
                </c:pt>
                <c:pt idx="593">
                  <c:v>0.77075279468977498</c:v>
                </c:pt>
                <c:pt idx="594">
                  <c:v>0.77289973907064502</c:v>
                </c:pt>
                <c:pt idx="595">
                  <c:v>0.77504668345150496</c:v>
                </c:pt>
                <c:pt idx="596">
                  <c:v>0.777193627832375</c:v>
                </c:pt>
                <c:pt idx="597">
                  <c:v>0.77934057221323505</c:v>
                </c:pt>
                <c:pt idx="598">
                  <c:v>0.78148751659410498</c:v>
                </c:pt>
                <c:pt idx="599">
                  <c:v>0.78363446097496503</c:v>
                </c:pt>
                <c:pt idx="600">
                  <c:v>0.78578140535583496</c:v>
                </c:pt>
                <c:pt idx="601">
                  <c:v>0.78792834973669501</c:v>
                </c:pt>
                <c:pt idx="602">
                  <c:v>0.79007529411756505</c:v>
                </c:pt>
                <c:pt idx="603">
                  <c:v>0.79222223849842499</c:v>
                </c:pt>
                <c:pt idx="604">
                  <c:v>0.79436918287929503</c:v>
                </c:pt>
                <c:pt idx="605">
                  <c:v>0.79651612726015497</c:v>
                </c:pt>
                <c:pt idx="606">
                  <c:v>0.79866307164102501</c:v>
                </c:pt>
                <c:pt idx="607">
                  <c:v>0.80081001602188495</c:v>
                </c:pt>
                <c:pt idx="608">
                  <c:v>0.80295696040275499</c:v>
                </c:pt>
                <c:pt idx="609">
                  <c:v>0.80510390478361504</c:v>
                </c:pt>
                <c:pt idx="610">
                  <c:v>0.80725084916448497</c:v>
                </c:pt>
                <c:pt idx="611">
                  <c:v>0.80939779354534502</c:v>
                </c:pt>
                <c:pt idx="612">
                  <c:v>0.81154473792621495</c:v>
                </c:pt>
                <c:pt idx="613">
                  <c:v>0.813691682307075</c:v>
                </c:pt>
                <c:pt idx="614">
                  <c:v>0.81583862668794505</c:v>
                </c:pt>
                <c:pt idx="615">
                  <c:v>0.81798557106880498</c:v>
                </c:pt>
                <c:pt idx="616">
                  <c:v>0.82013251544967503</c:v>
                </c:pt>
                <c:pt idx="617">
                  <c:v>0.82227945983053496</c:v>
                </c:pt>
                <c:pt idx="618">
                  <c:v>0.82442640421140501</c:v>
                </c:pt>
                <c:pt idx="619">
                  <c:v>0.82657334859226494</c:v>
                </c:pt>
                <c:pt idx="620">
                  <c:v>0.82872029297313499</c:v>
                </c:pt>
                <c:pt idx="621">
                  <c:v>0.83086723735399504</c:v>
                </c:pt>
                <c:pt idx="622">
                  <c:v>0.83301418173486497</c:v>
                </c:pt>
                <c:pt idx="623">
                  <c:v>0.83516112611572502</c:v>
                </c:pt>
                <c:pt idx="624">
                  <c:v>0.83730807049659495</c:v>
                </c:pt>
                <c:pt idx="625">
                  <c:v>0.839455014877455</c:v>
                </c:pt>
                <c:pt idx="626">
                  <c:v>0.84160195925832504</c:v>
                </c:pt>
                <c:pt idx="627">
                  <c:v>0.84374890363918498</c:v>
                </c:pt>
                <c:pt idx="628">
                  <c:v>0.84589584802005502</c:v>
                </c:pt>
                <c:pt idx="629">
                  <c:v>0.84804279240091496</c:v>
                </c:pt>
                <c:pt idx="630">
                  <c:v>0.850189736781785</c:v>
                </c:pt>
                <c:pt idx="631">
                  <c:v>0.85233668116264505</c:v>
                </c:pt>
                <c:pt idx="632">
                  <c:v>0.85448362554351498</c:v>
                </c:pt>
                <c:pt idx="633">
                  <c:v>0.85663056992437503</c:v>
                </c:pt>
                <c:pt idx="634">
                  <c:v>0.85877751430524496</c:v>
                </c:pt>
                <c:pt idx="635">
                  <c:v>0.86092445868610501</c:v>
                </c:pt>
                <c:pt idx="636">
                  <c:v>0.86307140306697505</c:v>
                </c:pt>
                <c:pt idx="637">
                  <c:v>0.86521834744783499</c:v>
                </c:pt>
                <c:pt idx="638">
                  <c:v>0.86736529182870503</c:v>
                </c:pt>
                <c:pt idx="639">
                  <c:v>0.86951223620956497</c:v>
                </c:pt>
                <c:pt idx="640">
                  <c:v>0.87165918059043501</c:v>
                </c:pt>
                <c:pt idx="641">
                  <c:v>0.87380612497129495</c:v>
                </c:pt>
                <c:pt idx="642">
                  <c:v>0.87595306935216499</c:v>
                </c:pt>
                <c:pt idx="643">
                  <c:v>0.87810001373302504</c:v>
                </c:pt>
                <c:pt idx="644">
                  <c:v>0.88024695811389497</c:v>
                </c:pt>
                <c:pt idx="645">
                  <c:v>0.88239390249475502</c:v>
                </c:pt>
                <c:pt idx="646">
                  <c:v>0.88454084687562495</c:v>
                </c:pt>
                <c:pt idx="647">
                  <c:v>0.886687791256485</c:v>
                </c:pt>
                <c:pt idx="648">
                  <c:v>0.88883473563735504</c:v>
                </c:pt>
                <c:pt idx="649">
                  <c:v>0.89098168001821498</c:v>
                </c:pt>
                <c:pt idx="650">
                  <c:v>0.89312862439908502</c:v>
                </c:pt>
                <c:pt idx="651">
                  <c:v>0.89527556877994496</c:v>
                </c:pt>
                <c:pt idx="652">
                  <c:v>0.89742251316081501</c:v>
                </c:pt>
                <c:pt idx="653">
                  <c:v>0.89956945754167505</c:v>
                </c:pt>
                <c:pt idx="654">
                  <c:v>0.90171640192254499</c:v>
                </c:pt>
                <c:pt idx="655">
                  <c:v>0.90386334630340504</c:v>
                </c:pt>
                <c:pt idx="656">
                  <c:v>0.90601029068427497</c:v>
                </c:pt>
                <c:pt idx="657">
                  <c:v>0.90815723506514501</c:v>
                </c:pt>
                <c:pt idx="658">
                  <c:v>0.91030417944600495</c:v>
                </c:pt>
                <c:pt idx="659">
                  <c:v>0.91245112382687499</c:v>
                </c:pt>
                <c:pt idx="660">
                  <c:v>0.91459806820773504</c:v>
                </c:pt>
                <c:pt idx="661">
                  <c:v>0.91674501258860497</c:v>
                </c:pt>
                <c:pt idx="662">
                  <c:v>0.91889195696946502</c:v>
                </c:pt>
                <c:pt idx="663">
                  <c:v>0.92103890135033495</c:v>
                </c:pt>
                <c:pt idx="664">
                  <c:v>0.923185845731195</c:v>
                </c:pt>
                <c:pt idx="665">
                  <c:v>0.92533279011206504</c:v>
                </c:pt>
                <c:pt idx="666">
                  <c:v>0.92747973449292498</c:v>
                </c:pt>
                <c:pt idx="667">
                  <c:v>0.92962667887379502</c:v>
                </c:pt>
                <c:pt idx="668">
                  <c:v>0.93177362325465496</c:v>
                </c:pt>
                <c:pt idx="669">
                  <c:v>0.933920567635525</c:v>
                </c:pt>
                <c:pt idx="670">
                  <c:v>0.93606751201638505</c:v>
                </c:pt>
                <c:pt idx="671">
                  <c:v>0.93821445639725498</c:v>
                </c:pt>
                <c:pt idx="672">
                  <c:v>0.94036140077811503</c:v>
                </c:pt>
                <c:pt idx="673">
                  <c:v>0.94250834515898496</c:v>
                </c:pt>
                <c:pt idx="674">
                  <c:v>0.94465528953984501</c:v>
                </c:pt>
                <c:pt idx="675">
                  <c:v>0.94680223392071505</c:v>
                </c:pt>
                <c:pt idx="676">
                  <c:v>0.94894917830157499</c:v>
                </c:pt>
                <c:pt idx="677">
                  <c:v>0.95109612268244503</c:v>
                </c:pt>
                <c:pt idx="678">
                  <c:v>0.95324306706330497</c:v>
                </c:pt>
                <c:pt idx="679">
                  <c:v>0.95539001144417501</c:v>
                </c:pt>
                <c:pt idx="680">
                  <c:v>0.95753695582503495</c:v>
                </c:pt>
                <c:pt idx="681">
                  <c:v>0.95968390020590499</c:v>
                </c:pt>
                <c:pt idx="682">
                  <c:v>0.96183084458676504</c:v>
                </c:pt>
                <c:pt idx="683">
                  <c:v>0.96397778896763497</c:v>
                </c:pt>
                <c:pt idx="684">
                  <c:v>0.96612473334849502</c:v>
                </c:pt>
                <c:pt idx="685">
                  <c:v>0.96827167772936495</c:v>
                </c:pt>
                <c:pt idx="686">
                  <c:v>0.970418622110225</c:v>
                </c:pt>
                <c:pt idx="687">
                  <c:v>0.97256556649109505</c:v>
                </c:pt>
                <c:pt idx="688">
                  <c:v>0.97471251087195498</c:v>
                </c:pt>
                <c:pt idx="689">
                  <c:v>0.97685945525282503</c:v>
                </c:pt>
                <c:pt idx="690">
                  <c:v>0.97900639963368496</c:v>
                </c:pt>
                <c:pt idx="691">
                  <c:v>0.98115334401455501</c:v>
                </c:pt>
                <c:pt idx="692">
                  <c:v>0.98330028839541495</c:v>
                </c:pt>
                <c:pt idx="693">
                  <c:v>0.98544723277628499</c:v>
                </c:pt>
                <c:pt idx="694">
                  <c:v>0.98759417715714504</c:v>
                </c:pt>
                <c:pt idx="695">
                  <c:v>0.98974112153801497</c:v>
                </c:pt>
                <c:pt idx="696">
                  <c:v>0.99188806591887502</c:v>
                </c:pt>
                <c:pt idx="697">
                  <c:v>0.99403501029974495</c:v>
                </c:pt>
                <c:pt idx="698">
                  <c:v>0.996181954680605</c:v>
                </c:pt>
                <c:pt idx="699">
                  <c:v>0.99832889906147504</c:v>
                </c:pt>
                <c:pt idx="700">
                  <c:v>1.00047584344233</c:v>
                </c:pt>
                <c:pt idx="701">
                  <c:v>1.0026227878232099</c:v>
                </c:pt>
                <c:pt idx="702">
                  <c:v>1.0047697322040601</c:v>
                </c:pt>
                <c:pt idx="703">
                  <c:v>1.00691667658494</c:v>
                </c:pt>
                <c:pt idx="704">
                  <c:v>1.0090636209657999</c:v>
                </c:pt>
                <c:pt idx="705">
                  <c:v>1.0112105653466701</c:v>
                </c:pt>
                <c:pt idx="706">
                  <c:v>1.01335750972753</c:v>
                </c:pt>
                <c:pt idx="707">
                  <c:v>1.01550445410839</c:v>
                </c:pt>
                <c:pt idx="708">
                  <c:v>1.0176513984892499</c:v>
                </c:pt>
                <c:pt idx="709">
                  <c:v>1.0197983428701201</c:v>
                </c:pt>
                <c:pt idx="710">
                  <c:v>1.02194528725098</c:v>
                </c:pt>
                <c:pt idx="711">
                  <c:v>1.0240922316318599</c:v>
                </c:pt>
                <c:pt idx="712">
                  <c:v>1.0262391760127101</c:v>
                </c:pt>
                <c:pt idx="713">
                  <c:v>1.02838612039359</c:v>
                </c:pt>
                <c:pt idx="714">
                  <c:v>1.0305330647744499</c:v>
                </c:pt>
                <c:pt idx="715">
                  <c:v>1.0326800091553201</c:v>
                </c:pt>
                <c:pt idx="716">
                  <c:v>1.03482695353618</c:v>
                </c:pt>
                <c:pt idx="717">
                  <c:v>1.03697389791704</c:v>
                </c:pt>
                <c:pt idx="718">
                  <c:v>1.0391208422978999</c:v>
                </c:pt>
                <c:pt idx="719">
                  <c:v>1.0412677866787701</c:v>
                </c:pt>
                <c:pt idx="720">
                  <c:v>1.04341473105963</c:v>
                </c:pt>
                <c:pt idx="721">
                  <c:v>1.0455616754405099</c:v>
                </c:pt>
                <c:pt idx="722">
                  <c:v>1.0477086198213601</c:v>
                </c:pt>
                <c:pt idx="723">
                  <c:v>1.04985556420224</c:v>
                </c:pt>
                <c:pt idx="724">
                  <c:v>1.0520025085831</c:v>
                </c:pt>
                <c:pt idx="725">
                  <c:v>1.0541494529639599</c:v>
                </c:pt>
                <c:pt idx="726">
                  <c:v>1.0562963973448301</c:v>
                </c:pt>
                <c:pt idx="727">
                  <c:v>1.05844334172569</c:v>
                </c:pt>
                <c:pt idx="728">
                  <c:v>1.0605902861065499</c:v>
                </c:pt>
                <c:pt idx="729">
                  <c:v>1.0627372304874201</c:v>
                </c:pt>
                <c:pt idx="730">
                  <c:v>1.06488417486828</c:v>
                </c:pt>
                <c:pt idx="731">
                  <c:v>1.0670311192491599</c:v>
                </c:pt>
                <c:pt idx="732">
                  <c:v>1.0691780636300099</c:v>
                </c:pt>
                <c:pt idx="733">
                  <c:v>1.07132500801089</c:v>
                </c:pt>
                <c:pt idx="734">
                  <c:v>1.07347195239175</c:v>
                </c:pt>
                <c:pt idx="735">
                  <c:v>1.0756188967726099</c:v>
                </c:pt>
                <c:pt idx="736">
                  <c:v>1.0777658411534801</c:v>
                </c:pt>
                <c:pt idx="737">
                  <c:v>1.07991278553434</c:v>
                </c:pt>
                <c:pt idx="738">
                  <c:v>1.0820597299151999</c:v>
                </c:pt>
                <c:pt idx="739">
                  <c:v>1.0842066742960701</c:v>
                </c:pt>
                <c:pt idx="740">
                  <c:v>1.08635361867693</c:v>
                </c:pt>
                <c:pt idx="741">
                  <c:v>1.08850056305781</c:v>
                </c:pt>
                <c:pt idx="742">
                  <c:v>1.0906475074386699</c:v>
                </c:pt>
                <c:pt idx="743">
                  <c:v>1.09279445181954</c:v>
                </c:pt>
                <c:pt idx="744">
                  <c:v>1.0949413962004</c:v>
                </c:pt>
                <c:pt idx="745">
                  <c:v>1.0970883405812599</c:v>
                </c:pt>
                <c:pt idx="746">
                  <c:v>1.0992352849621301</c:v>
                </c:pt>
                <c:pt idx="747">
                  <c:v>1.10138222934299</c:v>
                </c:pt>
                <c:pt idx="748">
                  <c:v>1.10352917372385</c:v>
                </c:pt>
                <c:pt idx="749">
                  <c:v>1.1056761181047201</c:v>
                </c:pt>
                <c:pt idx="750">
                  <c:v>1.10782306248558</c:v>
                </c:pt>
                <c:pt idx="751">
                  <c:v>1.10997000686646</c:v>
                </c:pt>
                <c:pt idx="752">
                  <c:v>1.1121169512473199</c:v>
                </c:pt>
                <c:pt idx="753">
                  <c:v>1.1142638956281901</c:v>
                </c:pt>
                <c:pt idx="754">
                  <c:v>1.11641084000905</c:v>
                </c:pt>
                <c:pt idx="755">
                  <c:v>1.1185577843899099</c:v>
                </c:pt>
                <c:pt idx="756">
                  <c:v>1.1207047287707801</c:v>
                </c:pt>
                <c:pt idx="757">
                  <c:v>1.12285167315164</c:v>
                </c:pt>
                <c:pt idx="758">
                  <c:v>1.1249986175325</c:v>
                </c:pt>
                <c:pt idx="759">
                  <c:v>1.1271455619133799</c:v>
                </c:pt>
                <c:pt idx="760">
                  <c:v>1.1292925062942301</c:v>
                </c:pt>
                <c:pt idx="761">
                  <c:v>1.13143945067511</c:v>
                </c:pt>
                <c:pt idx="762">
                  <c:v>1.1335863950559699</c:v>
                </c:pt>
                <c:pt idx="763">
                  <c:v>1.1357333394368401</c:v>
                </c:pt>
                <c:pt idx="764">
                  <c:v>1.1378802838177</c:v>
                </c:pt>
                <c:pt idx="765">
                  <c:v>1.1400272281985599</c:v>
                </c:pt>
                <c:pt idx="766">
                  <c:v>1.1421741725794201</c:v>
                </c:pt>
                <c:pt idx="767">
                  <c:v>1.14432111696029</c:v>
                </c:pt>
                <c:pt idx="768">
                  <c:v>1.14646806134117</c:v>
                </c:pt>
                <c:pt idx="769">
                  <c:v>1.1486150057220299</c:v>
                </c:pt>
                <c:pt idx="770">
                  <c:v>1.1507619501029001</c:v>
                </c:pt>
                <c:pt idx="771">
                  <c:v>1.15290889448376</c:v>
                </c:pt>
                <c:pt idx="772">
                  <c:v>1.1550558388646199</c:v>
                </c:pt>
                <c:pt idx="773">
                  <c:v>1.1572027832454901</c:v>
                </c:pt>
                <c:pt idx="774">
                  <c:v>1.15934972762635</c:v>
                </c:pt>
                <c:pt idx="775">
                  <c:v>1.16149667200721</c:v>
                </c:pt>
                <c:pt idx="776">
                  <c:v>1.1636436163880901</c:v>
                </c:pt>
                <c:pt idx="777">
                  <c:v>1.1657905607689401</c:v>
                </c:pt>
                <c:pt idx="778">
                  <c:v>1.16793750514982</c:v>
                </c:pt>
                <c:pt idx="779">
                  <c:v>1.1700844495306799</c:v>
                </c:pt>
                <c:pt idx="780">
                  <c:v>1.1722313939115501</c:v>
                </c:pt>
                <c:pt idx="781">
                  <c:v>1.17437833829241</c:v>
                </c:pt>
                <c:pt idx="782">
                  <c:v>1.1765252826732699</c:v>
                </c:pt>
                <c:pt idx="783">
                  <c:v>1.1786722270541401</c:v>
                </c:pt>
                <c:pt idx="784">
                  <c:v>1.180819171435</c:v>
                </c:pt>
                <c:pt idx="785">
                  <c:v>1.18296611581586</c:v>
                </c:pt>
                <c:pt idx="786">
                  <c:v>1.1851130601967399</c:v>
                </c:pt>
                <c:pt idx="787">
                  <c:v>1.1872600045775901</c:v>
                </c:pt>
                <c:pt idx="788">
                  <c:v>1.18940694895847</c:v>
                </c:pt>
                <c:pt idx="789">
                  <c:v>1.1915538933393299</c:v>
                </c:pt>
                <c:pt idx="790">
                  <c:v>1.1937008377202001</c:v>
                </c:pt>
                <c:pt idx="791">
                  <c:v>1.19584778210106</c:v>
                </c:pt>
                <c:pt idx="792">
                  <c:v>1.19799472648192</c:v>
                </c:pt>
                <c:pt idx="793">
                  <c:v>1.2001416708627799</c:v>
                </c:pt>
                <c:pt idx="794">
                  <c:v>1.20228861524365</c:v>
                </c:pt>
                <c:pt idx="795">
                  <c:v>1.20443555962451</c:v>
                </c:pt>
                <c:pt idx="796">
                  <c:v>1.2065825040053899</c:v>
                </c:pt>
                <c:pt idx="797">
                  <c:v>1.2087294483862401</c:v>
                </c:pt>
                <c:pt idx="798">
                  <c:v>1.21087639276712</c:v>
                </c:pt>
                <c:pt idx="799">
                  <c:v>1.2130233371479799</c:v>
                </c:pt>
                <c:pt idx="800">
                  <c:v>1.2151702815288501</c:v>
                </c:pt>
                <c:pt idx="801">
                  <c:v>1.21731722590971</c:v>
                </c:pt>
                <c:pt idx="802">
                  <c:v>1.21946417029057</c:v>
                </c:pt>
                <c:pt idx="803">
                  <c:v>1.2216111146714299</c:v>
                </c:pt>
                <c:pt idx="804">
                  <c:v>1.2237580590523001</c:v>
                </c:pt>
                <c:pt idx="805">
                  <c:v>1.22590500343316</c:v>
                </c:pt>
                <c:pt idx="806">
                  <c:v>1.2280519478140399</c:v>
                </c:pt>
                <c:pt idx="807">
                  <c:v>1.2301988921948901</c:v>
                </c:pt>
                <c:pt idx="808">
                  <c:v>1.23234583657577</c:v>
                </c:pt>
                <c:pt idx="809">
                  <c:v>1.23449278095663</c:v>
                </c:pt>
                <c:pt idx="810">
                  <c:v>1.2366397253374899</c:v>
                </c:pt>
                <c:pt idx="811">
                  <c:v>1.23878666971836</c:v>
                </c:pt>
                <c:pt idx="812">
                  <c:v>1.24093361409922</c:v>
                </c:pt>
                <c:pt idx="813">
                  <c:v>1.2430805584800799</c:v>
                </c:pt>
                <c:pt idx="814">
                  <c:v>1.2452275028609501</c:v>
                </c:pt>
                <c:pt idx="815">
                  <c:v>1.24737444724181</c:v>
                </c:pt>
                <c:pt idx="816">
                  <c:v>1.2495213916226899</c:v>
                </c:pt>
                <c:pt idx="817">
                  <c:v>1.2516683360035401</c:v>
                </c:pt>
                <c:pt idx="818">
                  <c:v>1.25381528038442</c:v>
                </c:pt>
                <c:pt idx="819">
                  <c:v>1.25596222476528</c:v>
                </c:pt>
                <c:pt idx="820">
                  <c:v>1.2581091691461399</c:v>
                </c:pt>
                <c:pt idx="821">
                  <c:v>1.2602561135270101</c:v>
                </c:pt>
                <c:pt idx="822">
                  <c:v>1.26240305790787</c:v>
                </c:pt>
                <c:pt idx="823">
                  <c:v>1.2645500022887299</c:v>
                </c:pt>
                <c:pt idx="824">
                  <c:v>1.2666969466696001</c:v>
                </c:pt>
                <c:pt idx="825">
                  <c:v>1.26884389105046</c:v>
                </c:pt>
                <c:pt idx="826">
                  <c:v>1.2709908354313399</c:v>
                </c:pt>
                <c:pt idx="827">
                  <c:v>1.2731377798122001</c:v>
                </c:pt>
                <c:pt idx="828">
                  <c:v>1.27528472419307</c:v>
                </c:pt>
                <c:pt idx="829">
                  <c:v>1.27743166857393</c:v>
                </c:pt>
                <c:pt idx="830">
                  <c:v>1.2795786129547899</c:v>
                </c:pt>
                <c:pt idx="831">
                  <c:v>1.2817255573356601</c:v>
                </c:pt>
                <c:pt idx="832">
                  <c:v>1.28387250171652</c:v>
                </c:pt>
                <c:pt idx="833">
                  <c:v>1.2860194460973799</c:v>
                </c:pt>
                <c:pt idx="834">
                  <c:v>1.2881663904782501</c:v>
                </c:pt>
                <c:pt idx="835">
                  <c:v>1.29031333485911</c:v>
                </c:pt>
                <c:pt idx="836">
                  <c:v>1.29246027923999</c:v>
                </c:pt>
                <c:pt idx="837">
                  <c:v>1.2946072236208499</c:v>
                </c:pt>
                <c:pt idx="838">
                  <c:v>1.2967541680017201</c:v>
                </c:pt>
                <c:pt idx="839">
                  <c:v>1.29890111238258</c:v>
                </c:pt>
                <c:pt idx="840">
                  <c:v>1.3010480567634399</c:v>
                </c:pt>
                <c:pt idx="841">
                  <c:v>1.3031950011443101</c:v>
                </c:pt>
                <c:pt idx="842">
                  <c:v>1.30534194552517</c:v>
                </c:pt>
                <c:pt idx="843">
                  <c:v>1.30748888990603</c:v>
                </c:pt>
                <c:pt idx="844">
                  <c:v>1.3096358342868999</c:v>
                </c:pt>
                <c:pt idx="845">
                  <c:v>1.3117827786677601</c:v>
                </c:pt>
                <c:pt idx="846">
                  <c:v>1.31392972304864</c:v>
                </c:pt>
                <c:pt idx="847">
                  <c:v>1.3160766674294999</c:v>
                </c:pt>
                <c:pt idx="848">
                  <c:v>1.3182236118103701</c:v>
                </c:pt>
                <c:pt idx="849">
                  <c:v>1.32037055619123</c:v>
                </c:pt>
                <c:pt idx="850">
                  <c:v>1.3225175005720899</c:v>
                </c:pt>
                <c:pt idx="851">
                  <c:v>1.3246644449529601</c:v>
                </c:pt>
                <c:pt idx="852">
                  <c:v>1.32681138933382</c:v>
                </c:pt>
                <c:pt idx="853">
                  <c:v>1.32895833371468</c:v>
                </c:pt>
                <c:pt idx="854">
                  <c:v>1.3311052780955599</c:v>
                </c:pt>
                <c:pt idx="855">
                  <c:v>1.3332522224764101</c:v>
                </c:pt>
                <c:pt idx="856">
                  <c:v>1.33539916685729</c:v>
                </c:pt>
                <c:pt idx="857">
                  <c:v>1.3375461112381499</c:v>
                </c:pt>
                <c:pt idx="858">
                  <c:v>1.3396930556190201</c:v>
                </c:pt>
                <c:pt idx="859">
                  <c:v>1.34183999999988</c:v>
                </c:pt>
                <c:pt idx="860">
                  <c:v>1.34398694438074</c:v>
                </c:pt>
                <c:pt idx="861">
                  <c:v>1.3461338887615999</c:v>
                </c:pt>
                <c:pt idx="862">
                  <c:v>1.34828083314247</c:v>
                </c:pt>
                <c:pt idx="863">
                  <c:v>1.35042777752333</c:v>
                </c:pt>
                <c:pt idx="864">
                  <c:v>1.3525747219042099</c:v>
                </c:pt>
                <c:pt idx="865">
                  <c:v>1.3547216662850601</c:v>
                </c:pt>
                <c:pt idx="866">
                  <c:v>1.35686861066594</c:v>
                </c:pt>
                <c:pt idx="867">
                  <c:v>1.3590155550467999</c:v>
                </c:pt>
                <c:pt idx="868">
                  <c:v>1.3611624994276701</c:v>
                </c:pt>
                <c:pt idx="869">
                  <c:v>1.36330944380853</c:v>
                </c:pt>
                <c:pt idx="870">
                  <c:v>1.36545638818939</c:v>
                </c:pt>
                <c:pt idx="871">
                  <c:v>1.3676033325702499</c:v>
                </c:pt>
                <c:pt idx="872">
                  <c:v>1.3697502769511201</c:v>
                </c:pt>
                <c:pt idx="873">
                  <c:v>1.37189722133198</c:v>
                </c:pt>
                <c:pt idx="874">
                  <c:v>1.3740441657128599</c:v>
                </c:pt>
                <c:pt idx="875">
                  <c:v>1.3761911100937101</c:v>
                </c:pt>
                <c:pt idx="876">
                  <c:v>1.37833805447459</c:v>
                </c:pt>
                <c:pt idx="877">
                  <c:v>1.38048499885545</c:v>
                </c:pt>
                <c:pt idx="878">
                  <c:v>1.3826319432363099</c:v>
                </c:pt>
                <c:pt idx="879">
                  <c:v>1.38477888761718</c:v>
                </c:pt>
                <c:pt idx="880">
                  <c:v>1.38692583199804</c:v>
                </c:pt>
                <c:pt idx="881">
                  <c:v>1.3890727763789199</c:v>
                </c:pt>
                <c:pt idx="882">
                  <c:v>1.3912197207597701</c:v>
                </c:pt>
                <c:pt idx="883">
                  <c:v>1.39336666514065</c:v>
                </c:pt>
                <c:pt idx="884">
                  <c:v>1.3955136095215099</c:v>
                </c:pt>
                <c:pt idx="885">
                  <c:v>1.3976605539023801</c:v>
                </c:pt>
                <c:pt idx="886">
                  <c:v>1.39980749828324</c:v>
                </c:pt>
                <c:pt idx="887">
                  <c:v>1.4019544426641</c:v>
                </c:pt>
                <c:pt idx="888">
                  <c:v>1.4041013870449599</c:v>
                </c:pt>
                <c:pt idx="889">
                  <c:v>1.4062483314258301</c:v>
                </c:pt>
                <c:pt idx="890">
                  <c:v>1.40839527580669</c:v>
                </c:pt>
                <c:pt idx="891">
                  <c:v>1.4105422201875699</c:v>
                </c:pt>
                <c:pt idx="892">
                  <c:v>1.4126891645684201</c:v>
                </c:pt>
                <c:pt idx="893">
                  <c:v>1.4148361089493</c:v>
                </c:pt>
                <c:pt idx="894">
                  <c:v>1.4169830533301599</c:v>
                </c:pt>
                <c:pt idx="895">
                  <c:v>1.4191299977110301</c:v>
                </c:pt>
                <c:pt idx="896">
                  <c:v>1.42127694209189</c:v>
                </c:pt>
                <c:pt idx="897">
                  <c:v>1.42342388647275</c:v>
                </c:pt>
                <c:pt idx="898">
                  <c:v>1.4255708308536099</c:v>
                </c:pt>
                <c:pt idx="899">
                  <c:v>1.4277177752344801</c:v>
                </c:pt>
                <c:pt idx="900">
                  <c:v>1.42986471961534</c:v>
                </c:pt>
                <c:pt idx="901">
                  <c:v>1.4320116639962199</c:v>
                </c:pt>
                <c:pt idx="902">
                  <c:v>1.4341586083770701</c:v>
                </c:pt>
                <c:pt idx="903">
                  <c:v>1.43630555275795</c:v>
                </c:pt>
                <c:pt idx="904">
                  <c:v>1.43845249713881</c:v>
                </c:pt>
                <c:pt idx="905">
                  <c:v>1.4405994415196699</c:v>
                </c:pt>
                <c:pt idx="906">
                  <c:v>1.4427463859005401</c:v>
                </c:pt>
                <c:pt idx="907">
                  <c:v>1.4448933302814</c:v>
                </c:pt>
                <c:pt idx="908">
                  <c:v>1.4470402746622599</c:v>
                </c:pt>
                <c:pt idx="909">
                  <c:v>1.4491872190431301</c:v>
                </c:pt>
                <c:pt idx="910">
                  <c:v>1.45133416342399</c:v>
                </c:pt>
                <c:pt idx="911">
                  <c:v>1.4534811078048699</c:v>
                </c:pt>
                <c:pt idx="912">
                  <c:v>1.4556280521857199</c:v>
                </c:pt>
                <c:pt idx="913">
                  <c:v>1.4577749965666</c:v>
                </c:pt>
                <c:pt idx="914">
                  <c:v>1.45992194094746</c:v>
                </c:pt>
                <c:pt idx="915">
                  <c:v>1.4620688853283199</c:v>
                </c:pt>
                <c:pt idx="916">
                  <c:v>1.4642158297091901</c:v>
                </c:pt>
                <c:pt idx="917">
                  <c:v>1.46636277409005</c:v>
                </c:pt>
                <c:pt idx="918">
                  <c:v>1.4685097184709099</c:v>
                </c:pt>
                <c:pt idx="919">
                  <c:v>1.4706566628517801</c:v>
                </c:pt>
                <c:pt idx="920">
                  <c:v>1.47280360723264</c:v>
                </c:pt>
                <c:pt idx="921">
                  <c:v>1.47495055161352</c:v>
                </c:pt>
                <c:pt idx="922">
                  <c:v>1.4770974959943799</c:v>
                </c:pt>
                <c:pt idx="923">
                  <c:v>1.47924444037525</c:v>
                </c:pt>
                <c:pt idx="924">
                  <c:v>1.48139138475611</c:v>
                </c:pt>
                <c:pt idx="925">
                  <c:v>1.4835383291369699</c:v>
                </c:pt>
                <c:pt idx="926">
                  <c:v>1.4856852735178401</c:v>
                </c:pt>
                <c:pt idx="927">
                  <c:v>1.4878322178987</c:v>
                </c:pt>
                <c:pt idx="928">
                  <c:v>1.48997916227956</c:v>
                </c:pt>
                <c:pt idx="929">
                  <c:v>1.4921261066604301</c:v>
                </c:pt>
                <c:pt idx="930">
                  <c:v>1.49427305104129</c:v>
                </c:pt>
                <c:pt idx="931">
                  <c:v>1.49641999542217</c:v>
                </c:pt>
                <c:pt idx="932">
                  <c:v>1.4985669398030299</c:v>
                </c:pt>
              </c:numCache>
            </c:numRef>
          </c:xVal>
          <c:yVal>
            <c:numRef>
              <c:f>'tio2-dye'!$N$3:$N$935</c:f>
              <c:numCache>
                <c:formatCode>General</c:formatCode>
                <c:ptCount val="933"/>
                <c:pt idx="0">
                  <c:v>60.447705459677941</c:v>
                </c:pt>
                <c:pt idx="1">
                  <c:v>58.141273781948669</c:v>
                </c:pt>
                <c:pt idx="2">
                  <c:v>56.237649764248232</c:v>
                </c:pt>
                <c:pt idx="3">
                  <c:v>53.935307504386891</c:v>
                </c:pt>
                <c:pt idx="4">
                  <c:v>52.017370524147317</c:v>
                </c:pt>
                <c:pt idx="5">
                  <c:v>50.790545163653164</c:v>
                </c:pt>
                <c:pt idx="6">
                  <c:v>49.39809837949187</c:v>
                </c:pt>
                <c:pt idx="7">
                  <c:v>47.840030171664075</c:v>
                </c:pt>
                <c:pt idx="8">
                  <c:v>46.856525174334301</c:v>
                </c:pt>
                <c:pt idx="9">
                  <c:v>45.343440563057797</c:v>
                </c:pt>
                <c:pt idx="10">
                  <c:v>44.167732925917534</c:v>
                </c:pt>
                <c:pt idx="11">
                  <c:v>43.5052472312506</c:v>
                </c:pt>
                <c:pt idx="12">
                  <c:v>42.413372660410602</c:v>
                </c:pt>
                <c:pt idx="13">
                  <c:v>41.241572254978166</c:v>
                </c:pt>
                <c:pt idx="14">
                  <c:v>40.329018657663774</c:v>
                </c:pt>
                <c:pt idx="15">
                  <c:v>40.067295914091801</c:v>
                </c:pt>
                <c:pt idx="16">
                  <c:v>39.452656408483847</c:v>
                </c:pt>
                <c:pt idx="17">
                  <c:v>38.430506412298705</c:v>
                </c:pt>
                <c:pt idx="18">
                  <c:v>37.194820030914805</c:v>
                </c:pt>
                <c:pt idx="19">
                  <c:v>36.483023120775002</c:v>
                </c:pt>
                <c:pt idx="20">
                  <c:v>36.940731482871762</c:v>
                </c:pt>
                <c:pt idx="21">
                  <c:v>36.477604909285127</c:v>
                </c:pt>
                <c:pt idx="22">
                  <c:v>36.1706940982681</c:v>
                </c:pt>
                <c:pt idx="23">
                  <c:v>35.768295380025933</c:v>
                </c:pt>
                <c:pt idx="24">
                  <c:v>35.281859124589943</c:v>
                </c:pt>
                <c:pt idx="25">
                  <c:v>35.124416536659801</c:v>
                </c:pt>
                <c:pt idx="26">
                  <c:v>34.78867780575267</c:v>
                </c:pt>
                <c:pt idx="27">
                  <c:v>34.594430457007697</c:v>
                </c:pt>
                <c:pt idx="28">
                  <c:v>34.449256122682506</c:v>
                </c:pt>
                <c:pt idx="29">
                  <c:v>34.103700312809934</c:v>
                </c:pt>
                <c:pt idx="30">
                  <c:v>33.956481269550601</c:v>
                </c:pt>
                <c:pt idx="31">
                  <c:v>33.915587090867469</c:v>
                </c:pt>
                <c:pt idx="32">
                  <c:v>33.803128099488838</c:v>
                </c:pt>
                <c:pt idx="33">
                  <c:v>33.58434424353397</c:v>
                </c:pt>
                <c:pt idx="34">
                  <c:v>33.469840543221167</c:v>
                </c:pt>
                <c:pt idx="35">
                  <c:v>33.40440985732814</c:v>
                </c:pt>
                <c:pt idx="36">
                  <c:v>33.494377050431069</c:v>
                </c:pt>
                <c:pt idx="37">
                  <c:v>33.334889753566799</c:v>
                </c:pt>
                <c:pt idx="38">
                  <c:v>33.228564888990633</c:v>
                </c:pt>
                <c:pt idx="39">
                  <c:v>33.15904478522927</c:v>
                </c:pt>
                <c:pt idx="40">
                  <c:v>33.267414358739607</c:v>
                </c:pt>
                <c:pt idx="41">
                  <c:v>33.287861448081202</c:v>
                </c:pt>
                <c:pt idx="42">
                  <c:v>33.140642404821868</c:v>
                </c:pt>
                <c:pt idx="43">
                  <c:v>33.226520180056468</c:v>
                </c:pt>
                <c:pt idx="44">
                  <c:v>33.400320439459797</c:v>
                </c:pt>
                <c:pt idx="45">
                  <c:v>33.343068589303435</c:v>
                </c:pt>
                <c:pt idx="46">
                  <c:v>33.404409857328169</c:v>
                </c:pt>
                <c:pt idx="47">
                  <c:v>33.563897154192432</c:v>
                </c:pt>
                <c:pt idx="48">
                  <c:v>33.576165407797333</c:v>
                </c:pt>
                <c:pt idx="49">
                  <c:v>33.762233920805663</c:v>
                </c:pt>
                <c:pt idx="50">
                  <c:v>33.704982070649272</c:v>
                </c:pt>
                <c:pt idx="51">
                  <c:v>33.981017776760496</c:v>
                </c:pt>
                <c:pt idx="52">
                  <c:v>34.316350041962338</c:v>
                </c:pt>
                <c:pt idx="53">
                  <c:v>34.193667505912835</c:v>
                </c:pt>
                <c:pt idx="54">
                  <c:v>34.255008773937604</c:v>
                </c:pt>
                <c:pt idx="55">
                  <c:v>34.663950560769038</c:v>
                </c:pt>
                <c:pt idx="56">
                  <c:v>34.731425955596229</c:v>
                </c:pt>
                <c:pt idx="57">
                  <c:v>34.747783627069502</c:v>
                </c:pt>
                <c:pt idx="58">
                  <c:v>35.130144197756906</c:v>
                </c:pt>
                <c:pt idx="59">
                  <c:v>35.389822232394899</c:v>
                </c:pt>
                <c:pt idx="60">
                  <c:v>35.220111390859842</c:v>
                </c:pt>
                <c:pt idx="61">
                  <c:v>35.295765621423669</c:v>
                </c:pt>
                <c:pt idx="62">
                  <c:v>35.884641794460968</c:v>
                </c:pt>
                <c:pt idx="63">
                  <c:v>36.281315327687508</c:v>
                </c:pt>
                <c:pt idx="64">
                  <c:v>36.252689402609263</c:v>
                </c:pt>
                <c:pt idx="65">
                  <c:v>36.383550774395367</c:v>
                </c:pt>
                <c:pt idx="66">
                  <c:v>36.737287896086038</c:v>
                </c:pt>
                <c:pt idx="67">
                  <c:v>36.97795013763637</c:v>
                </c:pt>
                <c:pt idx="68">
                  <c:v>37.237832643167771</c:v>
                </c:pt>
                <c:pt idx="69">
                  <c:v>37.339454677195533</c:v>
                </c:pt>
                <c:pt idx="70">
                  <c:v>37.735105855954799</c:v>
                </c:pt>
                <c:pt idx="71">
                  <c:v>38.244647322346921</c:v>
                </c:pt>
                <c:pt idx="72">
                  <c:v>38.293924807660048</c:v>
                </c:pt>
                <c:pt idx="73">
                  <c:v>38.504120886091258</c:v>
                </c:pt>
                <c:pt idx="74">
                  <c:v>38.970314523079345</c:v>
                </c:pt>
                <c:pt idx="75">
                  <c:v>39.357582395208652</c:v>
                </c:pt>
                <c:pt idx="76">
                  <c:v>39.542628553749772</c:v>
                </c:pt>
                <c:pt idx="77">
                  <c:v>39.96281623971938</c:v>
                </c:pt>
                <c:pt idx="78">
                  <c:v>40.6827582554359</c:v>
                </c:pt>
                <c:pt idx="79">
                  <c:v>40.815459865262667</c:v>
                </c:pt>
                <c:pt idx="80">
                  <c:v>40.898679518883092</c:v>
                </c:pt>
                <c:pt idx="81">
                  <c:v>41.610565648584775</c:v>
                </c:pt>
                <c:pt idx="82">
                  <c:v>41.960435794308459</c:v>
                </c:pt>
                <c:pt idx="83">
                  <c:v>42.145645529564462</c:v>
                </c:pt>
                <c:pt idx="84">
                  <c:v>42.778810098115379</c:v>
                </c:pt>
                <c:pt idx="85">
                  <c:v>43.075804070801759</c:v>
                </c:pt>
                <c:pt idx="86">
                  <c:v>42.738508617837944</c:v>
                </c:pt>
                <c:pt idx="87">
                  <c:v>43.4290068249028</c:v>
                </c:pt>
                <c:pt idx="88">
                  <c:v>44.547871553673652</c:v>
                </c:pt>
                <c:pt idx="89">
                  <c:v>44.620867662622906</c:v>
                </c:pt>
                <c:pt idx="90">
                  <c:v>44.367119283893985</c:v>
                </c:pt>
                <c:pt idx="91">
                  <c:v>45.357780762493441</c:v>
                </c:pt>
                <c:pt idx="92">
                  <c:v>45.620321389639138</c:v>
                </c:pt>
                <c:pt idx="93">
                  <c:v>45.584743454184803</c:v>
                </c:pt>
                <c:pt idx="94">
                  <c:v>46.354167426108177</c:v>
                </c:pt>
                <c:pt idx="95">
                  <c:v>46.932206641794608</c:v>
                </c:pt>
                <c:pt idx="96">
                  <c:v>47.092511822232332</c:v>
                </c:pt>
                <c:pt idx="97">
                  <c:v>47.380406840161882</c:v>
                </c:pt>
                <c:pt idx="98">
                  <c:v>47.943315209735168</c:v>
                </c:pt>
                <c:pt idx="99">
                  <c:v>48.499680510719493</c:v>
                </c:pt>
                <c:pt idx="100">
                  <c:v>48.76569714305316</c:v>
                </c:pt>
                <c:pt idx="101">
                  <c:v>49.388924426184566</c:v>
                </c:pt>
                <c:pt idx="102">
                  <c:v>49.636538678110888</c:v>
                </c:pt>
                <c:pt idx="103">
                  <c:v>49.997429804989778</c:v>
                </c:pt>
                <c:pt idx="104">
                  <c:v>50.899964328526679</c:v>
                </c:pt>
                <c:pt idx="105">
                  <c:v>51.213622679026365</c:v>
                </c:pt>
                <c:pt idx="106">
                  <c:v>51.240408366063782</c:v>
                </c:pt>
                <c:pt idx="107">
                  <c:v>52.178316354161808</c:v>
                </c:pt>
                <c:pt idx="108">
                  <c:v>52.68008792660401</c:v>
                </c:pt>
                <c:pt idx="109">
                  <c:v>52.820150488593967</c:v>
                </c:pt>
                <c:pt idx="110">
                  <c:v>53.475275231098045</c:v>
                </c:pt>
                <c:pt idx="111">
                  <c:v>53.885239372396555</c:v>
                </c:pt>
                <c:pt idx="112">
                  <c:v>53.846389902647509</c:v>
                </c:pt>
                <c:pt idx="113">
                  <c:v>54.343867586328017</c:v>
                </c:pt>
                <c:pt idx="114">
                  <c:v>55.766371591821162</c:v>
                </c:pt>
                <c:pt idx="115">
                  <c:v>56.123173300831496</c:v>
                </c:pt>
                <c:pt idx="116">
                  <c:v>55.924018650644747</c:v>
                </c:pt>
                <c:pt idx="117">
                  <c:v>56.602044133211315</c:v>
                </c:pt>
                <c:pt idx="118">
                  <c:v>57.339775116655268</c:v>
                </c:pt>
                <c:pt idx="119">
                  <c:v>57.563695505760414</c:v>
                </c:pt>
                <c:pt idx="120">
                  <c:v>58.315739451743376</c:v>
                </c:pt>
                <c:pt idx="121">
                  <c:v>58.762303882963401</c:v>
                </c:pt>
                <c:pt idx="122">
                  <c:v>58.907478217288542</c:v>
                </c:pt>
                <c:pt idx="123">
                  <c:v>59.566896848554279</c:v>
                </c:pt>
                <c:pt idx="124">
                  <c:v>60.338161058518295</c:v>
                </c:pt>
                <c:pt idx="125">
                  <c:v>60.565123750209693</c:v>
                </c:pt>
                <c:pt idx="126">
                  <c:v>61.209411535362904</c:v>
                </c:pt>
                <c:pt idx="127">
                  <c:v>61.64186747493688</c:v>
                </c:pt>
                <c:pt idx="128">
                  <c:v>61.610787899137769</c:v>
                </c:pt>
                <c:pt idx="129">
                  <c:v>62.133824444495446</c:v>
                </c:pt>
                <c:pt idx="130">
                  <c:v>63.649362706492759</c:v>
                </c:pt>
                <c:pt idx="131">
                  <c:v>63.877552223544654</c:v>
                </c:pt>
                <c:pt idx="132">
                  <c:v>63.417492713359202</c:v>
                </c:pt>
                <c:pt idx="133">
                  <c:v>64.330659723353975</c:v>
                </c:pt>
                <c:pt idx="134">
                  <c:v>65.025247348287209</c:v>
                </c:pt>
                <c:pt idx="135">
                  <c:v>65.266318531624378</c:v>
                </c:pt>
                <c:pt idx="136">
                  <c:v>65.737828411841122</c:v>
                </c:pt>
                <c:pt idx="137">
                  <c:v>66.123051575036129</c:v>
                </c:pt>
                <c:pt idx="138">
                  <c:v>66.632593041428279</c:v>
                </c:pt>
                <c:pt idx="139">
                  <c:v>67.166057602349937</c:v>
                </c:pt>
                <c:pt idx="140">
                  <c:v>67.686640496986399</c:v>
                </c:pt>
                <c:pt idx="141">
                  <c:v>67.77578980651559</c:v>
                </c:pt>
                <c:pt idx="142">
                  <c:v>68.42948325276582</c:v>
                </c:pt>
                <c:pt idx="143">
                  <c:v>69.296235369955028</c:v>
                </c:pt>
                <c:pt idx="144">
                  <c:v>69.142064316319406</c:v>
                </c:pt>
                <c:pt idx="145">
                  <c:v>69.289692301365562</c:v>
                </c:pt>
                <c:pt idx="146">
                  <c:v>70.42225657999532</c:v>
                </c:pt>
                <c:pt idx="147">
                  <c:v>70.470920652628379</c:v>
                </c:pt>
                <c:pt idx="148">
                  <c:v>70.561296787518074</c:v>
                </c:pt>
                <c:pt idx="149">
                  <c:v>71.230121079880931</c:v>
                </c:pt>
                <c:pt idx="150">
                  <c:v>70.946724421606746</c:v>
                </c:pt>
                <c:pt idx="151">
                  <c:v>71.010519340352559</c:v>
                </c:pt>
                <c:pt idx="152">
                  <c:v>72.506223925688701</c:v>
                </c:pt>
                <c:pt idx="153">
                  <c:v>72.720100480201481</c:v>
                </c:pt>
                <c:pt idx="154">
                  <c:v>72.236731288166695</c:v>
                </c:pt>
                <c:pt idx="155">
                  <c:v>72.760585717097712</c:v>
                </c:pt>
                <c:pt idx="156">
                  <c:v>73.730186693675165</c:v>
                </c:pt>
                <c:pt idx="157">
                  <c:v>73.288529563897129</c:v>
                </c:pt>
                <c:pt idx="158">
                  <c:v>73.447403448081047</c:v>
                </c:pt>
                <c:pt idx="159">
                  <c:v>74.626178148622969</c:v>
                </c:pt>
                <c:pt idx="160">
                  <c:v>74.921025176928197</c:v>
                </c:pt>
                <c:pt idx="161">
                  <c:v>74.720234759594163</c:v>
                </c:pt>
                <c:pt idx="162">
                  <c:v>75.406234607003938</c:v>
                </c:pt>
                <c:pt idx="163">
                  <c:v>75.570220263523424</c:v>
                </c:pt>
                <c:pt idx="164">
                  <c:v>75.75383512581061</c:v>
                </c:pt>
                <c:pt idx="165">
                  <c:v>76.206533683832902</c:v>
                </c:pt>
                <c:pt idx="166">
                  <c:v>76.570287403219652</c:v>
                </c:pt>
                <c:pt idx="167">
                  <c:v>76.52959769543007</c:v>
                </c:pt>
                <c:pt idx="168">
                  <c:v>76.933018768139078</c:v>
                </c:pt>
                <c:pt idx="169">
                  <c:v>77.267942091554104</c:v>
                </c:pt>
                <c:pt idx="170">
                  <c:v>77.728206072632986</c:v>
                </c:pt>
                <c:pt idx="171">
                  <c:v>77.526802242618459</c:v>
                </c:pt>
                <c:pt idx="172">
                  <c:v>78.167000609903255</c:v>
                </c:pt>
                <c:pt idx="173">
                  <c:v>77.876242999465774</c:v>
                </c:pt>
                <c:pt idx="174">
                  <c:v>77.926951781032955</c:v>
                </c:pt>
                <c:pt idx="175">
                  <c:v>78.223639047379407</c:v>
                </c:pt>
                <c:pt idx="176">
                  <c:v>78.253900739604703</c:v>
                </c:pt>
                <c:pt idx="177">
                  <c:v>78.713142366216488</c:v>
                </c:pt>
                <c:pt idx="178">
                  <c:v>79.351704966353964</c:v>
                </c:pt>
                <c:pt idx="179">
                  <c:v>78.934175401999084</c:v>
                </c:pt>
                <c:pt idx="180">
                  <c:v>79.085892804913527</c:v>
                </c:pt>
                <c:pt idx="181">
                  <c:v>79.883942701915018</c:v>
                </c:pt>
                <c:pt idx="182">
                  <c:v>80.031979628747891</c:v>
                </c:pt>
                <c:pt idx="183">
                  <c:v>79.445761577325044</c:v>
                </c:pt>
                <c:pt idx="184">
                  <c:v>79.558425039597154</c:v>
                </c:pt>
                <c:pt idx="185">
                  <c:v>80.31517181612881</c:v>
                </c:pt>
                <c:pt idx="186">
                  <c:v>80.297382848401568</c:v>
                </c:pt>
                <c:pt idx="187">
                  <c:v>79.888850003357049</c:v>
                </c:pt>
                <c:pt idx="188">
                  <c:v>80.179812084687512</c:v>
                </c:pt>
                <c:pt idx="189">
                  <c:v>80.3159896997023</c:v>
                </c:pt>
                <c:pt idx="190">
                  <c:v>80.212731898527537</c:v>
                </c:pt>
                <c:pt idx="191">
                  <c:v>80.342570915846338</c:v>
                </c:pt>
                <c:pt idx="192">
                  <c:v>79.999673227588218</c:v>
                </c:pt>
                <c:pt idx="193">
                  <c:v>80.281843060501913</c:v>
                </c:pt>
                <c:pt idx="194">
                  <c:v>80.235019225909767</c:v>
                </c:pt>
                <c:pt idx="195">
                  <c:v>80.315376287022346</c:v>
                </c:pt>
                <c:pt idx="196">
                  <c:v>79.992721217212249</c:v>
                </c:pt>
                <c:pt idx="197">
                  <c:v>80.172860074311586</c:v>
                </c:pt>
                <c:pt idx="198">
                  <c:v>80.292680017853101</c:v>
                </c:pt>
                <c:pt idx="199">
                  <c:v>79.903571907682746</c:v>
                </c:pt>
                <c:pt idx="200">
                  <c:v>79.678449454032346</c:v>
                </c:pt>
                <c:pt idx="201">
                  <c:v>80.187173036850595</c:v>
                </c:pt>
                <c:pt idx="202">
                  <c:v>79.82853108979937</c:v>
                </c:pt>
                <c:pt idx="203">
                  <c:v>79.417953535820388</c:v>
                </c:pt>
                <c:pt idx="204">
                  <c:v>80.065717326161661</c:v>
                </c:pt>
                <c:pt idx="205">
                  <c:v>79.850818417181699</c:v>
                </c:pt>
                <c:pt idx="206">
                  <c:v>79.394234912184316</c:v>
                </c:pt>
                <c:pt idx="207">
                  <c:v>79.695829479972488</c:v>
                </c:pt>
                <c:pt idx="208">
                  <c:v>79.827917677118933</c:v>
                </c:pt>
                <c:pt idx="209">
                  <c:v>79.076078202029507</c:v>
                </c:pt>
                <c:pt idx="210">
                  <c:v>78.727046386968922</c:v>
                </c:pt>
                <c:pt idx="211">
                  <c:v>79.47500091508347</c:v>
                </c:pt>
                <c:pt idx="212">
                  <c:v>79.788863736476586</c:v>
                </c:pt>
                <c:pt idx="213">
                  <c:v>79.023938124208556</c:v>
                </c:pt>
                <c:pt idx="214">
                  <c:v>79.01351010864424</c:v>
                </c:pt>
                <c:pt idx="215">
                  <c:v>79.103068359960389</c:v>
                </c:pt>
                <c:pt idx="216">
                  <c:v>78.774483634241136</c:v>
                </c:pt>
                <c:pt idx="217">
                  <c:v>78.922929502860953</c:v>
                </c:pt>
                <c:pt idx="218">
                  <c:v>78.87467437201488</c:v>
                </c:pt>
                <c:pt idx="219">
                  <c:v>78.826623712062343</c:v>
                </c:pt>
                <c:pt idx="220">
                  <c:v>79.124333332875608</c:v>
                </c:pt>
                <c:pt idx="221">
                  <c:v>79.279731211871564</c:v>
                </c:pt>
                <c:pt idx="222">
                  <c:v>78.42688311543462</c:v>
                </c:pt>
                <c:pt idx="223">
                  <c:v>78.111793468680915</c:v>
                </c:pt>
                <c:pt idx="224">
                  <c:v>78.576146867628083</c:v>
                </c:pt>
                <c:pt idx="225">
                  <c:v>78.828259479209478</c:v>
                </c:pt>
                <c:pt idx="226">
                  <c:v>78.488224383459183</c:v>
                </c:pt>
                <c:pt idx="227">
                  <c:v>78.40214213733114</c:v>
                </c:pt>
                <c:pt idx="228">
                  <c:v>78.437311130998822</c:v>
                </c:pt>
                <c:pt idx="229">
                  <c:v>78.421771343099138</c:v>
                </c:pt>
                <c:pt idx="230">
                  <c:v>78.600887845731393</c:v>
                </c:pt>
                <c:pt idx="231">
                  <c:v>78.311152589761335</c:v>
                </c:pt>
                <c:pt idx="232">
                  <c:v>78.069876935530644</c:v>
                </c:pt>
                <c:pt idx="233">
                  <c:v>78.334257800717069</c:v>
                </c:pt>
                <c:pt idx="234">
                  <c:v>78.176610741893796</c:v>
                </c:pt>
                <c:pt idx="235">
                  <c:v>78.395803539635395</c:v>
                </c:pt>
                <c:pt idx="236">
                  <c:v>78.362679254901934</c:v>
                </c:pt>
                <c:pt idx="237">
                  <c:v>78.272916532692307</c:v>
                </c:pt>
                <c:pt idx="238">
                  <c:v>78.025097809872648</c:v>
                </c:pt>
                <c:pt idx="239">
                  <c:v>77.785253451895883</c:v>
                </c:pt>
                <c:pt idx="240">
                  <c:v>78.301337986877186</c:v>
                </c:pt>
                <c:pt idx="241">
                  <c:v>77.745177156786539</c:v>
                </c:pt>
                <c:pt idx="242">
                  <c:v>77.82737445593969</c:v>
                </c:pt>
                <c:pt idx="243">
                  <c:v>78.31565094941638</c:v>
                </c:pt>
                <c:pt idx="244">
                  <c:v>77.772371785610588</c:v>
                </c:pt>
                <c:pt idx="245">
                  <c:v>77.180224078278926</c:v>
                </c:pt>
                <c:pt idx="246">
                  <c:v>77.469550392461912</c:v>
                </c:pt>
                <c:pt idx="247">
                  <c:v>77.527824597085598</c:v>
                </c:pt>
                <c:pt idx="248">
                  <c:v>77.378560844892107</c:v>
                </c:pt>
                <c:pt idx="249">
                  <c:v>77.071445562981623</c:v>
                </c:pt>
                <c:pt idx="250">
                  <c:v>77.099867017166503</c:v>
                </c:pt>
                <c:pt idx="251">
                  <c:v>77.222549553215828</c:v>
                </c:pt>
                <c:pt idx="252">
                  <c:v>77.384081559014348</c:v>
                </c:pt>
                <c:pt idx="253">
                  <c:v>77.522917295643609</c:v>
                </c:pt>
                <c:pt idx="254">
                  <c:v>76.897645303578074</c:v>
                </c:pt>
                <c:pt idx="255">
                  <c:v>76.746336842450447</c:v>
                </c:pt>
                <c:pt idx="256">
                  <c:v>77.435199282368231</c:v>
                </c:pt>
                <c:pt idx="257">
                  <c:v>76.913798504158009</c:v>
                </c:pt>
                <c:pt idx="258">
                  <c:v>76.583373540398256</c:v>
                </c:pt>
                <c:pt idx="259">
                  <c:v>77.211303654077966</c:v>
                </c:pt>
                <c:pt idx="260">
                  <c:v>77.161617226977981</c:v>
                </c:pt>
                <c:pt idx="261">
                  <c:v>76.68417769085211</c:v>
                </c:pt>
                <c:pt idx="262">
                  <c:v>76.759218508735643</c:v>
                </c:pt>
                <c:pt idx="263">
                  <c:v>77.047317997558466</c:v>
                </c:pt>
                <c:pt idx="264">
                  <c:v>76.731001525444512</c:v>
                </c:pt>
                <c:pt idx="265">
                  <c:v>76.283414739757404</c:v>
                </c:pt>
                <c:pt idx="266">
                  <c:v>76.553111848172634</c:v>
                </c:pt>
                <c:pt idx="267">
                  <c:v>76.648190813611095</c:v>
                </c:pt>
                <c:pt idx="268">
                  <c:v>76.780483481650961</c:v>
                </c:pt>
                <c:pt idx="269">
                  <c:v>77.088416647135233</c:v>
                </c:pt>
                <c:pt idx="270">
                  <c:v>76.385650186465412</c:v>
                </c:pt>
                <c:pt idx="271">
                  <c:v>76.433905317311371</c:v>
                </c:pt>
                <c:pt idx="272">
                  <c:v>77.038525749141826</c:v>
                </c:pt>
                <c:pt idx="273">
                  <c:v>76.887012817120464</c:v>
                </c:pt>
                <c:pt idx="274">
                  <c:v>76.530211108110322</c:v>
                </c:pt>
                <c:pt idx="275">
                  <c:v>76.850821468986013</c:v>
                </c:pt>
                <c:pt idx="276">
                  <c:v>77.172454184329126</c:v>
                </c:pt>
                <c:pt idx="277">
                  <c:v>76.724049515068373</c:v>
                </c:pt>
                <c:pt idx="278">
                  <c:v>76.525508277561755</c:v>
                </c:pt>
                <c:pt idx="279">
                  <c:v>76.800726100099297</c:v>
                </c:pt>
                <c:pt idx="280">
                  <c:v>76.823217898374793</c:v>
                </c:pt>
                <c:pt idx="281">
                  <c:v>76.978002364690497</c:v>
                </c:pt>
                <c:pt idx="282">
                  <c:v>77.205169527275501</c:v>
                </c:pt>
                <c:pt idx="283">
                  <c:v>76.676407796902325</c:v>
                </c:pt>
                <c:pt idx="284">
                  <c:v>76.465802776684185</c:v>
                </c:pt>
                <c:pt idx="285">
                  <c:v>77.140556724956085</c:v>
                </c:pt>
                <c:pt idx="286">
                  <c:v>76.989452734721866</c:v>
                </c:pt>
                <c:pt idx="287">
                  <c:v>76.628970549629997</c:v>
                </c:pt>
                <c:pt idx="288">
                  <c:v>77.079624398718352</c:v>
                </c:pt>
                <c:pt idx="289">
                  <c:v>77.031778209658881</c:v>
                </c:pt>
                <c:pt idx="290">
                  <c:v>76.400167619897786</c:v>
                </c:pt>
                <c:pt idx="291">
                  <c:v>76.589712138094001</c:v>
                </c:pt>
                <c:pt idx="292">
                  <c:v>77.20128458030068</c:v>
                </c:pt>
                <c:pt idx="293">
                  <c:v>76.762898984817298</c:v>
                </c:pt>
                <c:pt idx="294">
                  <c:v>76.266852597390837</c:v>
                </c:pt>
                <c:pt idx="295">
                  <c:v>76.991292972762793</c:v>
                </c:pt>
                <c:pt idx="296">
                  <c:v>76.849390172731958</c:v>
                </c:pt>
                <c:pt idx="297">
                  <c:v>76.414276111543316</c:v>
                </c:pt>
                <c:pt idx="298">
                  <c:v>76.742451895475725</c:v>
                </c:pt>
                <c:pt idx="299">
                  <c:v>76.773940413061609</c:v>
                </c:pt>
                <c:pt idx="300">
                  <c:v>76.333101166857574</c:v>
                </c:pt>
                <c:pt idx="301">
                  <c:v>76.263172121309111</c:v>
                </c:pt>
                <c:pt idx="302">
                  <c:v>76.327989394521936</c:v>
                </c:pt>
                <c:pt idx="303">
                  <c:v>76.618542534065668</c:v>
                </c:pt>
                <c:pt idx="304">
                  <c:v>76.503220950179298</c:v>
                </c:pt>
                <c:pt idx="305">
                  <c:v>76.520805447012904</c:v>
                </c:pt>
                <c:pt idx="306">
                  <c:v>76.068515830777585</c:v>
                </c:pt>
                <c:pt idx="307">
                  <c:v>76.194674372014973</c:v>
                </c:pt>
                <c:pt idx="308">
                  <c:v>76.746541313343897</c:v>
                </c:pt>
                <c:pt idx="309">
                  <c:v>76.091212099946574</c:v>
                </c:pt>
                <c:pt idx="310">
                  <c:v>76.084055618676942</c:v>
                </c:pt>
                <c:pt idx="311">
                  <c:v>76.5956417940031</c:v>
                </c:pt>
                <c:pt idx="312">
                  <c:v>76.309587014114612</c:v>
                </c:pt>
                <c:pt idx="313">
                  <c:v>76.289548866559869</c:v>
                </c:pt>
                <c:pt idx="314">
                  <c:v>76.360909208361917</c:v>
                </c:pt>
                <c:pt idx="315">
                  <c:v>76.338417410086066</c:v>
                </c:pt>
                <c:pt idx="316">
                  <c:v>76.049908979476498</c:v>
                </c:pt>
                <c:pt idx="317">
                  <c:v>76.431247195696955</c:v>
                </c:pt>
                <c:pt idx="318">
                  <c:v>76.622427481040603</c:v>
                </c:pt>
                <c:pt idx="319">
                  <c:v>76.61056816922239</c:v>
                </c:pt>
                <c:pt idx="320">
                  <c:v>76.558837033188368</c:v>
                </c:pt>
                <c:pt idx="321">
                  <c:v>76.271964369726106</c:v>
                </c:pt>
                <c:pt idx="322">
                  <c:v>76.017193636530081</c:v>
                </c:pt>
                <c:pt idx="323">
                  <c:v>76.077717020980998</c:v>
                </c:pt>
                <c:pt idx="324">
                  <c:v>76.482978331731189</c:v>
                </c:pt>
                <c:pt idx="325">
                  <c:v>77.356273517509791</c:v>
                </c:pt>
                <c:pt idx="326">
                  <c:v>75.662232165560454</c:v>
                </c:pt>
                <c:pt idx="327">
                  <c:v>76.938539482261248</c:v>
                </c:pt>
                <c:pt idx="328">
                  <c:v>77.09720889555193</c:v>
                </c:pt>
                <c:pt idx="329">
                  <c:v>76.421432592812948</c:v>
                </c:pt>
                <c:pt idx="330">
                  <c:v>75.945015411154486</c:v>
                </c:pt>
                <c:pt idx="331">
                  <c:v>76.935267947966693</c:v>
                </c:pt>
                <c:pt idx="332">
                  <c:v>76.570900815899932</c:v>
                </c:pt>
                <c:pt idx="333">
                  <c:v>76.053180513771295</c:v>
                </c:pt>
                <c:pt idx="334">
                  <c:v>76.505061188220111</c:v>
                </c:pt>
                <c:pt idx="335">
                  <c:v>76.657392003814593</c:v>
                </c:pt>
                <c:pt idx="336">
                  <c:v>75.676136186312675</c:v>
                </c:pt>
                <c:pt idx="337">
                  <c:v>76.865747844205245</c:v>
                </c:pt>
                <c:pt idx="338">
                  <c:v>76.454147935759508</c:v>
                </c:pt>
                <c:pt idx="339">
                  <c:v>76.079148317235038</c:v>
                </c:pt>
                <c:pt idx="340">
                  <c:v>76.406301746700365</c:v>
                </c:pt>
                <c:pt idx="341">
                  <c:v>76.753493323720207</c:v>
                </c:pt>
                <c:pt idx="342">
                  <c:v>75.383947279621481</c:v>
                </c:pt>
                <c:pt idx="343">
                  <c:v>76.687040283359906</c:v>
                </c:pt>
                <c:pt idx="344">
                  <c:v>76.772304645914318</c:v>
                </c:pt>
                <c:pt idx="345">
                  <c:v>75.647305790340894</c:v>
                </c:pt>
                <c:pt idx="346">
                  <c:v>75.66959311772321</c:v>
                </c:pt>
                <c:pt idx="347">
                  <c:v>76.311018310368354</c:v>
                </c:pt>
                <c:pt idx="348">
                  <c:v>75.41155085023253</c:v>
                </c:pt>
                <c:pt idx="349">
                  <c:v>75.407256961470793</c:v>
                </c:pt>
                <c:pt idx="350">
                  <c:v>76.700739833218947</c:v>
                </c:pt>
                <c:pt idx="351">
                  <c:v>75.580852749980934</c:v>
                </c:pt>
                <c:pt idx="352">
                  <c:v>75.517057831235292</c:v>
                </c:pt>
                <c:pt idx="353">
                  <c:v>76.358046615854022</c:v>
                </c:pt>
                <c:pt idx="354">
                  <c:v>73.93752017959855</c:v>
                </c:pt>
                <c:pt idx="355">
                  <c:v>75.327513313038807</c:v>
                </c:pt>
                <c:pt idx="356">
                  <c:v>75.879175783474324</c:v>
                </c:pt>
                <c:pt idx="357">
                  <c:v>75.918229724116813</c:v>
                </c:pt>
                <c:pt idx="358">
                  <c:v>75.39519317875947</c:v>
                </c:pt>
                <c:pt idx="359">
                  <c:v>75.543639047379287</c:v>
                </c:pt>
                <c:pt idx="360">
                  <c:v>76.032733424429622</c:v>
                </c:pt>
                <c:pt idx="361">
                  <c:v>75.582079575341297</c:v>
                </c:pt>
                <c:pt idx="362">
                  <c:v>75.509287937285322</c:v>
                </c:pt>
                <c:pt idx="363">
                  <c:v>75.980593346608742</c:v>
                </c:pt>
                <c:pt idx="364">
                  <c:v>75.877335545433681</c:v>
                </c:pt>
                <c:pt idx="365">
                  <c:v>75.596188066987168</c:v>
                </c:pt>
                <c:pt idx="366">
                  <c:v>75.826013351186475</c:v>
                </c:pt>
                <c:pt idx="367">
                  <c:v>75.817630044556324</c:v>
                </c:pt>
                <c:pt idx="368">
                  <c:v>75.341417333791043</c:v>
                </c:pt>
                <c:pt idx="369">
                  <c:v>75.945424352941146</c:v>
                </c:pt>
                <c:pt idx="370">
                  <c:v>76.117179903410545</c:v>
                </c:pt>
                <c:pt idx="371">
                  <c:v>75.620929045090307</c:v>
                </c:pt>
                <c:pt idx="372">
                  <c:v>75.538322804150326</c:v>
                </c:pt>
                <c:pt idx="373">
                  <c:v>76.128221331654743</c:v>
                </c:pt>
                <c:pt idx="374">
                  <c:v>75.643216372472821</c:v>
                </c:pt>
                <c:pt idx="375">
                  <c:v>75.543025634698978</c:v>
                </c:pt>
                <c:pt idx="376">
                  <c:v>75.995519721828046</c:v>
                </c:pt>
                <c:pt idx="377">
                  <c:v>75.850345387502884</c:v>
                </c:pt>
                <c:pt idx="378">
                  <c:v>76.0124908059814</c:v>
                </c:pt>
                <c:pt idx="379">
                  <c:v>76.122905088426023</c:v>
                </c:pt>
                <c:pt idx="380">
                  <c:v>76.132310749523157</c:v>
                </c:pt>
                <c:pt idx="381">
                  <c:v>75.618884336156341</c:v>
                </c:pt>
                <c:pt idx="382">
                  <c:v>75.890217211718905</c:v>
                </c:pt>
                <c:pt idx="383">
                  <c:v>76.800726100099027</c:v>
                </c:pt>
                <c:pt idx="384">
                  <c:v>75.804134965590848</c:v>
                </c:pt>
                <c:pt idx="385">
                  <c:v>75.818243457236619</c:v>
                </c:pt>
                <c:pt idx="386">
                  <c:v>76.073014190432488</c:v>
                </c:pt>
                <c:pt idx="387">
                  <c:v>76.251926222171448</c:v>
                </c:pt>
                <c:pt idx="388">
                  <c:v>76.13190180773617</c:v>
                </c:pt>
                <c:pt idx="389">
                  <c:v>76.276871671167925</c:v>
                </c:pt>
                <c:pt idx="390">
                  <c:v>76.142943235980724</c:v>
                </c:pt>
                <c:pt idx="391">
                  <c:v>75.95973731548014</c:v>
                </c:pt>
                <c:pt idx="392">
                  <c:v>76.355388494239691</c:v>
                </c:pt>
                <c:pt idx="393">
                  <c:v>76.19058495414653</c:v>
                </c:pt>
                <c:pt idx="394">
                  <c:v>75.951967421530341</c:v>
                </c:pt>
                <c:pt idx="395">
                  <c:v>76.21205439795537</c:v>
                </c:pt>
                <c:pt idx="396">
                  <c:v>76.263172121309154</c:v>
                </c:pt>
                <c:pt idx="397">
                  <c:v>75.807202028992023</c:v>
                </c:pt>
                <c:pt idx="398">
                  <c:v>75.491703440451815</c:v>
                </c:pt>
                <c:pt idx="399">
                  <c:v>76.2521306930647</c:v>
                </c:pt>
                <c:pt idx="400">
                  <c:v>76.326353627374658</c:v>
                </c:pt>
                <c:pt idx="401">
                  <c:v>75.560201189745882</c:v>
                </c:pt>
                <c:pt idx="402">
                  <c:v>75.856070572518419</c:v>
                </c:pt>
                <c:pt idx="403">
                  <c:v>75.939085755245145</c:v>
                </c:pt>
                <c:pt idx="404">
                  <c:v>75.944810940260979</c:v>
                </c:pt>
                <c:pt idx="405">
                  <c:v>75.911277713740617</c:v>
                </c:pt>
                <c:pt idx="406">
                  <c:v>75.702717402456642</c:v>
                </c:pt>
                <c:pt idx="407">
                  <c:v>75.703126344243458</c:v>
                </c:pt>
                <c:pt idx="408">
                  <c:v>75.897169222094917</c:v>
                </c:pt>
                <c:pt idx="409">
                  <c:v>75.886332264744127</c:v>
                </c:pt>
                <c:pt idx="410">
                  <c:v>75.631152589761172</c:v>
                </c:pt>
                <c:pt idx="411">
                  <c:v>75.773055389791779</c:v>
                </c:pt>
                <c:pt idx="412">
                  <c:v>76.032733424429551</c:v>
                </c:pt>
                <c:pt idx="413">
                  <c:v>75.671433355763938</c:v>
                </c:pt>
                <c:pt idx="414">
                  <c:v>75.595779125200153</c:v>
                </c:pt>
                <c:pt idx="415">
                  <c:v>76.027417181200747</c:v>
                </c:pt>
                <c:pt idx="416">
                  <c:v>75.86854329701697</c:v>
                </c:pt>
                <c:pt idx="417">
                  <c:v>75.602117722896139</c:v>
                </c:pt>
                <c:pt idx="418">
                  <c:v>75.998995727016194</c:v>
                </c:pt>
                <c:pt idx="419">
                  <c:v>75.670615472190363</c:v>
                </c:pt>
                <c:pt idx="420">
                  <c:v>75.732979094682122</c:v>
                </c:pt>
                <c:pt idx="421">
                  <c:v>76.155415960479061</c:v>
                </c:pt>
                <c:pt idx="422">
                  <c:v>75.667548408789131</c:v>
                </c:pt>
                <c:pt idx="423">
                  <c:v>75.511537117112937</c:v>
                </c:pt>
                <c:pt idx="424">
                  <c:v>75.950127183489741</c:v>
                </c:pt>
                <c:pt idx="425">
                  <c:v>75.932951628442723</c:v>
                </c:pt>
                <c:pt idx="426">
                  <c:v>75.554680475623854</c:v>
                </c:pt>
                <c:pt idx="427">
                  <c:v>75.631152589761129</c:v>
                </c:pt>
                <c:pt idx="428">
                  <c:v>76.46641618936448</c:v>
                </c:pt>
                <c:pt idx="429">
                  <c:v>75.644034256046325</c:v>
                </c:pt>
                <c:pt idx="430">
                  <c:v>75.668570763256398</c:v>
                </c:pt>
                <c:pt idx="431">
                  <c:v>76.291389104600611</c:v>
                </c:pt>
                <c:pt idx="432">
                  <c:v>75.941539405966267</c:v>
                </c:pt>
                <c:pt idx="433">
                  <c:v>75.614999389181207</c:v>
                </c:pt>
                <c:pt idx="434">
                  <c:v>75.895533454947639</c:v>
                </c:pt>
                <c:pt idx="435">
                  <c:v>75.896555809414721</c:v>
                </c:pt>
                <c:pt idx="436">
                  <c:v>76.29793217318992</c:v>
                </c:pt>
                <c:pt idx="437">
                  <c:v>76.355388494239776</c:v>
                </c:pt>
                <c:pt idx="438">
                  <c:v>76.193856488441256</c:v>
                </c:pt>
                <c:pt idx="439">
                  <c:v>75.955647897611826</c:v>
                </c:pt>
                <c:pt idx="440">
                  <c:v>76.65350705683997</c:v>
                </c:pt>
                <c:pt idx="441">
                  <c:v>76.571514228580227</c:v>
                </c:pt>
                <c:pt idx="442">
                  <c:v>75.937654458991233</c:v>
                </c:pt>
                <c:pt idx="443">
                  <c:v>75.878562370794128</c:v>
                </c:pt>
                <c:pt idx="444">
                  <c:v>76.545955366903257</c:v>
                </c:pt>
                <c:pt idx="445">
                  <c:v>75.992248187533519</c:v>
                </c:pt>
                <c:pt idx="446">
                  <c:v>75.9869319443047</c:v>
                </c:pt>
                <c:pt idx="447">
                  <c:v>76.319606087892012</c:v>
                </c:pt>
                <c:pt idx="448">
                  <c:v>76.150099717250313</c:v>
                </c:pt>
                <c:pt idx="449">
                  <c:v>75.725209200732451</c:v>
                </c:pt>
                <c:pt idx="450">
                  <c:v>76.206533683832987</c:v>
                </c:pt>
                <c:pt idx="451">
                  <c:v>76.005129853818559</c:v>
                </c:pt>
                <c:pt idx="452">
                  <c:v>75.722142137331304</c:v>
                </c:pt>
                <c:pt idx="453">
                  <c:v>76.114930723582702</c:v>
                </c:pt>
                <c:pt idx="454">
                  <c:v>76.344142595101857</c:v>
                </c:pt>
                <c:pt idx="455">
                  <c:v>75.863840466468389</c:v>
                </c:pt>
                <c:pt idx="456">
                  <c:v>75.643625314259722</c:v>
                </c:pt>
                <c:pt idx="457">
                  <c:v>76.28075661814313</c:v>
                </c:pt>
                <c:pt idx="458">
                  <c:v>75.962395437094685</c:v>
                </c:pt>
                <c:pt idx="459">
                  <c:v>75.520329365529804</c:v>
                </c:pt>
                <c:pt idx="460">
                  <c:v>76.076081253833721</c:v>
                </c:pt>
                <c:pt idx="461">
                  <c:v>75.959532844586846</c:v>
                </c:pt>
                <c:pt idx="462">
                  <c:v>75.627472113679872</c:v>
                </c:pt>
                <c:pt idx="463">
                  <c:v>75.949513770809574</c:v>
                </c:pt>
                <c:pt idx="464">
                  <c:v>75.73359250736253</c:v>
                </c:pt>
                <c:pt idx="465">
                  <c:v>75.428112992599367</c:v>
                </c:pt>
                <c:pt idx="466">
                  <c:v>75.938881284351865</c:v>
                </c:pt>
                <c:pt idx="467">
                  <c:v>76.281778972610056</c:v>
                </c:pt>
                <c:pt idx="468">
                  <c:v>75.739113221484857</c:v>
                </c:pt>
                <c:pt idx="469">
                  <c:v>75.411346379339264</c:v>
                </c:pt>
                <c:pt idx="470">
                  <c:v>76.228207598535292</c:v>
                </c:pt>
                <c:pt idx="471">
                  <c:v>75.999609139696474</c:v>
                </c:pt>
                <c:pt idx="472">
                  <c:v>75.703535286030416</c:v>
                </c:pt>
                <c:pt idx="473">
                  <c:v>75.972210039978663</c:v>
                </c:pt>
                <c:pt idx="474">
                  <c:v>75.904939116044929</c:v>
                </c:pt>
                <c:pt idx="475">
                  <c:v>75.754653009384398</c:v>
                </c:pt>
                <c:pt idx="476">
                  <c:v>75.861182344853901</c:v>
                </c:pt>
                <c:pt idx="477">
                  <c:v>75.931520332188853</c:v>
                </c:pt>
                <c:pt idx="478">
                  <c:v>75.921501258411467</c:v>
                </c:pt>
                <c:pt idx="479">
                  <c:v>76.261127412374918</c:v>
                </c:pt>
                <c:pt idx="480">
                  <c:v>76.155007018692459</c:v>
                </c:pt>
                <c:pt idx="481">
                  <c:v>75.83950843015181</c:v>
                </c:pt>
                <c:pt idx="482">
                  <c:v>75.975481574273275</c:v>
                </c:pt>
                <c:pt idx="483">
                  <c:v>76.360704737468382</c:v>
                </c:pt>
                <c:pt idx="484">
                  <c:v>76.014944456702452</c:v>
                </c:pt>
                <c:pt idx="485">
                  <c:v>75.968325093003813</c:v>
                </c:pt>
                <c:pt idx="486">
                  <c:v>76.436358968032323</c:v>
                </c:pt>
                <c:pt idx="487">
                  <c:v>75.990612420385972</c:v>
                </c:pt>
                <c:pt idx="488">
                  <c:v>75.920478903944428</c:v>
                </c:pt>
                <c:pt idx="489">
                  <c:v>76.320423971465473</c:v>
                </c:pt>
                <c:pt idx="490">
                  <c:v>76.111454718394754</c:v>
                </c:pt>
                <c:pt idx="491">
                  <c:v>75.9149581898223</c:v>
                </c:pt>
                <c:pt idx="492">
                  <c:v>76.272986724193274</c:v>
                </c:pt>
                <c:pt idx="493">
                  <c:v>76.309791485008049</c:v>
                </c:pt>
                <c:pt idx="494">
                  <c:v>76.082215380636313</c:v>
                </c:pt>
                <c:pt idx="495">
                  <c:v>75.831943007095333</c:v>
                </c:pt>
                <c:pt idx="496">
                  <c:v>76.211849927061962</c:v>
                </c:pt>
                <c:pt idx="497">
                  <c:v>75.864249408254977</c:v>
                </c:pt>
                <c:pt idx="498">
                  <c:v>75.835827954070425</c:v>
                </c:pt>
                <c:pt idx="499">
                  <c:v>76.126585564507664</c:v>
                </c:pt>
                <c:pt idx="500">
                  <c:v>75.756288776531733</c:v>
                </c:pt>
                <c:pt idx="501">
                  <c:v>75.867520942549802</c:v>
                </c:pt>
                <c:pt idx="502">
                  <c:v>76.140898527046502</c:v>
                </c:pt>
                <c:pt idx="503">
                  <c:v>75.580443808193991</c:v>
                </c:pt>
                <c:pt idx="504">
                  <c:v>75.476368123445582</c:v>
                </c:pt>
                <c:pt idx="505">
                  <c:v>76.000018081483276</c:v>
                </c:pt>
                <c:pt idx="506">
                  <c:v>75.878971312581015</c:v>
                </c:pt>
                <c:pt idx="507">
                  <c:v>75.631357060654537</c:v>
                </c:pt>
                <c:pt idx="508">
                  <c:v>76.015762340276225</c:v>
                </c:pt>
                <c:pt idx="509">
                  <c:v>76.025576943160289</c:v>
                </c:pt>
                <c:pt idx="510">
                  <c:v>75.44958243640788</c:v>
                </c:pt>
                <c:pt idx="511">
                  <c:v>75.36615831189431</c:v>
                </c:pt>
                <c:pt idx="512">
                  <c:v>75.547319523460828</c:v>
                </c:pt>
                <c:pt idx="513">
                  <c:v>75.362682306706347</c:v>
                </c:pt>
                <c:pt idx="514">
                  <c:v>75.521351719997028</c:v>
                </c:pt>
                <c:pt idx="515">
                  <c:v>75.916185015182677</c:v>
                </c:pt>
                <c:pt idx="516">
                  <c:v>75.270465933775995</c:v>
                </c:pt>
                <c:pt idx="517">
                  <c:v>75.088077896848986</c:v>
                </c:pt>
                <c:pt idx="518">
                  <c:v>75.661005340199821</c:v>
                </c:pt>
                <c:pt idx="519">
                  <c:v>75.391308231784677</c:v>
                </c:pt>
                <c:pt idx="520">
                  <c:v>75.256766383916997</c:v>
                </c:pt>
                <c:pt idx="521">
                  <c:v>75.432406881361203</c:v>
                </c:pt>
                <c:pt idx="522">
                  <c:v>75.779598458381031</c:v>
                </c:pt>
                <c:pt idx="523">
                  <c:v>75.335692148775607</c:v>
                </c:pt>
                <c:pt idx="524">
                  <c:v>75.160256122224922</c:v>
                </c:pt>
                <c:pt idx="525">
                  <c:v>75.758946898145894</c:v>
                </c:pt>
                <c:pt idx="526">
                  <c:v>75.634833065842741</c:v>
                </c:pt>
                <c:pt idx="527">
                  <c:v>75.018557793087595</c:v>
                </c:pt>
                <c:pt idx="528">
                  <c:v>75.408483786831596</c:v>
                </c:pt>
                <c:pt idx="529">
                  <c:v>75.633810711375517</c:v>
                </c:pt>
                <c:pt idx="530">
                  <c:v>75.36922537529577</c:v>
                </c:pt>
                <c:pt idx="531">
                  <c:v>75.485978255436038</c:v>
                </c:pt>
                <c:pt idx="532">
                  <c:v>75.632583886014956</c:v>
                </c:pt>
                <c:pt idx="533">
                  <c:v>75.346120164339638</c:v>
                </c:pt>
                <c:pt idx="534">
                  <c:v>75.24020424155016</c:v>
                </c:pt>
                <c:pt idx="535">
                  <c:v>75.845847027847697</c:v>
                </c:pt>
                <c:pt idx="536">
                  <c:v>75.794729304493771</c:v>
                </c:pt>
                <c:pt idx="537">
                  <c:v>75.441199129778028</c:v>
                </c:pt>
                <c:pt idx="538">
                  <c:v>75.659574043946066</c:v>
                </c:pt>
                <c:pt idx="539">
                  <c:v>75.764467612268334</c:v>
                </c:pt>
                <c:pt idx="540">
                  <c:v>75.637900129243761</c:v>
                </c:pt>
                <c:pt idx="541">
                  <c:v>75.799636605935788</c:v>
                </c:pt>
                <c:pt idx="542">
                  <c:v>75.61397703471421</c:v>
                </c:pt>
                <c:pt idx="543">
                  <c:v>75.483524604715171</c:v>
                </c:pt>
                <c:pt idx="544">
                  <c:v>75.614999389181406</c:v>
                </c:pt>
                <c:pt idx="545">
                  <c:v>75.715599068742009</c:v>
                </c:pt>
                <c:pt idx="546">
                  <c:v>75.448560081940826</c:v>
                </c:pt>
                <c:pt idx="547">
                  <c:v>75.339577095750229</c:v>
                </c:pt>
                <c:pt idx="548">
                  <c:v>75.603957960936967</c:v>
                </c:pt>
                <c:pt idx="549">
                  <c:v>75.54282116380557</c:v>
                </c:pt>
                <c:pt idx="550">
                  <c:v>75.567766612802174</c:v>
                </c:pt>
                <c:pt idx="551">
                  <c:v>75.574718623178356</c:v>
                </c:pt>
                <c:pt idx="552">
                  <c:v>74.822265735408536</c:v>
                </c:pt>
                <c:pt idx="553">
                  <c:v>74.879722056458405</c:v>
                </c:pt>
                <c:pt idx="554">
                  <c:v>75.587395818570201</c:v>
                </c:pt>
                <c:pt idx="555">
                  <c:v>75.1281541919586</c:v>
                </c:pt>
                <c:pt idx="556">
                  <c:v>74.995657053024971</c:v>
                </c:pt>
                <c:pt idx="557">
                  <c:v>75.231207522239941</c:v>
                </c:pt>
                <c:pt idx="558">
                  <c:v>74.917344700846897</c:v>
                </c:pt>
                <c:pt idx="559">
                  <c:v>74.866226977492872</c:v>
                </c:pt>
                <c:pt idx="560">
                  <c:v>75.038391469749115</c:v>
                </c:pt>
                <c:pt idx="561">
                  <c:v>74.921025176928239</c:v>
                </c:pt>
                <c:pt idx="562">
                  <c:v>74.837601052414769</c:v>
                </c:pt>
                <c:pt idx="563">
                  <c:v>74.97193842938897</c:v>
                </c:pt>
                <c:pt idx="564">
                  <c:v>75.186837338368704</c:v>
                </c:pt>
                <c:pt idx="565">
                  <c:v>74.780553673151886</c:v>
                </c:pt>
                <c:pt idx="566">
                  <c:v>74.812451132524572</c:v>
                </c:pt>
                <c:pt idx="567">
                  <c:v>75.160869534905004</c:v>
                </c:pt>
                <c:pt idx="568">
                  <c:v>74.673410925001932</c:v>
                </c:pt>
                <c:pt idx="569">
                  <c:v>74.031576790570043</c:v>
                </c:pt>
                <c:pt idx="570">
                  <c:v>74.550728388952436</c:v>
                </c:pt>
                <c:pt idx="571">
                  <c:v>75.014059433432635</c:v>
                </c:pt>
                <c:pt idx="572">
                  <c:v>75.161687418478635</c:v>
                </c:pt>
                <c:pt idx="573">
                  <c:v>74.885038299687253</c:v>
                </c:pt>
                <c:pt idx="574">
                  <c:v>74.587737620660604</c:v>
                </c:pt>
                <c:pt idx="575">
                  <c:v>74.437247043106808</c:v>
                </c:pt>
                <c:pt idx="576">
                  <c:v>74.442563286335613</c:v>
                </c:pt>
                <c:pt idx="577">
                  <c:v>74.804067825894634</c:v>
                </c:pt>
                <c:pt idx="578">
                  <c:v>74.677704813763782</c:v>
                </c:pt>
                <c:pt idx="579">
                  <c:v>74.795684519264398</c:v>
                </c:pt>
                <c:pt idx="580">
                  <c:v>74.981548561379469</c:v>
                </c:pt>
                <c:pt idx="581">
                  <c:v>74.475278629282215</c:v>
                </c:pt>
                <c:pt idx="582">
                  <c:v>74.428659265583434</c:v>
                </c:pt>
                <c:pt idx="583">
                  <c:v>74.88319806164651</c:v>
                </c:pt>
                <c:pt idx="584">
                  <c:v>74.671570686961033</c:v>
                </c:pt>
                <c:pt idx="585">
                  <c:v>74.757448462195896</c:v>
                </c:pt>
                <c:pt idx="586">
                  <c:v>75.220370564888938</c:v>
                </c:pt>
                <c:pt idx="587">
                  <c:v>75.036142289921258</c:v>
                </c:pt>
                <c:pt idx="588">
                  <c:v>74.679749522697904</c:v>
                </c:pt>
                <c:pt idx="589">
                  <c:v>74.673615395895197</c:v>
                </c:pt>
                <c:pt idx="590">
                  <c:v>74.52721423620973</c:v>
                </c:pt>
                <c:pt idx="591">
                  <c:v>74.765627297932369</c:v>
                </c:pt>
                <c:pt idx="592">
                  <c:v>75.249405431753956</c:v>
                </c:pt>
                <c:pt idx="593">
                  <c:v>74.559725108262839</c:v>
                </c:pt>
                <c:pt idx="594">
                  <c:v>74.225415197528136</c:v>
                </c:pt>
                <c:pt idx="595">
                  <c:v>74.87542816769664</c:v>
                </c:pt>
                <c:pt idx="596">
                  <c:v>74.878904172884788</c:v>
                </c:pt>
                <c:pt idx="597">
                  <c:v>74.329899824063389</c:v>
                </c:pt>
                <c:pt idx="598">
                  <c:v>74.197402685130101</c:v>
                </c:pt>
                <c:pt idx="599">
                  <c:v>74.4548315399404</c:v>
                </c:pt>
                <c:pt idx="600">
                  <c:v>74.560338520943006</c:v>
                </c:pt>
                <c:pt idx="601">
                  <c:v>74.385515907072474</c:v>
                </c:pt>
                <c:pt idx="602">
                  <c:v>74.429681620050204</c:v>
                </c:pt>
                <c:pt idx="603">
                  <c:v>74.23584321309211</c:v>
                </c:pt>
                <c:pt idx="604">
                  <c:v>74.221734721446538</c:v>
                </c:pt>
                <c:pt idx="605">
                  <c:v>74.559929579156076</c:v>
                </c:pt>
                <c:pt idx="606">
                  <c:v>74.057749064927108</c:v>
                </c:pt>
                <c:pt idx="607">
                  <c:v>73.810543754787403</c:v>
                </c:pt>
                <c:pt idx="608">
                  <c:v>74.375496833295287</c:v>
                </c:pt>
                <c:pt idx="609">
                  <c:v>74.190450674753961</c:v>
                </c:pt>
                <c:pt idx="610">
                  <c:v>73.74736224872197</c:v>
                </c:pt>
                <c:pt idx="611">
                  <c:v>73.91625520668326</c:v>
                </c:pt>
                <c:pt idx="612">
                  <c:v>73.583581063095977</c:v>
                </c:pt>
                <c:pt idx="613">
                  <c:v>73.481959029068406</c:v>
                </c:pt>
                <c:pt idx="614">
                  <c:v>74.171434881666386</c:v>
                </c:pt>
                <c:pt idx="615">
                  <c:v>74.097416418249708</c:v>
                </c:pt>
                <c:pt idx="616">
                  <c:v>73.549229953002168</c:v>
                </c:pt>
                <c:pt idx="617">
                  <c:v>73.567836804303127</c:v>
                </c:pt>
                <c:pt idx="618">
                  <c:v>74.090873349660342</c:v>
                </c:pt>
                <c:pt idx="619">
                  <c:v>73.798275501182516</c:v>
                </c:pt>
                <c:pt idx="620">
                  <c:v>73.37931464057371</c:v>
                </c:pt>
                <c:pt idx="621">
                  <c:v>73.819744944991228</c:v>
                </c:pt>
                <c:pt idx="622">
                  <c:v>73.834262378423702</c:v>
                </c:pt>
                <c:pt idx="623">
                  <c:v>73.698493705195844</c:v>
                </c:pt>
                <c:pt idx="624">
                  <c:v>74.225006255741206</c:v>
                </c:pt>
                <c:pt idx="625">
                  <c:v>74.065110017090134</c:v>
                </c:pt>
                <c:pt idx="626">
                  <c:v>73.376656518959223</c:v>
                </c:pt>
                <c:pt idx="627">
                  <c:v>73.452310749523178</c:v>
                </c:pt>
                <c:pt idx="628">
                  <c:v>73.915846264896473</c:v>
                </c:pt>
                <c:pt idx="629">
                  <c:v>74.032803615930561</c:v>
                </c:pt>
                <c:pt idx="630">
                  <c:v>73.822607537498968</c:v>
                </c:pt>
                <c:pt idx="631">
                  <c:v>73.836716029144768</c:v>
                </c:pt>
                <c:pt idx="632">
                  <c:v>74.158757686274456</c:v>
                </c:pt>
                <c:pt idx="633">
                  <c:v>73.891923170367008</c:v>
                </c:pt>
                <c:pt idx="634">
                  <c:v>73.981276950789564</c:v>
                </c:pt>
                <c:pt idx="635">
                  <c:v>73.725892804913542</c:v>
                </c:pt>
                <c:pt idx="636">
                  <c:v>73.642261733424803</c:v>
                </c:pt>
                <c:pt idx="637">
                  <c:v>74.184109600976541</c:v>
                </c:pt>
                <c:pt idx="638">
                  <c:v>74.079829445334397</c:v>
                </c:pt>
                <c:pt idx="639">
                  <c:v>73.836509082169727</c:v>
                </c:pt>
                <c:pt idx="640">
                  <c:v>73.979638707560866</c:v>
                </c:pt>
                <c:pt idx="641">
                  <c:v>74.073695318532231</c:v>
                </c:pt>
                <c:pt idx="642">
                  <c:v>73.738363053330431</c:v>
                </c:pt>
                <c:pt idx="643">
                  <c:v>73.386673116655231</c:v>
                </c:pt>
                <c:pt idx="644">
                  <c:v>73.525713324178028</c:v>
                </c:pt>
                <c:pt idx="645">
                  <c:v>73.672932367437099</c:v>
                </c:pt>
                <c:pt idx="646">
                  <c:v>73.881492678721273</c:v>
                </c:pt>
                <c:pt idx="647">
                  <c:v>73.938744528877564</c:v>
                </c:pt>
                <c:pt idx="648">
                  <c:v>73.108592701609709</c:v>
                </c:pt>
                <c:pt idx="649">
                  <c:v>73.233319946593298</c:v>
                </c:pt>
                <c:pt idx="650">
                  <c:v>73.822196119630831</c:v>
                </c:pt>
                <c:pt idx="651">
                  <c:v>73.431656713206777</c:v>
                </c:pt>
                <c:pt idx="652">
                  <c:v>73.073832649729084</c:v>
                </c:pt>
                <c:pt idx="653">
                  <c:v>73.509355652704599</c:v>
                </c:pt>
                <c:pt idx="654">
                  <c:v>73.490953272297105</c:v>
                </c:pt>
                <c:pt idx="655">
                  <c:v>73.202649312580931</c:v>
                </c:pt>
                <c:pt idx="656">
                  <c:v>73.198559894712901</c:v>
                </c:pt>
                <c:pt idx="657">
                  <c:v>73.499132108033834</c:v>
                </c:pt>
                <c:pt idx="658">
                  <c:v>73.257856453803271</c:v>
                </c:pt>
                <c:pt idx="659">
                  <c:v>73.319197721828004</c:v>
                </c:pt>
                <c:pt idx="660">
                  <c:v>73.233319946593568</c:v>
                </c:pt>
                <c:pt idx="661">
                  <c:v>72.470643514152812</c:v>
                </c:pt>
                <c:pt idx="662">
                  <c:v>73.10859270160978</c:v>
                </c:pt>
                <c:pt idx="663">
                  <c:v>73.699513583581364</c:v>
                </c:pt>
                <c:pt idx="664">
                  <c:v>73.055430269321675</c:v>
                </c:pt>
                <c:pt idx="665">
                  <c:v>72.617862557412138</c:v>
                </c:pt>
                <c:pt idx="666">
                  <c:v>73.274214125276657</c:v>
                </c:pt>
                <c:pt idx="667">
                  <c:v>73.233319946593568</c:v>
                </c:pt>
                <c:pt idx="668">
                  <c:v>72.791662816815503</c:v>
                </c:pt>
                <c:pt idx="669">
                  <c:v>72.987954874494378</c:v>
                </c:pt>
                <c:pt idx="670">
                  <c:v>73.360091900511236</c:v>
                </c:pt>
                <c:pt idx="671">
                  <c:v>72.95319482261381</c:v>
                </c:pt>
                <c:pt idx="672">
                  <c:v>72.771215727473802</c:v>
                </c:pt>
                <c:pt idx="673">
                  <c:v>73.075877358663277</c:v>
                </c:pt>
                <c:pt idx="674">
                  <c:v>72.583102505531528</c:v>
                </c:pt>
                <c:pt idx="675">
                  <c:v>72.630130811017096</c:v>
                </c:pt>
                <c:pt idx="676">
                  <c:v>73.634082897688202</c:v>
                </c:pt>
                <c:pt idx="677">
                  <c:v>73.364181318379352</c:v>
                </c:pt>
                <c:pt idx="678">
                  <c:v>72.542208326848197</c:v>
                </c:pt>
                <c:pt idx="679">
                  <c:v>72.971597203021233</c:v>
                </c:pt>
                <c:pt idx="680">
                  <c:v>73.227185819790776</c:v>
                </c:pt>
                <c:pt idx="681">
                  <c:v>72.945015986877209</c:v>
                </c:pt>
                <c:pt idx="682">
                  <c:v>73.161755133897742</c:v>
                </c:pt>
                <c:pt idx="683">
                  <c:v>73.548205122453638</c:v>
                </c:pt>
                <c:pt idx="684">
                  <c:v>73.171978678568664</c:v>
                </c:pt>
                <c:pt idx="685">
                  <c:v>73.026804344243615</c:v>
                </c:pt>
                <c:pt idx="686">
                  <c:v>73.288527087815751</c:v>
                </c:pt>
                <c:pt idx="687">
                  <c:v>73.282392961013116</c:v>
                </c:pt>
                <c:pt idx="688">
                  <c:v>73.065653813992498</c:v>
                </c:pt>
                <c:pt idx="689">
                  <c:v>73.486863854428847</c:v>
                </c:pt>
                <c:pt idx="690">
                  <c:v>73.333510684367226</c:v>
                </c:pt>
                <c:pt idx="691">
                  <c:v>72.95932894941626</c:v>
                </c:pt>
                <c:pt idx="692">
                  <c:v>73.026804344243573</c:v>
                </c:pt>
                <c:pt idx="693">
                  <c:v>72.568789542992164</c:v>
                </c:pt>
                <c:pt idx="694">
                  <c:v>72.910255934996712</c:v>
                </c:pt>
                <c:pt idx="695">
                  <c:v>73.41734375066747</c:v>
                </c:pt>
                <c:pt idx="696">
                  <c:v>72.989999583428769</c:v>
                </c:pt>
                <c:pt idx="697">
                  <c:v>72.529940073243324</c:v>
                </c:pt>
                <c:pt idx="698">
                  <c:v>72.977731329823612</c:v>
                </c:pt>
                <c:pt idx="699">
                  <c:v>73.14948688029304</c:v>
                </c:pt>
                <c:pt idx="700">
                  <c:v>72.345916269169138</c:v>
                </c:pt>
                <c:pt idx="701">
                  <c:v>72.444062298008575</c:v>
                </c:pt>
                <c:pt idx="702">
                  <c:v>73.178112805371171</c:v>
                </c:pt>
                <c:pt idx="703">
                  <c:v>72.979776038757976</c:v>
                </c:pt>
                <c:pt idx="704">
                  <c:v>72.347960978103373</c:v>
                </c:pt>
                <c:pt idx="705">
                  <c:v>72.576968378729035</c:v>
                </c:pt>
                <c:pt idx="706">
                  <c:v>72.632175519951033</c:v>
                </c:pt>
                <c:pt idx="707">
                  <c:v>72.425659917601351</c:v>
                </c:pt>
                <c:pt idx="708">
                  <c:v>72.713963877317454</c:v>
                </c:pt>
                <c:pt idx="709">
                  <c:v>72.593326050202279</c:v>
                </c:pt>
                <c:pt idx="710">
                  <c:v>72.454285842679511</c:v>
                </c:pt>
                <c:pt idx="711">
                  <c:v>72.255949076066145</c:v>
                </c:pt>
                <c:pt idx="712">
                  <c:v>72.542208326848197</c:v>
                </c:pt>
                <c:pt idx="713">
                  <c:v>71.990136914625737</c:v>
                </c:pt>
                <c:pt idx="714">
                  <c:v>72.063746436255428</c:v>
                </c:pt>
                <c:pt idx="715">
                  <c:v>73.429612004272528</c:v>
                </c:pt>
                <c:pt idx="716">
                  <c:v>72.515627110704074</c:v>
                </c:pt>
                <c:pt idx="717">
                  <c:v>71.650715231555552</c:v>
                </c:pt>
                <c:pt idx="718">
                  <c:v>72.174160718699895</c:v>
                </c:pt>
                <c:pt idx="719">
                  <c:v>72.3193350530251</c:v>
                </c:pt>
                <c:pt idx="720">
                  <c:v>72.051478182650371</c:v>
                </c:pt>
                <c:pt idx="721">
                  <c:v>72.323424470893357</c:v>
                </c:pt>
                <c:pt idx="722">
                  <c:v>72.343871560234845</c:v>
                </c:pt>
                <c:pt idx="723">
                  <c:v>72.168026591897359</c:v>
                </c:pt>
                <c:pt idx="724">
                  <c:v>72.088282943465245</c:v>
                </c:pt>
                <c:pt idx="725">
                  <c:v>72.401123410391264</c:v>
                </c:pt>
                <c:pt idx="726">
                  <c:v>72.118953577477811</c:v>
                </c:pt>
                <c:pt idx="727">
                  <c:v>72.069880563058035</c:v>
                </c:pt>
                <c:pt idx="728">
                  <c:v>72.595370759136173</c:v>
                </c:pt>
                <c:pt idx="729">
                  <c:v>72.163937174029058</c:v>
                </c:pt>
                <c:pt idx="730">
                  <c:v>71.920616810864587</c:v>
                </c:pt>
                <c:pt idx="731">
                  <c:v>72.409302246128163</c:v>
                </c:pt>
                <c:pt idx="732">
                  <c:v>71.928795646601174</c:v>
                </c:pt>
                <c:pt idx="733">
                  <c:v>71.665028194094845</c:v>
                </c:pt>
                <c:pt idx="734">
                  <c:v>72.664890862897707</c:v>
                </c:pt>
                <c:pt idx="735">
                  <c:v>72.906166517128071</c:v>
                </c:pt>
                <c:pt idx="736">
                  <c:v>72.022852257572197</c:v>
                </c:pt>
                <c:pt idx="737">
                  <c:v>72.098506488136238</c:v>
                </c:pt>
                <c:pt idx="738">
                  <c:v>72.701695623712496</c:v>
                </c:pt>
                <c:pt idx="739">
                  <c:v>72.536074200045874</c:v>
                </c:pt>
                <c:pt idx="740">
                  <c:v>72.174160718700108</c:v>
                </c:pt>
                <c:pt idx="741">
                  <c:v>72.337737433432608</c:v>
                </c:pt>
                <c:pt idx="742">
                  <c:v>72.116908868543405</c:v>
                </c:pt>
                <c:pt idx="743">
                  <c:v>72.078059398794565</c:v>
                </c:pt>
                <c:pt idx="744">
                  <c:v>72.593326050202108</c:v>
                </c:pt>
                <c:pt idx="745">
                  <c:v>72.028986384374903</c:v>
                </c:pt>
                <c:pt idx="746">
                  <c:v>71.697743537041205</c:v>
                </c:pt>
                <c:pt idx="747">
                  <c:v>72.417481081864565</c:v>
                </c:pt>
                <c:pt idx="748">
                  <c:v>72.439972880140346</c:v>
                </c:pt>
                <c:pt idx="749">
                  <c:v>71.791800148012541</c:v>
                </c:pt>
                <c:pt idx="750">
                  <c:v>71.613910470740862</c:v>
                </c:pt>
                <c:pt idx="751">
                  <c:v>72.07396998092608</c:v>
                </c:pt>
                <c:pt idx="752">
                  <c:v>72.016718130769675</c:v>
                </c:pt>
                <c:pt idx="753">
                  <c:v>72.008539295033131</c:v>
                </c:pt>
                <c:pt idx="754">
                  <c:v>72.123042995345997</c:v>
                </c:pt>
                <c:pt idx="755">
                  <c:v>71.671162320897238</c:v>
                </c:pt>
                <c:pt idx="756">
                  <c:v>71.759084805065939</c:v>
                </c:pt>
                <c:pt idx="757">
                  <c:v>72.210965479514869</c:v>
                </c:pt>
                <c:pt idx="758">
                  <c:v>71.579150418860237</c:v>
                </c:pt>
                <c:pt idx="759">
                  <c:v>71.211102810711907</c:v>
                </c:pt>
                <c:pt idx="760">
                  <c:v>72.172116009765674</c:v>
                </c:pt>
                <c:pt idx="761">
                  <c:v>72.014673421835766</c:v>
                </c:pt>
                <c:pt idx="762">
                  <c:v>71.464646718547328</c:v>
                </c:pt>
                <c:pt idx="763">
                  <c:v>71.752950678263431</c:v>
                </c:pt>
                <c:pt idx="764">
                  <c:v>72.031031093308997</c:v>
                </c:pt>
                <c:pt idx="765">
                  <c:v>71.421707830929904</c:v>
                </c:pt>
                <c:pt idx="766">
                  <c:v>71.352187727168712</c:v>
                </c:pt>
                <c:pt idx="767">
                  <c:v>71.650715231555651</c:v>
                </c:pt>
                <c:pt idx="768">
                  <c:v>71.703877663843798</c:v>
                </c:pt>
                <c:pt idx="769">
                  <c:v>71.959466280613512</c:v>
                </c:pt>
                <c:pt idx="770">
                  <c:v>72.09850648813601</c:v>
                </c:pt>
                <c:pt idx="771">
                  <c:v>71.499406770428067</c:v>
                </c:pt>
                <c:pt idx="772">
                  <c:v>71.710011790646263</c:v>
                </c:pt>
                <c:pt idx="773">
                  <c:v>72.198697225909669</c:v>
                </c:pt>
                <c:pt idx="774">
                  <c:v>71.748861260395103</c:v>
                </c:pt>
                <c:pt idx="775">
                  <c:v>71.411484286259409</c:v>
                </c:pt>
                <c:pt idx="776">
                  <c:v>71.963555698481699</c:v>
                </c:pt>
                <c:pt idx="777">
                  <c:v>72.149624211490149</c:v>
                </c:pt>
                <c:pt idx="778">
                  <c:v>71.673207029831403</c:v>
                </c:pt>
                <c:pt idx="779">
                  <c:v>71.69978824597554</c:v>
                </c:pt>
                <c:pt idx="780">
                  <c:v>72.421570499733065</c:v>
                </c:pt>
                <c:pt idx="781">
                  <c:v>72.01671813076986</c:v>
                </c:pt>
                <c:pt idx="782">
                  <c:v>71.562792747386837</c:v>
                </c:pt>
                <c:pt idx="783">
                  <c:v>72.045344055848091</c:v>
                </c:pt>
                <c:pt idx="784">
                  <c:v>71.986047496757536</c:v>
                </c:pt>
                <c:pt idx="785">
                  <c:v>72.231412568856399</c:v>
                </c:pt>
                <c:pt idx="786">
                  <c:v>72.511537692836015</c:v>
                </c:pt>
                <c:pt idx="787">
                  <c:v>72.00444987716493</c:v>
                </c:pt>
                <c:pt idx="788">
                  <c:v>71.93901919127201</c:v>
                </c:pt>
                <c:pt idx="789">
                  <c:v>72.529940073243225</c:v>
                </c:pt>
                <c:pt idx="790">
                  <c:v>72.523805946440831</c:v>
                </c:pt>
                <c:pt idx="791">
                  <c:v>71.94719802700854</c:v>
                </c:pt>
                <c:pt idx="792">
                  <c:v>71.943108609140069</c:v>
                </c:pt>
                <c:pt idx="793">
                  <c:v>72.632175519951289</c:v>
                </c:pt>
                <c:pt idx="794">
                  <c:v>72.098506488136096</c:v>
                </c:pt>
                <c:pt idx="795">
                  <c:v>71.984002787823357</c:v>
                </c:pt>
                <c:pt idx="796">
                  <c:v>72.460419969481919</c:v>
                </c:pt>
                <c:pt idx="797">
                  <c:v>72.192563099107375</c:v>
                </c:pt>
                <c:pt idx="798">
                  <c:v>71.511675024033067</c:v>
                </c:pt>
                <c:pt idx="799">
                  <c:v>72.824378159761878</c:v>
                </c:pt>
                <c:pt idx="800">
                  <c:v>72.550387162585011</c:v>
                </c:pt>
                <c:pt idx="801">
                  <c:v>71.648670522621501</c:v>
                </c:pt>
                <c:pt idx="802">
                  <c:v>71.828604908827273</c:v>
                </c:pt>
                <c:pt idx="803">
                  <c:v>72.215054897383069</c:v>
                </c:pt>
                <c:pt idx="804">
                  <c:v>72.145534793621835</c:v>
                </c:pt>
                <c:pt idx="805">
                  <c:v>72.178250136568366</c:v>
                </c:pt>
                <c:pt idx="806">
                  <c:v>72.574923669794927</c:v>
                </c:pt>
                <c:pt idx="807">
                  <c:v>72.116908868543575</c:v>
                </c:pt>
                <c:pt idx="808">
                  <c:v>72.129177122148363</c:v>
                </c:pt>
                <c:pt idx="809">
                  <c:v>72.546297744716568</c:v>
                </c:pt>
                <c:pt idx="810">
                  <c:v>72.157803047226707</c:v>
                </c:pt>
                <c:pt idx="811">
                  <c:v>71.859275542839796</c:v>
                </c:pt>
                <c:pt idx="812">
                  <c:v>72.683293243305002</c:v>
                </c:pt>
                <c:pt idx="813">
                  <c:v>72.478822349889228</c:v>
                </c:pt>
                <c:pt idx="814">
                  <c:v>72.161892465095107</c:v>
                </c:pt>
                <c:pt idx="815">
                  <c:v>72.227323150988056</c:v>
                </c:pt>
                <c:pt idx="816">
                  <c:v>72.292753836881204</c:v>
                </c:pt>
                <c:pt idx="817">
                  <c:v>72.069880563057936</c:v>
                </c:pt>
                <c:pt idx="818">
                  <c:v>72.057612309453035</c:v>
                </c:pt>
                <c:pt idx="819">
                  <c:v>72.067835854123757</c:v>
                </c:pt>
                <c:pt idx="820">
                  <c:v>71.775442476539141</c:v>
                </c:pt>
                <c:pt idx="821">
                  <c:v>72.239591404592801</c:v>
                </c:pt>
                <c:pt idx="822">
                  <c:v>72.906166517128455</c:v>
                </c:pt>
                <c:pt idx="823">
                  <c:v>72.26003849393463</c:v>
                </c:pt>
                <c:pt idx="824">
                  <c:v>71.712056499580299</c:v>
                </c:pt>
                <c:pt idx="825">
                  <c:v>72.636264937819405</c:v>
                </c:pt>
                <c:pt idx="826">
                  <c:v>72.474732932020942</c:v>
                </c:pt>
                <c:pt idx="827">
                  <c:v>72.092372361333545</c:v>
                </c:pt>
                <c:pt idx="828">
                  <c:v>72.656712027161205</c:v>
                </c:pt>
                <c:pt idx="829">
                  <c:v>72.554476580453056</c:v>
                </c:pt>
                <c:pt idx="830">
                  <c:v>72.031031093308926</c:v>
                </c:pt>
                <c:pt idx="831">
                  <c:v>72.826422868696184</c:v>
                </c:pt>
                <c:pt idx="832">
                  <c:v>72.942971277942945</c:v>
                </c:pt>
                <c:pt idx="833">
                  <c:v>72.290709127946812</c:v>
                </c:pt>
                <c:pt idx="834">
                  <c:v>72.313200926222549</c:v>
                </c:pt>
                <c:pt idx="835">
                  <c:v>73.194470476844501</c:v>
                </c:pt>
                <c:pt idx="836">
                  <c:v>72.793707525749539</c:v>
                </c:pt>
                <c:pt idx="837">
                  <c:v>72.558565998321669</c:v>
                </c:pt>
                <c:pt idx="838">
                  <c:v>73.304884759288996</c:v>
                </c:pt>
                <c:pt idx="839">
                  <c:v>72.914345352864927</c:v>
                </c:pt>
                <c:pt idx="840">
                  <c:v>72.296843254749362</c:v>
                </c:pt>
                <c:pt idx="841">
                  <c:v>72.799841652552189</c:v>
                </c:pt>
                <c:pt idx="842">
                  <c:v>72.783483981078973</c:v>
                </c:pt>
                <c:pt idx="843">
                  <c:v>72.386810447852412</c:v>
                </c:pt>
                <c:pt idx="844">
                  <c:v>72.940926569008866</c:v>
                </c:pt>
                <c:pt idx="845">
                  <c:v>72.826422868695971</c:v>
                </c:pt>
                <c:pt idx="846">
                  <c:v>72.13940066681937</c:v>
                </c:pt>
                <c:pt idx="847">
                  <c:v>71.8960803036545</c:v>
                </c:pt>
                <c:pt idx="848">
                  <c:v>72.857093502708466</c:v>
                </c:pt>
                <c:pt idx="849">
                  <c:v>72.227323150988113</c:v>
                </c:pt>
                <c:pt idx="850">
                  <c:v>72.012628712901517</c:v>
                </c:pt>
                <c:pt idx="851">
                  <c:v>72.517671819638309</c:v>
                </c:pt>
                <c:pt idx="852">
                  <c:v>71.826560199893237</c:v>
                </c:pt>
                <c:pt idx="853">
                  <c:v>71.615955179674984</c:v>
                </c:pt>
                <c:pt idx="854">
                  <c:v>72.384765738918261</c:v>
                </c:pt>
                <c:pt idx="855">
                  <c:v>72.26412791180293</c:v>
                </c:pt>
                <c:pt idx="856">
                  <c:v>71.433976084534876</c:v>
                </c:pt>
                <c:pt idx="857">
                  <c:v>71.740682424658445</c:v>
                </c:pt>
                <c:pt idx="858">
                  <c:v>71.894035594720549</c:v>
                </c:pt>
                <c:pt idx="859">
                  <c:v>71.726369462119337</c:v>
                </c:pt>
                <c:pt idx="860">
                  <c:v>71.534166822308663</c:v>
                </c:pt>
                <c:pt idx="861">
                  <c:v>71.789755439078334</c:v>
                </c:pt>
                <c:pt idx="862">
                  <c:v>71.712056499580299</c:v>
                </c:pt>
                <c:pt idx="863">
                  <c:v>71.478959681086366</c:v>
                </c:pt>
                <c:pt idx="864">
                  <c:v>72.106685323872654</c:v>
                </c:pt>
                <c:pt idx="865">
                  <c:v>71.609821052872434</c:v>
                </c:pt>
                <c:pt idx="866">
                  <c:v>71.106822655069877</c:v>
                </c:pt>
                <c:pt idx="867">
                  <c:v>71.542345658045406</c:v>
                </c:pt>
                <c:pt idx="868">
                  <c:v>71.656849358358201</c:v>
                </c:pt>
                <c:pt idx="869">
                  <c:v>71.742727133592766</c:v>
                </c:pt>
                <c:pt idx="870">
                  <c:v>71.429886666666761</c:v>
                </c:pt>
                <c:pt idx="871">
                  <c:v>71.26835466086834</c:v>
                </c:pt>
                <c:pt idx="872">
                  <c:v>71.341964182497733</c:v>
                </c:pt>
                <c:pt idx="873">
                  <c:v>71.350143018234363</c:v>
                </c:pt>
                <c:pt idx="874">
                  <c:v>71.552569202715972</c:v>
                </c:pt>
                <c:pt idx="875">
                  <c:v>71.323561802090595</c:v>
                </c:pt>
                <c:pt idx="876">
                  <c:v>71.117046199740443</c:v>
                </c:pt>
                <c:pt idx="877">
                  <c:v>71.346053600366147</c:v>
                </c:pt>
                <c:pt idx="878">
                  <c:v>71.180432176699568</c:v>
                </c:pt>
                <c:pt idx="879">
                  <c:v>71.053660222781843</c:v>
                </c:pt>
                <c:pt idx="880">
                  <c:v>71.624134015411585</c:v>
                </c:pt>
                <c:pt idx="881">
                  <c:v>71.405350159456859</c:v>
                </c:pt>
                <c:pt idx="882">
                  <c:v>70.695836159304065</c:v>
                </c:pt>
                <c:pt idx="883">
                  <c:v>71.346053600366275</c:v>
                </c:pt>
                <c:pt idx="884">
                  <c:v>71.677296447699774</c:v>
                </c:pt>
                <c:pt idx="885">
                  <c:v>71.309248839551273</c:v>
                </c:pt>
                <c:pt idx="886">
                  <c:v>71.006631917296005</c:v>
                </c:pt>
                <c:pt idx="887">
                  <c:v>71.276533496604841</c:v>
                </c:pt>
                <c:pt idx="888">
                  <c:v>70.49749939269087</c:v>
                </c:pt>
                <c:pt idx="889">
                  <c:v>70.13149649347676</c:v>
                </c:pt>
                <c:pt idx="890">
                  <c:v>71.458512591745048</c:v>
                </c:pt>
                <c:pt idx="891">
                  <c:v>71.292891168078</c:v>
                </c:pt>
                <c:pt idx="892">
                  <c:v>70.059931680781276</c:v>
                </c:pt>
                <c:pt idx="893">
                  <c:v>70.237821358052813</c:v>
                </c:pt>
                <c:pt idx="894">
                  <c:v>70.485231139086139</c:v>
                </c:pt>
                <c:pt idx="895">
                  <c:v>69.924980891126751</c:v>
                </c:pt>
                <c:pt idx="896">
                  <c:v>69.804343064011604</c:v>
                </c:pt>
                <c:pt idx="897">
                  <c:v>70.225553104448167</c:v>
                </c:pt>
                <c:pt idx="898">
                  <c:v>69.843192533760572</c:v>
                </c:pt>
                <c:pt idx="899">
                  <c:v>69.274763450064839</c:v>
                </c:pt>
                <c:pt idx="900">
                  <c:v>69.612140424200931</c:v>
                </c:pt>
                <c:pt idx="901">
                  <c:v>69.595782752727601</c:v>
                </c:pt>
                <c:pt idx="902">
                  <c:v>69.250226942855107</c:v>
                </c:pt>
                <c:pt idx="903">
                  <c:v>69.307478793011541</c:v>
                </c:pt>
                <c:pt idx="904">
                  <c:v>68.927162931257982</c:v>
                </c:pt>
                <c:pt idx="905">
                  <c:v>68.892402879377372</c:v>
                </c:pt>
                <c:pt idx="906">
                  <c:v>69.2440928160526</c:v>
                </c:pt>
                <c:pt idx="907">
                  <c:v>68.696110821698412</c:v>
                </c:pt>
                <c:pt idx="908">
                  <c:v>68.334197340352631</c:v>
                </c:pt>
                <c:pt idx="909">
                  <c:v>68.581607121385545</c:v>
                </c:pt>
                <c:pt idx="910">
                  <c:v>68.751317962920425</c:v>
                </c:pt>
                <c:pt idx="911">
                  <c:v>68.240140729381181</c:v>
                </c:pt>
                <c:pt idx="912">
                  <c:v>68.01931216449222</c:v>
                </c:pt>
                <c:pt idx="913">
                  <c:v>68.45687987640197</c:v>
                </c:pt>
                <c:pt idx="914">
                  <c:v>68.225827766842201</c:v>
                </c:pt>
                <c:pt idx="915">
                  <c:v>68.056116925306981</c:v>
                </c:pt>
                <c:pt idx="916">
                  <c:v>67.937523807125942</c:v>
                </c:pt>
                <c:pt idx="917">
                  <c:v>67.350692343022729</c:v>
                </c:pt>
                <c:pt idx="918">
                  <c:v>67.311842873273946</c:v>
                </c:pt>
                <c:pt idx="919">
                  <c:v>67.32206641794474</c:v>
                </c:pt>
                <c:pt idx="920">
                  <c:v>67.414078319981883</c:v>
                </c:pt>
                <c:pt idx="921">
                  <c:v>67.320021709010362</c:v>
                </c:pt>
                <c:pt idx="922">
                  <c:v>66.763860878919772</c:v>
                </c:pt>
                <c:pt idx="923">
                  <c:v>67.125774360265368</c:v>
                </c:pt>
                <c:pt idx="924">
                  <c:v>66.886543414969069</c:v>
                </c:pt>
                <c:pt idx="925">
                  <c:v>66.665714850080178</c:v>
                </c:pt>
                <c:pt idx="926">
                  <c:v>66.630954798199539</c:v>
                </c:pt>
                <c:pt idx="927">
                  <c:v>66.812933893339434</c:v>
                </c:pt>
                <c:pt idx="928">
                  <c:v>66.996957697413535</c:v>
                </c:pt>
                <c:pt idx="929">
                  <c:v>66.514406388952537</c:v>
                </c:pt>
                <c:pt idx="930">
                  <c:v>66.295622532997797</c:v>
                </c:pt>
                <c:pt idx="931">
                  <c:v>66.530764060425611</c:v>
                </c:pt>
                <c:pt idx="932">
                  <c:v>66.328337875944101</c:v>
                </c:pt>
              </c:numCache>
            </c:numRef>
          </c:yVal>
          <c:smooth val="1"/>
        </c:ser>
        <c:dLbls>
          <c:showLegendKey val="0"/>
          <c:showVal val="0"/>
          <c:showCatName val="0"/>
          <c:showSerName val="0"/>
          <c:showPercent val="0"/>
          <c:showBubbleSize val="0"/>
        </c:dLbls>
        <c:axId val="43480576"/>
        <c:axId val="43482496"/>
      </c:scatterChart>
      <c:valAx>
        <c:axId val="43480576"/>
        <c:scaling>
          <c:orientation val="minMax"/>
          <c:max val="1"/>
          <c:min val="0"/>
        </c:scaling>
        <c:delete val="0"/>
        <c:axPos val="b"/>
        <c:title>
          <c:tx>
            <c:rich>
              <a:bodyPr/>
              <a:lstStyle/>
              <a:p>
                <a:pPr>
                  <a:defRPr sz="1000">
                    <a:latin typeface="Times New Roman" panose="02020603050405020304" pitchFamily="18" charset="0"/>
                    <a:cs typeface="Times New Roman" panose="02020603050405020304" pitchFamily="18" charset="0"/>
                  </a:defRPr>
                </a:pPr>
                <a:r>
                  <a:rPr lang="en-MY" sz="1000" b="1" i="0" u="none" strike="noStrike" baseline="0">
                    <a:effectLst/>
                    <a:latin typeface="Times New Roman" panose="02020603050405020304" pitchFamily="18" charset="0"/>
                    <a:cs typeface="Times New Roman" panose="02020603050405020304" pitchFamily="18" charset="0"/>
                  </a:rPr>
                  <a:t>Voltage (V)</a:t>
                </a:r>
                <a:endParaRPr lang="en-MY" sz="1000">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43482496"/>
        <c:crosses val="autoZero"/>
        <c:crossBetween val="midCat"/>
      </c:valAx>
      <c:valAx>
        <c:axId val="43482496"/>
        <c:scaling>
          <c:orientation val="minMax"/>
          <c:max val="160"/>
        </c:scaling>
        <c:delete val="0"/>
        <c:axPos val="l"/>
        <c:title>
          <c:tx>
            <c:rich>
              <a:bodyPr/>
              <a:lstStyle/>
              <a:p>
                <a:pPr>
                  <a:defRPr/>
                </a:pPr>
                <a:r>
                  <a:rPr lang="ms-MY" sz="1000" b="1" i="0" u="none" strike="noStrike" baseline="0">
                    <a:effectLst/>
                    <a:latin typeface="Times New Roman" panose="02020603050405020304" pitchFamily="18" charset="0"/>
                    <a:cs typeface="Times New Roman" panose="02020603050405020304" pitchFamily="18" charset="0"/>
                  </a:rPr>
                  <a:t>Photocurrent density</a:t>
                </a:r>
                <a:r>
                  <a:rPr lang="en-MY" sz="1000" b="1" i="0" baseline="0">
                    <a:effectLst/>
                    <a:latin typeface="Times New Roman" panose="02020603050405020304" pitchFamily="18" charset="0"/>
                    <a:cs typeface="Times New Roman" panose="02020603050405020304" pitchFamily="18" charset="0"/>
                  </a:rPr>
                  <a:t>, µA/cm</a:t>
                </a:r>
                <a:r>
                  <a:rPr lang="en-MY" sz="1000" b="1" i="0" baseline="30000">
                    <a:effectLst/>
                    <a:latin typeface="Times New Roman" panose="02020603050405020304" pitchFamily="18" charset="0"/>
                    <a:cs typeface="Times New Roman" panose="02020603050405020304" pitchFamily="18" charset="0"/>
                  </a:rPr>
                  <a:t>2</a:t>
                </a:r>
                <a:endParaRPr lang="en-MY" sz="400">
                  <a:effectLst/>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43480576"/>
        <c:crossesAt val="-0.5"/>
        <c:crossBetween val="midCat"/>
      </c:valAx>
      <c:spPr>
        <a:ln>
          <a:solidFill>
            <a:schemeClr val="bg1">
              <a:lumMod val="50000"/>
            </a:schemeClr>
          </a:solidFill>
        </a:ln>
      </c:spPr>
    </c:plotArea>
    <c:legend>
      <c:legendPos val="b"/>
      <c:layout>
        <c:manualLayout>
          <c:xMode val="edge"/>
          <c:yMode val="edge"/>
          <c:x val="2.6542342353905027E-2"/>
          <c:y val="0.88647725107950215"/>
          <c:w val="0.9328640154699489"/>
          <c:h val="7.6415194722281338E-2"/>
        </c:manualLayout>
      </c:layout>
      <c:overlay val="0"/>
      <c:spPr>
        <a:ln>
          <a:noFill/>
        </a:ln>
      </c:spPr>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tx1"/>
      </a:solid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0165</cdr:x>
      <cdr:y>0.15862</cdr:y>
    </cdr:from>
    <cdr:to>
      <cdr:x>0.57379</cdr:x>
      <cdr:y>0.24233</cdr:y>
    </cdr:to>
    <cdr:cxnSp macro="">
      <cdr:nvCxnSpPr>
        <cdr:cNvPr id="2" name="Straight Arrow Connector 1"/>
        <cdr:cNvCxnSpPr/>
      </cdr:nvCxnSpPr>
      <cdr:spPr>
        <a:xfrm xmlns:a="http://schemas.openxmlformats.org/drawingml/2006/main" flipH="1">
          <a:off x="2006221" y="491319"/>
          <a:ext cx="859810" cy="259308"/>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979</cdr:x>
      <cdr:y>0.11456</cdr:y>
    </cdr:from>
    <cdr:to>
      <cdr:x>0.84721</cdr:x>
      <cdr:y>0.2203</cdr:y>
    </cdr:to>
    <cdr:sp macro="" textlink="">
      <cdr:nvSpPr>
        <cdr:cNvPr id="6" name="Rectangle 5"/>
        <cdr:cNvSpPr/>
      </cdr:nvSpPr>
      <cdr:spPr>
        <a:xfrm xmlns:a="http://schemas.openxmlformats.org/drawingml/2006/main">
          <a:off x="2746891" y="321026"/>
          <a:ext cx="1266968" cy="29631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l-GR" sz="1050" baseline="0">
              <a:solidFill>
                <a:schemeClr val="tx1">
                  <a:lumMod val="95000"/>
                  <a:lumOff val="5000"/>
                </a:schemeClr>
              </a:solidFill>
              <a:latin typeface="Times New Roman" panose="02020603050405020304" pitchFamily="18" charset="0"/>
              <a:ea typeface="Tahoma" panose="020B0604030504040204" pitchFamily="34" charset="0"/>
              <a:cs typeface="Times New Roman" panose="02020603050405020304" pitchFamily="18" charset="0"/>
            </a:rPr>
            <a:t>λ</a:t>
          </a:r>
          <a:r>
            <a:rPr lang="ms-MY" sz="1050" baseline="-25000">
              <a:solidFill>
                <a:schemeClr val="tx1">
                  <a:lumMod val="95000"/>
                  <a:lumOff val="5000"/>
                </a:schemeClr>
              </a:solidFill>
              <a:latin typeface="Times New Roman" panose="02020603050405020304" pitchFamily="18" charset="0"/>
              <a:ea typeface="Tahoma" panose="020B0604030504040204" pitchFamily="34" charset="0"/>
              <a:cs typeface="Times New Roman" panose="02020603050405020304" pitchFamily="18" charset="0"/>
            </a:rPr>
            <a:t>max</a:t>
          </a:r>
          <a:r>
            <a:rPr lang="ms-MY" sz="1050" baseline="0">
              <a:solidFill>
                <a:schemeClr val="tx1">
                  <a:lumMod val="95000"/>
                  <a:lumOff val="5000"/>
                </a:schemeClr>
              </a:solidFill>
              <a:latin typeface="Times New Roman" panose="02020603050405020304" pitchFamily="18" charset="0"/>
              <a:ea typeface="Tahoma" panose="020B0604030504040204" pitchFamily="34" charset="0"/>
              <a:cs typeface="Times New Roman" panose="02020603050405020304" pitchFamily="18" charset="0"/>
            </a:rPr>
            <a:t> = </a:t>
          </a:r>
          <a:r>
            <a:rPr lang="ms-MY" sz="1050">
              <a:solidFill>
                <a:schemeClr val="tx1">
                  <a:lumMod val="95000"/>
                  <a:lumOff val="5000"/>
                </a:schemeClr>
              </a:solidFill>
              <a:latin typeface="Times New Roman" panose="02020603050405020304" pitchFamily="18" charset="0"/>
              <a:ea typeface="Tahoma" panose="020B0604030504040204" pitchFamily="34" charset="0"/>
              <a:cs typeface="Times New Roman" panose="02020603050405020304" pitchFamily="18" charset="0"/>
            </a:rPr>
            <a:t>546nm</a:t>
          </a:r>
        </a:p>
      </cdr:txBody>
    </cdr:sp>
  </cdr:relSizeAnchor>
</c:userShapes>
</file>

<file path=word/drawings/drawing2.xml><?xml version="1.0" encoding="utf-8"?>
<c:userShapes xmlns:c="http://schemas.openxmlformats.org/drawingml/2006/chart">
  <cdr:relSizeAnchor xmlns:cdr="http://schemas.openxmlformats.org/drawingml/2006/chartDrawing">
    <cdr:from>
      <cdr:x>0.34691</cdr:x>
      <cdr:y>0.05769</cdr:y>
    </cdr:from>
    <cdr:to>
      <cdr:x>0.74918</cdr:x>
      <cdr:y>0.80002</cdr:y>
    </cdr:to>
    <cdr:cxnSp macro="">
      <cdr:nvCxnSpPr>
        <cdr:cNvPr id="2" name="Straight Connector 1"/>
        <cdr:cNvCxnSpPr/>
      </cdr:nvCxnSpPr>
      <cdr:spPr>
        <a:xfrm xmlns:a="http://schemas.openxmlformats.org/drawingml/2006/main" flipV="1">
          <a:off x="810883" y="129396"/>
          <a:ext cx="940279" cy="1664899"/>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621</cdr:x>
      <cdr:y>0.05769</cdr:y>
    </cdr:from>
    <cdr:to>
      <cdr:x>0.93002</cdr:x>
      <cdr:y>0.80386</cdr:y>
    </cdr:to>
    <cdr:cxnSp macro="">
      <cdr:nvCxnSpPr>
        <cdr:cNvPr id="4" name="Straight Connector 3"/>
        <cdr:cNvCxnSpPr/>
      </cdr:nvCxnSpPr>
      <cdr:spPr>
        <a:xfrm xmlns:a="http://schemas.openxmlformats.org/drawingml/2006/main" flipV="1">
          <a:off x="2001328" y="129396"/>
          <a:ext cx="172529" cy="167352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D79123-1B4B-4E07-AD94-BFD4BB4E2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9</Pages>
  <Words>7448</Words>
  <Characters>41342</Characters>
  <Application>Microsoft Office Word</Application>
  <DocSecurity>0</DocSecurity>
  <Lines>666</Lines>
  <Paragraphs>213</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48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12</cp:revision>
  <cp:lastPrinted>2016-06-06T04:14:00Z</cp:lastPrinted>
  <dcterms:created xsi:type="dcterms:W3CDTF">2016-05-24T03:25:00Z</dcterms:created>
  <dcterms:modified xsi:type="dcterms:W3CDTF">2016-06-06T04:14:00Z</dcterms:modified>
</cp:coreProperties>
</file>